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9828E2" w:rsidRDefault="00B2771D" w:rsidP="00516798">
          <w:pPr>
            <w:jc w:val="center"/>
            <w:rPr>
              <w:color w:val="000066"/>
            </w:rPr>
          </w:pPr>
          <w:r w:rsidRPr="009828E2">
            <w:rPr>
              <w:noProof/>
              <w:lang w:eastAsia="es-ES"/>
            </w:rPr>
            <w:drawing>
              <wp:anchor distT="0" distB="0" distL="114300" distR="114300" simplePos="0" relativeHeight="251659264"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9828E2" w:rsidRDefault="00B2771D" w:rsidP="00516798">
          <w:pPr>
            <w:ind w:right="681"/>
            <w:rPr>
              <w:color w:val="000066"/>
            </w:rPr>
          </w:pPr>
          <w:r w:rsidRPr="009828E2">
            <w:rPr>
              <w:color w:val="000066"/>
            </w:rPr>
            <w:t xml:space="preserve">       </w:t>
          </w:r>
        </w:p>
        <w:p w14:paraId="086C34B3" w14:textId="77777777" w:rsidR="00B2771D" w:rsidRPr="009828E2" w:rsidRDefault="00B2771D" w:rsidP="00516798">
          <w:pPr>
            <w:ind w:right="681"/>
            <w:rPr>
              <w:color w:val="000066"/>
            </w:rPr>
          </w:pPr>
        </w:p>
        <w:p w14:paraId="3A2E5A3F" w14:textId="77777777" w:rsidR="00B2771D" w:rsidRPr="009828E2" w:rsidRDefault="00B2771D" w:rsidP="00516798">
          <w:pPr>
            <w:rPr>
              <w:color w:val="000066"/>
            </w:rPr>
          </w:pPr>
          <w:r w:rsidRPr="009828E2">
            <w:rPr>
              <w:color w:val="000066"/>
            </w:rPr>
            <w:t xml:space="preserve">                                                           </w:t>
          </w:r>
        </w:p>
        <w:p w14:paraId="1F48E49A" w14:textId="77777777" w:rsidR="00B2771D" w:rsidRPr="009828E2" w:rsidRDefault="00B2771D" w:rsidP="00516798">
          <w:pPr>
            <w:rPr>
              <w:rFonts w:ascii="Arial" w:hAnsi="Arial" w:cs="Arial"/>
              <w:color w:val="000066"/>
              <w:sz w:val="32"/>
              <w:szCs w:val="52"/>
            </w:rPr>
          </w:pPr>
        </w:p>
        <w:p w14:paraId="4A76A6E3" w14:textId="62F85909"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Grado Universitario en Ingeniería Informática</w:t>
          </w:r>
          <w:r w:rsidRPr="009828E2">
            <w:rPr>
              <w:rFonts w:ascii="Arial" w:hAnsi="Arial" w:cs="Arial"/>
              <w:color w:val="000066"/>
              <w:sz w:val="32"/>
              <w:szCs w:val="52"/>
            </w:rPr>
            <w:br/>
            <w:t>202</w:t>
          </w:r>
          <w:r w:rsidR="00994F4F" w:rsidRPr="009828E2">
            <w:rPr>
              <w:rFonts w:ascii="Arial" w:hAnsi="Arial" w:cs="Arial"/>
              <w:color w:val="000066"/>
              <w:sz w:val="32"/>
              <w:szCs w:val="52"/>
            </w:rPr>
            <w:t>3</w:t>
          </w:r>
          <w:r w:rsidRPr="009828E2">
            <w:rPr>
              <w:rFonts w:ascii="Arial" w:hAnsi="Arial" w:cs="Arial"/>
              <w:color w:val="000066"/>
              <w:sz w:val="32"/>
              <w:szCs w:val="52"/>
            </w:rPr>
            <w:t>-202</w:t>
          </w:r>
          <w:r w:rsidR="00994F4F" w:rsidRPr="009828E2">
            <w:rPr>
              <w:rFonts w:ascii="Arial" w:hAnsi="Arial" w:cs="Arial"/>
              <w:color w:val="000066"/>
              <w:sz w:val="32"/>
              <w:szCs w:val="52"/>
            </w:rPr>
            <w:t>4</w:t>
          </w:r>
        </w:p>
        <w:p w14:paraId="44ED1C1F" w14:textId="77777777" w:rsidR="00B2771D" w:rsidRPr="009828E2" w:rsidRDefault="00B2771D" w:rsidP="00516798">
          <w:pPr>
            <w:jc w:val="center"/>
            <w:rPr>
              <w:rFonts w:ascii="Arial" w:hAnsi="Arial" w:cs="Arial"/>
              <w:i/>
              <w:color w:val="000066"/>
              <w:sz w:val="32"/>
              <w:szCs w:val="52"/>
            </w:rPr>
          </w:pPr>
        </w:p>
        <w:p w14:paraId="575C99F1" w14:textId="77777777" w:rsidR="00B2771D" w:rsidRPr="009828E2" w:rsidRDefault="00B2771D" w:rsidP="00516798">
          <w:pPr>
            <w:jc w:val="center"/>
            <w:rPr>
              <w:rFonts w:ascii="Arial" w:hAnsi="Arial" w:cs="Arial"/>
              <w:i/>
              <w:color w:val="000066"/>
              <w:sz w:val="32"/>
              <w:szCs w:val="52"/>
            </w:rPr>
          </w:pPr>
          <w:r w:rsidRPr="009828E2">
            <w:rPr>
              <w:rFonts w:ascii="Arial" w:hAnsi="Arial" w:cs="Arial"/>
              <w:i/>
              <w:color w:val="000066"/>
              <w:sz w:val="32"/>
              <w:szCs w:val="52"/>
            </w:rPr>
            <w:t>Trabajo Fin de Grado</w:t>
          </w:r>
        </w:p>
        <w:p w14:paraId="168A93BC" w14:textId="77777777" w:rsidR="00B2771D" w:rsidRPr="009828E2" w:rsidRDefault="00B2771D" w:rsidP="00663602">
          <w:pPr>
            <w:jc w:val="center"/>
            <w:rPr>
              <w:rFonts w:ascii="Arial" w:hAnsi="Arial" w:cs="Arial"/>
              <w:color w:val="000066"/>
              <w:sz w:val="52"/>
              <w:szCs w:val="52"/>
            </w:rPr>
          </w:pPr>
          <w:r w:rsidRPr="009828E2">
            <w:rPr>
              <w:rFonts w:ascii="Arial" w:hAnsi="Arial" w:cs="Arial"/>
              <w:color w:val="000066"/>
              <w:sz w:val="52"/>
              <w:szCs w:val="52"/>
            </w:rPr>
            <w:t>“Desarrollo de un videojuego Roguelike multijugador”</w:t>
          </w:r>
        </w:p>
        <w:p w14:paraId="5D525D53" w14:textId="6CB08BF7" w:rsidR="00B2771D" w:rsidRPr="009828E2" w:rsidRDefault="00000000" w:rsidP="00516798">
          <w:pPr>
            <w:jc w:val="center"/>
            <w:rPr>
              <w:rFonts w:ascii="Arial" w:hAnsi="Arial" w:cs="Arial"/>
              <w:color w:val="000066"/>
              <w:sz w:val="44"/>
              <w:szCs w:val="52"/>
            </w:rPr>
          </w:pPr>
          <w:r>
            <w:rPr>
              <w:noProof/>
            </w:rP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9828E2" w:rsidRDefault="00B2771D" w:rsidP="00516798">
          <w:pPr>
            <w:jc w:val="center"/>
            <w:rPr>
              <w:rFonts w:ascii="Arial" w:hAnsi="Arial" w:cs="Arial"/>
              <w:color w:val="000066"/>
              <w:sz w:val="44"/>
              <w:szCs w:val="52"/>
            </w:rPr>
          </w:pPr>
          <w:r w:rsidRPr="009828E2">
            <w:rPr>
              <w:rFonts w:ascii="Arial" w:hAnsi="Arial" w:cs="Arial"/>
              <w:color w:val="000066"/>
              <w:sz w:val="44"/>
              <w:szCs w:val="52"/>
            </w:rPr>
            <w:t>Álvaro Morata Hontanaya</w:t>
          </w:r>
        </w:p>
        <w:p w14:paraId="2E32CD6D"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Tutor</w:t>
          </w:r>
        </w:p>
        <w:p w14:paraId="6DFF9A7F"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Alejandro Rey López</w:t>
          </w:r>
        </w:p>
        <w:p w14:paraId="01D6FA6B" w14:textId="77777777" w:rsidR="00B2771D" w:rsidRPr="009828E2" w:rsidRDefault="00B2771D" w:rsidP="00516798">
          <w:pPr>
            <w:jc w:val="center"/>
            <w:rPr>
              <w:rFonts w:ascii="Arial" w:hAnsi="Arial" w:cs="Arial"/>
              <w:color w:val="000066"/>
              <w:sz w:val="32"/>
              <w:szCs w:val="52"/>
            </w:rPr>
          </w:pPr>
        </w:p>
        <w:p w14:paraId="2F518D26" w14:textId="2889A702"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Leganés, 202</w:t>
          </w:r>
          <w:r w:rsidR="00994F4F" w:rsidRPr="009828E2">
            <w:rPr>
              <w:rFonts w:ascii="Arial" w:hAnsi="Arial" w:cs="Arial"/>
              <w:color w:val="000066"/>
              <w:sz w:val="32"/>
              <w:szCs w:val="52"/>
            </w:rPr>
            <w:t>4</w:t>
          </w:r>
        </w:p>
        <w:p w14:paraId="66A0C013" w14:textId="77777777" w:rsidR="00B2771D" w:rsidRPr="009828E2" w:rsidRDefault="00B2771D" w:rsidP="00516798">
          <w:pPr>
            <w:rPr>
              <w:b/>
              <w:color w:val="000066"/>
            </w:rPr>
          </w:pPr>
        </w:p>
        <w:p w14:paraId="3FF57E81" w14:textId="77777777" w:rsidR="00B2771D" w:rsidRPr="009828E2" w:rsidRDefault="00B2771D" w:rsidP="00516798">
          <w:pPr>
            <w:rPr>
              <w:b/>
              <w:color w:val="000066"/>
            </w:rPr>
          </w:pPr>
        </w:p>
        <w:p w14:paraId="48030064" w14:textId="77777777" w:rsidR="00B2771D" w:rsidRPr="009828E2" w:rsidRDefault="00B2771D" w:rsidP="00516798">
          <w:pPr>
            <w:rPr>
              <w:b/>
              <w:color w:val="000066"/>
            </w:rPr>
          </w:pPr>
        </w:p>
        <w:p w14:paraId="75B5BF36" w14:textId="77777777" w:rsidR="00B2771D" w:rsidRPr="009828E2" w:rsidRDefault="00B2771D" w:rsidP="00663602">
          <w:pPr>
            <w:spacing w:after="0" w:line="240" w:lineRule="auto"/>
            <w:rPr>
              <w:rFonts w:ascii="Arial" w:eastAsia="Times New Roman" w:hAnsi="Arial" w:cs="Arial"/>
              <w:lang w:eastAsia="es-ES"/>
            </w:rPr>
          </w:pPr>
        </w:p>
        <w:p w14:paraId="5875750D" w14:textId="6B7FCD0A" w:rsidR="00B2771D" w:rsidRPr="009828E2" w:rsidRDefault="00B2771D" w:rsidP="00516798">
          <w:pPr>
            <w:spacing w:after="0" w:line="240" w:lineRule="auto"/>
            <w:rPr>
              <w:rFonts w:ascii="Arial" w:eastAsia="Times New Roman" w:hAnsi="Arial" w:cs="Arial"/>
              <w:lang w:eastAsia="es-ES"/>
            </w:rPr>
          </w:pPr>
          <w:r w:rsidRPr="009828E2">
            <w:rPr>
              <w:noProof/>
            </w:rPr>
            <w:drawing>
              <wp:inline distT="0" distB="0" distL="0" distR="0" wp14:anchorId="49EC8BDD" wp14:editId="17BA1F81">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9828E2">
            <w:rPr>
              <w:rFonts w:ascii="Arial" w:eastAsia="Times New Roman" w:hAnsi="Arial" w:cs="Arial"/>
              <w:lang w:eastAsia="es-ES"/>
            </w:rPr>
            <w:t xml:space="preserve"> </w:t>
          </w:r>
        </w:p>
        <w:p w14:paraId="2D184612" w14:textId="57FE38FF" w:rsidR="00B2771D" w:rsidRPr="009828E2" w:rsidRDefault="00B2771D" w:rsidP="00663602">
          <w:pPr>
            <w:spacing w:after="0" w:line="240" w:lineRule="auto"/>
            <w:rPr>
              <w:rFonts w:ascii="Arial" w:eastAsia="Times New Roman" w:hAnsi="Arial" w:cs="Arial"/>
              <w:lang w:eastAsia="es-ES"/>
            </w:rPr>
          </w:pPr>
          <w:r w:rsidRPr="009828E2">
            <w:rPr>
              <w:rFonts w:ascii="Arial" w:eastAsia="Times New Roman" w:hAnsi="Arial" w:cs="Arial"/>
              <w:lang w:eastAsia="es-ES"/>
            </w:rPr>
            <w:t xml:space="preserve">Esta obra se encuentra sujeta a la licencia Creative </w:t>
          </w:r>
          <w:proofErr w:type="spellStart"/>
          <w:r w:rsidRPr="009828E2">
            <w:rPr>
              <w:rFonts w:ascii="Arial" w:eastAsia="Times New Roman" w:hAnsi="Arial" w:cs="Arial"/>
              <w:lang w:eastAsia="es-ES"/>
            </w:rPr>
            <w:t>Commons</w:t>
          </w:r>
          <w:proofErr w:type="spellEnd"/>
          <w:r w:rsidR="00D91D3A" w:rsidRPr="009828E2">
            <w:rPr>
              <w:rFonts w:ascii="Arial" w:eastAsia="Times New Roman" w:hAnsi="Arial" w:cs="Arial"/>
              <w:lang w:eastAsia="es-ES"/>
            </w:rPr>
            <w:t xml:space="preserve"> </w:t>
          </w:r>
          <w:r w:rsidRPr="009828E2">
            <w:rPr>
              <w:rFonts w:ascii="Arial" w:eastAsia="Times New Roman" w:hAnsi="Arial" w:cs="Arial"/>
              <w:b/>
              <w:lang w:eastAsia="es-ES"/>
            </w:rPr>
            <w:t>Reconocimiento – No Comercial – Sin Obra Derivada</w:t>
          </w:r>
          <w:r w:rsidRPr="009828E2">
            <w:rPr>
              <w:rFonts w:ascii="Arial" w:eastAsia="Times New Roman" w:hAnsi="Arial" w:cs="Arial"/>
              <w:b/>
              <w:lang w:eastAsia="es-ES"/>
            </w:rPr>
            <w:br w:type="page"/>
          </w:r>
        </w:p>
        <w:p w14:paraId="489AFCF0" w14:textId="20E9EFFF" w:rsidR="00B2771D" w:rsidRPr="009828E2" w:rsidRDefault="00B2771D">
          <w:pPr>
            <w:rPr>
              <w:lang w:eastAsia="es-ES"/>
            </w:rPr>
          </w:pPr>
          <w:r w:rsidRPr="009828E2">
            <w:rPr>
              <w:lang w:eastAsia="es-ES"/>
            </w:rPr>
            <w:lastRenderedPageBreak/>
            <w:br w:type="page"/>
          </w:r>
        </w:p>
      </w:sdtContent>
    </w:sdt>
    <w:p w14:paraId="7A1B8ECC" w14:textId="520C327D" w:rsidR="00663602" w:rsidRPr="009828E2" w:rsidRDefault="00753C3C" w:rsidP="00753C3C">
      <w:pPr>
        <w:pStyle w:val="Ttulo"/>
      </w:pPr>
      <w:r w:rsidRPr="009828E2">
        <w:lastRenderedPageBreak/>
        <w:t>Resumen</w:t>
      </w:r>
    </w:p>
    <w:p w14:paraId="620236B6" w14:textId="77777777" w:rsidR="00753C3C" w:rsidRPr="009828E2" w:rsidRDefault="00753C3C" w:rsidP="00753C3C">
      <w:pPr>
        <w:rPr>
          <w:lang w:eastAsia="es-ES"/>
        </w:rPr>
      </w:pPr>
    </w:p>
    <w:p w14:paraId="4F1B591A" w14:textId="67362A76" w:rsidR="00753C3C" w:rsidRPr="009828E2" w:rsidRDefault="00753C3C">
      <w:pPr>
        <w:jc w:val="left"/>
        <w:rPr>
          <w:lang w:eastAsia="es-ES"/>
        </w:rPr>
      </w:pPr>
      <w:r w:rsidRPr="009828E2">
        <w:rPr>
          <w:lang w:eastAsia="es-ES"/>
        </w:rPr>
        <w:br w:type="page"/>
      </w:r>
    </w:p>
    <w:p w14:paraId="080CD67F" w14:textId="77777777" w:rsidR="005E4341" w:rsidRDefault="005E4341">
      <w:pPr>
        <w:spacing w:before="0"/>
        <w:jc w:val="left"/>
        <w:rPr>
          <w:lang w:eastAsia="es-ES"/>
        </w:rPr>
      </w:pPr>
      <w:r>
        <w:rPr>
          <w:lang w:eastAsia="es-ES"/>
        </w:rPr>
        <w:lastRenderedPageBreak/>
        <w:br w:type="page"/>
      </w:r>
    </w:p>
    <w:p w14:paraId="6587E49B" w14:textId="5C3B7DD4" w:rsidR="005B0B21" w:rsidRDefault="005B0B21" w:rsidP="005B0B21">
      <w:pPr>
        <w:pStyle w:val="Ttulo"/>
      </w:pPr>
      <w:r>
        <w:lastRenderedPageBreak/>
        <w:t>ABSTRACT</w:t>
      </w:r>
    </w:p>
    <w:p w14:paraId="33CF42FB" w14:textId="77777777" w:rsidR="005B0B21" w:rsidRPr="005B0B21" w:rsidRDefault="005B0B21" w:rsidP="005B0B21">
      <w:pPr>
        <w:rPr>
          <w:lang w:eastAsia="es-ES"/>
        </w:rPr>
      </w:pPr>
    </w:p>
    <w:p w14:paraId="2895C635" w14:textId="12ABD7F1" w:rsidR="005E4341" w:rsidRDefault="005E4341">
      <w:pPr>
        <w:spacing w:before="0"/>
        <w:jc w:val="left"/>
        <w:rPr>
          <w:lang w:eastAsia="es-ES"/>
        </w:rPr>
      </w:pPr>
      <w:r>
        <w:rPr>
          <w:lang w:eastAsia="es-ES"/>
        </w:rPr>
        <w:br w:type="page"/>
      </w:r>
    </w:p>
    <w:p w14:paraId="2407DFEA" w14:textId="5128E2E8" w:rsidR="00753C3C" w:rsidRPr="009828E2" w:rsidRDefault="00753C3C">
      <w:pPr>
        <w:jc w:val="left"/>
        <w:rPr>
          <w:lang w:eastAsia="es-ES"/>
        </w:rPr>
      </w:pPr>
      <w:r w:rsidRPr="009828E2">
        <w:rPr>
          <w:lang w:eastAsia="es-ES"/>
        </w:rPr>
        <w:lastRenderedPageBreak/>
        <w:br w:type="page"/>
      </w:r>
    </w:p>
    <w:p w14:paraId="0E7C650C" w14:textId="4887B441" w:rsidR="00753C3C" w:rsidRPr="009828E2" w:rsidRDefault="00753C3C" w:rsidP="00753C3C">
      <w:pPr>
        <w:pStyle w:val="Ttulo"/>
      </w:pPr>
      <w:r w:rsidRPr="009828E2">
        <w:lastRenderedPageBreak/>
        <w:t>Dedicatoria</w:t>
      </w:r>
    </w:p>
    <w:p w14:paraId="3D60C977" w14:textId="77777777" w:rsidR="00753C3C" w:rsidRPr="009828E2" w:rsidRDefault="00753C3C" w:rsidP="00753C3C">
      <w:pPr>
        <w:rPr>
          <w:lang w:eastAsia="es-ES"/>
        </w:rPr>
      </w:pPr>
    </w:p>
    <w:p w14:paraId="1F302C9C" w14:textId="162C28BA" w:rsidR="00753C3C" w:rsidRPr="009828E2" w:rsidRDefault="00753C3C">
      <w:pPr>
        <w:jc w:val="left"/>
        <w:rPr>
          <w:lang w:eastAsia="es-ES"/>
        </w:rPr>
      </w:pPr>
      <w:r w:rsidRPr="009828E2">
        <w:rPr>
          <w:lang w:eastAsia="es-ES"/>
        </w:rPr>
        <w:br w:type="page"/>
      </w:r>
    </w:p>
    <w:p w14:paraId="3723290F" w14:textId="5AEAF4D9" w:rsidR="00753C3C" w:rsidRPr="009828E2" w:rsidRDefault="00753C3C">
      <w:pPr>
        <w:jc w:val="left"/>
        <w:rPr>
          <w:lang w:eastAsia="es-ES"/>
        </w:rPr>
      </w:pPr>
      <w:r w:rsidRPr="009828E2">
        <w:rPr>
          <w:lang w:eastAsia="es-ES"/>
        </w:rPr>
        <w:lastRenderedPageBreak/>
        <w:br w:type="page"/>
      </w:r>
    </w:p>
    <w:p w14:paraId="02BFFEDB" w14:textId="2AD88203" w:rsidR="00753C3C" w:rsidRPr="009828E2" w:rsidRDefault="00753C3C" w:rsidP="00BE13BF">
      <w:pPr>
        <w:pStyle w:val="TtuloTDC"/>
      </w:pPr>
      <w:r w:rsidRPr="009828E2">
        <w:lastRenderedPageBreak/>
        <w:t>Índice de contenidos</w:t>
      </w:r>
    </w:p>
    <w:p w14:paraId="554F5205" w14:textId="4CD85BE1" w:rsidR="00727A7A"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9828E2">
        <w:fldChar w:fldCharType="begin"/>
      </w:r>
      <w:r w:rsidRPr="009828E2">
        <w:instrText xml:space="preserve"> TOC \h \z \t "Epígrafe;2;Capítulo;1" </w:instrText>
      </w:r>
      <w:r w:rsidRPr="009828E2">
        <w:fldChar w:fldCharType="separate"/>
      </w:r>
      <w:hyperlink w:anchor="_Toc168166631" w:history="1">
        <w:r w:rsidR="00727A7A" w:rsidRPr="00B42EEF">
          <w:rPr>
            <w:rStyle w:val="Hipervnculo"/>
            <w:noProof/>
          </w:rPr>
          <w:t>1.</w:t>
        </w:r>
        <w:r w:rsidR="00727A7A">
          <w:rPr>
            <w:rFonts w:asciiTheme="minorHAnsi" w:hAnsiTheme="minorHAnsi" w:cstheme="minorBidi"/>
            <w:noProof/>
            <w:kern w:val="2"/>
            <w:szCs w:val="24"/>
            <w14:ligatures w14:val="standardContextual"/>
          </w:rPr>
          <w:tab/>
        </w:r>
        <w:r w:rsidR="00727A7A" w:rsidRPr="00B42EEF">
          <w:rPr>
            <w:rStyle w:val="Hipervnculo"/>
            <w:noProof/>
          </w:rPr>
          <w:t>INTRODUCCIÓN</w:t>
        </w:r>
        <w:r w:rsidR="00727A7A">
          <w:rPr>
            <w:noProof/>
            <w:webHidden/>
          </w:rPr>
          <w:tab/>
        </w:r>
        <w:r w:rsidR="00727A7A">
          <w:rPr>
            <w:noProof/>
            <w:webHidden/>
          </w:rPr>
          <w:fldChar w:fldCharType="begin"/>
        </w:r>
        <w:r w:rsidR="00727A7A">
          <w:rPr>
            <w:noProof/>
            <w:webHidden/>
          </w:rPr>
          <w:instrText xml:space="preserve"> PAGEREF _Toc168166631 \h </w:instrText>
        </w:r>
        <w:r w:rsidR="00727A7A">
          <w:rPr>
            <w:noProof/>
            <w:webHidden/>
          </w:rPr>
        </w:r>
        <w:r w:rsidR="00727A7A">
          <w:rPr>
            <w:noProof/>
            <w:webHidden/>
          </w:rPr>
          <w:fldChar w:fldCharType="separate"/>
        </w:r>
        <w:r w:rsidR="00727A7A">
          <w:rPr>
            <w:noProof/>
            <w:webHidden/>
          </w:rPr>
          <w:t>1</w:t>
        </w:r>
        <w:r w:rsidR="00727A7A">
          <w:rPr>
            <w:noProof/>
            <w:webHidden/>
          </w:rPr>
          <w:fldChar w:fldCharType="end"/>
        </w:r>
      </w:hyperlink>
    </w:p>
    <w:p w14:paraId="5F0A6CA5" w14:textId="5B19E3DA"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32" w:history="1">
        <w:r w:rsidR="00727A7A" w:rsidRPr="00B42EEF">
          <w:rPr>
            <w:rStyle w:val="Hipervnculo"/>
            <w:noProof/>
          </w:rPr>
          <w:t>1.1.</w:t>
        </w:r>
        <w:r w:rsidR="00727A7A">
          <w:rPr>
            <w:rFonts w:asciiTheme="minorHAnsi" w:hAnsiTheme="minorHAnsi" w:cstheme="minorBidi"/>
            <w:noProof/>
            <w:kern w:val="2"/>
            <w:szCs w:val="24"/>
            <w14:ligatures w14:val="standardContextual"/>
          </w:rPr>
          <w:tab/>
        </w:r>
        <w:r w:rsidR="00727A7A" w:rsidRPr="00B42EEF">
          <w:rPr>
            <w:rStyle w:val="Hipervnculo"/>
            <w:noProof/>
          </w:rPr>
          <w:t>Motivación</w:t>
        </w:r>
        <w:r w:rsidR="00727A7A">
          <w:rPr>
            <w:noProof/>
            <w:webHidden/>
          </w:rPr>
          <w:tab/>
        </w:r>
        <w:r w:rsidR="00727A7A">
          <w:rPr>
            <w:noProof/>
            <w:webHidden/>
          </w:rPr>
          <w:fldChar w:fldCharType="begin"/>
        </w:r>
        <w:r w:rsidR="00727A7A">
          <w:rPr>
            <w:noProof/>
            <w:webHidden/>
          </w:rPr>
          <w:instrText xml:space="preserve"> PAGEREF _Toc168166632 \h </w:instrText>
        </w:r>
        <w:r w:rsidR="00727A7A">
          <w:rPr>
            <w:noProof/>
            <w:webHidden/>
          </w:rPr>
        </w:r>
        <w:r w:rsidR="00727A7A">
          <w:rPr>
            <w:noProof/>
            <w:webHidden/>
          </w:rPr>
          <w:fldChar w:fldCharType="separate"/>
        </w:r>
        <w:r w:rsidR="00727A7A">
          <w:rPr>
            <w:noProof/>
            <w:webHidden/>
          </w:rPr>
          <w:t>1</w:t>
        </w:r>
        <w:r w:rsidR="00727A7A">
          <w:rPr>
            <w:noProof/>
            <w:webHidden/>
          </w:rPr>
          <w:fldChar w:fldCharType="end"/>
        </w:r>
      </w:hyperlink>
    </w:p>
    <w:p w14:paraId="2DF6E62F" w14:textId="3E8161B9"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33" w:history="1">
        <w:r w:rsidR="00727A7A" w:rsidRPr="00B42EEF">
          <w:rPr>
            <w:rStyle w:val="Hipervnculo"/>
            <w:noProof/>
          </w:rPr>
          <w:t>1.2.</w:t>
        </w:r>
        <w:r w:rsidR="00727A7A">
          <w:rPr>
            <w:rFonts w:asciiTheme="minorHAnsi" w:hAnsiTheme="minorHAnsi" w:cstheme="minorBidi"/>
            <w:noProof/>
            <w:kern w:val="2"/>
            <w:szCs w:val="24"/>
            <w14:ligatures w14:val="standardContextual"/>
          </w:rPr>
          <w:tab/>
        </w:r>
        <w:r w:rsidR="00727A7A" w:rsidRPr="00B42EEF">
          <w:rPr>
            <w:rStyle w:val="Hipervnculo"/>
            <w:noProof/>
          </w:rPr>
          <w:t>Objetivos</w:t>
        </w:r>
        <w:r w:rsidR="00727A7A">
          <w:rPr>
            <w:noProof/>
            <w:webHidden/>
          </w:rPr>
          <w:tab/>
        </w:r>
        <w:r w:rsidR="00727A7A">
          <w:rPr>
            <w:noProof/>
            <w:webHidden/>
          </w:rPr>
          <w:fldChar w:fldCharType="begin"/>
        </w:r>
        <w:r w:rsidR="00727A7A">
          <w:rPr>
            <w:noProof/>
            <w:webHidden/>
          </w:rPr>
          <w:instrText xml:space="preserve"> PAGEREF _Toc168166633 \h </w:instrText>
        </w:r>
        <w:r w:rsidR="00727A7A">
          <w:rPr>
            <w:noProof/>
            <w:webHidden/>
          </w:rPr>
        </w:r>
        <w:r w:rsidR="00727A7A">
          <w:rPr>
            <w:noProof/>
            <w:webHidden/>
          </w:rPr>
          <w:fldChar w:fldCharType="separate"/>
        </w:r>
        <w:r w:rsidR="00727A7A">
          <w:rPr>
            <w:noProof/>
            <w:webHidden/>
          </w:rPr>
          <w:t>3</w:t>
        </w:r>
        <w:r w:rsidR="00727A7A">
          <w:rPr>
            <w:noProof/>
            <w:webHidden/>
          </w:rPr>
          <w:fldChar w:fldCharType="end"/>
        </w:r>
      </w:hyperlink>
    </w:p>
    <w:p w14:paraId="73E976A8" w14:textId="30A5252A"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34" w:history="1">
        <w:r w:rsidR="00727A7A" w:rsidRPr="00B42EEF">
          <w:rPr>
            <w:rStyle w:val="Hipervnculo"/>
            <w:noProof/>
          </w:rPr>
          <w:t>1.3.</w:t>
        </w:r>
        <w:r w:rsidR="00727A7A">
          <w:rPr>
            <w:rFonts w:asciiTheme="minorHAnsi" w:hAnsiTheme="minorHAnsi" w:cstheme="minorBidi"/>
            <w:noProof/>
            <w:kern w:val="2"/>
            <w:szCs w:val="24"/>
            <w14:ligatures w14:val="standardContextual"/>
          </w:rPr>
          <w:tab/>
        </w:r>
        <w:r w:rsidR="00727A7A" w:rsidRPr="00B42EEF">
          <w:rPr>
            <w:rStyle w:val="Hipervnculo"/>
            <w:noProof/>
          </w:rPr>
          <w:t>Estructura del documento</w:t>
        </w:r>
        <w:r w:rsidR="00727A7A">
          <w:rPr>
            <w:noProof/>
            <w:webHidden/>
          </w:rPr>
          <w:tab/>
        </w:r>
        <w:r w:rsidR="00727A7A">
          <w:rPr>
            <w:noProof/>
            <w:webHidden/>
          </w:rPr>
          <w:fldChar w:fldCharType="begin"/>
        </w:r>
        <w:r w:rsidR="00727A7A">
          <w:rPr>
            <w:noProof/>
            <w:webHidden/>
          </w:rPr>
          <w:instrText xml:space="preserve"> PAGEREF _Toc168166634 \h </w:instrText>
        </w:r>
        <w:r w:rsidR="00727A7A">
          <w:rPr>
            <w:noProof/>
            <w:webHidden/>
          </w:rPr>
        </w:r>
        <w:r w:rsidR="00727A7A">
          <w:rPr>
            <w:noProof/>
            <w:webHidden/>
          </w:rPr>
          <w:fldChar w:fldCharType="separate"/>
        </w:r>
        <w:r w:rsidR="00727A7A">
          <w:rPr>
            <w:noProof/>
            <w:webHidden/>
          </w:rPr>
          <w:t>4</w:t>
        </w:r>
        <w:r w:rsidR="00727A7A">
          <w:rPr>
            <w:noProof/>
            <w:webHidden/>
          </w:rPr>
          <w:fldChar w:fldCharType="end"/>
        </w:r>
      </w:hyperlink>
    </w:p>
    <w:p w14:paraId="5E7A0636" w14:textId="686B1CBD"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35" w:history="1">
        <w:r w:rsidR="00727A7A" w:rsidRPr="00B42EEF">
          <w:rPr>
            <w:rStyle w:val="Hipervnculo"/>
            <w:noProof/>
          </w:rPr>
          <w:t>2.</w:t>
        </w:r>
        <w:r w:rsidR="00727A7A">
          <w:rPr>
            <w:rFonts w:asciiTheme="minorHAnsi" w:hAnsiTheme="minorHAnsi" w:cstheme="minorBidi"/>
            <w:noProof/>
            <w:kern w:val="2"/>
            <w:szCs w:val="24"/>
            <w14:ligatures w14:val="standardContextual"/>
          </w:rPr>
          <w:tab/>
        </w:r>
        <w:r w:rsidR="00727A7A" w:rsidRPr="00B42EEF">
          <w:rPr>
            <w:rStyle w:val="Hipervnculo"/>
            <w:noProof/>
          </w:rPr>
          <w:t>ESTADO DEL ARTE</w:t>
        </w:r>
        <w:r w:rsidR="00727A7A">
          <w:rPr>
            <w:noProof/>
            <w:webHidden/>
          </w:rPr>
          <w:tab/>
        </w:r>
        <w:r w:rsidR="00727A7A">
          <w:rPr>
            <w:noProof/>
            <w:webHidden/>
          </w:rPr>
          <w:fldChar w:fldCharType="begin"/>
        </w:r>
        <w:r w:rsidR="00727A7A">
          <w:rPr>
            <w:noProof/>
            <w:webHidden/>
          </w:rPr>
          <w:instrText xml:space="preserve"> PAGEREF _Toc168166635 \h </w:instrText>
        </w:r>
        <w:r w:rsidR="00727A7A">
          <w:rPr>
            <w:noProof/>
            <w:webHidden/>
          </w:rPr>
        </w:r>
        <w:r w:rsidR="00727A7A">
          <w:rPr>
            <w:noProof/>
            <w:webHidden/>
          </w:rPr>
          <w:fldChar w:fldCharType="separate"/>
        </w:r>
        <w:r w:rsidR="00727A7A">
          <w:rPr>
            <w:noProof/>
            <w:webHidden/>
          </w:rPr>
          <w:t>6</w:t>
        </w:r>
        <w:r w:rsidR="00727A7A">
          <w:rPr>
            <w:noProof/>
            <w:webHidden/>
          </w:rPr>
          <w:fldChar w:fldCharType="end"/>
        </w:r>
      </w:hyperlink>
    </w:p>
    <w:p w14:paraId="0A4D3723" w14:textId="29593C7C"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36" w:history="1">
        <w:r w:rsidR="00727A7A" w:rsidRPr="00B42EEF">
          <w:rPr>
            <w:rStyle w:val="Hipervnculo"/>
            <w:noProof/>
          </w:rPr>
          <w:t>2.1.</w:t>
        </w:r>
        <w:r w:rsidR="00727A7A">
          <w:rPr>
            <w:rFonts w:asciiTheme="minorHAnsi" w:hAnsiTheme="minorHAnsi" w:cstheme="minorBidi"/>
            <w:noProof/>
            <w:kern w:val="2"/>
            <w:szCs w:val="24"/>
            <w14:ligatures w14:val="standardContextual"/>
          </w:rPr>
          <w:tab/>
        </w:r>
        <w:r w:rsidR="00727A7A" w:rsidRPr="00B42EEF">
          <w:rPr>
            <w:rStyle w:val="Hipervnculo"/>
            <w:noProof/>
          </w:rPr>
          <w:t>Videojuegos y el modo multijugador</w:t>
        </w:r>
        <w:r w:rsidR="00727A7A">
          <w:rPr>
            <w:noProof/>
            <w:webHidden/>
          </w:rPr>
          <w:tab/>
        </w:r>
        <w:r w:rsidR="00727A7A">
          <w:rPr>
            <w:noProof/>
            <w:webHidden/>
          </w:rPr>
          <w:fldChar w:fldCharType="begin"/>
        </w:r>
        <w:r w:rsidR="00727A7A">
          <w:rPr>
            <w:noProof/>
            <w:webHidden/>
          </w:rPr>
          <w:instrText xml:space="preserve"> PAGEREF _Toc168166636 \h </w:instrText>
        </w:r>
        <w:r w:rsidR="00727A7A">
          <w:rPr>
            <w:noProof/>
            <w:webHidden/>
          </w:rPr>
        </w:r>
        <w:r w:rsidR="00727A7A">
          <w:rPr>
            <w:noProof/>
            <w:webHidden/>
          </w:rPr>
          <w:fldChar w:fldCharType="separate"/>
        </w:r>
        <w:r w:rsidR="00727A7A">
          <w:rPr>
            <w:noProof/>
            <w:webHidden/>
          </w:rPr>
          <w:t>6</w:t>
        </w:r>
        <w:r w:rsidR="00727A7A">
          <w:rPr>
            <w:noProof/>
            <w:webHidden/>
          </w:rPr>
          <w:fldChar w:fldCharType="end"/>
        </w:r>
      </w:hyperlink>
    </w:p>
    <w:p w14:paraId="4F48F44F" w14:textId="08C3A284"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37" w:history="1">
        <w:r w:rsidR="00727A7A" w:rsidRPr="00B42EEF">
          <w:rPr>
            <w:rStyle w:val="Hipervnculo"/>
            <w:noProof/>
          </w:rPr>
          <w:t>2.1.1.</w:t>
        </w:r>
        <w:r w:rsidR="00727A7A">
          <w:rPr>
            <w:rFonts w:asciiTheme="minorHAnsi" w:hAnsiTheme="minorHAnsi" w:cstheme="minorBidi"/>
            <w:noProof/>
            <w:kern w:val="2"/>
            <w:szCs w:val="24"/>
            <w14:ligatures w14:val="standardContextual"/>
          </w:rPr>
          <w:tab/>
        </w:r>
        <w:r w:rsidR="00727A7A" w:rsidRPr="00B42EEF">
          <w:rPr>
            <w:rStyle w:val="Hipervnculo"/>
            <w:noProof/>
          </w:rPr>
          <w:t>Definición</w:t>
        </w:r>
        <w:r w:rsidR="00727A7A">
          <w:rPr>
            <w:noProof/>
            <w:webHidden/>
          </w:rPr>
          <w:tab/>
        </w:r>
        <w:r w:rsidR="00727A7A">
          <w:rPr>
            <w:noProof/>
            <w:webHidden/>
          </w:rPr>
          <w:fldChar w:fldCharType="begin"/>
        </w:r>
        <w:r w:rsidR="00727A7A">
          <w:rPr>
            <w:noProof/>
            <w:webHidden/>
          </w:rPr>
          <w:instrText xml:space="preserve"> PAGEREF _Toc168166637 \h </w:instrText>
        </w:r>
        <w:r w:rsidR="00727A7A">
          <w:rPr>
            <w:noProof/>
            <w:webHidden/>
          </w:rPr>
        </w:r>
        <w:r w:rsidR="00727A7A">
          <w:rPr>
            <w:noProof/>
            <w:webHidden/>
          </w:rPr>
          <w:fldChar w:fldCharType="separate"/>
        </w:r>
        <w:r w:rsidR="00727A7A">
          <w:rPr>
            <w:noProof/>
            <w:webHidden/>
          </w:rPr>
          <w:t>6</w:t>
        </w:r>
        <w:r w:rsidR="00727A7A">
          <w:rPr>
            <w:noProof/>
            <w:webHidden/>
          </w:rPr>
          <w:fldChar w:fldCharType="end"/>
        </w:r>
      </w:hyperlink>
    </w:p>
    <w:p w14:paraId="3CD15630" w14:textId="19A02551"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38" w:history="1">
        <w:r w:rsidR="00727A7A" w:rsidRPr="00B42EEF">
          <w:rPr>
            <w:rStyle w:val="Hipervnculo"/>
            <w:noProof/>
          </w:rPr>
          <w:t>2.1.2.</w:t>
        </w:r>
        <w:r w:rsidR="00727A7A">
          <w:rPr>
            <w:rFonts w:asciiTheme="minorHAnsi" w:hAnsiTheme="minorHAnsi" w:cstheme="minorBidi"/>
            <w:noProof/>
            <w:kern w:val="2"/>
            <w:szCs w:val="24"/>
            <w14:ligatures w14:val="standardContextual"/>
          </w:rPr>
          <w:tab/>
        </w:r>
        <w:r w:rsidR="00727A7A" w:rsidRPr="00B42EEF">
          <w:rPr>
            <w:rStyle w:val="Hipervnculo"/>
            <w:noProof/>
          </w:rPr>
          <w:t>Comienzos y evolución</w:t>
        </w:r>
        <w:r w:rsidR="00727A7A">
          <w:rPr>
            <w:noProof/>
            <w:webHidden/>
          </w:rPr>
          <w:tab/>
        </w:r>
        <w:r w:rsidR="00727A7A">
          <w:rPr>
            <w:noProof/>
            <w:webHidden/>
          </w:rPr>
          <w:fldChar w:fldCharType="begin"/>
        </w:r>
        <w:r w:rsidR="00727A7A">
          <w:rPr>
            <w:noProof/>
            <w:webHidden/>
          </w:rPr>
          <w:instrText xml:space="preserve"> PAGEREF _Toc168166638 \h </w:instrText>
        </w:r>
        <w:r w:rsidR="00727A7A">
          <w:rPr>
            <w:noProof/>
            <w:webHidden/>
          </w:rPr>
        </w:r>
        <w:r w:rsidR="00727A7A">
          <w:rPr>
            <w:noProof/>
            <w:webHidden/>
          </w:rPr>
          <w:fldChar w:fldCharType="separate"/>
        </w:r>
        <w:r w:rsidR="00727A7A">
          <w:rPr>
            <w:noProof/>
            <w:webHidden/>
          </w:rPr>
          <w:t>6</w:t>
        </w:r>
        <w:r w:rsidR="00727A7A">
          <w:rPr>
            <w:noProof/>
            <w:webHidden/>
          </w:rPr>
          <w:fldChar w:fldCharType="end"/>
        </w:r>
      </w:hyperlink>
    </w:p>
    <w:p w14:paraId="45E440F6" w14:textId="09EBD467"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39" w:history="1">
        <w:r w:rsidR="00727A7A" w:rsidRPr="00B42EEF">
          <w:rPr>
            <w:rStyle w:val="Hipervnculo"/>
            <w:noProof/>
          </w:rPr>
          <w:t>2.1.3.</w:t>
        </w:r>
        <w:r w:rsidR="00727A7A">
          <w:rPr>
            <w:rFonts w:asciiTheme="minorHAnsi" w:hAnsiTheme="minorHAnsi" w:cstheme="minorBidi"/>
            <w:noProof/>
            <w:kern w:val="2"/>
            <w:szCs w:val="24"/>
            <w14:ligatures w14:val="standardContextual"/>
          </w:rPr>
          <w:tab/>
        </w:r>
        <w:r w:rsidR="00727A7A" w:rsidRPr="00B42EEF">
          <w:rPr>
            <w:rStyle w:val="Hipervnculo"/>
            <w:noProof/>
          </w:rPr>
          <w:t>Topologías de red en el diseño de juegos multijugador</w:t>
        </w:r>
        <w:r w:rsidR="00727A7A">
          <w:rPr>
            <w:noProof/>
            <w:webHidden/>
          </w:rPr>
          <w:tab/>
        </w:r>
        <w:r w:rsidR="00727A7A">
          <w:rPr>
            <w:noProof/>
            <w:webHidden/>
          </w:rPr>
          <w:fldChar w:fldCharType="begin"/>
        </w:r>
        <w:r w:rsidR="00727A7A">
          <w:rPr>
            <w:noProof/>
            <w:webHidden/>
          </w:rPr>
          <w:instrText xml:space="preserve"> PAGEREF _Toc168166639 \h </w:instrText>
        </w:r>
        <w:r w:rsidR="00727A7A">
          <w:rPr>
            <w:noProof/>
            <w:webHidden/>
          </w:rPr>
        </w:r>
        <w:r w:rsidR="00727A7A">
          <w:rPr>
            <w:noProof/>
            <w:webHidden/>
          </w:rPr>
          <w:fldChar w:fldCharType="separate"/>
        </w:r>
        <w:r w:rsidR="00727A7A">
          <w:rPr>
            <w:noProof/>
            <w:webHidden/>
          </w:rPr>
          <w:t>7</w:t>
        </w:r>
        <w:r w:rsidR="00727A7A">
          <w:rPr>
            <w:noProof/>
            <w:webHidden/>
          </w:rPr>
          <w:fldChar w:fldCharType="end"/>
        </w:r>
      </w:hyperlink>
    </w:p>
    <w:p w14:paraId="609CE8D1" w14:textId="01B43B6B"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0" w:history="1">
        <w:r w:rsidR="00727A7A" w:rsidRPr="00B42EEF">
          <w:rPr>
            <w:rStyle w:val="Hipervnculo"/>
            <w:noProof/>
          </w:rPr>
          <w:t>2.1.3.1.</w:t>
        </w:r>
        <w:r w:rsidR="00727A7A">
          <w:rPr>
            <w:rFonts w:asciiTheme="minorHAnsi" w:hAnsiTheme="minorHAnsi" w:cstheme="minorBidi"/>
            <w:noProof/>
            <w:kern w:val="2"/>
            <w:szCs w:val="24"/>
            <w14:ligatures w14:val="standardContextual"/>
          </w:rPr>
          <w:tab/>
        </w:r>
        <w:r w:rsidR="00727A7A" w:rsidRPr="00B42EEF">
          <w:rPr>
            <w:rStyle w:val="Hipervnculo"/>
            <w:noProof/>
          </w:rPr>
          <w:t>Topologías de área local</w:t>
        </w:r>
        <w:r w:rsidR="00727A7A">
          <w:rPr>
            <w:noProof/>
            <w:webHidden/>
          </w:rPr>
          <w:tab/>
        </w:r>
        <w:r w:rsidR="00727A7A">
          <w:rPr>
            <w:noProof/>
            <w:webHidden/>
          </w:rPr>
          <w:fldChar w:fldCharType="begin"/>
        </w:r>
        <w:r w:rsidR="00727A7A">
          <w:rPr>
            <w:noProof/>
            <w:webHidden/>
          </w:rPr>
          <w:instrText xml:space="preserve"> PAGEREF _Toc168166640 \h </w:instrText>
        </w:r>
        <w:r w:rsidR="00727A7A">
          <w:rPr>
            <w:noProof/>
            <w:webHidden/>
          </w:rPr>
        </w:r>
        <w:r w:rsidR="00727A7A">
          <w:rPr>
            <w:noProof/>
            <w:webHidden/>
          </w:rPr>
          <w:fldChar w:fldCharType="separate"/>
        </w:r>
        <w:r w:rsidR="00727A7A">
          <w:rPr>
            <w:noProof/>
            <w:webHidden/>
          </w:rPr>
          <w:t>7</w:t>
        </w:r>
        <w:r w:rsidR="00727A7A">
          <w:rPr>
            <w:noProof/>
            <w:webHidden/>
          </w:rPr>
          <w:fldChar w:fldCharType="end"/>
        </w:r>
      </w:hyperlink>
    </w:p>
    <w:p w14:paraId="7E9C96C1" w14:textId="6FABDF76"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1" w:history="1">
        <w:r w:rsidR="00727A7A" w:rsidRPr="00B42EEF">
          <w:rPr>
            <w:rStyle w:val="Hipervnculo"/>
            <w:noProof/>
          </w:rPr>
          <w:t>2.1.3.2.</w:t>
        </w:r>
        <w:r w:rsidR="00727A7A">
          <w:rPr>
            <w:rFonts w:asciiTheme="minorHAnsi" w:hAnsiTheme="minorHAnsi" w:cstheme="minorBidi"/>
            <w:noProof/>
            <w:kern w:val="2"/>
            <w:szCs w:val="24"/>
            <w14:ligatures w14:val="standardContextual"/>
          </w:rPr>
          <w:tab/>
        </w:r>
        <w:r w:rsidR="00727A7A" w:rsidRPr="00B42EEF">
          <w:rPr>
            <w:rStyle w:val="Hipervnculo"/>
            <w:noProof/>
          </w:rPr>
          <w:t>Arquitecturas de área extensa</w:t>
        </w:r>
        <w:r w:rsidR="00727A7A">
          <w:rPr>
            <w:noProof/>
            <w:webHidden/>
          </w:rPr>
          <w:tab/>
        </w:r>
        <w:r w:rsidR="00727A7A">
          <w:rPr>
            <w:noProof/>
            <w:webHidden/>
          </w:rPr>
          <w:fldChar w:fldCharType="begin"/>
        </w:r>
        <w:r w:rsidR="00727A7A">
          <w:rPr>
            <w:noProof/>
            <w:webHidden/>
          </w:rPr>
          <w:instrText xml:space="preserve"> PAGEREF _Toc168166641 \h </w:instrText>
        </w:r>
        <w:r w:rsidR="00727A7A">
          <w:rPr>
            <w:noProof/>
            <w:webHidden/>
          </w:rPr>
        </w:r>
        <w:r w:rsidR="00727A7A">
          <w:rPr>
            <w:noProof/>
            <w:webHidden/>
          </w:rPr>
          <w:fldChar w:fldCharType="separate"/>
        </w:r>
        <w:r w:rsidR="00727A7A">
          <w:rPr>
            <w:noProof/>
            <w:webHidden/>
          </w:rPr>
          <w:t>8</w:t>
        </w:r>
        <w:r w:rsidR="00727A7A">
          <w:rPr>
            <w:noProof/>
            <w:webHidden/>
          </w:rPr>
          <w:fldChar w:fldCharType="end"/>
        </w:r>
      </w:hyperlink>
    </w:p>
    <w:p w14:paraId="58505B7B" w14:textId="6B3BD922"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2" w:history="1">
        <w:r w:rsidR="00727A7A" w:rsidRPr="00B42EEF">
          <w:rPr>
            <w:rStyle w:val="Hipervnculo"/>
            <w:noProof/>
          </w:rPr>
          <w:t>2.1.4.</w:t>
        </w:r>
        <w:r w:rsidR="00727A7A">
          <w:rPr>
            <w:rFonts w:asciiTheme="minorHAnsi" w:hAnsiTheme="minorHAnsi" w:cstheme="minorBidi"/>
            <w:noProof/>
            <w:kern w:val="2"/>
            <w:szCs w:val="24"/>
            <w14:ligatures w14:val="standardContextual"/>
          </w:rPr>
          <w:tab/>
        </w:r>
        <w:r w:rsidR="00727A7A" w:rsidRPr="00B42EEF">
          <w:rPr>
            <w:rStyle w:val="Hipervnculo"/>
            <w:noProof/>
          </w:rPr>
          <w:t>Propiedad y autoridad sobre los objetos</w:t>
        </w:r>
        <w:r w:rsidR="00727A7A">
          <w:rPr>
            <w:noProof/>
            <w:webHidden/>
          </w:rPr>
          <w:tab/>
        </w:r>
        <w:r w:rsidR="00727A7A">
          <w:rPr>
            <w:noProof/>
            <w:webHidden/>
          </w:rPr>
          <w:fldChar w:fldCharType="begin"/>
        </w:r>
        <w:r w:rsidR="00727A7A">
          <w:rPr>
            <w:noProof/>
            <w:webHidden/>
          </w:rPr>
          <w:instrText xml:space="preserve"> PAGEREF _Toc168166642 \h </w:instrText>
        </w:r>
        <w:r w:rsidR="00727A7A">
          <w:rPr>
            <w:noProof/>
            <w:webHidden/>
          </w:rPr>
        </w:r>
        <w:r w:rsidR="00727A7A">
          <w:rPr>
            <w:noProof/>
            <w:webHidden/>
          </w:rPr>
          <w:fldChar w:fldCharType="separate"/>
        </w:r>
        <w:r w:rsidR="00727A7A">
          <w:rPr>
            <w:noProof/>
            <w:webHidden/>
          </w:rPr>
          <w:t>13</w:t>
        </w:r>
        <w:r w:rsidR="00727A7A">
          <w:rPr>
            <w:noProof/>
            <w:webHidden/>
          </w:rPr>
          <w:fldChar w:fldCharType="end"/>
        </w:r>
      </w:hyperlink>
    </w:p>
    <w:p w14:paraId="1DD250C8" w14:textId="0B7FD0BC"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3" w:history="1">
        <w:r w:rsidR="00727A7A" w:rsidRPr="00B42EEF">
          <w:rPr>
            <w:rStyle w:val="Hipervnculo"/>
            <w:noProof/>
          </w:rPr>
          <w:t>2.1.4.1.</w:t>
        </w:r>
        <w:r w:rsidR="00727A7A">
          <w:rPr>
            <w:rFonts w:asciiTheme="minorHAnsi" w:hAnsiTheme="minorHAnsi" w:cstheme="minorBidi"/>
            <w:noProof/>
            <w:kern w:val="2"/>
            <w:szCs w:val="24"/>
            <w14:ligatures w14:val="standardContextual"/>
          </w:rPr>
          <w:tab/>
        </w:r>
        <w:r w:rsidR="00727A7A" w:rsidRPr="00B42EEF">
          <w:rPr>
            <w:rStyle w:val="Hipervnculo"/>
            <w:noProof/>
          </w:rPr>
          <w:t>Autoridad del servidor vs. Autoridad del cliente</w:t>
        </w:r>
        <w:r w:rsidR="00727A7A">
          <w:rPr>
            <w:noProof/>
            <w:webHidden/>
          </w:rPr>
          <w:tab/>
        </w:r>
        <w:r w:rsidR="00727A7A">
          <w:rPr>
            <w:noProof/>
            <w:webHidden/>
          </w:rPr>
          <w:fldChar w:fldCharType="begin"/>
        </w:r>
        <w:r w:rsidR="00727A7A">
          <w:rPr>
            <w:noProof/>
            <w:webHidden/>
          </w:rPr>
          <w:instrText xml:space="preserve"> PAGEREF _Toc168166643 \h </w:instrText>
        </w:r>
        <w:r w:rsidR="00727A7A">
          <w:rPr>
            <w:noProof/>
            <w:webHidden/>
          </w:rPr>
        </w:r>
        <w:r w:rsidR="00727A7A">
          <w:rPr>
            <w:noProof/>
            <w:webHidden/>
          </w:rPr>
          <w:fldChar w:fldCharType="separate"/>
        </w:r>
        <w:r w:rsidR="00727A7A">
          <w:rPr>
            <w:noProof/>
            <w:webHidden/>
          </w:rPr>
          <w:t>13</w:t>
        </w:r>
        <w:r w:rsidR="00727A7A">
          <w:rPr>
            <w:noProof/>
            <w:webHidden/>
          </w:rPr>
          <w:fldChar w:fldCharType="end"/>
        </w:r>
      </w:hyperlink>
    </w:p>
    <w:p w14:paraId="2871CCFE" w14:textId="01302F55"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4" w:history="1">
        <w:r w:rsidR="00727A7A" w:rsidRPr="00B42EEF">
          <w:rPr>
            <w:rStyle w:val="Hipervnculo"/>
            <w:noProof/>
          </w:rPr>
          <w:t>2.1.5.</w:t>
        </w:r>
        <w:r w:rsidR="00727A7A">
          <w:rPr>
            <w:rFonts w:asciiTheme="minorHAnsi" w:hAnsiTheme="minorHAnsi" w:cstheme="minorBidi"/>
            <w:noProof/>
            <w:kern w:val="2"/>
            <w:szCs w:val="24"/>
            <w14:ligatures w14:val="standardContextual"/>
          </w:rPr>
          <w:tab/>
        </w:r>
        <w:r w:rsidR="00727A7A" w:rsidRPr="00B42EEF">
          <w:rPr>
            <w:rStyle w:val="Hipervnculo"/>
            <w:noProof/>
          </w:rPr>
          <w:t>Soluciones para implementar el multijugador en Unity</w:t>
        </w:r>
        <w:r w:rsidR="00727A7A">
          <w:rPr>
            <w:noProof/>
            <w:webHidden/>
          </w:rPr>
          <w:tab/>
        </w:r>
        <w:r w:rsidR="00727A7A">
          <w:rPr>
            <w:noProof/>
            <w:webHidden/>
          </w:rPr>
          <w:fldChar w:fldCharType="begin"/>
        </w:r>
        <w:r w:rsidR="00727A7A">
          <w:rPr>
            <w:noProof/>
            <w:webHidden/>
          </w:rPr>
          <w:instrText xml:space="preserve"> PAGEREF _Toc168166644 \h </w:instrText>
        </w:r>
        <w:r w:rsidR="00727A7A">
          <w:rPr>
            <w:noProof/>
            <w:webHidden/>
          </w:rPr>
        </w:r>
        <w:r w:rsidR="00727A7A">
          <w:rPr>
            <w:noProof/>
            <w:webHidden/>
          </w:rPr>
          <w:fldChar w:fldCharType="separate"/>
        </w:r>
        <w:r w:rsidR="00727A7A">
          <w:rPr>
            <w:noProof/>
            <w:webHidden/>
          </w:rPr>
          <w:t>14</w:t>
        </w:r>
        <w:r w:rsidR="00727A7A">
          <w:rPr>
            <w:noProof/>
            <w:webHidden/>
          </w:rPr>
          <w:fldChar w:fldCharType="end"/>
        </w:r>
      </w:hyperlink>
    </w:p>
    <w:p w14:paraId="30D1F8ED" w14:textId="2EB1B6B1"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5" w:history="1">
        <w:r w:rsidR="00727A7A" w:rsidRPr="00B42EEF">
          <w:rPr>
            <w:rStyle w:val="Hipervnculo"/>
            <w:noProof/>
          </w:rPr>
          <w:t>2.1.6.</w:t>
        </w:r>
        <w:r w:rsidR="00727A7A">
          <w:rPr>
            <w:rFonts w:asciiTheme="minorHAnsi" w:hAnsiTheme="minorHAnsi" w:cstheme="minorBidi"/>
            <w:noProof/>
            <w:kern w:val="2"/>
            <w:szCs w:val="24"/>
            <w14:ligatures w14:val="standardContextual"/>
          </w:rPr>
          <w:tab/>
        </w:r>
        <w:r w:rsidR="00727A7A" w:rsidRPr="00B42EEF">
          <w:rPr>
            <w:rStyle w:val="Hipervnculo"/>
            <w:noProof/>
          </w:rPr>
          <w:t>Proceso de conexión de la arquitectura Cliente-Anfitrión</w:t>
        </w:r>
        <w:r w:rsidR="00727A7A">
          <w:rPr>
            <w:noProof/>
            <w:webHidden/>
          </w:rPr>
          <w:tab/>
        </w:r>
        <w:r w:rsidR="00727A7A">
          <w:rPr>
            <w:noProof/>
            <w:webHidden/>
          </w:rPr>
          <w:fldChar w:fldCharType="begin"/>
        </w:r>
        <w:r w:rsidR="00727A7A">
          <w:rPr>
            <w:noProof/>
            <w:webHidden/>
          </w:rPr>
          <w:instrText xml:space="preserve"> PAGEREF _Toc168166645 \h </w:instrText>
        </w:r>
        <w:r w:rsidR="00727A7A">
          <w:rPr>
            <w:noProof/>
            <w:webHidden/>
          </w:rPr>
        </w:r>
        <w:r w:rsidR="00727A7A">
          <w:rPr>
            <w:noProof/>
            <w:webHidden/>
          </w:rPr>
          <w:fldChar w:fldCharType="separate"/>
        </w:r>
        <w:r w:rsidR="00727A7A">
          <w:rPr>
            <w:noProof/>
            <w:webHidden/>
          </w:rPr>
          <w:t>16</w:t>
        </w:r>
        <w:r w:rsidR="00727A7A">
          <w:rPr>
            <w:noProof/>
            <w:webHidden/>
          </w:rPr>
          <w:fldChar w:fldCharType="end"/>
        </w:r>
      </w:hyperlink>
    </w:p>
    <w:p w14:paraId="02476EF9" w14:textId="121AB119"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46" w:history="1">
        <w:r w:rsidR="00727A7A" w:rsidRPr="00B42EEF">
          <w:rPr>
            <w:rStyle w:val="Hipervnculo"/>
            <w:noProof/>
          </w:rPr>
          <w:t>2.2.</w:t>
        </w:r>
        <w:r w:rsidR="00727A7A">
          <w:rPr>
            <w:rFonts w:asciiTheme="minorHAnsi" w:hAnsiTheme="minorHAnsi" w:cstheme="minorBidi"/>
            <w:noProof/>
            <w:kern w:val="2"/>
            <w:szCs w:val="24"/>
            <w14:ligatures w14:val="standardContextual"/>
          </w:rPr>
          <w:tab/>
        </w:r>
        <w:r w:rsidR="00727A7A" w:rsidRPr="00B42EEF">
          <w:rPr>
            <w:rStyle w:val="Hipervnculo"/>
            <w:noProof/>
          </w:rPr>
          <w:t xml:space="preserve">El género </w:t>
        </w:r>
        <w:r w:rsidR="00727A7A" w:rsidRPr="00B42EEF">
          <w:rPr>
            <w:rStyle w:val="Hipervnculo"/>
            <w:i/>
            <w:noProof/>
          </w:rPr>
          <w:t>roguelike</w:t>
        </w:r>
        <w:r w:rsidR="00727A7A">
          <w:rPr>
            <w:noProof/>
            <w:webHidden/>
          </w:rPr>
          <w:tab/>
        </w:r>
        <w:r w:rsidR="00727A7A">
          <w:rPr>
            <w:noProof/>
            <w:webHidden/>
          </w:rPr>
          <w:fldChar w:fldCharType="begin"/>
        </w:r>
        <w:r w:rsidR="00727A7A">
          <w:rPr>
            <w:noProof/>
            <w:webHidden/>
          </w:rPr>
          <w:instrText xml:space="preserve"> PAGEREF _Toc168166646 \h </w:instrText>
        </w:r>
        <w:r w:rsidR="00727A7A">
          <w:rPr>
            <w:noProof/>
            <w:webHidden/>
          </w:rPr>
        </w:r>
        <w:r w:rsidR="00727A7A">
          <w:rPr>
            <w:noProof/>
            <w:webHidden/>
          </w:rPr>
          <w:fldChar w:fldCharType="separate"/>
        </w:r>
        <w:r w:rsidR="00727A7A">
          <w:rPr>
            <w:noProof/>
            <w:webHidden/>
          </w:rPr>
          <w:t>17</w:t>
        </w:r>
        <w:r w:rsidR="00727A7A">
          <w:rPr>
            <w:noProof/>
            <w:webHidden/>
          </w:rPr>
          <w:fldChar w:fldCharType="end"/>
        </w:r>
      </w:hyperlink>
    </w:p>
    <w:p w14:paraId="0978F5E4" w14:textId="3CD34149"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7" w:history="1">
        <w:r w:rsidR="00727A7A" w:rsidRPr="00B42EEF">
          <w:rPr>
            <w:rStyle w:val="Hipervnculo"/>
            <w:noProof/>
          </w:rPr>
          <w:t>2.2.1.</w:t>
        </w:r>
        <w:r w:rsidR="00727A7A">
          <w:rPr>
            <w:rFonts w:asciiTheme="minorHAnsi" w:hAnsiTheme="minorHAnsi" w:cstheme="minorBidi"/>
            <w:noProof/>
            <w:kern w:val="2"/>
            <w:szCs w:val="24"/>
            <w14:ligatures w14:val="standardContextual"/>
          </w:rPr>
          <w:tab/>
        </w:r>
        <w:r w:rsidR="00727A7A" w:rsidRPr="00B42EEF">
          <w:rPr>
            <w:rStyle w:val="Hipervnculo"/>
            <w:noProof/>
          </w:rPr>
          <w:t xml:space="preserve">Juegos del género </w:t>
        </w:r>
        <w:r w:rsidR="00727A7A" w:rsidRPr="00B42EEF">
          <w:rPr>
            <w:rStyle w:val="Hipervnculo"/>
            <w:i/>
            <w:noProof/>
          </w:rPr>
          <w:t>roguelike</w:t>
        </w:r>
        <w:r w:rsidR="00727A7A" w:rsidRPr="00B42EEF">
          <w:rPr>
            <w:rStyle w:val="Hipervnculo"/>
            <w:noProof/>
          </w:rPr>
          <w:t xml:space="preserve"> similares a la solución propuesta</w:t>
        </w:r>
        <w:r w:rsidR="00727A7A">
          <w:rPr>
            <w:noProof/>
            <w:webHidden/>
          </w:rPr>
          <w:tab/>
        </w:r>
        <w:r w:rsidR="00727A7A">
          <w:rPr>
            <w:noProof/>
            <w:webHidden/>
          </w:rPr>
          <w:fldChar w:fldCharType="begin"/>
        </w:r>
        <w:r w:rsidR="00727A7A">
          <w:rPr>
            <w:noProof/>
            <w:webHidden/>
          </w:rPr>
          <w:instrText xml:space="preserve"> PAGEREF _Toc168166647 \h </w:instrText>
        </w:r>
        <w:r w:rsidR="00727A7A">
          <w:rPr>
            <w:noProof/>
            <w:webHidden/>
          </w:rPr>
        </w:r>
        <w:r w:rsidR="00727A7A">
          <w:rPr>
            <w:noProof/>
            <w:webHidden/>
          </w:rPr>
          <w:fldChar w:fldCharType="separate"/>
        </w:r>
        <w:r w:rsidR="00727A7A">
          <w:rPr>
            <w:noProof/>
            <w:webHidden/>
          </w:rPr>
          <w:t>19</w:t>
        </w:r>
        <w:r w:rsidR="00727A7A">
          <w:rPr>
            <w:noProof/>
            <w:webHidden/>
          </w:rPr>
          <w:fldChar w:fldCharType="end"/>
        </w:r>
      </w:hyperlink>
    </w:p>
    <w:p w14:paraId="007DDE7C" w14:textId="253895AE"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48" w:history="1">
        <w:r w:rsidR="00727A7A" w:rsidRPr="00B42EEF">
          <w:rPr>
            <w:rStyle w:val="Hipervnculo"/>
            <w:noProof/>
          </w:rPr>
          <w:t>2.3.</w:t>
        </w:r>
        <w:r w:rsidR="00727A7A">
          <w:rPr>
            <w:rFonts w:asciiTheme="minorHAnsi" w:hAnsiTheme="minorHAnsi" w:cstheme="minorBidi"/>
            <w:noProof/>
            <w:kern w:val="2"/>
            <w:szCs w:val="24"/>
            <w14:ligatures w14:val="standardContextual"/>
          </w:rPr>
          <w:tab/>
        </w:r>
        <w:r w:rsidR="00727A7A" w:rsidRPr="00B42EEF">
          <w:rPr>
            <w:rStyle w:val="Hipervnculo"/>
            <w:noProof/>
          </w:rPr>
          <w:t>Motores de desarrollo de videojuegos</w:t>
        </w:r>
        <w:r w:rsidR="00727A7A">
          <w:rPr>
            <w:noProof/>
            <w:webHidden/>
          </w:rPr>
          <w:tab/>
        </w:r>
        <w:r w:rsidR="00727A7A">
          <w:rPr>
            <w:noProof/>
            <w:webHidden/>
          </w:rPr>
          <w:fldChar w:fldCharType="begin"/>
        </w:r>
        <w:r w:rsidR="00727A7A">
          <w:rPr>
            <w:noProof/>
            <w:webHidden/>
          </w:rPr>
          <w:instrText xml:space="preserve"> PAGEREF _Toc168166648 \h </w:instrText>
        </w:r>
        <w:r w:rsidR="00727A7A">
          <w:rPr>
            <w:noProof/>
            <w:webHidden/>
          </w:rPr>
        </w:r>
        <w:r w:rsidR="00727A7A">
          <w:rPr>
            <w:noProof/>
            <w:webHidden/>
          </w:rPr>
          <w:fldChar w:fldCharType="separate"/>
        </w:r>
        <w:r w:rsidR="00727A7A">
          <w:rPr>
            <w:noProof/>
            <w:webHidden/>
          </w:rPr>
          <w:t>21</w:t>
        </w:r>
        <w:r w:rsidR="00727A7A">
          <w:rPr>
            <w:noProof/>
            <w:webHidden/>
          </w:rPr>
          <w:fldChar w:fldCharType="end"/>
        </w:r>
      </w:hyperlink>
    </w:p>
    <w:p w14:paraId="77CCFD6C" w14:textId="0C766CED"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49" w:history="1">
        <w:r w:rsidR="00727A7A" w:rsidRPr="00B42EEF">
          <w:rPr>
            <w:rStyle w:val="Hipervnculo"/>
            <w:noProof/>
          </w:rPr>
          <w:t>2.3.1.</w:t>
        </w:r>
        <w:r w:rsidR="00727A7A">
          <w:rPr>
            <w:rFonts w:asciiTheme="minorHAnsi" w:hAnsiTheme="minorHAnsi" w:cstheme="minorBidi"/>
            <w:noProof/>
            <w:kern w:val="2"/>
            <w:szCs w:val="24"/>
            <w14:ligatures w14:val="standardContextual"/>
          </w:rPr>
          <w:tab/>
        </w:r>
        <w:r w:rsidR="00727A7A" w:rsidRPr="00B42EEF">
          <w:rPr>
            <w:rStyle w:val="Hipervnculo"/>
            <w:noProof/>
          </w:rPr>
          <w:t>Comparativa de los tres motores de videojuegos</w:t>
        </w:r>
        <w:r w:rsidR="00727A7A">
          <w:rPr>
            <w:noProof/>
            <w:webHidden/>
          </w:rPr>
          <w:tab/>
        </w:r>
        <w:r w:rsidR="00727A7A">
          <w:rPr>
            <w:noProof/>
            <w:webHidden/>
          </w:rPr>
          <w:fldChar w:fldCharType="begin"/>
        </w:r>
        <w:r w:rsidR="00727A7A">
          <w:rPr>
            <w:noProof/>
            <w:webHidden/>
          </w:rPr>
          <w:instrText xml:space="preserve"> PAGEREF _Toc168166649 \h </w:instrText>
        </w:r>
        <w:r w:rsidR="00727A7A">
          <w:rPr>
            <w:noProof/>
            <w:webHidden/>
          </w:rPr>
        </w:r>
        <w:r w:rsidR="00727A7A">
          <w:rPr>
            <w:noProof/>
            <w:webHidden/>
          </w:rPr>
          <w:fldChar w:fldCharType="separate"/>
        </w:r>
        <w:r w:rsidR="00727A7A">
          <w:rPr>
            <w:noProof/>
            <w:webHidden/>
          </w:rPr>
          <w:t>23</w:t>
        </w:r>
        <w:r w:rsidR="00727A7A">
          <w:rPr>
            <w:noProof/>
            <w:webHidden/>
          </w:rPr>
          <w:fldChar w:fldCharType="end"/>
        </w:r>
      </w:hyperlink>
    </w:p>
    <w:p w14:paraId="0E2306A3" w14:textId="2C84B779"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50" w:history="1">
        <w:r w:rsidR="00727A7A" w:rsidRPr="00B42EEF">
          <w:rPr>
            <w:rStyle w:val="Hipervnculo"/>
            <w:noProof/>
          </w:rPr>
          <w:t>3.</w:t>
        </w:r>
        <w:r w:rsidR="00727A7A">
          <w:rPr>
            <w:rFonts w:asciiTheme="minorHAnsi" w:hAnsiTheme="minorHAnsi" w:cstheme="minorBidi"/>
            <w:noProof/>
            <w:kern w:val="2"/>
            <w:szCs w:val="24"/>
            <w14:ligatures w14:val="standardContextual"/>
          </w:rPr>
          <w:tab/>
        </w:r>
        <w:r w:rsidR="00727A7A" w:rsidRPr="00B42EEF">
          <w:rPr>
            <w:rStyle w:val="Hipervnculo"/>
            <w:noProof/>
          </w:rPr>
          <w:t>ANÁLISIS</w:t>
        </w:r>
        <w:r w:rsidR="00727A7A">
          <w:rPr>
            <w:noProof/>
            <w:webHidden/>
          </w:rPr>
          <w:tab/>
        </w:r>
        <w:r w:rsidR="00727A7A">
          <w:rPr>
            <w:noProof/>
            <w:webHidden/>
          </w:rPr>
          <w:fldChar w:fldCharType="begin"/>
        </w:r>
        <w:r w:rsidR="00727A7A">
          <w:rPr>
            <w:noProof/>
            <w:webHidden/>
          </w:rPr>
          <w:instrText xml:space="preserve"> PAGEREF _Toc168166650 \h </w:instrText>
        </w:r>
        <w:r w:rsidR="00727A7A">
          <w:rPr>
            <w:noProof/>
            <w:webHidden/>
          </w:rPr>
        </w:r>
        <w:r w:rsidR="00727A7A">
          <w:rPr>
            <w:noProof/>
            <w:webHidden/>
          </w:rPr>
          <w:fldChar w:fldCharType="separate"/>
        </w:r>
        <w:r w:rsidR="00727A7A">
          <w:rPr>
            <w:noProof/>
            <w:webHidden/>
          </w:rPr>
          <w:t>25</w:t>
        </w:r>
        <w:r w:rsidR="00727A7A">
          <w:rPr>
            <w:noProof/>
            <w:webHidden/>
          </w:rPr>
          <w:fldChar w:fldCharType="end"/>
        </w:r>
      </w:hyperlink>
    </w:p>
    <w:p w14:paraId="70C250A3" w14:textId="48B73C02"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51" w:history="1">
        <w:r w:rsidR="00727A7A" w:rsidRPr="00B42EEF">
          <w:rPr>
            <w:rStyle w:val="Hipervnculo"/>
            <w:noProof/>
          </w:rPr>
          <w:t>3.1.</w:t>
        </w:r>
        <w:r w:rsidR="00727A7A">
          <w:rPr>
            <w:rFonts w:asciiTheme="minorHAnsi" w:hAnsiTheme="minorHAnsi" w:cstheme="minorBidi"/>
            <w:noProof/>
            <w:kern w:val="2"/>
            <w:szCs w:val="24"/>
            <w14:ligatures w14:val="standardContextual"/>
          </w:rPr>
          <w:tab/>
        </w:r>
        <w:r w:rsidR="00727A7A" w:rsidRPr="00B42EEF">
          <w:rPr>
            <w:rStyle w:val="Hipervnculo"/>
            <w:noProof/>
          </w:rPr>
          <w:t>Casos de uso</w:t>
        </w:r>
        <w:r w:rsidR="00727A7A">
          <w:rPr>
            <w:noProof/>
            <w:webHidden/>
          </w:rPr>
          <w:tab/>
        </w:r>
        <w:r w:rsidR="00727A7A">
          <w:rPr>
            <w:noProof/>
            <w:webHidden/>
          </w:rPr>
          <w:fldChar w:fldCharType="begin"/>
        </w:r>
        <w:r w:rsidR="00727A7A">
          <w:rPr>
            <w:noProof/>
            <w:webHidden/>
          </w:rPr>
          <w:instrText xml:space="preserve"> PAGEREF _Toc168166651 \h </w:instrText>
        </w:r>
        <w:r w:rsidR="00727A7A">
          <w:rPr>
            <w:noProof/>
            <w:webHidden/>
          </w:rPr>
        </w:r>
        <w:r w:rsidR="00727A7A">
          <w:rPr>
            <w:noProof/>
            <w:webHidden/>
          </w:rPr>
          <w:fldChar w:fldCharType="separate"/>
        </w:r>
        <w:r w:rsidR="00727A7A">
          <w:rPr>
            <w:noProof/>
            <w:webHidden/>
          </w:rPr>
          <w:t>25</w:t>
        </w:r>
        <w:r w:rsidR="00727A7A">
          <w:rPr>
            <w:noProof/>
            <w:webHidden/>
          </w:rPr>
          <w:fldChar w:fldCharType="end"/>
        </w:r>
      </w:hyperlink>
    </w:p>
    <w:p w14:paraId="699C6A9C" w14:textId="0047E064"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2" w:history="1">
        <w:r w:rsidR="00727A7A" w:rsidRPr="00B42EEF">
          <w:rPr>
            <w:rStyle w:val="Hipervnculo"/>
            <w:noProof/>
          </w:rPr>
          <w:t>3.1.1.</w:t>
        </w:r>
        <w:r w:rsidR="00727A7A">
          <w:rPr>
            <w:rFonts w:asciiTheme="minorHAnsi" w:hAnsiTheme="minorHAnsi" w:cstheme="minorBidi"/>
            <w:noProof/>
            <w:kern w:val="2"/>
            <w:szCs w:val="24"/>
            <w14:ligatures w14:val="standardContextual"/>
          </w:rPr>
          <w:tab/>
        </w:r>
        <w:r w:rsidR="00727A7A" w:rsidRPr="00B42EEF">
          <w:rPr>
            <w:rStyle w:val="Hipervnculo"/>
            <w:noProof/>
          </w:rPr>
          <w:t>Diagramas de los casos de uso</w:t>
        </w:r>
        <w:r w:rsidR="00727A7A">
          <w:rPr>
            <w:noProof/>
            <w:webHidden/>
          </w:rPr>
          <w:tab/>
        </w:r>
        <w:r w:rsidR="00727A7A">
          <w:rPr>
            <w:noProof/>
            <w:webHidden/>
          </w:rPr>
          <w:fldChar w:fldCharType="begin"/>
        </w:r>
        <w:r w:rsidR="00727A7A">
          <w:rPr>
            <w:noProof/>
            <w:webHidden/>
          </w:rPr>
          <w:instrText xml:space="preserve"> PAGEREF _Toc168166652 \h </w:instrText>
        </w:r>
        <w:r w:rsidR="00727A7A">
          <w:rPr>
            <w:noProof/>
            <w:webHidden/>
          </w:rPr>
        </w:r>
        <w:r w:rsidR="00727A7A">
          <w:rPr>
            <w:noProof/>
            <w:webHidden/>
          </w:rPr>
          <w:fldChar w:fldCharType="separate"/>
        </w:r>
        <w:r w:rsidR="00727A7A">
          <w:rPr>
            <w:noProof/>
            <w:webHidden/>
          </w:rPr>
          <w:t>25</w:t>
        </w:r>
        <w:r w:rsidR="00727A7A">
          <w:rPr>
            <w:noProof/>
            <w:webHidden/>
          </w:rPr>
          <w:fldChar w:fldCharType="end"/>
        </w:r>
      </w:hyperlink>
    </w:p>
    <w:p w14:paraId="30B2C401" w14:textId="4B8EAA50"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3" w:history="1">
        <w:r w:rsidR="00727A7A" w:rsidRPr="00B42EEF">
          <w:rPr>
            <w:rStyle w:val="Hipervnculo"/>
            <w:noProof/>
          </w:rPr>
          <w:t>3.1.1.1.</w:t>
        </w:r>
        <w:r w:rsidR="00727A7A">
          <w:rPr>
            <w:rFonts w:asciiTheme="minorHAnsi" w:hAnsiTheme="minorHAnsi" w:cstheme="minorBidi"/>
            <w:noProof/>
            <w:kern w:val="2"/>
            <w:szCs w:val="24"/>
            <w14:ligatures w14:val="standardContextual"/>
          </w:rPr>
          <w:tab/>
        </w:r>
        <w:r w:rsidR="00727A7A" w:rsidRPr="00B42EEF">
          <w:rPr>
            <w:rStyle w:val="Hipervnculo"/>
            <w:noProof/>
          </w:rPr>
          <w:t>Diagrama del escenario 1</w:t>
        </w:r>
        <w:r w:rsidR="00727A7A">
          <w:rPr>
            <w:noProof/>
            <w:webHidden/>
          </w:rPr>
          <w:tab/>
        </w:r>
        <w:r w:rsidR="00727A7A">
          <w:rPr>
            <w:noProof/>
            <w:webHidden/>
          </w:rPr>
          <w:fldChar w:fldCharType="begin"/>
        </w:r>
        <w:r w:rsidR="00727A7A">
          <w:rPr>
            <w:noProof/>
            <w:webHidden/>
          </w:rPr>
          <w:instrText xml:space="preserve"> PAGEREF _Toc168166653 \h </w:instrText>
        </w:r>
        <w:r w:rsidR="00727A7A">
          <w:rPr>
            <w:noProof/>
            <w:webHidden/>
          </w:rPr>
        </w:r>
        <w:r w:rsidR="00727A7A">
          <w:rPr>
            <w:noProof/>
            <w:webHidden/>
          </w:rPr>
          <w:fldChar w:fldCharType="separate"/>
        </w:r>
        <w:r w:rsidR="00727A7A">
          <w:rPr>
            <w:noProof/>
            <w:webHidden/>
          </w:rPr>
          <w:t>26</w:t>
        </w:r>
        <w:r w:rsidR="00727A7A">
          <w:rPr>
            <w:noProof/>
            <w:webHidden/>
          </w:rPr>
          <w:fldChar w:fldCharType="end"/>
        </w:r>
      </w:hyperlink>
    </w:p>
    <w:p w14:paraId="55163254" w14:textId="4D4892A6"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4" w:history="1">
        <w:r w:rsidR="00727A7A" w:rsidRPr="00B42EEF">
          <w:rPr>
            <w:rStyle w:val="Hipervnculo"/>
            <w:noProof/>
          </w:rPr>
          <w:t>3.1.1.2.</w:t>
        </w:r>
        <w:r w:rsidR="00727A7A">
          <w:rPr>
            <w:rFonts w:asciiTheme="minorHAnsi" w:hAnsiTheme="minorHAnsi" w:cstheme="minorBidi"/>
            <w:noProof/>
            <w:kern w:val="2"/>
            <w:szCs w:val="24"/>
            <w14:ligatures w14:val="standardContextual"/>
          </w:rPr>
          <w:tab/>
        </w:r>
        <w:r w:rsidR="00727A7A" w:rsidRPr="00B42EEF">
          <w:rPr>
            <w:rStyle w:val="Hipervnculo"/>
            <w:noProof/>
          </w:rPr>
          <w:t>Diagrama del escenario 2</w:t>
        </w:r>
        <w:r w:rsidR="00727A7A">
          <w:rPr>
            <w:noProof/>
            <w:webHidden/>
          </w:rPr>
          <w:tab/>
        </w:r>
        <w:r w:rsidR="00727A7A">
          <w:rPr>
            <w:noProof/>
            <w:webHidden/>
          </w:rPr>
          <w:fldChar w:fldCharType="begin"/>
        </w:r>
        <w:r w:rsidR="00727A7A">
          <w:rPr>
            <w:noProof/>
            <w:webHidden/>
          </w:rPr>
          <w:instrText xml:space="preserve"> PAGEREF _Toc168166654 \h </w:instrText>
        </w:r>
        <w:r w:rsidR="00727A7A">
          <w:rPr>
            <w:noProof/>
            <w:webHidden/>
          </w:rPr>
        </w:r>
        <w:r w:rsidR="00727A7A">
          <w:rPr>
            <w:noProof/>
            <w:webHidden/>
          </w:rPr>
          <w:fldChar w:fldCharType="separate"/>
        </w:r>
        <w:r w:rsidR="00727A7A">
          <w:rPr>
            <w:noProof/>
            <w:webHidden/>
          </w:rPr>
          <w:t>28</w:t>
        </w:r>
        <w:r w:rsidR="00727A7A">
          <w:rPr>
            <w:noProof/>
            <w:webHidden/>
          </w:rPr>
          <w:fldChar w:fldCharType="end"/>
        </w:r>
      </w:hyperlink>
    </w:p>
    <w:p w14:paraId="4F95A3CC" w14:textId="33E2ACFB"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5" w:history="1">
        <w:r w:rsidR="00727A7A" w:rsidRPr="00B42EEF">
          <w:rPr>
            <w:rStyle w:val="Hipervnculo"/>
            <w:noProof/>
          </w:rPr>
          <w:t>3.1.1.3.</w:t>
        </w:r>
        <w:r w:rsidR="00727A7A">
          <w:rPr>
            <w:rFonts w:asciiTheme="minorHAnsi" w:hAnsiTheme="minorHAnsi" w:cstheme="minorBidi"/>
            <w:noProof/>
            <w:kern w:val="2"/>
            <w:szCs w:val="24"/>
            <w14:ligatures w14:val="standardContextual"/>
          </w:rPr>
          <w:tab/>
        </w:r>
        <w:r w:rsidR="00727A7A" w:rsidRPr="00B42EEF">
          <w:rPr>
            <w:rStyle w:val="Hipervnculo"/>
            <w:noProof/>
          </w:rPr>
          <w:t>Diagrama del escenario 3</w:t>
        </w:r>
        <w:r w:rsidR="00727A7A">
          <w:rPr>
            <w:noProof/>
            <w:webHidden/>
          </w:rPr>
          <w:tab/>
        </w:r>
        <w:r w:rsidR="00727A7A">
          <w:rPr>
            <w:noProof/>
            <w:webHidden/>
          </w:rPr>
          <w:fldChar w:fldCharType="begin"/>
        </w:r>
        <w:r w:rsidR="00727A7A">
          <w:rPr>
            <w:noProof/>
            <w:webHidden/>
          </w:rPr>
          <w:instrText xml:space="preserve"> PAGEREF _Toc168166655 \h </w:instrText>
        </w:r>
        <w:r w:rsidR="00727A7A">
          <w:rPr>
            <w:noProof/>
            <w:webHidden/>
          </w:rPr>
        </w:r>
        <w:r w:rsidR="00727A7A">
          <w:rPr>
            <w:noProof/>
            <w:webHidden/>
          </w:rPr>
          <w:fldChar w:fldCharType="separate"/>
        </w:r>
        <w:r w:rsidR="00727A7A">
          <w:rPr>
            <w:noProof/>
            <w:webHidden/>
          </w:rPr>
          <w:t>29</w:t>
        </w:r>
        <w:r w:rsidR="00727A7A">
          <w:rPr>
            <w:noProof/>
            <w:webHidden/>
          </w:rPr>
          <w:fldChar w:fldCharType="end"/>
        </w:r>
      </w:hyperlink>
    </w:p>
    <w:p w14:paraId="3AB99670" w14:textId="58FBF34A"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6" w:history="1">
        <w:r w:rsidR="00727A7A" w:rsidRPr="00B42EEF">
          <w:rPr>
            <w:rStyle w:val="Hipervnculo"/>
            <w:noProof/>
          </w:rPr>
          <w:t>3.1.2.</w:t>
        </w:r>
        <w:r w:rsidR="00727A7A">
          <w:rPr>
            <w:rFonts w:asciiTheme="minorHAnsi" w:hAnsiTheme="minorHAnsi" w:cstheme="minorBidi"/>
            <w:noProof/>
            <w:kern w:val="2"/>
            <w:szCs w:val="24"/>
            <w14:ligatures w14:val="standardContextual"/>
          </w:rPr>
          <w:tab/>
        </w:r>
        <w:r w:rsidR="00727A7A" w:rsidRPr="00B42EEF">
          <w:rPr>
            <w:rStyle w:val="Hipervnculo"/>
            <w:noProof/>
          </w:rPr>
          <w:t>Descripción de los casos de uso</w:t>
        </w:r>
        <w:r w:rsidR="00727A7A">
          <w:rPr>
            <w:noProof/>
            <w:webHidden/>
          </w:rPr>
          <w:tab/>
        </w:r>
        <w:r w:rsidR="00727A7A">
          <w:rPr>
            <w:noProof/>
            <w:webHidden/>
          </w:rPr>
          <w:fldChar w:fldCharType="begin"/>
        </w:r>
        <w:r w:rsidR="00727A7A">
          <w:rPr>
            <w:noProof/>
            <w:webHidden/>
          </w:rPr>
          <w:instrText xml:space="preserve"> PAGEREF _Toc168166656 \h </w:instrText>
        </w:r>
        <w:r w:rsidR="00727A7A">
          <w:rPr>
            <w:noProof/>
            <w:webHidden/>
          </w:rPr>
        </w:r>
        <w:r w:rsidR="00727A7A">
          <w:rPr>
            <w:noProof/>
            <w:webHidden/>
          </w:rPr>
          <w:fldChar w:fldCharType="separate"/>
        </w:r>
        <w:r w:rsidR="00727A7A">
          <w:rPr>
            <w:noProof/>
            <w:webHidden/>
          </w:rPr>
          <w:t>30</w:t>
        </w:r>
        <w:r w:rsidR="00727A7A">
          <w:rPr>
            <w:noProof/>
            <w:webHidden/>
          </w:rPr>
          <w:fldChar w:fldCharType="end"/>
        </w:r>
      </w:hyperlink>
    </w:p>
    <w:p w14:paraId="7CCD0B8B" w14:textId="2967909C"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57" w:history="1">
        <w:r w:rsidR="00727A7A" w:rsidRPr="00B42EEF">
          <w:rPr>
            <w:rStyle w:val="Hipervnculo"/>
            <w:noProof/>
          </w:rPr>
          <w:t>3.2.</w:t>
        </w:r>
        <w:r w:rsidR="00727A7A">
          <w:rPr>
            <w:rFonts w:asciiTheme="minorHAnsi" w:hAnsiTheme="minorHAnsi" w:cstheme="minorBidi"/>
            <w:noProof/>
            <w:kern w:val="2"/>
            <w:szCs w:val="24"/>
            <w14:ligatures w14:val="standardContextual"/>
          </w:rPr>
          <w:tab/>
        </w:r>
        <w:r w:rsidR="00727A7A" w:rsidRPr="00B42EEF">
          <w:rPr>
            <w:rStyle w:val="Hipervnculo"/>
            <w:noProof/>
          </w:rPr>
          <w:t>Especificación de requisitos de software</w:t>
        </w:r>
        <w:r w:rsidR="00727A7A">
          <w:rPr>
            <w:noProof/>
            <w:webHidden/>
          </w:rPr>
          <w:tab/>
        </w:r>
        <w:r w:rsidR="00727A7A">
          <w:rPr>
            <w:noProof/>
            <w:webHidden/>
          </w:rPr>
          <w:fldChar w:fldCharType="begin"/>
        </w:r>
        <w:r w:rsidR="00727A7A">
          <w:rPr>
            <w:noProof/>
            <w:webHidden/>
          </w:rPr>
          <w:instrText xml:space="preserve"> PAGEREF _Toc168166657 \h </w:instrText>
        </w:r>
        <w:r w:rsidR="00727A7A">
          <w:rPr>
            <w:noProof/>
            <w:webHidden/>
          </w:rPr>
        </w:r>
        <w:r w:rsidR="00727A7A">
          <w:rPr>
            <w:noProof/>
            <w:webHidden/>
          </w:rPr>
          <w:fldChar w:fldCharType="separate"/>
        </w:r>
        <w:r w:rsidR="00727A7A">
          <w:rPr>
            <w:noProof/>
            <w:webHidden/>
          </w:rPr>
          <w:t>35</w:t>
        </w:r>
        <w:r w:rsidR="00727A7A">
          <w:rPr>
            <w:noProof/>
            <w:webHidden/>
          </w:rPr>
          <w:fldChar w:fldCharType="end"/>
        </w:r>
      </w:hyperlink>
    </w:p>
    <w:p w14:paraId="6140D0ED" w14:textId="1EF0F804"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8" w:history="1">
        <w:r w:rsidR="00727A7A" w:rsidRPr="00B42EEF">
          <w:rPr>
            <w:rStyle w:val="Hipervnculo"/>
            <w:noProof/>
          </w:rPr>
          <w:t>3.2.1.</w:t>
        </w:r>
        <w:r w:rsidR="00727A7A">
          <w:rPr>
            <w:rFonts w:asciiTheme="minorHAnsi" w:hAnsiTheme="minorHAnsi" w:cstheme="minorBidi"/>
            <w:noProof/>
            <w:kern w:val="2"/>
            <w:szCs w:val="24"/>
            <w14:ligatures w14:val="standardContextual"/>
          </w:rPr>
          <w:tab/>
        </w:r>
        <w:r w:rsidR="00727A7A" w:rsidRPr="00B42EEF">
          <w:rPr>
            <w:rStyle w:val="Hipervnculo"/>
            <w:noProof/>
          </w:rPr>
          <w:t>Requisitos funcionales</w:t>
        </w:r>
        <w:r w:rsidR="00727A7A">
          <w:rPr>
            <w:noProof/>
            <w:webHidden/>
          </w:rPr>
          <w:tab/>
        </w:r>
        <w:r w:rsidR="00727A7A">
          <w:rPr>
            <w:noProof/>
            <w:webHidden/>
          </w:rPr>
          <w:fldChar w:fldCharType="begin"/>
        </w:r>
        <w:r w:rsidR="00727A7A">
          <w:rPr>
            <w:noProof/>
            <w:webHidden/>
          </w:rPr>
          <w:instrText xml:space="preserve"> PAGEREF _Toc168166658 \h </w:instrText>
        </w:r>
        <w:r w:rsidR="00727A7A">
          <w:rPr>
            <w:noProof/>
            <w:webHidden/>
          </w:rPr>
        </w:r>
        <w:r w:rsidR="00727A7A">
          <w:rPr>
            <w:noProof/>
            <w:webHidden/>
          </w:rPr>
          <w:fldChar w:fldCharType="separate"/>
        </w:r>
        <w:r w:rsidR="00727A7A">
          <w:rPr>
            <w:noProof/>
            <w:webHidden/>
          </w:rPr>
          <w:t>36</w:t>
        </w:r>
        <w:r w:rsidR="00727A7A">
          <w:rPr>
            <w:noProof/>
            <w:webHidden/>
          </w:rPr>
          <w:fldChar w:fldCharType="end"/>
        </w:r>
      </w:hyperlink>
    </w:p>
    <w:p w14:paraId="0E9BF0A3" w14:textId="30CE4530" w:rsidR="00727A7A"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8166659" w:history="1">
        <w:r w:rsidR="00727A7A" w:rsidRPr="00B42EEF">
          <w:rPr>
            <w:rStyle w:val="Hipervnculo"/>
            <w:noProof/>
          </w:rPr>
          <w:t>3.2.2.</w:t>
        </w:r>
        <w:r w:rsidR="00727A7A">
          <w:rPr>
            <w:rFonts w:asciiTheme="minorHAnsi" w:hAnsiTheme="minorHAnsi" w:cstheme="minorBidi"/>
            <w:noProof/>
            <w:kern w:val="2"/>
            <w:szCs w:val="24"/>
            <w14:ligatures w14:val="standardContextual"/>
          </w:rPr>
          <w:tab/>
        </w:r>
        <w:r w:rsidR="00727A7A" w:rsidRPr="00B42EEF">
          <w:rPr>
            <w:rStyle w:val="Hipervnculo"/>
            <w:noProof/>
          </w:rPr>
          <w:t>Requisitos no funcionales</w:t>
        </w:r>
        <w:r w:rsidR="00727A7A">
          <w:rPr>
            <w:noProof/>
            <w:webHidden/>
          </w:rPr>
          <w:tab/>
        </w:r>
        <w:r w:rsidR="00727A7A">
          <w:rPr>
            <w:noProof/>
            <w:webHidden/>
          </w:rPr>
          <w:fldChar w:fldCharType="begin"/>
        </w:r>
        <w:r w:rsidR="00727A7A">
          <w:rPr>
            <w:noProof/>
            <w:webHidden/>
          </w:rPr>
          <w:instrText xml:space="preserve"> PAGEREF _Toc168166659 \h </w:instrText>
        </w:r>
        <w:r w:rsidR="00727A7A">
          <w:rPr>
            <w:noProof/>
            <w:webHidden/>
          </w:rPr>
        </w:r>
        <w:r w:rsidR="00727A7A">
          <w:rPr>
            <w:noProof/>
            <w:webHidden/>
          </w:rPr>
          <w:fldChar w:fldCharType="separate"/>
        </w:r>
        <w:r w:rsidR="00727A7A">
          <w:rPr>
            <w:noProof/>
            <w:webHidden/>
          </w:rPr>
          <w:t>46</w:t>
        </w:r>
        <w:r w:rsidR="00727A7A">
          <w:rPr>
            <w:noProof/>
            <w:webHidden/>
          </w:rPr>
          <w:fldChar w:fldCharType="end"/>
        </w:r>
      </w:hyperlink>
    </w:p>
    <w:p w14:paraId="0F6B5D35" w14:textId="37104FD4"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60" w:history="1">
        <w:r w:rsidR="00727A7A" w:rsidRPr="00B42EEF">
          <w:rPr>
            <w:rStyle w:val="Hipervnculo"/>
            <w:noProof/>
          </w:rPr>
          <w:t>3.3.</w:t>
        </w:r>
        <w:r w:rsidR="00727A7A">
          <w:rPr>
            <w:rFonts w:asciiTheme="minorHAnsi" w:hAnsiTheme="minorHAnsi" w:cstheme="minorBidi"/>
            <w:noProof/>
            <w:kern w:val="2"/>
            <w:szCs w:val="24"/>
            <w14:ligatures w14:val="standardContextual"/>
          </w:rPr>
          <w:tab/>
        </w:r>
        <w:r w:rsidR="00727A7A" w:rsidRPr="00B42EEF">
          <w:rPr>
            <w:rStyle w:val="Hipervnculo"/>
            <w:noProof/>
          </w:rPr>
          <w:t>Matriz de trazabilidad</w:t>
        </w:r>
        <w:r w:rsidR="00727A7A">
          <w:rPr>
            <w:noProof/>
            <w:webHidden/>
          </w:rPr>
          <w:tab/>
        </w:r>
        <w:r w:rsidR="00727A7A">
          <w:rPr>
            <w:noProof/>
            <w:webHidden/>
          </w:rPr>
          <w:fldChar w:fldCharType="begin"/>
        </w:r>
        <w:r w:rsidR="00727A7A">
          <w:rPr>
            <w:noProof/>
            <w:webHidden/>
          </w:rPr>
          <w:instrText xml:space="preserve"> PAGEREF _Toc168166660 \h </w:instrText>
        </w:r>
        <w:r w:rsidR="00727A7A">
          <w:rPr>
            <w:noProof/>
            <w:webHidden/>
          </w:rPr>
        </w:r>
        <w:r w:rsidR="00727A7A">
          <w:rPr>
            <w:noProof/>
            <w:webHidden/>
          </w:rPr>
          <w:fldChar w:fldCharType="separate"/>
        </w:r>
        <w:r w:rsidR="00727A7A">
          <w:rPr>
            <w:noProof/>
            <w:webHidden/>
          </w:rPr>
          <w:t>47</w:t>
        </w:r>
        <w:r w:rsidR="00727A7A">
          <w:rPr>
            <w:noProof/>
            <w:webHidden/>
          </w:rPr>
          <w:fldChar w:fldCharType="end"/>
        </w:r>
      </w:hyperlink>
    </w:p>
    <w:p w14:paraId="24E37261" w14:textId="67C38A30"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61" w:history="1">
        <w:r w:rsidR="00727A7A" w:rsidRPr="00B42EEF">
          <w:rPr>
            <w:rStyle w:val="Hipervnculo"/>
            <w:noProof/>
          </w:rPr>
          <w:t>3.4.</w:t>
        </w:r>
        <w:r w:rsidR="00727A7A">
          <w:rPr>
            <w:rFonts w:asciiTheme="minorHAnsi" w:hAnsiTheme="minorHAnsi" w:cstheme="minorBidi"/>
            <w:noProof/>
            <w:kern w:val="2"/>
            <w:szCs w:val="24"/>
            <w14:ligatures w14:val="standardContextual"/>
          </w:rPr>
          <w:tab/>
        </w:r>
        <w:r w:rsidR="00727A7A" w:rsidRPr="00B42EEF">
          <w:rPr>
            <w:rStyle w:val="Hipervnculo"/>
            <w:noProof/>
          </w:rPr>
          <w:t>Tecnologías utilizadas</w:t>
        </w:r>
        <w:r w:rsidR="00727A7A">
          <w:rPr>
            <w:noProof/>
            <w:webHidden/>
          </w:rPr>
          <w:tab/>
        </w:r>
        <w:r w:rsidR="00727A7A">
          <w:rPr>
            <w:noProof/>
            <w:webHidden/>
          </w:rPr>
          <w:fldChar w:fldCharType="begin"/>
        </w:r>
        <w:r w:rsidR="00727A7A">
          <w:rPr>
            <w:noProof/>
            <w:webHidden/>
          </w:rPr>
          <w:instrText xml:space="preserve"> PAGEREF _Toc168166661 \h </w:instrText>
        </w:r>
        <w:r w:rsidR="00727A7A">
          <w:rPr>
            <w:noProof/>
            <w:webHidden/>
          </w:rPr>
        </w:r>
        <w:r w:rsidR="00727A7A">
          <w:rPr>
            <w:noProof/>
            <w:webHidden/>
          </w:rPr>
          <w:fldChar w:fldCharType="separate"/>
        </w:r>
        <w:r w:rsidR="00727A7A">
          <w:rPr>
            <w:noProof/>
            <w:webHidden/>
          </w:rPr>
          <w:t>50</w:t>
        </w:r>
        <w:r w:rsidR="00727A7A">
          <w:rPr>
            <w:noProof/>
            <w:webHidden/>
          </w:rPr>
          <w:fldChar w:fldCharType="end"/>
        </w:r>
      </w:hyperlink>
    </w:p>
    <w:p w14:paraId="44A7A896" w14:textId="6D48EE74"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62" w:history="1">
        <w:r w:rsidR="00727A7A" w:rsidRPr="00B42EEF">
          <w:rPr>
            <w:rStyle w:val="Hipervnculo"/>
            <w:noProof/>
          </w:rPr>
          <w:t>3.5.</w:t>
        </w:r>
        <w:r w:rsidR="00727A7A">
          <w:rPr>
            <w:rFonts w:asciiTheme="minorHAnsi" w:hAnsiTheme="minorHAnsi" w:cstheme="minorBidi"/>
            <w:noProof/>
            <w:kern w:val="2"/>
            <w:szCs w:val="24"/>
            <w14:ligatures w14:val="standardContextual"/>
          </w:rPr>
          <w:tab/>
        </w:r>
        <w:r w:rsidR="00727A7A" w:rsidRPr="00B42EEF">
          <w:rPr>
            <w:rStyle w:val="Hipervnculo"/>
            <w:noProof/>
          </w:rPr>
          <w:t>Metodología de desarrollo utilizada</w:t>
        </w:r>
        <w:r w:rsidR="00727A7A">
          <w:rPr>
            <w:noProof/>
            <w:webHidden/>
          </w:rPr>
          <w:tab/>
        </w:r>
        <w:r w:rsidR="00727A7A">
          <w:rPr>
            <w:noProof/>
            <w:webHidden/>
          </w:rPr>
          <w:fldChar w:fldCharType="begin"/>
        </w:r>
        <w:r w:rsidR="00727A7A">
          <w:rPr>
            <w:noProof/>
            <w:webHidden/>
          </w:rPr>
          <w:instrText xml:space="preserve"> PAGEREF _Toc168166662 \h </w:instrText>
        </w:r>
        <w:r w:rsidR="00727A7A">
          <w:rPr>
            <w:noProof/>
            <w:webHidden/>
          </w:rPr>
        </w:r>
        <w:r w:rsidR="00727A7A">
          <w:rPr>
            <w:noProof/>
            <w:webHidden/>
          </w:rPr>
          <w:fldChar w:fldCharType="separate"/>
        </w:r>
        <w:r w:rsidR="00727A7A">
          <w:rPr>
            <w:noProof/>
            <w:webHidden/>
          </w:rPr>
          <w:t>51</w:t>
        </w:r>
        <w:r w:rsidR="00727A7A">
          <w:rPr>
            <w:noProof/>
            <w:webHidden/>
          </w:rPr>
          <w:fldChar w:fldCharType="end"/>
        </w:r>
      </w:hyperlink>
    </w:p>
    <w:p w14:paraId="6EFB68EB" w14:textId="0CF7A5EF"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63" w:history="1">
        <w:r w:rsidR="00727A7A" w:rsidRPr="00B42EEF">
          <w:rPr>
            <w:rStyle w:val="Hipervnculo"/>
            <w:noProof/>
          </w:rPr>
          <w:t>4.</w:t>
        </w:r>
        <w:r w:rsidR="00727A7A">
          <w:rPr>
            <w:rFonts w:asciiTheme="minorHAnsi" w:hAnsiTheme="minorHAnsi" w:cstheme="minorBidi"/>
            <w:noProof/>
            <w:kern w:val="2"/>
            <w:szCs w:val="24"/>
            <w14:ligatures w14:val="standardContextual"/>
          </w:rPr>
          <w:tab/>
        </w:r>
        <w:r w:rsidR="00727A7A" w:rsidRPr="00B42EEF">
          <w:rPr>
            <w:rStyle w:val="Hipervnculo"/>
            <w:noProof/>
          </w:rPr>
          <w:t>DISEÑO</w:t>
        </w:r>
        <w:r w:rsidR="00727A7A">
          <w:rPr>
            <w:noProof/>
            <w:webHidden/>
          </w:rPr>
          <w:tab/>
        </w:r>
        <w:r w:rsidR="00727A7A">
          <w:rPr>
            <w:noProof/>
            <w:webHidden/>
          </w:rPr>
          <w:fldChar w:fldCharType="begin"/>
        </w:r>
        <w:r w:rsidR="00727A7A">
          <w:rPr>
            <w:noProof/>
            <w:webHidden/>
          </w:rPr>
          <w:instrText xml:space="preserve"> PAGEREF _Toc168166663 \h </w:instrText>
        </w:r>
        <w:r w:rsidR="00727A7A">
          <w:rPr>
            <w:noProof/>
            <w:webHidden/>
          </w:rPr>
        </w:r>
        <w:r w:rsidR="00727A7A">
          <w:rPr>
            <w:noProof/>
            <w:webHidden/>
          </w:rPr>
          <w:fldChar w:fldCharType="separate"/>
        </w:r>
        <w:r w:rsidR="00727A7A">
          <w:rPr>
            <w:noProof/>
            <w:webHidden/>
          </w:rPr>
          <w:t>53</w:t>
        </w:r>
        <w:r w:rsidR="00727A7A">
          <w:rPr>
            <w:noProof/>
            <w:webHidden/>
          </w:rPr>
          <w:fldChar w:fldCharType="end"/>
        </w:r>
      </w:hyperlink>
    </w:p>
    <w:p w14:paraId="3DF4E4D3" w14:textId="25165EC5"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64" w:history="1">
        <w:r w:rsidR="00727A7A" w:rsidRPr="00B42EEF">
          <w:rPr>
            <w:rStyle w:val="Hipervnculo"/>
            <w:noProof/>
          </w:rPr>
          <w:t>5.</w:t>
        </w:r>
        <w:r w:rsidR="00727A7A">
          <w:rPr>
            <w:rFonts w:asciiTheme="minorHAnsi" w:hAnsiTheme="minorHAnsi" w:cstheme="minorBidi"/>
            <w:noProof/>
            <w:kern w:val="2"/>
            <w:szCs w:val="24"/>
            <w14:ligatures w14:val="standardContextual"/>
          </w:rPr>
          <w:tab/>
        </w:r>
        <w:r w:rsidR="00727A7A" w:rsidRPr="00B42EEF">
          <w:rPr>
            <w:rStyle w:val="Hipervnculo"/>
            <w:noProof/>
          </w:rPr>
          <w:t>EVALUACIÓN</w:t>
        </w:r>
        <w:r w:rsidR="00727A7A">
          <w:rPr>
            <w:noProof/>
            <w:webHidden/>
          </w:rPr>
          <w:tab/>
        </w:r>
        <w:r w:rsidR="00727A7A">
          <w:rPr>
            <w:noProof/>
            <w:webHidden/>
          </w:rPr>
          <w:fldChar w:fldCharType="begin"/>
        </w:r>
        <w:r w:rsidR="00727A7A">
          <w:rPr>
            <w:noProof/>
            <w:webHidden/>
          </w:rPr>
          <w:instrText xml:space="preserve"> PAGEREF _Toc168166664 \h </w:instrText>
        </w:r>
        <w:r w:rsidR="00727A7A">
          <w:rPr>
            <w:noProof/>
            <w:webHidden/>
          </w:rPr>
        </w:r>
        <w:r w:rsidR="00727A7A">
          <w:rPr>
            <w:noProof/>
            <w:webHidden/>
          </w:rPr>
          <w:fldChar w:fldCharType="separate"/>
        </w:r>
        <w:r w:rsidR="00727A7A">
          <w:rPr>
            <w:noProof/>
            <w:webHidden/>
          </w:rPr>
          <w:t>54</w:t>
        </w:r>
        <w:r w:rsidR="00727A7A">
          <w:rPr>
            <w:noProof/>
            <w:webHidden/>
          </w:rPr>
          <w:fldChar w:fldCharType="end"/>
        </w:r>
      </w:hyperlink>
    </w:p>
    <w:p w14:paraId="76FB4A64" w14:textId="1BDA53A8"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65" w:history="1">
        <w:r w:rsidR="00727A7A" w:rsidRPr="00B42EEF">
          <w:rPr>
            <w:rStyle w:val="Hipervnculo"/>
            <w:noProof/>
          </w:rPr>
          <w:t>6.</w:t>
        </w:r>
        <w:r w:rsidR="00727A7A">
          <w:rPr>
            <w:rFonts w:asciiTheme="minorHAnsi" w:hAnsiTheme="minorHAnsi" w:cstheme="minorBidi"/>
            <w:noProof/>
            <w:kern w:val="2"/>
            <w:szCs w:val="24"/>
            <w14:ligatures w14:val="standardContextual"/>
          </w:rPr>
          <w:tab/>
        </w:r>
        <w:r w:rsidR="00727A7A" w:rsidRPr="00B42EEF">
          <w:rPr>
            <w:rStyle w:val="Hipervnculo"/>
            <w:noProof/>
          </w:rPr>
          <w:t>PLANIFICACIÓN</w:t>
        </w:r>
        <w:r w:rsidR="00727A7A">
          <w:rPr>
            <w:noProof/>
            <w:webHidden/>
          </w:rPr>
          <w:tab/>
        </w:r>
        <w:r w:rsidR="00727A7A">
          <w:rPr>
            <w:noProof/>
            <w:webHidden/>
          </w:rPr>
          <w:fldChar w:fldCharType="begin"/>
        </w:r>
        <w:r w:rsidR="00727A7A">
          <w:rPr>
            <w:noProof/>
            <w:webHidden/>
          </w:rPr>
          <w:instrText xml:space="preserve"> PAGEREF _Toc168166665 \h </w:instrText>
        </w:r>
        <w:r w:rsidR="00727A7A">
          <w:rPr>
            <w:noProof/>
            <w:webHidden/>
          </w:rPr>
        </w:r>
        <w:r w:rsidR="00727A7A">
          <w:rPr>
            <w:noProof/>
            <w:webHidden/>
          </w:rPr>
          <w:fldChar w:fldCharType="separate"/>
        </w:r>
        <w:r w:rsidR="00727A7A">
          <w:rPr>
            <w:noProof/>
            <w:webHidden/>
          </w:rPr>
          <w:t>55</w:t>
        </w:r>
        <w:r w:rsidR="00727A7A">
          <w:rPr>
            <w:noProof/>
            <w:webHidden/>
          </w:rPr>
          <w:fldChar w:fldCharType="end"/>
        </w:r>
      </w:hyperlink>
    </w:p>
    <w:p w14:paraId="2161D312" w14:textId="099CEFE6"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66" w:history="1">
        <w:r w:rsidR="00727A7A" w:rsidRPr="00B42EEF">
          <w:rPr>
            <w:rStyle w:val="Hipervnculo"/>
            <w:noProof/>
          </w:rPr>
          <w:t>7.</w:t>
        </w:r>
        <w:r w:rsidR="00727A7A">
          <w:rPr>
            <w:rFonts w:asciiTheme="minorHAnsi" w:hAnsiTheme="minorHAnsi" w:cstheme="minorBidi"/>
            <w:noProof/>
            <w:kern w:val="2"/>
            <w:szCs w:val="24"/>
            <w14:ligatures w14:val="standardContextual"/>
          </w:rPr>
          <w:tab/>
        </w:r>
        <w:r w:rsidR="00727A7A" w:rsidRPr="00B42EEF">
          <w:rPr>
            <w:rStyle w:val="Hipervnculo"/>
            <w:noProof/>
          </w:rPr>
          <w:t>MARCO REGULADOR</w:t>
        </w:r>
        <w:r w:rsidR="00727A7A">
          <w:rPr>
            <w:noProof/>
            <w:webHidden/>
          </w:rPr>
          <w:tab/>
        </w:r>
        <w:r w:rsidR="00727A7A">
          <w:rPr>
            <w:noProof/>
            <w:webHidden/>
          </w:rPr>
          <w:fldChar w:fldCharType="begin"/>
        </w:r>
        <w:r w:rsidR="00727A7A">
          <w:rPr>
            <w:noProof/>
            <w:webHidden/>
          </w:rPr>
          <w:instrText xml:space="preserve"> PAGEREF _Toc168166666 \h </w:instrText>
        </w:r>
        <w:r w:rsidR="00727A7A">
          <w:rPr>
            <w:noProof/>
            <w:webHidden/>
          </w:rPr>
        </w:r>
        <w:r w:rsidR="00727A7A">
          <w:rPr>
            <w:noProof/>
            <w:webHidden/>
          </w:rPr>
          <w:fldChar w:fldCharType="separate"/>
        </w:r>
        <w:r w:rsidR="00727A7A">
          <w:rPr>
            <w:noProof/>
            <w:webHidden/>
          </w:rPr>
          <w:t>56</w:t>
        </w:r>
        <w:r w:rsidR="00727A7A">
          <w:rPr>
            <w:noProof/>
            <w:webHidden/>
          </w:rPr>
          <w:fldChar w:fldCharType="end"/>
        </w:r>
      </w:hyperlink>
    </w:p>
    <w:p w14:paraId="40EB0D04" w14:textId="4C565B30"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67" w:history="1">
        <w:r w:rsidR="00727A7A" w:rsidRPr="00B42EEF">
          <w:rPr>
            <w:rStyle w:val="Hipervnculo"/>
            <w:noProof/>
          </w:rPr>
          <w:t>8.</w:t>
        </w:r>
        <w:r w:rsidR="00727A7A">
          <w:rPr>
            <w:rFonts w:asciiTheme="minorHAnsi" w:hAnsiTheme="minorHAnsi" w:cstheme="minorBidi"/>
            <w:noProof/>
            <w:kern w:val="2"/>
            <w:szCs w:val="24"/>
            <w14:ligatures w14:val="standardContextual"/>
          </w:rPr>
          <w:tab/>
        </w:r>
        <w:r w:rsidR="00727A7A" w:rsidRPr="00B42EEF">
          <w:rPr>
            <w:rStyle w:val="Hipervnculo"/>
            <w:noProof/>
          </w:rPr>
          <w:t>ENTORNO SOCIOECONÓMICO</w:t>
        </w:r>
        <w:r w:rsidR="00727A7A">
          <w:rPr>
            <w:noProof/>
            <w:webHidden/>
          </w:rPr>
          <w:tab/>
        </w:r>
        <w:r w:rsidR="00727A7A">
          <w:rPr>
            <w:noProof/>
            <w:webHidden/>
          </w:rPr>
          <w:fldChar w:fldCharType="begin"/>
        </w:r>
        <w:r w:rsidR="00727A7A">
          <w:rPr>
            <w:noProof/>
            <w:webHidden/>
          </w:rPr>
          <w:instrText xml:space="preserve"> PAGEREF _Toc168166667 \h </w:instrText>
        </w:r>
        <w:r w:rsidR="00727A7A">
          <w:rPr>
            <w:noProof/>
            <w:webHidden/>
          </w:rPr>
        </w:r>
        <w:r w:rsidR="00727A7A">
          <w:rPr>
            <w:noProof/>
            <w:webHidden/>
          </w:rPr>
          <w:fldChar w:fldCharType="separate"/>
        </w:r>
        <w:r w:rsidR="00727A7A">
          <w:rPr>
            <w:noProof/>
            <w:webHidden/>
          </w:rPr>
          <w:t>57</w:t>
        </w:r>
        <w:r w:rsidR="00727A7A">
          <w:rPr>
            <w:noProof/>
            <w:webHidden/>
          </w:rPr>
          <w:fldChar w:fldCharType="end"/>
        </w:r>
      </w:hyperlink>
    </w:p>
    <w:p w14:paraId="145F2421" w14:textId="27C4B6BB"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68" w:history="1">
        <w:r w:rsidR="00727A7A" w:rsidRPr="00B42EEF">
          <w:rPr>
            <w:rStyle w:val="Hipervnculo"/>
            <w:noProof/>
          </w:rPr>
          <w:t>8.1.</w:t>
        </w:r>
        <w:r w:rsidR="00727A7A">
          <w:rPr>
            <w:rFonts w:asciiTheme="minorHAnsi" w:hAnsiTheme="minorHAnsi" w:cstheme="minorBidi"/>
            <w:noProof/>
            <w:kern w:val="2"/>
            <w:szCs w:val="24"/>
            <w14:ligatures w14:val="standardContextual"/>
          </w:rPr>
          <w:tab/>
        </w:r>
        <w:r w:rsidR="00727A7A" w:rsidRPr="00B42EEF">
          <w:rPr>
            <w:rStyle w:val="Hipervnculo"/>
            <w:noProof/>
          </w:rPr>
          <w:t>Presupuesto</w:t>
        </w:r>
        <w:r w:rsidR="00727A7A">
          <w:rPr>
            <w:noProof/>
            <w:webHidden/>
          </w:rPr>
          <w:tab/>
        </w:r>
        <w:r w:rsidR="00727A7A">
          <w:rPr>
            <w:noProof/>
            <w:webHidden/>
          </w:rPr>
          <w:fldChar w:fldCharType="begin"/>
        </w:r>
        <w:r w:rsidR="00727A7A">
          <w:rPr>
            <w:noProof/>
            <w:webHidden/>
          </w:rPr>
          <w:instrText xml:space="preserve"> PAGEREF _Toc168166668 \h </w:instrText>
        </w:r>
        <w:r w:rsidR="00727A7A">
          <w:rPr>
            <w:noProof/>
            <w:webHidden/>
          </w:rPr>
        </w:r>
        <w:r w:rsidR="00727A7A">
          <w:rPr>
            <w:noProof/>
            <w:webHidden/>
          </w:rPr>
          <w:fldChar w:fldCharType="separate"/>
        </w:r>
        <w:r w:rsidR="00727A7A">
          <w:rPr>
            <w:noProof/>
            <w:webHidden/>
          </w:rPr>
          <w:t>57</w:t>
        </w:r>
        <w:r w:rsidR="00727A7A">
          <w:rPr>
            <w:noProof/>
            <w:webHidden/>
          </w:rPr>
          <w:fldChar w:fldCharType="end"/>
        </w:r>
      </w:hyperlink>
    </w:p>
    <w:p w14:paraId="20F9B904" w14:textId="5E0456FC" w:rsidR="00727A7A"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8166669" w:history="1">
        <w:r w:rsidR="00727A7A" w:rsidRPr="00B42EEF">
          <w:rPr>
            <w:rStyle w:val="Hipervnculo"/>
            <w:noProof/>
          </w:rPr>
          <w:t>8.2.</w:t>
        </w:r>
        <w:r w:rsidR="00727A7A">
          <w:rPr>
            <w:rFonts w:asciiTheme="minorHAnsi" w:hAnsiTheme="minorHAnsi" w:cstheme="minorBidi"/>
            <w:noProof/>
            <w:kern w:val="2"/>
            <w:szCs w:val="24"/>
            <w14:ligatures w14:val="standardContextual"/>
          </w:rPr>
          <w:tab/>
        </w:r>
        <w:r w:rsidR="00727A7A" w:rsidRPr="00B42EEF">
          <w:rPr>
            <w:rStyle w:val="Hipervnculo"/>
            <w:noProof/>
          </w:rPr>
          <w:t>Impacto socioeconómico</w:t>
        </w:r>
        <w:r w:rsidR="00727A7A">
          <w:rPr>
            <w:noProof/>
            <w:webHidden/>
          </w:rPr>
          <w:tab/>
        </w:r>
        <w:r w:rsidR="00727A7A">
          <w:rPr>
            <w:noProof/>
            <w:webHidden/>
          </w:rPr>
          <w:fldChar w:fldCharType="begin"/>
        </w:r>
        <w:r w:rsidR="00727A7A">
          <w:rPr>
            <w:noProof/>
            <w:webHidden/>
          </w:rPr>
          <w:instrText xml:space="preserve"> PAGEREF _Toc168166669 \h </w:instrText>
        </w:r>
        <w:r w:rsidR="00727A7A">
          <w:rPr>
            <w:noProof/>
            <w:webHidden/>
          </w:rPr>
        </w:r>
        <w:r w:rsidR="00727A7A">
          <w:rPr>
            <w:noProof/>
            <w:webHidden/>
          </w:rPr>
          <w:fldChar w:fldCharType="separate"/>
        </w:r>
        <w:r w:rsidR="00727A7A">
          <w:rPr>
            <w:noProof/>
            <w:webHidden/>
          </w:rPr>
          <w:t>57</w:t>
        </w:r>
        <w:r w:rsidR="00727A7A">
          <w:rPr>
            <w:noProof/>
            <w:webHidden/>
          </w:rPr>
          <w:fldChar w:fldCharType="end"/>
        </w:r>
      </w:hyperlink>
    </w:p>
    <w:p w14:paraId="273B9CAE" w14:textId="62166110" w:rsidR="00727A7A"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8166670" w:history="1">
        <w:r w:rsidR="00727A7A" w:rsidRPr="00B42EEF">
          <w:rPr>
            <w:rStyle w:val="Hipervnculo"/>
            <w:noProof/>
          </w:rPr>
          <w:t>9.</w:t>
        </w:r>
        <w:r w:rsidR="00727A7A">
          <w:rPr>
            <w:rFonts w:asciiTheme="minorHAnsi" w:hAnsiTheme="minorHAnsi" w:cstheme="minorBidi"/>
            <w:noProof/>
            <w:kern w:val="2"/>
            <w:szCs w:val="24"/>
            <w14:ligatures w14:val="standardContextual"/>
          </w:rPr>
          <w:tab/>
        </w:r>
        <w:r w:rsidR="00727A7A" w:rsidRPr="00B42EEF">
          <w:rPr>
            <w:rStyle w:val="Hipervnculo"/>
            <w:noProof/>
          </w:rPr>
          <w:t>CONCLUSIONES</w:t>
        </w:r>
        <w:r w:rsidR="00727A7A">
          <w:rPr>
            <w:noProof/>
            <w:webHidden/>
          </w:rPr>
          <w:tab/>
        </w:r>
        <w:r w:rsidR="00727A7A">
          <w:rPr>
            <w:noProof/>
            <w:webHidden/>
          </w:rPr>
          <w:fldChar w:fldCharType="begin"/>
        </w:r>
        <w:r w:rsidR="00727A7A">
          <w:rPr>
            <w:noProof/>
            <w:webHidden/>
          </w:rPr>
          <w:instrText xml:space="preserve"> PAGEREF _Toc168166670 \h </w:instrText>
        </w:r>
        <w:r w:rsidR="00727A7A">
          <w:rPr>
            <w:noProof/>
            <w:webHidden/>
          </w:rPr>
        </w:r>
        <w:r w:rsidR="00727A7A">
          <w:rPr>
            <w:noProof/>
            <w:webHidden/>
          </w:rPr>
          <w:fldChar w:fldCharType="separate"/>
        </w:r>
        <w:r w:rsidR="00727A7A">
          <w:rPr>
            <w:noProof/>
            <w:webHidden/>
          </w:rPr>
          <w:t>58</w:t>
        </w:r>
        <w:r w:rsidR="00727A7A">
          <w:rPr>
            <w:noProof/>
            <w:webHidden/>
          </w:rPr>
          <w:fldChar w:fldCharType="end"/>
        </w:r>
      </w:hyperlink>
    </w:p>
    <w:p w14:paraId="34F68AF7" w14:textId="6C14403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71" w:history="1">
        <w:r w:rsidR="00727A7A" w:rsidRPr="00B42EEF">
          <w:rPr>
            <w:rStyle w:val="Hipervnculo"/>
            <w:noProof/>
          </w:rPr>
          <w:t>BIBLIOGRAFÍA</w:t>
        </w:r>
        <w:r w:rsidR="00727A7A">
          <w:rPr>
            <w:noProof/>
            <w:webHidden/>
          </w:rPr>
          <w:tab/>
        </w:r>
        <w:r w:rsidR="00727A7A">
          <w:rPr>
            <w:noProof/>
            <w:webHidden/>
          </w:rPr>
          <w:fldChar w:fldCharType="begin"/>
        </w:r>
        <w:r w:rsidR="00727A7A">
          <w:rPr>
            <w:noProof/>
            <w:webHidden/>
          </w:rPr>
          <w:instrText xml:space="preserve"> PAGEREF _Toc168166671 \h </w:instrText>
        </w:r>
        <w:r w:rsidR="00727A7A">
          <w:rPr>
            <w:noProof/>
            <w:webHidden/>
          </w:rPr>
        </w:r>
        <w:r w:rsidR="00727A7A">
          <w:rPr>
            <w:noProof/>
            <w:webHidden/>
          </w:rPr>
          <w:fldChar w:fldCharType="separate"/>
        </w:r>
        <w:r w:rsidR="00727A7A">
          <w:rPr>
            <w:noProof/>
            <w:webHidden/>
          </w:rPr>
          <w:t>59</w:t>
        </w:r>
        <w:r w:rsidR="00727A7A">
          <w:rPr>
            <w:noProof/>
            <w:webHidden/>
          </w:rPr>
          <w:fldChar w:fldCharType="end"/>
        </w:r>
      </w:hyperlink>
    </w:p>
    <w:p w14:paraId="713DF1B5" w14:textId="5EC6DB9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72" w:history="1">
        <w:r w:rsidR="00727A7A" w:rsidRPr="00B42EEF">
          <w:rPr>
            <w:rStyle w:val="Hipervnculo"/>
            <w:noProof/>
            <w:lang w:val="en-US"/>
          </w:rPr>
          <w:t>DEVELOPMENT OF A ROGUELIKE MULTIPLAYER VIDEOGAME</w:t>
        </w:r>
        <w:r w:rsidR="00727A7A">
          <w:rPr>
            <w:noProof/>
            <w:webHidden/>
          </w:rPr>
          <w:tab/>
        </w:r>
        <w:r w:rsidR="00727A7A">
          <w:rPr>
            <w:noProof/>
            <w:webHidden/>
          </w:rPr>
          <w:fldChar w:fldCharType="begin"/>
        </w:r>
        <w:r w:rsidR="00727A7A">
          <w:rPr>
            <w:noProof/>
            <w:webHidden/>
          </w:rPr>
          <w:instrText xml:space="preserve"> PAGEREF _Toc168166672 \h </w:instrText>
        </w:r>
        <w:r w:rsidR="00727A7A">
          <w:rPr>
            <w:noProof/>
            <w:webHidden/>
          </w:rPr>
        </w:r>
        <w:r w:rsidR="00727A7A">
          <w:rPr>
            <w:noProof/>
            <w:webHidden/>
          </w:rPr>
          <w:fldChar w:fldCharType="separate"/>
        </w:r>
        <w:r w:rsidR="00727A7A">
          <w:rPr>
            <w:noProof/>
            <w:webHidden/>
          </w:rPr>
          <w:t>65</w:t>
        </w:r>
        <w:r w:rsidR="00727A7A">
          <w:rPr>
            <w:noProof/>
            <w:webHidden/>
          </w:rPr>
          <w:fldChar w:fldCharType="end"/>
        </w:r>
      </w:hyperlink>
    </w:p>
    <w:p w14:paraId="7068B438" w14:textId="706E8DA2" w:rsidR="00753C3C" w:rsidRPr="009828E2" w:rsidRDefault="00BE13BF">
      <w:pPr>
        <w:jc w:val="left"/>
        <w:rPr>
          <w:lang w:eastAsia="es-ES"/>
        </w:rPr>
      </w:pPr>
      <w:r w:rsidRPr="009828E2">
        <w:rPr>
          <w:lang w:eastAsia="es-ES"/>
        </w:rPr>
        <w:fldChar w:fldCharType="end"/>
      </w:r>
      <w:r w:rsidR="00753C3C" w:rsidRPr="009828E2">
        <w:rPr>
          <w:lang w:eastAsia="es-ES"/>
        </w:rPr>
        <w:br w:type="page"/>
      </w:r>
    </w:p>
    <w:p w14:paraId="76579CF4" w14:textId="1A2D30DB" w:rsidR="00753C3C" w:rsidRPr="009828E2" w:rsidRDefault="00753C3C">
      <w:pPr>
        <w:jc w:val="left"/>
        <w:rPr>
          <w:lang w:eastAsia="es-ES"/>
        </w:rPr>
      </w:pPr>
      <w:r w:rsidRPr="009828E2">
        <w:rPr>
          <w:lang w:eastAsia="es-ES"/>
        </w:rPr>
        <w:lastRenderedPageBreak/>
        <w:br w:type="page"/>
      </w:r>
    </w:p>
    <w:p w14:paraId="52B810E8" w14:textId="111EBB07" w:rsidR="00753C3C" w:rsidRPr="009828E2" w:rsidRDefault="00753C3C" w:rsidP="00BE13BF">
      <w:pPr>
        <w:pStyle w:val="TtuloTDC"/>
      </w:pPr>
      <w:r w:rsidRPr="009828E2">
        <w:lastRenderedPageBreak/>
        <w:t>Índice de figuras</w:t>
      </w:r>
    </w:p>
    <w:p w14:paraId="507F17EA" w14:textId="1E3F0CCC" w:rsidR="00727A7A"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Figura;1" </w:instrText>
      </w:r>
      <w:r>
        <w:fldChar w:fldCharType="separate"/>
      </w:r>
      <w:hyperlink w:anchor="_Toc168166617" w:history="1">
        <w:r w:rsidR="00727A7A" w:rsidRPr="00790561">
          <w:rPr>
            <w:rStyle w:val="Hipervnculo"/>
            <w:noProof/>
          </w:rPr>
          <w:t>Fig. 1.1. 50 años de ingresos por videojuegos [1]</w:t>
        </w:r>
        <w:r w:rsidR="00727A7A">
          <w:rPr>
            <w:noProof/>
            <w:webHidden/>
          </w:rPr>
          <w:tab/>
        </w:r>
        <w:r w:rsidR="00727A7A">
          <w:rPr>
            <w:noProof/>
            <w:webHidden/>
          </w:rPr>
          <w:fldChar w:fldCharType="begin"/>
        </w:r>
        <w:r w:rsidR="00727A7A">
          <w:rPr>
            <w:noProof/>
            <w:webHidden/>
          </w:rPr>
          <w:instrText xml:space="preserve"> PAGEREF _Toc168166617 \h </w:instrText>
        </w:r>
        <w:r w:rsidR="00727A7A">
          <w:rPr>
            <w:noProof/>
            <w:webHidden/>
          </w:rPr>
        </w:r>
        <w:r w:rsidR="00727A7A">
          <w:rPr>
            <w:noProof/>
            <w:webHidden/>
          </w:rPr>
          <w:fldChar w:fldCharType="separate"/>
        </w:r>
        <w:r w:rsidR="00727A7A">
          <w:rPr>
            <w:noProof/>
            <w:webHidden/>
          </w:rPr>
          <w:t>1</w:t>
        </w:r>
        <w:r w:rsidR="00727A7A">
          <w:rPr>
            <w:noProof/>
            <w:webHidden/>
          </w:rPr>
          <w:fldChar w:fldCharType="end"/>
        </w:r>
      </w:hyperlink>
    </w:p>
    <w:p w14:paraId="36C5482C" w14:textId="7999823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8" w:history="1">
        <w:r w:rsidR="00727A7A" w:rsidRPr="00790561">
          <w:rPr>
            <w:rStyle w:val="Hipervnculo"/>
            <w:noProof/>
          </w:rPr>
          <w:t>Fig. 2.1. Recreación del videojuego Tennis for Two [13]</w:t>
        </w:r>
        <w:r w:rsidR="00727A7A">
          <w:rPr>
            <w:noProof/>
            <w:webHidden/>
          </w:rPr>
          <w:tab/>
        </w:r>
        <w:r w:rsidR="00727A7A">
          <w:rPr>
            <w:noProof/>
            <w:webHidden/>
          </w:rPr>
          <w:fldChar w:fldCharType="begin"/>
        </w:r>
        <w:r w:rsidR="00727A7A">
          <w:rPr>
            <w:noProof/>
            <w:webHidden/>
          </w:rPr>
          <w:instrText xml:space="preserve"> PAGEREF _Toc168166618 \h </w:instrText>
        </w:r>
        <w:r w:rsidR="00727A7A">
          <w:rPr>
            <w:noProof/>
            <w:webHidden/>
          </w:rPr>
        </w:r>
        <w:r w:rsidR="00727A7A">
          <w:rPr>
            <w:noProof/>
            <w:webHidden/>
          </w:rPr>
          <w:fldChar w:fldCharType="separate"/>
        </w:r>
        <w:r w:rsidR="00727A7A">
          <w:rPr>
            <w:noProof/>
            <w:webHidden/>
          </w:rPr>
          <w:t>6</w:t>
        </w:r>
        <w:r w:rsidR="00727A7A">
          <w:rPr>
            <w:noProof/>
            <w:webHidden/>
          </w:rPr>
          <w:fldChar w:fldCharType="end"/>
        </w:r>
      </w:hyperlink>
    </w:p>
    <w:p w14:paraId="496E837F" w14:textId="7C67096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9" w:history="1">
        <w:r w:rsidR="00727A7A" w:rsidRPr="00790561">
          <w:rPr>
            <w:rStyle w:val="Hipervnculo"/>
            <w:noProof/>
          </w:rPr>
          <w:t>Fig. 2.2. Overcooked 2, juego que implementa el multijugador de sofá con un modo cooperativo [22]</w:t>
        </w:r>
        <w:r w:rsidR="00727A7A">
          <w:rPr>
            <w:noProof/>
            <w:webHidden/>
          </w:rPr>
          <w:tab/>
        </w:r>
        <w:r w:rsidR="00727A7A">
          <w:rPr>
            <w:noProof/>
            <w:webHidden/>
          </w:rPr>
          <w:fldChar w:fldCharType="begin"/>
        </w:r>
        <w:r w:rsidR="00727A7A">
          <w:rPr>
            <w:noProof/>
            <w:webHidden/>
          </w:rPr>
          <w:instrText xml:space="preserve"> PAGEREF _Toc168166619 \h </w:instrText>
        </w:r>
        <w:r w:rsidR="00727A7A">
          <w:rPr>
            <w:noProof/>
            <w:webHidden/>
          </w:rPr>
        </w:r>
        <w:r w:rsidR="00727A7A">
          <w:rPr>
            <w:noProof/>
            <w:webHidden/>
          </w:rPr>
          <w:fldChar w:fldCharType="separate"/>
        </w:r>
        <w:r w:rsidR="00727A7A">
          <w:rPr>
            <w:noProof/>
            <w:webHidden/>
          </w:rPr>
          <w:t>8</w:t>
        </w:r>
        <w:r w:rsidR="00727A7A">
          <w:rPr>
            <w:noProof/>
            <w:webHidden/>
          </w:rPr>
          <w:fldChar w:fldCharType="end"/>
        </w:r>
      </w:hyperlink>
    </w:p>
    <w:p w14:paraId="2FB76BDD" w14:textId="188E3F4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0" w:history="1">
        <w:r w:rsidR="00727A7A" w:rsidRPr="00790561">
          <w:rPr>
            <w:rStyle w:val="Hipervnculo"/>
            <w:noProof/>
          </w:rPr>
          <w:t>Fig. 2.3. Esquema de una red P2P</w:t>
        </w:r>
        <w:r w:rsidR="00727A7A">
          <w:rPr>
            <w:noProof/>
            <w:webHidden/>
          </w:rPr>
          <w:tab/>
        </w:r>
        <w:r w:rsidR="00727A7A">
          <w:rPr>
            <w:noProof/>
            <w:webHidden/>
          </w:rPr>
          <w:fldChar w:fldCharType="begin"/>
        </w:r>
        <w:r w:rsidR="00727A7A">
          <w:rPr>
            <w:noProof/>
            <w:webHidden/>
          </w:rPr>
          <w:instrText xml:space="preserve"> PAGEREF _Toc168166620 \h </w:instrText>
        </w:r>
        <w:r w:rsidR="00727A7A">
          <w:rPr>
            <w:noProof/>
            <w:webHidden/>
          </w:rPr>
        </w:r>
        <w:r w:rsidR="00727A7A">
          <w:rPr>
            <w:noProof/>
            <w:webHidden/>
          </w:rPr>
          <w:fldChar w:fldCharType="separate"/>
        </w:r>
        <w:r w:rsidR="00727A7A">
          <w:rPr>
            <w:noProof/>
            <w:webHidden/>
          </w:rPr>
          <w:t>9</w:t>
        </w:r>
        <w:r w:rsidR="00727A7A">
          <w:rPr>
            <w:noProof/>
            <w:webHidden/>
          </w:rPr>
          <w:fldChar w:fldCharType="end"/>
        </w:r>
      </w:hyperlink>
    </w:p>
    <w:p w14:paraId="2AB1D720" w14:textId="6E12FAB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1" w:history="1">
        <w:r w:rsidR="00727A7A" w:rsidRPr="00790561">
          <w:rPr>
            <w:rStyle w:val="Hipervnculo"/>
            <w:noProof/>
          </w:rPr>
          <w:t>Fig. 2.4. Arquitectura Cliente-Servidor</w:t>
        </w:r>
        <w:r w:rsidR="00727A7A">
          <w:rPr>
            <w:noProof/>
            <w:webHidden/>
          </w:rPr>
          <w:tab/>
        </w:r>
        <w:r w:rsidR="00727A7A">
          <w:rPr>
            <w:noProof/>
            <w:webHidden/>
          </w:rPr>
          <w:fldChar w:fldCharType="begin"/>
        </w:r>
        <w:r w:rsidR="00727A7A">
          <w:rPr>
            <w:noProof/>
            <w:webHidden/>
          </w:rPr>
          <w:instrText xml:space="preserve"> PAGEREF _Toc168166621 \h </w:instrText>
        </w:r>
        <w:r w:rsidR="00727A7A">
          <w:rPr>
            <w:noProof/>
            <w:webHidden/>
          </w:rPr>
        </w:r>
        <w:r w:rsidR="00727A7A">
          <w:rPr>
            <w:noProof/>
            <w:webHidden/>
          </w:rPr>
          <w:fldChar w:fldCharType="separate"/>
        </w:r>
        <w:r w:rsidR="00727A7A">
          <w:rPr>
            <w:noProof/>
            <w:webHidden/>
          </w:rPr>
          <w:t>10</w:t>
        </w:r>
        <w:r w:rsidR="00727A7A">
          <w:rPr>
            <w:noProof/>
            <w:webHidden/>
          </w:rPr>
          <w:fldChar w:fldCharType="end"/>
        </w:r>
      </w:hyperlink>
    </w:p>
    <w:p w14:paraId="0396B84D" w14:textId="694171A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2" w:history="1">
        <w:r w:rsidR="00727A7A" w:rsidRPr="00790561">
          <w:rPr>
            <w:rStyle w:val="Hipervnculo"/>
            <w:noProof/>
          </w:rPr>
          <w:t>Fig. 2.5. Topología Cliente-Anfitrión</w:t>
        </w:r>
        <w:r w:rsidR="00727A7A">
          <w:rPr>
            <w:noProof/>
            <w:webHidden/>
          </w:rPr>
          <w:tab/>
        </w:r>
        <w:r w:rsidR="00727A7A">
          <w:rPr>
            <w:noProof/>
            <w:webHidden/>
          </w:rPr>
          <w:fldChar w:fldCharType="begin"/>
        </w:r>
        <w:r w:rsidR="00727A7A">
          <w:rPr>
            <w:noProof/>
            <w:webHidden/>
          </w:rPr>
          <w:instrText xml:space="preserve"> PAGEREF _Toc168166622 \h </w:instrText>
        </w:r>
        <w:r w:rsidR="00727A7A">
          <w:rPr>
            <w:noProof/>
            <w:webHidden/>
          </w:rPr>
        </w:r>
        <w:r w:rsidR="00727A7A">
          <w:rPr>
            <w:noProof/>
            <w:webHidden/>
          </w:rPr>
          <w:fldChar w:fldCharType="separate"/>
        </w:r>
        <w:r w:rsidR="00727A7A">
          <w:rPr>
            <w:noProof/>
            <w:webHidden/>
          </w:rPr>
          <w:t>11</w:t>
        </w:r>
        <w:r w:rsidR="00727A7A">
          <w:rPr>
            <w:noProof/>
            <w:webHidden/>
          </w:rPr>
          <w:fldChar w:fldCharType="end"/>
        </w:r>
      </w:hyperlink>
    </w:p>
    <w:p w14:paraId="48291500" w14:textId="14A7D9C3"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3" w:history="1">
        <w:r w:rsidR="00727A7A" w:rsidRPr="00790561">
          <w:rPr>
            <w:rStyle w:val="Hipervnculo"/>
            <w:noProof/>
          </w:rPr>
          <w:t>Fig. 2.6. Arquitectura de autoridad distribuida</w:t>
        </w:r>
        <w:r w:rsidR="00727A7A">
          <w:rPr>
            <w:noProof/>
            <w:webHidden/>
          </w:rPr>
          <w:tab/>
        </w:r>
        <w:r w:rsidR="00727A7A">
          <w:rPr>
            <w:noProof/>
            <w:webHidden/>
          </w:rPr>
          <w:fldChar w:fldCharType="begin"/>
        </w:r>
        <w:r w:rsidR="00727A7A">
          <w:rPr>
            <w:noProof/>
            <w:webHidden/>
          </w:rPr>
          <w:instrText xml:space="preserve"> PAGEREF _Toc168166623 \h </w:instrText>
        </w:r>
        <w:r w:rsidR="00727A7A">
          <w:rPr>
            <w:noProof/>
            <w:webHidden/>
          </w:rPr>
        </w:r>
        <w:r w:rsidR="00727A7A">
          <w:rPr>
            <w:noProof/>
            <w:webHidden/>
          </w:rPr>
          <w:fldChar w:fldCharType="separate"/>
        </w:r>
        <w:r w:rsidR="00727A7A">
          <w:rPr>
            <w:noProof/>
            <w:webHidden/>
          </w:rPr>
          <w:t>13</w:t>
        </w:r>
        <w:r w:rsidR="00727A7A">
          <w:rPr>
            <w:noProof/>
            <w:webHidden/>
          </w:rPr>
          <w:fldChar w:fldCharType="end"/>
        </w:r>
      </w:hyperlink>
    </w:p>
    <w:p w14:paraId="6B176F39" w14:textId="622AE5EA"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4" w:history="1">
        <w:r w:rsidR="00727A7A" w:rsidRPr="00790561">
          <w:rPr>
            <w:rStyle w:val="Hipervnculo"/>
            <w:noProof/>
          </w:rPr>
          <w:t>Fig. 2.7. Captura de pantalla de Rogue en su versión de 1980 [41]</w:t>
        </w:r>
        <w:r w:rsidR="00727A7A">
          <w:rPr>
            <w:noProof/>
            <w:webHidden/>
          </w:rPr>
          <w:tab/>
        </w:r>
        <w:r w:rsidR="00727A7A">
          <w:rPr>
            <w:noProof/>
            <w:webHidden/>
          </w:rPr>
          <w:fldChar w:fldCharType="begin"/>
        </w:r>
        <w:r w:rsidR="00727A7A">
          <w:rPr>
            <w:noProof/>
            <w:webHidden/>
          </w:rPr>
          <w:instrText xml:space="preserve"> PAGEREF _Toc168166624 \h </w:instrText>
        </w:r>
        <w:r w:rsidR="00727A7A">
          <w:rPr>
            <w:noProof/>
            <w:webHidden/>
          </w:rPr>
        </w:r>
        <w:r w:rsidR="00727A7A">
          <w:rPr>
            <w:noProof/>
            <w:webHidden/>
          </w:rPr>
          <w:fldChar w:fldCharType="separate"/>
        </w:r>
        <w:r w:rsidR="00727A7A">
          <w:rPr>
            <w:noProof/>
            <w:webHidden/>
          </w:rPr>
          <w:t>18</w:t>
        </w:r>
        <w:r w:rsidR="00727A7A">
          <w:rPr>
            <w:noProof/>
            <w:webHidden/>
          </w:rPr>
          <w:fldChar w:fldCharType="end"/>
        </w:r>
      </w:hyperlink>
    </w:p>
    <w:p w14:paraId="7D12CFD2" w14:textId="49928B67"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5" w:history="1">
        <w:r w:rsidR="00727A7A" w:rsidRPr="00790561">
          <w:rPr>
            <w:rStyle w:val="Hipervnculo"/>
            <w:noProof/>
          </w:rPr>
          <w:t>Fig. 2.8. Captura de pantalla de Enter the Gungeon</w:t>
        </w:r>
        <w:r w:rsidR="00727A7A">
          <w:rPr>
            <w:noProof/>
            <w:webHidden/>
          </w:rPr>
          <w:tab/>
        </w:r>
        <w:r w:rsidR="00727A7A">
          <w:rPr>
            <w:noProof/>
            <w:webHidden/>
          </w:rPr>
          <w:fldChar w:fldCharType="begin"/>
        </w:r>
        <w:r w:rsidR="00727A7A">
          <w:rPr>
            <w:noProof/>
            <w:webHidden/>
          </w:rPr>
          <w:instrText xml:space="preserve"> PAGEREF _Toc168166625 \h </w:instrText>
        </w:r>
        <w:r w:rsidR="00727A7A">
          <w:rPr>
            <w:noProof/>
            <w:webHidden/>
          </w:rPr>
        </w:r>
        <w:r w:rsidR="00727A7A">
          <w:rPr>
            <w:noProof/>
            <w:webHidden/>
          </w:rPr>
          <w:fldChar w:fldCharType="separate"/>
        </w:r>
        <w:r w:rsidR="00727A7A">
          <w:rPr>
            <w:noProof/>
            <w:webHidden/>
          </w:rPr>
          <w:t>20</w:t>
        </w:r>
        <w:r w:rsidR="00727A7A">
          <w:rPr>
            <w:noProof/>
            <w:webHidden/>
          </w:rPr>
          <w:fldChar w:fldCharType="end"/>
        </w:r>
      </w:hyperlink>
    </w:p>
    <w:p w14:paraId="55BB9DB4" w14:textId="0FFB725C"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6" w:history="1">
        <w:r w:rsidR="00727A7A" w:rsidRPr="00790561">
          <w:rPr>
            <w:rStyle w:val="Hipervnculo"/>
            <w:noProof/>
          </w:rPr>
          <w:t>Fig. 2.9. Captura de pantalla de Nuclear Throne</w:t>
        </w:r>
        <w:r w:rsidR="00727A7A">
          <w:rPr>
            <w:noProof/>
            <w:webHidden/>
          </w:rPr>
          <w:tab/>
        </w:r>
        <w:r w:rsidR="00727A7A">
          <w:rPr>
            <w:noProof/>
            <w:webHidden/>
          </w:rPr>
          <w:fldChar w:fldCharType="begin"/>
        </w:r>
        <w:r w:rsidR="00727A7A">
          <w:rPr>
            <w:noProof/>
            <w:webHidden/>
          </w:rPr>
          <w:instrText xml:space="preserve"> PAGEREF _Toc168166626 \h </w:instrText>
        </w:r>
        <w:r w:rsidR="00727A7A">
          <w:rPr>
            <w:noProof/>
            <w:webHidden/>
          </w:rPr>
        </w:r>
        <w:r w:rsidR="00727A7A">
          <w:rPr>
            <w:noProof/>
            <w:webHidden/>
          </w:rPr>
          <w:fldChar w:fldCharType="separate"/>
        </w:r>
        <w:r w:rsidR="00727A7A">
          <w:rPr>
            <w:noProof/>
            <w:webHidden/>
          </w:rPr>
          <w:t>21</w:t>
        </w:r>
        <w:r w:rsidR="00727A7A">
          <w:rPr>
            <w:noProof/>
            <w:webHidden/>
          </w:rPr>
          <w:fldChar w:fldCharType="end"/>
        </w:r>
      </w:hyperlink>
    </w:p>
    <w:p w14:paraId="199DEA52" w14:textId="5AC06EB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7" w:history="1">
        <w:r w:rsidR="00727A7A" w:rsidRPr="00790561">
          <w:rPr>
            <w:rStyle w:val="Hipervnculo"/>
            <w:noProof/>
          </w:rPr>
          <w:t>Fig. 2.10. El juego de VR Beat Saber, desarrollado en Unity [59]</w:t>
        </w:r>
        <w:r w:rsidR="00727A7A">
          <w:rPr>
            <w:noProof/>
            <w:webHidden/>
          </w:rPr>
          <w:tab/>
        </w:r>
        <w:r w:rsidR="00727A7A">
          <w:rPr>
            <w:noProof/>
            <w:webHidden/>
          </w:rPr>
          <w:fldChar w:fldCharType="begin"/>
        </w:r>
        <w:r w:rsidR="00727A7A">
          <w:rPr>
            <w:noProof/>
            <w:webHidden/>
          </w:rPr>
          <w:instrText xml:space="preserve"> PAGEREF _Toc168166627 \h </w:instrText>
        </w:r>
        <w:r w:rsidR="00727A7A">
          <w:rPr>
            <w:noProof/>
            <w:webHidden/>
          </w:rPr>
        </w:r>
        <w:r w:rsidR="00727A7A">
          <w:rPr>
            <w:noProof/>
            <w:webHidden/>
          </w:rPr>
          <w:fldChar w:fldCharType="separate"/>
        </w:r>
        <w:r w:rsidR="00727A7A">
          <w:rPr>
            <w:noProof/>
            <w:webHidden/>
          </w:rPr>
          <w:t>22</w:t>
        </w:r>
        <w:r w:rsidR="00727A7A">
          <w:rPr>
            <w:noProof/>
            <w:webHidden/>
          </w:rPr>
          <w:fldChar w:fldCharType="end"/>
        </w:r>
      </w:hyperlink>
    </w:p>
    <w:p w14:paraId="5A32FCCA" w14:textId="2A2B5C5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8" w:history="1">
        <w:r w:rsidR="00727A7A" w:rsidRPr="00790561">
          <w:rPr>
            <w:rStyle w:val="Hipervnculo"/>
            <w:noProof/>
          </w:rPr>
          <w:t>Fig. 3.1. Diagrama de casos de uso del escenario 1</w:t>
        </w:r>
        <w:r w:rsidR="00727A7A">
          <w:rPr>
            <w:noProof/>
            <w:webHidden/>
          </w:rPr>
          <w:tab/>
        </w:r>
        <w:r w:rsidR="00727A7A">
          <w:rPr>
            <w:noProof/>
            <w:webHidden/>
          </w:rPr>
          <w:fldChar w:fldCharType="begin"/>
        </w:r>
        <w:r w:rsidR="00727A7A">
          <w:rPr>
            <w:noProof/>
            <w:webHidden/>
          </w:rPr>
          <w:instrText xml:space="preserve"> PAGEREF _Toc168166628 \h </w:instrText>
        </w:r>
        <w:r w:rsidR="00727A7A">
          <w:rPr>
            <w:noProof/>
            <w:webHidden/>
          </w:rPr>
        </w:r>
        <w:r w:rsidR="00727A7A">
          <w:rPr>
            <w:noProof/>
            <w:webHidden/>
          </w:rPr>
          <w:fldChar w:fldCharType="separate"/>
        </w:r>
        <w:r w:rsidR="00727A7A">
          <w:rPr>
            <w:noProof/>
            <w:webHidden/>
          </w:rPr>
          <w:t>26</w:t>
        </w:r>
        <w:r w:rsidR="00727A7A">
          <w:rPr>
            <w:noProof/>
            <w:webHidden/>
          </w:rPr>
          <w:fldChar w:fldCharType="end"/>
        </w:r>
      </w:hyperlink>
    </w:p>
    <w:p w14:paraId="7118C9A4" w14:textId="1FF21FE7"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29" w:history="1">
        <w:r w:rsidR="00727A7A" w:rsidRPr="00790561">
          <w:rPr>
            <w:rStyle w:val="Hipervnculo"/>
            <w:noProof/>
          </w:rPr>
          <w:t>Fig. 3.2. Diagrama de casos de uso del escenario 2</w:t>
        </w:r>
        <w:r w:rsidR="00727A7A">
          <w:rPr>
            <w:noProof/>
            <w:webHidden/>
          </w:rPr>
          <w:tab/>
        </w:r>
        <w:r w:rsidR="00727A7A">
          <w:rPr>
            <w:noProof/>
            <w:webHidden/>
          </w:rPr>
          <w:fldChar w:fldCharType="begin"/>
        </w:r>
        <w:r w:rsidR="00727A7A">
          <w:rPr>
            <w:noProof/>
            <w:webHidden/>
          </w:rPr>
          <w:instrText xml:space="preserve"> PAGEREF _Toc168166629 \h </w:instrText>
        </w:r>
        <w:r w:rsidR="00727A7A">
          <w:rPr>
            <w:noProof/>
            <w:webHidden/>
          </w:rPr>
        </w:r>
        <w:r w:rsidR="00727A7A">
          <w:rPr>
            <w:noProof/>
            <w:webHidden/>
          </w:rPr>
          <w:fldChar w:fldCharType="separate"/>
        </w:r>
        <w:r w:rsidR="00727A7A">
          <w:rPr>
            <w:noProof/>
            <w:webHidden/>
          </w:rPr>
          <w:t>28</w:t>
        </w:r>
        <w:r w:rsidR="00727A7A">
          <w:rPr>
            <w:noProof/>
            <w:webHidden/>
          </w:rPr>
          <w:fldChar w:fldCharType="end"/>
        </w:r>
      </w:hyperlink>
    </w:p>
    <w:p w14:paraId="5EFC86DF" w14:textId="4A0002D1"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30" w:history="1">
        <w:r w:rsidR="00727A7A" w:rsidRPr="00790561">
          <w:rPr>
            <w:rStyle w:val="Hipervnculo"/>
            <w:noProof/>
          </w:rPr>
          <w:t>Fig. 3.3. Diagrama de casos de uso del escenario 3</w:t>
        </w:r>
        <w:r w:rsidR="00727A7A">
          <w:rPr>
            <w:noProof/>
            <w:webHidden/>
          </w:rPr>
          <w:tab/>
        </w:r>
        <w:r w:rsidR="00727A7A">
          <w:rPr>
            <w:noProof/>
            <w:webHidden/>
          </w:rPr>
          <w:fldChar w:fldCharType="begin"/>
        </w:r>
        <w:r w:rsidR="00727A7A">
          <w:rPr>
            <w:noProof/>
            <w:webHidden/>
          </w:rPr>
          <w:instrText xml:space="preserve"> PAGEREF _Toc168166630 \h </w:instrText>
        </w:r>
        <w:r w:rsidR="00727A7A">
          <w:rPr>
            <w:noProof/>
            <w:webHidden/>
          </w:rPr>
        </w:r>
        <w:r w:rsidR="00727A7A">
          <w:rPr>
            <w:noProof/>
            <w:webHidden/>
          </w:rPr>
          <w:fldChar w:fldCharType="separate"/>
        </w:r>
        <w:r w:rsidR="00727A7A">
          <w:rPr>
            <w:noProof/>
            <w:webHidden/>
          </w:rPr>
          <w:t>29</w:t>
        </w:r>
        <w:r w:rsidR="00727A7A">
          <w:rPr>
            <w:noProof/>
            <w:webHidden/>
          </w:rPr>
          <w:fldChar w:fldCharType="end"/>
        </w:r>
      </w:hyperlink>
    </w:p>
    <w:p w14:paraId="1ED06F18" w14:textId="18CF013D" w:rsidR="00753C3C" w:rsidRPr="009828E2" w:rsidRDefault="005B0B21" w:rsidP="00753C3C">
      <w:pPr>
        <w:rPr>
          <w:lang w:eastAsia="es-ES"/>
        </w:rPr>
      </w:pPr>
      <w:r>
        <w:rPr>
          <w:lang w:eastAsia="es-ES"/>
        </w:rPr>
        <w:fldChar w:fldCharType="end"/>
      </w:r>
    </w:p>
    <w:p w14:paraId="4476DE12" w14:textId="1F323886" w:rsidR="00753C3C" w:rsidRPr="009828E2" w:rsidRDefault="00753C3C">
      <w:pPr>
        <w:jc w:val="left"/>
        <w:rPr>
          <w:lang w:eastAsia="es-ES"/>
        </w:rPr>
      </w:pPr>
      <w:r w:rsidRPr="009828E2">
        <w:rPr>
          <w:lang w:eastAsia="es-ES"/>
        </w:rPr>
        <w:br w:type="page"/>
      </w:r>
    </w:p>
    <w:p w14:paraId="64AF3A4E" w14:textId="315CA312" w:rsidR="00753C3C" w:rsidRPr="009828E2" w:rsidRDefault="00753C3C">
      <w:pPr>
        <w:jc w:val="left"/>
        <w:rPr>
          <w:lang w:eastAsia="es-ES"/>
        </w:rPr>
      </w:pPr>
      <w:r w:rsidRPr="009828E2">
        <w:rPr>
          <w:lang w:eastAsia="es-ES"/>
        </w:rPr>
        <w:lastRenderedPageBreak/>
        <w:br w:type="page"/>
      </w:r>
    </w:p>
    <w:p w14:paraId="2AF4D08B" w14:textId="77777777" w:rsidR="005B0B21" w:rsidRDefault="00753C3C" w:rsidP="005B0B21">
      <w:pPr>
        <w:pStyle w:val="TtuloTDC"/>
      </w:pPr>
      <w:r w:rsidRPr="009828E2">
        <w:lastRenderedPageBreak/>
        <w:t>Índice de tablas</w:t>
      </w:r>
    </w:p>
    <w:p w14:paraId="2DFECD7A" w14:textId="4B37C6B3" w:rsidR="00727A7A"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Tabla ING;1" </w:instrText>
      </w:r>
      <w:r>
        <w:fldChar w:fldCharType="separate"/>
      </w:r>
      <w:hyperlink w:anchor="_Toc168166540" w:history="1">
        <w:r w:rsidR="00727A7A" w:rsidRPr="00F6567B">
          <w:rPr>
            <w:rStyle w:val="Hipervnculo"/>
            <w:noProof/>
          </w:rPr>
          <w:t>Tabla 1.1. Plataformas Objetivo de Unity [6]</w:t>
        </w:r>
        <w:r w:rsidR="00727A7A">
          <w:rPr>
            <w:noProof/>
            <w:webHidden/>
          </w:rPr>
          <w:tab/>
        </w:r>
        <w:r w:rsidR="00727A7A">
          <w:rPr>
            <w:noProof/>
            <w:webHidden/>
          </w:rPr>
          <w:fldChar w:fldCharType="begin"/>
        </w:r>
        <w:r w:rsidR="00727A7A">
          <w:rPr>
            <w:noProof/>
            <w:webHidden/>
          </w:rPr>
          <w:instrText xml:space="preserve"> PAGEREF _Toc168166540 \h </w:instrText>
        </w:r>
        <w:r w:rsidR="00727A7A">
          <w:rPr>
            <w:noProof/>
            <w:webHidden/>
          </w:rPr>
        </w:r>
        <w:r w:rsidR="00727A7A">
          <w:rPr>
            <w:noProof/>
            <w:webHidden/>
          </w:rPr>
          <w:fldChar w:fldCharType="separate"/>
        </w:r>
        <w:r w:rsidR="00727A7A">
          <w:rPr>
            <w:noProof/>
            <w:webHidden/>
          </w:rPr>
          <w:t>2</w:t>
        </w:r>
        <w:r w:rsidR="00727A7A">
          <w:rPr>
            <w:noProof/>
            <w:webHidden/>
          </w:rPr>
          <w:fldChar w:fldCharType="end"/>
        </w:r>
      </w:hyperlink>
    </w:p>
    <w:p w14:paraId="231D8FC6" w14:textId="460980B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1" w:history="1">
        <w:r w:rsidR="00727A7A" w:rsidRPr="00F6567B">
          <w:rPr>
            <w:rStyle w:val="Hipervnculo"/>
            <w:noProof/>
          </w:rPr>
          <w:t>Tabla 2.1. Diferencias entre Autoridad del Servidor y Autoridad del Cliente</w:t>
        </w:r>
        <w:r w:rsidR="00727A7A">
          <w:rPr>
            <w:noProof/>
            <w:webHidden/>
          </w:rPr>
          <w:tab/>
        </w:r>
        <w:r w:rsidR="00727A7A">
          <w:rPr>
            <w:noProof/>
            <w:webHidden/>
          </w:rPr>
          <w:fldChar w:fldCharType="begin"/>
        </w:r>
        <w:r w:rsidR="00727A7A">
          <w:rPr>
            <w:noProof/>
            <w:webHidden/>
          </w:rPr>
          <w:instrText xml:space="preserve"> PAGEREF _Toc168166541 \h </w:instrText>
        </w:r>
        <w:r w:rsidR="00727A7A">
          <w:rPr>
            <w:noProof/>
            <w:webHidden/>
          </w:rPr>
        </w:r>
        <w:r w:rsidR="00727A7A">
          <w:rPr>
            <w:noProof/>
            <w:webHidden/>
          </w:rPr>
          <w:fldChar w:fldCharType="separate"/>
        </w:r>
        <w:r w:rsidR="00727A7A">
          <w:rPr>
            <w:noProof/>
            <w:webHidden/>
          </w:rPr>
          <w:t>14</w:t>
        </w:r>
        <w:r w:rsidR="00727A7A">
          <w:rPr>
            <w:noProof/>
            <w:webHidden/>
          </w:rPr>
          <w:fldChar w:fldCharType="end"/>
        </w:r>
      </w:hyperlink>
    </w:p>
    <w:p w14:paraId="40215939" w14:textId="04B05423"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2" w:history="1">
        <w:r w:rsidR="00727A7A" w:rsidRPr="00F6567B">
          <w:rPr>
            <w:rStyle w:val="Hipervnculo"/>
            <w:noProof/>
          </w:rPr>
          <w:t>Tabla 2.2. Diferencias entre NGO y Netcode for Entities</w:t>
        </w:r>
        <w:r w:rsidR="00727A7A">
          <w:rPr>
            <w:noProof/>
            <w:webHidden/>
          </w:rPr>
          <w:tab/>
        </w:r>
        <w:r w:rsidR="00727A7A">
          <w:rPr>
            <w:noProof/>
            <w:webHidden/>
          </w:rPr>
          <w:fldChar w:fldCharType="begin"/>
        </w:r>
        <w:r w:rsidR="00727A7A">
          <w:rPr>
            <w:noProof/>
            <w:webHidden/>
          </w:rPr>
          <w:instrText xml:space="preserve"> PAGEREF _Toc168166542 \h </w:instrText>
        </w:r>
        <w:r w:rsidR="00727A7A">
          <w:rPr>
            <w:noProof/>
            <w:webHidden/>
          </w:rPr>
        </w:r>
        <w:r w:rsidR="00727A7A">
          <w:rPr>
            <w:noProof/>
            <w:webHidden/>
          </w:rPr>
          <w:fldChar w:fldCharType="separate"/>
        </w:r>
        <w:r w:rsidR="00727A7A">
          <w:rPr>
            <w:noProof/>
            <w:webHidden/>
          </w:rPr>
          <w:t>15</w:t>
        </w:r>
        <w:r w:rsidR="00727A7A">
          <w:rPr>
            <w:noProof/>
            <w:webHidden/>
          </w:rPr>
          <w:fldChar w:fldCharType="end"/>
        </w:r>
      </w:hyperlink>
    </w:p>
    <w:p w14:paraId="5A68C5AF" w14:textId="34A89470"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3" w:history="1">
        <w:r w:rsidR="00727A7A" w:rsidRPr="00F6567B">
          <w:rPr>
            <w:rStyle w:val="Hipervnculo"/>
            <w:noProof/>
            <w:lang w:val="en-US"/>
          </w:rPr>
          <w:t>Tabla 2.3. Unity vs Unreal vs Godot</w:t>
        </w:r>
        <w:r w:rsidR="00727A7A">
          <w:rPr>
            <w:noProof/>
            <w:webHidden/>
          </w:rPr>
          <w:tab/>
        </w:r>
        <w:r w:rsidR="00727A7A">
          <w:rPr>
            <w:noProof/>
            <w:webHidden/>
          </w:rPr>
          <w:fldChar w:fldCharType="begin"/>
        </w:r>
        <w:r w:rsidR="00727A7A">
          <w:rPr>
            <w:noProof/>
            <w:webHidden/>
          </w:rPr>
          <w:instrText xml:space="preserve"> PAGEREF _Toc168166543 \h </w:instrText>
        </w:r>
        <w:r w:rsidR="00727A7A">
          <w:rPr>
            <w:noProof/>
            <w:webHidden/>
          </w:rPr>
        </w:r>
        <w:r w:rsidR="00727A7A">
          <w:rPr>
            <w:noProof/>
            <w:webHidden/>
          </w:rPr>
          <w:fldChar w:fldCharType="separate"/>
        </w:r>
        <w:r w:rsidR="00727A7A">
          <w:rPr>
            <w:noProof/>
            <w:webHidden/>
          </w:rPr>
          <w:t>23</w:t>
        </w:r>
        <w:r w:rsidR="00727A7A">
          <w:rPr>
            <w:noProof/>
            <w:webHidden/>
          </w:rPr>
          <w:fldChar w:fldCharType="end"/>
        </w:r>
      </w:hyperlink>
    </w:p>
    <w:p w14:paraId="0074AC96" w14:textId="11F4082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4" w:history="1">
        <w:r w:rsidR="00727A7A" w:rsidRPr="00F6567B">
          <w:rPr>
            <w:rStyle w:val="Hipervnculo"/>
            <w:noProof/>
          </w:rPr>
          <w:t>Tabla 3.1. Casos de uso del escenario 1</w:t>
        </w:r>
        <w:r w:rsidR="00727A7A">
          <w:rPr>
            <w:noProof/>
            <w:webHidden/>
          </w:rPr>
          <w:tab/>
        </w:r>
        <w:r w:rsidR="00727A7A">
          <w:rPr>
            <w:noProof/>
            <w:webHidden/>
          </w:rPr>
          <w:fldChar w:fldCharType="begin"/>
        </w:r>
        <w:r w:rsidR="00727A7A">
          <w:rPr>
            <w:noProof/>
            <w:webHidden/>
          </w:rPr>
          <w:instrText xml:space="preserve"> PAGEREF _Toc168166544 \h </w:instrText>
        </w:r>
        <w:r w:rsidR="00727A7A">
          <w:rPr>
            <w:noProof/>
            <w:webHidden/>
          </w:rPr>
        </w:r>
        <w:r w:rsidR="00727A7A">
          <w:rPr>
            <w:noProof/>
            <w:webHidden/>
          </w:rPr>
          <w:fldChar w:fldCharType="separate"/>
        </w:r>
        <w:r w:rsidR="00727A7A">
          <w:rPr>
            <w:noProof/>
            <w:webHidden/>
          </w:rPr>
          <w:t>27</w:t>
        </w:r>
        <w:r w:rsidR="00727A7A">
          <w:rPr>
            <w:noProof/>
            <w:webHidden/>
          </w:rPr>
          <w:fldChar w:fldCharType="end"/>
        </w:r>
      </w:hyperlink>
    </w:p>
    <w:p w14:paraId="170D9A16" w14:textId="0A3B86F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5" w:history="1">
        <w:r w:rsidR="00727A7A" w:rsidRPr="00F6567B">
          <w:rPr>
            <w:rStyle w:val="Hipervnculo"/>
            <w:noProof/>
          </w:rPr>
          <w:t>Tabla 3.2. Casos de uso del escenario 2</w:t>
        </w:r>
        <w:r w:rsidR="00727A7A">
          <w:rPr>
            <w:noProof/>
            <w:webHidden/>
          </w:rPr>
          <w:tab/>
        </w:r>
        <w:r w:rsidR="00727A7A">
          <w:rPr>
            <w:noProof/>
            <w:webHidden/>
          </w:rPr>
          <w:fldChar w:fldCharType="begin"/>
        </w:r>
        <w:r w:rsidR="00727A7A">
          <w:rPr>
            <w:noProof/>
            <w:webHidden/>
          </w:rPr>
          <w:instrText xml:space="preserve"> PAGEREF _Toc168166545 \h </w:instrText>
        </w:r>
        <w:r w:rsidR="00727A7A">
          <w:rPr>
            <w:noProof/>
            <w:webHidden/>
          </w:rPr>
        </w:r>
        <w:r w:rsidR="00727A7A">
          <w:rPr>
            <w:noProof/>
            <w:webHidden/>
          </w:rPr>
          <w:fldChar w:fldCharType="separate"/>
        </w:r>
        <w:r w:rsidR="00727A7A">
          <w:rPr>
            <w:noProof/>
            <w:webHidden/>
          </w:rPr>
          <w:t>28</w:t>
        </w:r>
        <w:r w:rsidR="00727A7A">
          <w:rPr>
            <w:noProof/>
            <w:webHidden/>
          </w:rPr>
          <w:fldChar w:fldCharType="end"/>
        </w:r>
      </w:hyperlink>
    </w:p>
    <w:p w14:paraId="7FDCFC2E" w14:textId="01504D9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6" w:history="1">
        <w:r w:rsidR="00727A7A" w:rsidRPr="00F6567B">
          <w:rPr>
            <w:rStyle w:val="Hipervnculo"/>
            <w:noProof/>
          </w:rPr>
          <w:t>Tabla 3.3. Casos de uso del escenario 3</w:t>
        </w:r>
        <w:r w:rsidR="00727A7A">
          <w:rPr>
            <w:noProof/>
            <w:webHidden/>
          </w:rPr>
          <w:tab/>
        </w:r>
        <w:r w:rsidR="00727A7A">
          <w:rPr>
            <w:noProof/>
            <w:webHidden/>
          </w:rPr>
          <w:fldChar w:fldCharType="begin"/>
        </w:r>
        <w:r w:rsidR="00727A7A">
          <w:rPr>
            <w:noProof/>
            <w:webHidden/>
          </w:rPr>
          <w:instrText xml:space="preserve"> PAGEREF _Toc168166546 \h </w:instrText>
        </w:r>
        <w:r w:rsidR="00727A7A">
          <w:rPr>
            <w:noProof/>
            <w:webHidden/>
          </w:rPr>
        </w:r>
        <w:r w:rsidR="00727A7A">
          <w:rPr>
            <w:noProof/>
            <w:webHidden/>
          </w:rPr>
          <w:fldChar w:fldCharType="separate"/>
        </w:r>
        <w:r w:rsidR="00727A7A">
          <w:rPr>
            <w:noProof/>
            <w:webHidden/>
          </w:rPr>
          <w:t>29</w:t>
        </w:r>
        <w:r w:rsidR="00727A7A">
          <w:rPr>
            <w:noProof/>
            <w:webHidden/>
          </w:rPr>
          <w:fldChar w:fldCharType="end"/>
        </w:r>
      </w:hyperlink>
    </w:p>
    <w:p w14:paraId="5BC37346" w14:textId="056D59B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7" w:history="1">
        <w:r w:rsidR="00727A7A" w:rsidRPr="00F6567B">
          <w:rPr>
            <w:rStyle w:val="Hipervnculo"/>
            <w:noProof/>
          </w:rPr>
          <w:t>Tabla 3.4. Plantilla de la descripción de los casos de uso</w:t>
        </w:r>
        <w:r w:rsidR="00727A7A">
          <w:rPr>
            <w:noProof/>
            <w:webHidden/>
          </w:rPr>
          <w:tab/>
        </w:r>
        <w:r w:rsidR="00727A7A">
          <w:rPr>
            <w:noProof/>
            <w:webHidden/>
          </w:rPr>
          <w:fldChar w:fldCharType="begin"/>
        </w:r>
        <w:r w:rsidR="00727A7A">
          <w:rPr>
            <w:noProof/>
            <w:webHidden/>
          </w:rPr>
          <w:instrText xml:space="preserve"> PAGEREF _Toc168166547 \h </w:instrText>
        </w:r>
        <w:r w:rsidR="00727A7A">
          <w:rPr>
            <w:noProof/>
            <w:webHidden/>
          </w:rPr>
        </w:r>
        <w:r w:rsidR="00727A7A">
          <w:rPr>
            <w:noProof/>
            <w:webHidden/>
          </w:rPr>
          <w:fldChar w:fldCharType="separate"/>
        </w:r>
        <w:r w:rsidR="00727A7A">
          <w:rPr>
            <w:noProof/>
            <w:webHidden/>
          </w:rPr>
          <w:t>30</w:t>
        </w:r>
        <w:r w:rsidR="00727A7A">
          <w:rPr>
            <w:noProof/>
            <w:webHidden/>
          </w:rPr>
          <w:fldChar w:fldCharType="end"/>
        </w:r>
      </w:hyperlink>
    </w:p>
    <w:p w14:paraId="742A1EB7" w14:textId="6AE75E8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8" w:history="1">
        <w:r w:rsidR="00727A7A" w:rsidRPr="00F6567B">
          <w:rPr>
            <w:rStyle w:val="Hipervnculo"/>
            <w:noProof/>
          </w:rPr>
          <w:t>Tabla 3.5. Caso de uso CU01</w:t>
        </w:r>
        <w:r w:rsidR="00727A7A">
          <w:rPr>
            <w:noProof/>
            <w:webHidden/>
          </w:rPr>
          <w:tab/>
        </w:r>
        <w:r w:rsidR="00727A7A">
          <w:rPr>
            <w:noProof/>
            <w:webHidden/>
          </w:rPr>
          <w:fldChar w:fldCharType="begin"/>
        </w:r>
        <w:r w:rsidR="00727A7A">
          <w:rPr>
            <w:noProof/>
            <w:webHidden/>
          </w:rPr>
          <w:instrText xml:space="preserve"> PAGEREF _Toc168166548 \h </w:instrText>
        </w:r>
        <w:r w:rsidR="00727A7A">
          <w:rPr>
            <w:noProof/>
            <w:webHidden/>
          </w:rPr>
        </w:r>
        <w:r w:rsidR="00727A7A">
          <w:rPr>
            <w:noProof/>
            <w:webHidden/>
          </w:rPr>
          <w:fldChar w:fldCharType="separate"/>
        </w:r>
        <w:r w:rsidR="00727A7A">
          <w:rPr>
            <w:noProof/>
            <w:webHidden/>
          </w:rPr>
          <w:t>30</w:t>
        </w:r>
        <w:r w:rsidR="00727A7A">
          <w:rPr>
            <w:noProof/>
            <w:webHidden/>
          </w:rPr>
          <w:fldChar w:fldCharType="end"/>
        </w:r>
      </w:hyperlink>
    </w:p>
    <w:p w14:paraId="0EE94DF7" w14:textId="4DF1434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49" w:history="1">
        <w:r w:rsidR="00727A7A" w:rsidRPr="00F6567B">
          <w:rPr>
            <w:rStyle w:val="Hipervnculo"/>
            <w:noProof/>
          </w:rPr>
          <w:t>Tabla 3.6. Caso de uso CU02</w:t>
        </w:r>
        <w:r w:rsidR="00727A7A">
          <w:rPr>
            <w:noProof/>
            <w:webHidden/>
          </w:rPr>
          <w:tab/>
        </w:r>
        <w:r w:rsidR="00727A7A">
          <w:rPr>
            <w:noProof/>
            <w:webHidden/>
          </w:rPr>
          <w:fldChar w:fldCharType="begin"/>
        </w:r>
        <w:r w:rsidR="00727A7A">
          <w:rPr>
            <w:noProof/>
            <w:webHidden/>
          </w:rPr>
          <w:instrText xml:space="preserve"> PAGEREF _Toc168166549 \h </w:instrText>
        </w:r>
        <w:r w:rsidR="00727A7A">
          <w:rPr>
            <w:noProof/>
            <w:webHidden/>
          </w:rPr>
        </w:r>
        <w:r w:rsidR="00727A7A">
          <w:rPr>
            <w:noProof/>
            <w:webHidden/>
          </w:rPr>
          <w:fldChar w:fldCharType="separate"/>
        </w:r>
        <w:r w:rsidR="00727A7A">
          <w:rPr>
            <w:noProof/>
            <w:webHidden/>
          </w:rPr>
          <w:t>30</w:t>
        </w:r>
        <w:r w:rsidR="00727A7A">
          <w:rPr>
            <w:noProof/>
            <w:webHidden/>
          </w:rPr>
          <w:fldChar w:fldCharType="end"/>
        </w:r>
      </w:hyperlink>
    </w:p>
    <w:p w14:paraId="2760BD65" w14:textId="4EC05921"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0" w:history="1">
        <w:r w:rsidR="00727A7A" w:rsidRPr="00F6567B">
          <w:rPr>
            <w:rStyle w:val="Hipervnculo"/>
            <w:noProof/>
          </w:rPr>
          <w:t>Tabla 3.7. Caso de uso CU03</w:t>
        </w:r>
        <w:r w:rsidR="00727A7A">
          <w:rPr>
            <w:noProof/>
            <w:webHidden/>
          </w:rPr>
          <w:tab/>
        </w:r>
        <w:r w:rsidR="00727A7A">
          <w:rPr>
            <w:noProof/>
            <w:webHidden/>
          </w:rPr>
          <w:fldChar w:fldCharType="begin"/>
        </w:r>
        <w:r w:rsidR="00727A7A">
          <w:rPr>
            <w:noProof/>
            <w:webHidden/>
          </w:rPr>
          <w:instrText xml:space="preserve"> PAGEREF _Toc168166550 \h </w:instrText>
        </w:r>
        <w:r w:rsidR="00727A7A">
          <w:rPr>
            <w:noProof/>
            <w:webHidden/>
          </w:rPr>
        </w:r>
        <w:r w:rsidR="00727A7A">
          <w:rPr>
            <w:noProof/>
            <w:webHidden/>
          </w:rPr>
          <w:fldChar w:fldCharType="separate"/>
        </w:r>
        <w:r w:rsidR="00727A7A">
          <w:rPr>
            <w:noProof/>
            <w:webHidden/>
          </w:rPr>
          <w:t>31</w:t>
        </w:r>
        <w:r w:rsidR="00727A7A">
          <w:rPr>
            <w:noProof/>
            <w:webHidden/>
          </w:rPr>
          <w:fldChar w:fldCharType="end"/>
        </w:r>
      </w:hyperlink>
    </w:p>
    <w:p w14:paraId="454E9C2A" w14:textId="7090FDBE"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1" w:history="1">
        <w:r w:rsidR="00727A7A" w:rsidRPr="00F6567B">
          <w:rPr>
            <w:rStyle w:val="Hipervnculo"/>
            <w:noProof/>
          </w:rPr>
          <w:t>Tabla 3.8. Caso de uso CU04</w:t>
        </w:r>
        <w:r w:rsidR="00727A7A">
          <w:rPr>
            <w:noProof/>
            <w:webHidden/>
          </w:rPr>
          <w:tab/>
        </w:r>
        <w:r w:rsidR="00727A7A">
          <w:rPr>
            <w:noProof/>
            <w:webHidden/>
          </w:rPr>
          <w:fldChar w:fldCharType="begin"/>
        </w:r>
        <w:r w:rsidR="00727A7A">
          <w:rPr>
            <w:noProof/>
            <w:webHidden/>
          </w:rPr>
          <w:instrText xml:space="preserve"> PAGEREF _Toc168166551 \h </w:instrText>
        </w:r>
        <w:r w:rsidR="00727A7A">
          <w:rPr>
            <w:noProof/>
            <w:webHidden/>
          </w:rPr>
        </w:r>
        <w:r w:rsidR="00727A7A">
          <w:rPr>
            <w:noProof/>
            <w:webHidden/>
          </w:rPr>
          <w:fldChar w:fldCharType="separate"/>
        </w:r>
        <w:r w:rsidR="00727A7A">
          <w:rPr>
            <w:noProof/>
            <w:webHidden/>
          </w:rPr>
          <w:t>31</w:t>
        </w:r>
        <w:r w:rsidR="00727A7A">
          <w:rPr>
            <w:noProof/>
            <w:webHidden/>
          </w:rPr>
          <w:fldChar w:fldCharType="end"/>
        </w:r>
      </w:hyperlink>
    </w:p>
    <w:p w14:paraId="73C9D43E" w14:textId="4BF6C95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2" w:history="1">
        <w:r w:rsidR="00727A7A" w:rsidRPr="00F6567B">
          <w:rPr>
            <w:rStyle w:val="Hipervnculo"/>
            <w:noProof/>
          </w:rPr>
          <w:t>Tabla 3.9. Caso de uso CU05</w:t>
        </w:r>
        <w:r w:rsidR="00727A7A">
          <w:rPr>
            <w:noProof/>
            <w:webHidden/>
          </w:rPr>
          <w:tab/>
        </w:r>
        <w:r w:rsidR="00727A7A">
          <w:rPr>
            <w:noProof/>
            <w:webHidden/>
          </w:rPr>
          <w:fldChar w:fldCharType="begin"/>
        </w:r>
        <w:r w:rsidR="00727A7A">
          <w:rPr>
            <w:noProof/>
            <w:webHidden/>
          </w:rPr>
          <w:instrText xml:space="preserve"> PAGEREF _Toc168166552 \h </w:instrText>
        </w:r>
        <w:r w:rsidR="00727A7A">
          <w:rPr>
            <w:noProof/>
            <w:webHidden/>
          </w:rPr>
        </w:r>
        <w:r w:rsidR="00727A7A">
          <w:rPr>
            <w:noProof/>
            <w:webHidden/>
          </w:rPr>
          <w:fldChar w:fldCharType="separate"/>
        </w:r>
        <w:r w:rsidR="00727A7A">
          <w:rPr>
            <w:noProof/>
            <w:webHidden/>
          </w:rPr>
          <w:t>31</w:t>
        </w:r>
        <w:r w:rsidR="00727A7A">
          <w:rPr>
            <w:noProof/>
            <w:webHidden/>
          </w:rPr>
          <w:fldChar w:fldCharType="end"/>
        </w:r>
      </w:hyperlink>
    </w:p>
    <w:p w14:paraId="20E03853" w14:textId="6F5E02B0"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3" w:history="1">
        <w:r w:rsidR="00727A7A" w:rsidRPr="00F6567B">
          <w:rPr>
            <w:rStyle w:val="Hipervnculo"/>
            <w:noProof/>
          </w:rPr>
          <w:t>Tabla 3.10. Caso de uso CU06</w:t>
        </w:r>
        <w:r w:rsidR="00727A7A">
          <w:rPr>
            <w:noProof/>
            <w:webHidden/>
          </w:rPr>
          <w:tab/>
        </w:r>
        <w:r w:rsidR="00727A7A">
          <w:rPr>
            <w:noProof/>
            <w:webHidden/>
          </w:rPr>
          <w:fldChar w:fldCharType="begin"/>
        </w:r>
        <w:r w:rsidR="00727A7A">
          <w:rPr>
            <w:noProof/>
            <w:webHidden/>
          </w:rPr>
          <w:instrText xml:space="preserve"> PAGEREF _Toc168166553 \h </w:instrText>
        </w:r>
        <w:r w:rsidR="00727A7A">
          <w:rPr>
            <w:noProof/>
            <w:webHidden/>
          </w:rPr>
        </w:r>
        <w:r w:rsidR="00727A7A">
          <w:rPr>
            <w:noProof/>
            <w:webHidden/>
          </w:rPr>
          <w:fldChar w:fldCharType="separate"/>
        </w:r>
        <w:r w:rsidR="00727A7A">
          <w:rPr>
            <w:noProof/>
            <w:webHidden/>
          </w:rPr>
          <w:t>31</w:t>
        </w:r>
        <w:r w:rsidR="00727A7A">
          <w:rPr>
            <w:noProof/>
            <w:webHidden/>
          </w:rPr>
          <w:fldChar w:fldCharType="end"/>
        </w:r>
      </w:hyperlink>
    </w:p>
    <w:p w14:paraId="54DD8DE9" w14:textId="7982C53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4" w:history="1">
        <w:r w:rsidR="00727A7A" w:rsidRPr="00F6567B">
          <w:rPr>
            <w:rStyle w:val="Hipervnculo"/>
            <w:noProof/>
          </w:rPr>
          <w:t>Tabla 3.11. Caso de uso CU07</w:t>
        </w:r>
        <w:r w:rsidR="00727A7A">
          <w:rPr>
            <w:noProof/>
            <w:webHidden/>
          </w:rPr>
          <w:tab/>
        </w:r>
        <w:r w:rsidR="00727A7A">
          <w:rPr>
            <w:noProof/>
            <w:webHidden/>
          </w:rPr>
          <w:fldChar w:fldCharType="begin"/>
        </w:r>
        <w:r w:rsidR="00727A7A">
          <w:rPr>
            <w:noProof/>
            <w:webHidden/>
          </w:rPr>
          <w:instrText xml:space="preserve"> PAGEREF _Toc168166554 \h </w:instrText>
        </w:r>
        <w:r w:rsidR="00727A7A">
          <w:rPr>
            <w:noProof/>
            <w:webHidden/>
          </w:rPr>
        </w:r>
        <w:r w:rsidR="00727A7A">
          <w:rPr>
            <w:noProof/>
            <w:webHidden/>
          </w:rPr>
          <w:fldChar w:fldCharType="separate"/>
        </w:r>
        <w:r w:rsidR="00727A7A">
          <w:rPr>
            <w:noProof/>
            <w:webHidden/>
          </w:rPr>
          <w:t>32</w:t>
        </w:r>
        <w:r w:rsidR="00727A7A">
          <w:rPr>
            <w:noProof/>
            <w:webHidden/>
          </w:rPr>
          <w:fldChar w:fldCharType="end"/>
        </w:r>
      </w:hyperlink>
    </w:p>
    <w:p w14:paraId="529A019B" w14:textId="658EB676"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5" w:history="1">
        <w:r w:rsidR="00727A7A" w:rsidRPr="00F6567B">
          <w:rPr>
            <w:rStyle w:val="Hipervnculo"/>
            <w:noProof/>
          </w:rPr>
          <w:t>Tabla 3.12. Caso de uso CU08</w:t>
        </w:r>
        <w:r w:rsidR="00727A7A">
          <w:rPr>
            <w:noProof/>
            <w:webHidden/>
          </w:rPr>
          <w:tab/>
        </w:r>
        <w:r w:rsidR="00727A7A">
          <w:rPr>
            <w:noProof/>
            <w:webHidden/>
          </w:rPr>
          <w:fldChar w:fldCharType="begin"/>
        </w:r>
        <w:r w:rsidR="00727A7A">
          <w:rPr>
            <w:noProof/>
            <w:webHidden/>
          </w:rPr>
          <w:instrText xml:space="preserve"> PAGEREF _Toc168166555 \h </w:instrText>
        </w:r>
        <w:r w:rsidR="00727A7A">
          <w:rPr>
            <w:noProof/>
            <w:webHidden/>
          </w:rPr>
        </w:r>
        <w:r w:rsidR="00727A7A">
          <w:rPr>
            <w:noProof/>
            <w:webHidden/>
          </w:rPr>
          <w:fldChar w:fldCharType="separate"/>
        </w:r>
        <w:r w:rsidR="00727A7A">
          <w:rPr>
            <w:noProof/>
            <w:webHidden/>
          </w:rPr>
          <w:t>32</w:t>
        </w:r>
        <w:r w:rsidR="00727A7A">
          <w:rPr>
            <w:noProof/>
            <w:webHidden/>
          </w:rPr>
          <w:fldChar w:fldCharType="end"/>
        </w:r>
      </w:hyperlink>
    </w:p>
    <w:p w14:paraId="793C689A" w14:textId="4A608AE2"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6" w:history="1">
        <w:r w:rsidR="00727A7A" w:rsidRPr="00F6567B">
          <w:rPr>
            <w:rStyle w:val="Hipervnculo"/>
            <w:noProof/>
          </w:rPr>
          <w:t>Tabla 3.13. Caso de uso CU09</w:t>
        </w:r>
        <w:r w:rsidR="00727A7A">
          <w:rPr>
            <w:noProof/>
            <w:webHidden/>
          </w:rPr>
          <w:tab/>
        </w:r>
        <w:r w:rsidR="00727A7A">
          <w:rPr>
            <w:noProof/>
            <w:webHidden/>
          </w:rPr>
          <w:fldChar w:fldCharType="begin"/>
        </w:r>
        <w:r w:rsidR="00727A7A">
          <w:rPr>
            <w:noProof/>
            <w:webHidden/>
          </w:rPr>
          <w:instrText xml:space="preserve"> PAGEREF _Toc168166556 \h </w:instrText>
        </w:r>
        <w:r w:rsidR="00727A7A">
          <w:rPr>
            <w:noProof/>
            <w:webHidden/>
          </w:rPr>
        </w:r>
        <w:r w:rsidR="00727A7A">
          <w:rPr>
            <w:noProof/>
            <w:webHidden/>
          </w:rPr>
          <w:fldChar w:fldCharType="separate"/>
        </w:r>
        <w:r w:rsidR="00727A7A">
          <w:rPr>
            <w:noProof/>
            <w:webHidden/>
          </w:rPr>
          <w:t>32</w:t>
        </w:r>
        <w:r w:rsidR="00727A7A">
          <w:rPr>
            <w:noProof/>
            <w:webHidden/>
          </w:rPr>
          <w:fldChar w:fldCharType="end"/>
        </w:r>
      </w:hyperlink>
    </w:p>
    <w:p w14:paraId="1D85DF39" w14:textId="3B2EEF7E"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7" w:history="1">
        <w:r w:rsidR="00727A7A" w:rsidRPr="00F6567B">
          <w:rPr>
            <w:rStyle w:val="Hipervnculo"/>
            <w:noProof/>
          </w:rPr>
          <w:t>Tabla 3.14. Caso de uso CU10</w:t>
        </w:r>
        <w:r w:rsidR="00727A7A">
          <w:rPr>
            <w:noProof/>
            <w:webHidden/>
          </w:rPr>
          <w:tab/>
        </w:r>
        <w:r w:rsidR="00727A7A">
          <w:rPr>
            <w:noProof/>
            <w:webHidden/>
          </w:rPr>
          <w:fldChar w:fldCharType="begin"/>
        </w:r>
        <w:r w:rsidR="00727A7A">
          <w:rPr>
            <w:noProof/>
            <w:webHidden/>
          </w:rPr>
          <w:instrText xml:space="preserve"> PAGEREF _Toc168166557 \h </w:instrText>
        </w:r>
        <w:r w:rsidR="00727A7A">
          <w:rPr>
            <w:noProof/>
            <w:webHidden/>
          </w:rPr>
        </w:r>
        <w:r w:rsidR="00727A7A">
          <w:rPr>
            <w:noProof/>
            <w:webHidden/>
          </w:rPr>
          <w:fldChar w:fldCharType="separate"/>
        </w:r>
        <w:r w:rsidR="00727A7A">
          <w:rPr>
            <w:noProof/>
            <w:webHidden/>
          </w:rPr>
          <w:t>32</w:t>
        </w:r>
        <w:r w:rsidR="00727A7A">
          <w:rPr>
            <w:noProof/>
            <w:webHidden/>
          </w:rPr>
          <w:fldChar w:fldCharType="end"/>
        </w:r>
      </w:hyperlink>
    </w:p>
    <w:p w14:paraId="33D14A2D" w14:textId="50740E90"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8" w:history="1">
        <w:r w:rsidR="00727A7A" w:rsidRPr="00F6567B">
          <w:rPr>
            <w:rStyle w:val="Hipervnculo"/>
            <w:noProof/>
          </w:rPr>
          <w:t>Tabla 3.15. Caso de uso CU11</w:t>
        </w:r>
        <w:r w:rsidR="00727A7A">
          <w:rPr>
            <w:noProof/>
            <w:webHidden/>
          </w:rPr>
          <w:tab/>
        </w:r>
        <w:r w:rsidR="00727A7A">
          <w:rPr>
            <w:noProof/>
            <w:webHidden/>
          </w:rPr>
          <w:fldChar w:fldCharType="begin"/>
        </w:r>
        <w:r w:rsidR="00727A7A">
          <w:rPr>
            <w:noProof/>
            <w:webHidden/>
          </w:rPr>
          <w:instrText xml:space="preserve"> PAGEREF _Toc168166558 \h </w:instrText>
        </w:r>
        <w:r w:rsidR="00727A7A">
          <w:rPr>
            <w:noProof/>
            <w:webHidden/>
          </w:rPr>
        </w:r>
        <w:r w:rsidR="00727A7A">
          <w:rPr>
            <w:noProof/>
            <w:webHidden/>
          </w:rPr>
          <w:fldChar w:fldCharType="separate"/>
        </w:r>
        <w:r w:rsidR="00727A7A">
          <w:rPr>
            <w:noProof/>
            <w:webHidden/>
          </w:rPr>
          <w:t>33</w:t>
        </w:r>
        <w:r w:rsidR="00727A7A">
          <w:rPr>
            <w:noProof/>
            <w:webHidden/>
          </w:rPr>
          <w:fldChar w:fldCharType="end"/>
        </w:r>
      </w:hyperlink>
    </w:p>
    <w:p w14:paraId="7F176A39" w14:textId="10CDE292"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59" w:history="1">
        <w:r w:rsidR="00727A7A" w:rsidRPr="00F6567B">
          <w:rPr>
            <w:rStyle w:val="Hipervnculo"/>
            <w:noProof/>
          </w:rPr>
          <w:t>Tabla 3.16. Caso de uso CU12</w:t>
        </w:r>
        <w:r w:rsidR="00727A7A">
          <w:rPr>
            <w:noProof/>
            <w:webHidden/>
          </w:rPr>
          <w:tab/>
        </w:r>
        <w:r w:rsidR="00727A7A">
          <w:rPr>
            <w:noProof/>
            <w:webHidden/>
          </w:rPr>
          <w:fldChar w:fldCharType="begin"/>
        </w:r>
        <w:r w:rsidR="00727A7A">
          <w:rPr>
            <w:noProof/>
            <w:webHidden/>
          </w:rPr>
          <w:instrText xml:space="preserve"> PAGEREF _Toc168166559 \h </w:instrText>
        </w:r>
        <w:r w:rsidR="00727A7A">
          <w:rPr>
            <w:noProof/>
            <w:webHidden/>
          </w:rPr>
        </w:r>
        <w:r w:rsidR="00727A7A">
          <w:rPr>
            <w:noProof/>
            <w:webHidden/>
          </w:rPr>
          <w:fldChar w:fldCharType="separate"/>
        </w:r>
        <w:r w:rsidR="00727A7A">
          <w:rPr>
            <w:noProof/>
            <w:webHidden/>
          </w:rPr>
          <w:t>33</w:t>
        </w:r>
        <w:r w:rsidR="00727A7A">
          <w:rPr>
            <w:noProof/>
            <w:webHidden/>
          </w:rPr>
          <w:fldChar w:fldCharType="end"/>
        </w:r>
      </w:hyperlink>
    </w:p>
    <w:p w14:paraId="405310A8" w14:textId="0BFC41C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0" w:history="1">
        <w:r w:rsidR="00727A7A" w:rsidRPr="00F6567B">
          <w:rPr>
            <w:rStyle w:val="Hipervnculo"/>
            <w:noProof/>
          </w:rPr>
          <w:t>Tabla 3.17. Caso de uso CU13</w:t>
        </w:r>
        <w:r w:rsidR="00727A7A">
          <w:rPr>
            <w:noProof/>
            <w:webHidden/>
          </w:rPr>
          <w:tab/>
        </w:r>
        <w:r w:rsidR="00727A7A">
          <w:rPr>
            <w:noProof/>
            <w:webHidden/>
          </w:rPr>
          <w:fldChar w:fldCharType="begin"/>
        </w:r>
        <w:r w:rsidR="00727A7A">
          <w:rPr>
            <w:noProof/>
            <w:webHidden/>
          </w:rPr>
          <w:instrText xml:space="preserve"> PAGEREF _Toc168166560 \h </w:instrText>
        </w:r>
        <w:r w:rsidR="00727A7A">
          <w:rPr>
            <w:noProof/>
            <w:webHidden/>
          </w:rPr>
        </w:r>
        <w:r w:rsidR="00727A7A">
          <w:rPr>
            <w:noProof/>
            <w:webHidden/>
          </w:rPr>
          <w:fldChar w:fldCharType="separate"/>
        </w:r>
        <w:r w:rsidR="00727A7A">
          <w:rPr>
            <w:noProof/>
            <w:webHidden/>
          </w:rPr>
          <w:t>33</w:t>
        </w:r>
        <w:r w:rsidR="00727A7A">
          <w:rPr>
            <w:noProof/>
            <w:webHidden/>
          </w:rPr>
          <w:fldChar w:fldCharType="end"/>
        </w:r>
      </w:hyperlink>
    </w:p>
    <w:p w14:paraId="4DB2D1ED" w14:textId="01AFB9B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1" w:history="1">
        <w:r w:rsidR="00727A7A" w:rsidRPr="00F6567B">
          <w:rPr>
            <w:rStyle w:val="Hipervnculo"/>
            <w:noProof/>
          </w:rPr>
          <w:t>Tabla 3.18. Caso de uso CU14</w:t>
        </w:r>
        <w:r w:rsidR="00727A7A">
          <w:rPr>
            <w:noProof/>
            <w:webHidden/>
          </w:rPr>
          <w:tab/>
        </w:r>
        <w:r w:rsidR="00727A7A">
          <w:rPr>
            <w:noProof/>
            <w:webHidden/>
          </w:rPr>
          <w:fldChar w:fldCharType="begin"/>
        </w:r>
        <w:r w:rsidR="00727A7A">
          <w:rPr>
            <w:noProof/>
            <w:webHidden/>
          </w:rPr>
          <w:instrText xml:space="preserve"> PAGEREF _Toc168166561 \h </w:instrText>
        </w:r>
        <w:r w:rsidR="00727A7A">
          <w:rPr>
            <w:noProof/>
            <w:webHidden/>
          </w:rPr>
        </w:r>
        <w:r w:rsidR="00727A7A">
          <w:rPr>
            <w:noProof/>
            <w:webHidden/>
          </w:rPr>
          <w:fldChar w:fldCharType="separate"/>
        </w:r>
        <w:r w:rsidR="00727A7A">
          <w:rPr>
            <w:noProof/>
            <w:webHidden/>
          </w:rPr>
          <w:t>33</w:t>
        </w:r>
        <w:r w:rsidR="00727A7A">
          <w:rPr>
            <w:noProof/>
            <w:webHidden/>
          </w:rPr>
          <w:fldChar w:fldCharType="end"/>
        </w:r>
      </w:hyperlink>
    </w:p>
    <w:p w14:paraId="602C4338" w14:textId="4179BF72"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2" w:history="1">
        <w:r w:rsidR="00727A7A" w:rsidRPr="00F6567B">
          <w:rPr>
            <w:rStyle w:val="Hipervnculo"/>
            <w:noProof/>
          </w:rPr>
          <w:t>Tabla 3.19. Caso de uso CU15</w:t>
        </w:r>
        <w:r w:rsidR="00727A7A">
          <w:rPr>
            <w:noProof/>
            <w:webHidden/>
          </w:rPr>
          <w:tab/>
        </w:r>
        <w:r w:rsidR="00727A7A">
          <w:rPr>
            <w:noProof/>
            <w:webHidden/>
          </w:rPr>
          <w:fldChar w:fldCharType="begin"/>
        </w:r>
        <w:r w:rsidR="00727A7A">
          <w:rPr>
            <w:noProof/>
            <w:webHidden/>
          </w:rPr>
          <w:instrText xml:space="preserve"> PAGEREF _Toc168166562 \h </w:instrText>
        </w:r>
        <w:r w:rsidR="00727A7A">
          <w:rPr>
            <w:noProof/>
            <w:webHidden/>
          </w:rPr>
        </w:r>
        <w:r w:rsidR="00727A7A">
          <w:rPr>
            <w:noProof/>
            <w:webHidden/>
          </w:rPr>
          <w:fldChar w:fldCharType="separate"/>
        </w:r>
        <w:r w:rsidR="00727A7A">
          <w:rPr>
            <w:noProof/>
            <w:webHidden/>
          </w:rPr>
          <w:t>34</w:t>
        </w:r>
        <w:r w:rsidR="00727A7A">
          <w:rPr>
            <w:noProof/>
            <w:webHidden/>
          </w:rPr>
          <w:fldChar w:fldCharType="end"/>
        </w:r>
      </w:hyperlink>
    </w:p>
    <w:p w14:paraId="1D1B982F" w14:textId="699D7E51"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3" w:history="1">
        <w:r w:rsidR="00727A7A" w:rsidRPr="00F6567B">
          <w:rPr>
            <w:rStyle w:val="Hipervnculo"/>
            <w:noProof/>
          </w:rPr>
          <w:t>Tabla 3.20. Caso de uso CU16</w:t>
        </w:r>
        <w:r w:rsidR="00727A7A">
          <w:rPr>
            <w:noProof/>
            <w:webHidden/>
          </w:rPr>
          <w:tab/>
        </w:r>
        <w:r w:rsidR="00727A7A">
          <w:rPr>
            <w:noProof/>
            <w:webHidden/>
          </w:rPr>
          <w:fldChar w:fldCharType="begin"/>
        </w:r>
        <w:r w:rsidR="00727A7A">
          <w:rPr>
            <w:noProof/>
            <w:webHidden/>
          </w:rPr>
          <w:instrText xml:space="preserve"> PAGEREF _Toc168166563 \h </w:instrText>
        </w:r>
        <w:r w:rsidR="00727A7A">
          <w:rPr>
            <w:noProof/>
            <w:webHidden/>
          </w:rPr>
        </w:r>
        <w:r w:rsidR="00727A7A">
          <w:rPr>
            <w:noProof/>
            <w:webHidden/>
          </w:rPr>
          <w:fldChar w:fldCharType="separate"/>
        </w:r>
        <w:r w:rsidR="00727A7A">
          <w:rPr>
            <w:noProof/>
            <w:webHidden/>
          </w:rPr>
          <w:t>34</w:t>
        </w:r>
        <w:r w:rsidR="00727A7A">
          <w:rPr>
            <w:noProof/>
            <w:webHidden/>
          </w:rPr>
          <w:fldChar w:fldCharType="end"/>
        </w:r>
      </w:hyperlink>
    </w:p>
    <w:p w14:paraId="46A9F893" w14:textId="7ECED13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4" w:history="1">
        <w:r w:rsidR="00727A7A" w:rsidRPr="00F6567B">
          <w:rPr>
            <w:rStyle w:val="Hipervnculo"/>
            <w:noProof/>
          </w:rPr>
          <w:t>Tabla 3.21. Caso de uso CU17</w:t>
        </w:r>
        <w:r w:rsidR="00727A7A">
          <w:rPr>
            <w:noProof/>
            <w:webHidden/>
          </w:rPr>
          <w:tab/>
        </w:r>
        <w:r w:rsidR="00727A7A">
          <w:rPr>
            <w:noProof/>
            <w:webHidden/>
          </w:rPr>
          <w:fldChar w:fldCharType="begin"/>
        </w:r>
        <w:r w:rsidR="00727A7A">
          <w:rPr>
            <w:noProof/>
            <w:webHidden/>
          </w:rPr>
          <w:instrText xml:space="preserve"> PAGEREF _Toc168166564 \h </w:instrText>
        </w:r>
        <w:r w:rsidR="00727A7A">
          <w:rPr>
            <w:noProof/>
            <w:webHidden/>
          </w:rPr>
        </w:r>
        <w:r w:rsidR="00727A7A">
          <w:rPr>
            <w:noProof/>
            <w:webHidden/>
          </w:rPr>
          <w:fldChar w:fldCharType="separate"/>
        </w:r>
        <w:r w:rsidR="00727A7A">
          <w:rPr>
            <w:noProof/>
            <w:webHidden/>
          </w:rPr>
          <w:t>34</w:t>
        </w:r>
        <w:r w:rsidR="00727A7A">
          <w:rPr>
            <w:noProof/>
            <w:webHidden/>
          </w:rPr>
          <w:fldChar w:fldCharType="end"/>
        </w:r>
      </w:hyperlink>
    </w:p>
    <w:p w14:paraId="01B1ED68" w14:textId="0070EAB0"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5" w:history="1">
        <w:r w:rsidR="00727A7A" w:rsidRPr="00F6567B">
          <w:rPr>
            <w:rStyle w:val="Hipervnculo"/>
            <w:noProof/>
          </w:rPr>
          <w:t>Tabla 3.22. Caso de uso CU18</w:t>
        </w:r>
        <w:r w:rsidR="00727A7A">
          <w:rPr>
            <w:noProof/>
            <w:webHidden/>
          </w:rPr>
          <w:tab/>
        </w:r>
        <w:r w:rsidR="00727A7A">
          <w:rPr>
            <w:noProof/>
            <w:webHidden/>
          </w:rPr>
          <w:fldChar w:fldCharType="begin"/>
        </w:r>
        <w:r w:rsidR="00727A7A">
          <w:rPr>
            <w:noProof/>
            <w:webHidden/>
          </w:rPr>
          <w:instrText xml:space="preserve"> PAGEREF _Toc168166565 \h </w:instrText>
        </w:r>
        <w:r w:rsidR="00727A7A">
          <w:rPr>
            <w:noProof/>
            <w:webHidden/>
          </w:rPr>
        </w:r>
        <w:r w:rsidR="00727A7A">
          <w:rPr>
            <w:noProof/>
            <w:webHidden/>
          </w:rPr>
          <w:fldChar w:fldCharType="separate"/>
        </w:r>
        <w:r w:rsidR="00727A7A">
          <w:rPr>
            <w:noProof/>
            <w:webHidden/>
          </w:rPr>
          <w:t>34</w:t>
        </w:r>
        <w:r w:rsidR="00727A7A">
          <w:rPr>
            <w:noProof/>
            <w:webHidden/>
          </w:rPr>
          <w:fldChar w:fldCharType="end"/>
        </w:r>
      </w:hyperlink>
    </w:p>
    <w:p w14:paraId="21ED65A2" w14:textId="74F107B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6" w:history="1">
        <w:r w:rsidR="00727A7A" w:rsidRPr="00F6567B">
          <w:rPr>
            <w:rStyle w:val="Hipervnculo"/>
            <w:noProof/>
          </w:rPr>
          <w:t>Tabla 3.23. Caso de uso CU19</w:t>
        </w:r>
        <w:r w:rsidR="00727A7A">
          <w:rPr>
            <w:noProof/>
            <w:webHidden/>
          </w:rPr>
          <w:tab/>
        </w:r>
        <w:r w:rsidR="00727A7A">
          <w:rPr>
            <w:noProof/>
            <w:webHidden/>
          </w:rPr>
          <w:fldChar w:fldCharType="begin"/>
        </w:r>
        <w:r w:rsidR="00727A7A">
          <w:rPr>
            <w:noProof/>
            <w:webHidden/>
          </w:rPr>
          <w:instrText xml:space="preserve"> PAGEREF _Toc168166566 \h </w:instrText>
        </w:r>
        <w:r w:rsidR="00727A7A">
          <w:rPr>
            <w:noProof/>
            <w:webHidden/>
          </w:rPr>
        </w:r>
        <w:r w:rsidR="00727A7A">
          <w:rPr>
            <w:noProof/>
            <w:webHidden/>
          </w:rPr>
          <w:fldChar w:fldCharType="separate"/>
        </w:r>
        <w:r w:rsidR="00727A7A">
          <w:rPr>
            <w:noProof/>
            <w:webHidden/>
          </w:rPr>
          <w:t>35</w:t>
        </w:r>
        <w:r w:rsidR="00727A7A">
          <w:rPr>
            <w:noProof/>
            <w:webHidden/>
          </w:rPr>
          <w:fldChar w:fldCharType="end"/>
        </w:r>
      </w:hyperlink>
    </w:p>
    <w:p w14:paraId="2B60A9D5" w14:textId="7451CA6C"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7" w:history="1">
        <w:r w:rsidR="00727A7A" w:rsidRPr="00F6567B">
          <w:rPr>
            <w:rStyle w:val="Hipervnculo"/>
            <w:noProof/>
          </w:rPr>
          <w:t>Tabla 3.24. Caso de uso CU20</w:t>
        </w:r>
        <w:r w:rsidR="00727A7A">
          <w:rPr>
            <w:noProof/>
            <w:webHidden/>
          </w:rPr>
          <w:tab/>
        </w:r>
        <w:r w:rsidR="00727A7A">
          <w:rPr>
            <w:noProof/>
            <w:webHidden/>
          </w:rPr>
          <w:fldChar w:fldCharType="begin"/>
        </w:r>
        <w:r w:rsidR="00727A7A">
          <w:rPr>
            <w:noProof/>
            <w:webHidden/>
          </w:rPr>
          <w:instrText xml:space="preserve"> PAGEREF _Toc168166567 \h </w:instrText>
        </w:r>
        <w:r w:rsidR="00727A7A">
          <w:rPr>
            <w:noProof/>
            <w:webHidden/>
          </w:rPr>
        </w:r>
        <w:r w:rsidR="00727A7A">
          <w:rPr>
            <w:noProof/>
            <w:webHidden/>
          </w:rPr>
          <w:fldChar w:fldCharType="separate"/>
        </w:r>
        <w:r w:rsidR="00727A7A">
          <w:rPr>
            <w:noProof/>
            <w:webHidden/>
          </w:rPr>
          <w:t>35</w:t>
        </w:r>
        <w:r w:rsidR="00727A7A">
          <w:rPr>
            <w:noProof/>
            <w:webHidden/>
          </w:rPr>
          <w:fldChar w:fldCharType="end"/>
        </w:r>
      </w:hyperlink>
    </w:p>
    <w:p w14:paraId="366020C7" w14:textId="44A4779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8" w:history="1">
        <w:r w:rsidR="00727A7A" w:rsidRPr="00F6567B">
          <w:rPr>
            <w:rStyle w:val="Hipervnculo"/>
            <w:noProof/>
          </w:rPr>
          <w:t>Tabla 3.25. Plantilla de los Requisitos</w:t>
        </w:r>
        <w:r w:rsidR="00727A7A">
          <w:rPr>
            <w:noProof/>
            <w:webHidden/>
          </w:rPr>
          <w:tab/>
        </w:r>
        <w:r w:rsidR="00727A7A">
          <w:rPr>
            <w:noProof/>
            <w:webHidden/>
          </w:rPr>
          <w:fldChar w:fldCharType="begin"/>
        </w:r>
        <w:r w:rsidR="00727A7A">
          <w:rPr>
            <w:noProof/>
            <w:webHidden/>
          </w:rPr>
          <w:instrText xml:space="preserve"> PAGEREF _Toc168166568 \h </w:instrText>
        </w:r>
        <w:r w:rsidR="00727A7A">
          <w:rPr>
            <w:noProof/>
            <w:webHidden/>
          </w:rPr>
        </w:r>
        <w:r w:rsidR="00727A7A">
          <w:rPr>
            <w:noProof/>
            <w:webHidden/>
          </w:rPr>
          <w:fldChar w:fldCharType="separate"/>
        </w:r>
        <w:r w:rsidR="00727A7A">
          <w:rPr>
            <w:noProof/>
            <w:webHidden/>
          </w:rPr>
          <w:t>35</w:t>
        </w:r>
        <w:r w:rsidR="00727A7A">
          <w:rPr>
            <w:noProof/>
            <w:webHidden/>
          </w:rPr>
          <w:fldChar w:fldCharType="end"/>
        </w:r>
      </w:hyperlink>
    </w:p>
    <w:p w14:paraId="20D64850" w14:textId="1ACBC28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69" w:history="1">
        <w:r w:rsidR="00727A7A" w:rsidRPr="00F6567B">
          <w:rPr>
            <w:rStyle w:val="Hipervnculo"/>
            <w:noProof/>
          </w:rPr>
          <w:t>Tabla 3.26. Requisito F-U-C01</w:t>
        </w:r>
        <w:r w:rsidR="00727A7A">
          <w:rPr>
            <w:noProof/>
            <w:webHidden/>
          </w:rPr>
          <w:tab/>
        </w:r>
        <w:r w:rsidR="00727A7A">
          <w:rPr>
            <w:noProof/>
            <w:webHidden/>
          </w:rPr>
          <w:fldChar w:fldCharType="begin"/>
        </w:r>
        <w:r w:rsidR="00727A7A">
          <w:rPr>
            <w:noProof/>
            <w:webHidden/>
          </w:rPr>
          <w:instrText xml:space="preserve"> PAGEREF _Toc168166569 \h </w:instrText>
        </w:r>
        <w:r w:rsidR="00727A7A">
          <w:rPr>
            <w:noProof/>
            <w:webHidden/>
          </w:rPr>
        </w:r>
        <w:r w:rsidR="00727A7A">
          <w:rPr>
            <w:noProof/>
            <w:webHidden/>
          </w:rPr>
          <w:fldChar w:fldCharType="separate"/>
        </w:r>
        <w:r w:rsidR="00727A7A">
          <w:rPr>
            <w:noProof/>
            <w:webHidden/>
          </w:rPr>
          <w:t>36</w:t>
        </w:r>
        <w:r w:rsidR="00727A7A">
          <w:rPr>
            <w:noProof/>
            <w:webHidden/>
          </w:rPr>
          <w:fldChar w:fldCharType="end"/>
        </w:r>
      </w:hyperlink>
    </w:p>
    <w:p w14:paraId="57A0EC9E" w14:textId="3DB025A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0" w:history="1">
        <w:r w:rsidR="00727A7A" w:rsidRPr="00F6567B">
          <w:rPr>
            <w:rStyle w:val="Hipervnculo"/>
            <w:noProof/>
          </w:rPr>
          <w:t>Tabla 3.27. Requisito F-S-R02</w:t>
        </w:r>
        <w:r w:rsidR="00727A7A">
          <w:rPr>
            <w:noProof/>
            <w:webHidden/>
          </w:rPr>
          <w:tab/>
        </w:r>
        <w:r w:rsidR="00727A7A">
          <w:rPr>
            <w:noProof/>
            <w:webHidden/>
          </w:rPr>
          <w:fldChar w:fldCharType="begin"/>
        </w:r>
        <w:r w:rsidR="00727A7A">
          <w:rPr>
            <w:noProof/>
            <w:webHidden/>
          </w:rPr>
          <w:instrText xml:space="preserve"> PAGEREF _Toc168166570 \h </w:instrText>
        </w:r>
        <w:r w:rsidR="00727A7A">
          <w:rPr>
            <w:noProof/>
            <w:webHidden/>
          </w:rPr>
        </w:r>
        <w:r w:rsidR="00727A7A">
          <w:rPr>
            <w:noProof/>
            <w:webHidden/>
          </w:rPr>
          <w:fldChar w:fldCharType="separate"/>
        </w:r>
        <w:r w:rsidR="00727A7A">
          <w:rPr>
            <w:noProof/>
            <w:webHidden/>
          </w:rPr>
          <w:t>36</w:t>
        </w:r>
        <w:r w:rsidR="00727A7A">
          <w:rPr>
            <w:noProof/>
            <w:webHidden/>
          </w:rPr>
          <w:fldChar w:fldCharType="end"/>
        </w:r>
      </w:hyperlink>
    </w:p>
    <w:p w14:paraId="53A25525" w14:textId="3EF34CD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1" w:history="1">
        <w:r w:rsidR="00727A7A" w:rsidRPr="00F6567B">
          <w:rPr>
            <w:rStyle w:val="Hipervnculo"/>
            <w:noProof/>
          </w:rPr>
          <w:t>Tabla 3.28. Requisito F-U-C03</w:t>
        </w:r>
        <w:r w:rsidR="00727A7A">
          <w:rPr>
            <w:noProof/>
            <w:webHidden/>
          </w:rPr>
          <w:tab/>
        </w:r>
        <w:r w:rsidR="00727A7A">
          <w:rPr>
            <w:noProof/>
            <w:webHidden/>
          </w:rPr>
          <w:fldChar w:fldCharType="begin"/>
        </w:r>
        <w:r w:rsidR="00727A7A">
          <w:rPr>
            <w:noProof/>
            <w:webHidden/>
          </w:rPr>
          <w:instrText xml:space="preserve"> PAGEREF _Toc168166571 \h </w:instrText>
        </w:r>
        <w:r w:rsidR="00727A7A">
          <w:rPr>
            <w:noProof/>
            <w:webHidden/>
          </w:rPr>
        </w:r>
        <w:r w:rsidR="00727A7A">
          <w:rPr>
            <w:noProof/>
            <w:webHidden/>
          </w:rPr>
          <w:fldChar w:fldCharType="separate"/>
        </w:r>
        <w:r w:rsidR="00727A7A">
          <w:rPr>
            <w:noProof/>
            <w:webHidden/>
          </w:rPr>
          <w:t>37</w:t>
        </w:r>
        <w:r w:rsidR="00727A7A">
          <w:rPr>
            <w:noProof/>
            <w:webHidden/>
          </w:rPr>
          <w:fldChar w:fldCharType="end"/>
        </w:r>
      </w:hyperlink>
    </w:p>
    <w:p w14:paraId="15A94DED" w14:textId="1025C75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2" w:history="1">
        <w:r w:rsidR="00727A7A" w:rsidRPr="00F6567B">
          <w:rPr>
            <w:rStyle w:val="Hipervnculo"/>
            <w:noProof/>
          </w:rPr>
          <w:t>Tabla 3.29. Requisito F-S-R04</w:t>
        </w:r>
        <w:r w:rsidR="00727A7A">
          <w:rPr>
            <w:noProof/>
            <w:webHidden/>
          </w:rPr>
          <w:tab/>
        </w:r>
        <w:r w:rsidR="00727A7A">
          <w:rPr>
            <w:noProof/>
            <w:webHidden/>
          </w:rPr>
          <w:fldChar w:fldCharType="begin"/>
        </w:r>
        <w:r w:rsidR="00727A7A">
          <w:rPr>
            <w:noProof/>
            <w:webHidden/>
          </w:rPr>
          <w:instrText xml:space="preserve"> PAGEREF _Toc168166572 \h </w:instrText>
        </w:r>
        <w:r w:rsidR="00727A7A">
          <w:rPr>
            <w:noProof/>
            <w:webHidden/>
          </w:rPr>
        </w:r>
        <w:r w:rsidR="00727A7A">
          <w:rPr>
            <w:noProof/>
            <w:webHidden/>
          </w:rPr>
          <w:fldChar w:fldCharType="separate"/>
        </w:r>
        <w:r w:rsidR="00727A7A">
          <w:rPr>
            <w:noProof/>
            <w:webHidden/>
          </w:rPr>
          <w:t>37</w:t>
        </w:r>
        <w:r w:rsidR="00727A7A">
          <w:rPr>
            <w:noProof/>
            <w:webHidden/>
          </w:rPr>
          <w:fldChar w:fldCharType="end"/>
        </w:r>
      </w:hyperlink>
    </w:p>
    <w:p w14:paraId="1B1F3CA4" w14:textId="4839462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3" w:history="1">
        <w:r w:rsidR="00727A7A" w:rsidRPr="00F6567B">
          <w:rPr>
            <w:rStyle w:val="Hipervnculo"/>
            <w:noProof/>
          </w:rPr>
          <w:t>Tabla 3.30. Requisito F-U-C05</w:t>
        </w:r>
        <w:r w:rsidR="00727A7A">
          <w:rPr>
            <w:noProof/>
            <w:webHidden/>
          </w:rPr>
          <w:tab/>
        </w:r>
        <w:r w:rsidR="00727A7A">
          <w:rPr>
            <w:noProof/>
            <w:webHidden/>
          </w:rPr>
          <w:fldChar w:fldCharType="begin"/>
        </w:r>
        <w:r w:rsidR="00727A7A">
          <w:rPr>
            <w:noProof/>
            <w:webHidden/>
          </w:rPr>
          <w:instrText xml:space="preserve"> PAGEREF _Toc168166573 \h </w:instrText>
        </w:r>
        <w:r w:rsidR="00727A7A">
          <w:rPr>
            <w:noProof/>
            <w:webHidden/>
          </w:rPr>
        </w:r>
        <w:r w:rsidR="00727A7A">
          <w:rPr>
            <w:noProof/>
            <w:webHidden/>
          </w:rPr>
          <w:fldChar w:fldCharType="separate"/>
        </w:r>
        <w:r w:rsidR="00727A7A">
          <w:rPr>
            <w:noProof/>
            <w:webHidden/>
          </w:rPr>
          <w:t>37</w:t>
        </w:r>
        <w:r w:rsidR="00727A7A">
          <w:rPr>
            <w:noProof/>
            <w:webHidden/>
          </w:rPr>
          <w:fldChar w:fldCharType="end"/>
        </w:r>
      </w:hyperlink>
    </w:p>
    <w:p w14:paraId="18661441" w14:textId="1A5D9AE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4" w:history="1">
        <w:r w:rsidR="00727A7A" w:rsidRPr="00F6567B">
          <w:rPr>
            <w:rStyle w:val="Hipervnculo"/>
            <w:noProof/>
          </w:rPr>
          <w:t>Tabla 3.31. Requisito F-U-C06</w:t>
        </w:r>
        <w:r w:rsidR="00727A7A">
          <w:rPr>
            <w:noProof/>
            <w:webHidden/>
          </w:rPr>
          <w:tab/>
        </w:r>
        <w:r w:rsidR="00727A7A">
          <w:rPr>
            <w:noProof/>
            <w:webHidden/>
          </w:rPr>
          <w:fldChar w:fldCharType="begin"/>
        </w:r>
        <w:r w:rsidR="00727A7A">
          <w:rPr>
            <w:noProof/>
            <w:webHidden/>
          </w:rPr>
          <w:instrText xml:space="preserve"> PAGEREF _Toc168166574 \h </w:instrText>
        </w:r>
        <w:r w:rsidR="00727A7A">
          <w:rPr>
            <w:noProof/>
            <w:webHidden/>
          </w:rPr>
        </w:r>
        <w:r w:rsidR="00727A7A">
          <w:rPr>
            <w:noProof/>
            <w:webHidden/>
          </w:rPr>
          <w:fldChar w:fldCharType="separate"/>
        </w:r>
        <w:r w:rsidR="00727A7A">
          <w:rPr>
            <w:noProof/>
            <w:webHidden/>
          </w:rPr>
          <w:t>37</w:t>
        </w:r>
        <w:r w:rsidR="00727A7A">
          <w:rPr>
            <w:noProof/>
            <w:webHidden/>
          </w:rPr>
          <w:fldChar w:fldCharType="end"/>
        </w:r>
      </w:hyperlink>
    </w:p>
    <w:p w14:paraId="1F23CFB1" w14:textId="0E2826BA"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5" w:history="1">
        <w:r w:rsidR="00727A7A" w:rsidRPr="00F6567B">
          <w:rPr>
            <w:rStyle w:val="Hipervnculo"/>
            <w:noProof/>
          </w:rPr>
          <w:t>Tabla 3.32. Requisito F-S-R07</w:t>
        </w:r>
        <w:r w:rsidR="00727A7A">
          <w:rPr>
            <w:noProof/>
            <w:webHidden/>
          </w:rPr>
          <w:tab/>
        </w:r>
        <w:r w:rsidR="00727A7A">
          <w:rPr>
            <w:noProof/>
            <w:webHidden/>
          </w:rPr>
          <w:fldChar w:fldCharType="begin"/>
        </w:r>
        <w:r w:rsidR="00727A7A">
          <w:rPr>
            <w:noProof/>
            <w:webHidden/>
          </w:rPr>
          <w:instrText xml:space="preserve"> PAGEREF _Toc168166575 \h </w:instrText>
        </w:r>
        <w:r w:rsidR="00727A7A">
          <w:rPr>
            <w:noProof/>
            <w:webHidden/>
          </w:rPr>
        </w:r>
        <w:r w:rsidR="00727A7A">
          <w:rPr>
            <w:noProof/>
            <w:webHidden/>
          </w:rPr>
          <w:fldChar w:fldCharType="separate"/>
        </w:r>
        <w:r w:rsidR="00727A7A">
          <w:rPr>
            <w:noProof/>
            <w:webHidden/>
          </w:rPr>
          <w:t>38</w:t>
        </w:r>
        <w:r w:rsidR="00727A7A">
          <w:rPr>
            <w:noProof/>
            <w:webHidden/>
          </w:rPr>
          <w:fldChar w:fldCharType="end"/>
        </w:r>
      </w:hyperlink>
    </w:p>
    <w:p w14:paraId="3BE3771E" w14:textId="34E6773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6" w:history="1">
        <w:r w:rsidR="00727A7A" w:rsidRPr="00F6567B">
          <w:rPr>
            <w:rStyle w:val="Hipervnculo"/>
            <w:noProof/>
          </w:rPr>
          <w:t>Tabla 3.33. Requisito F-S-C08</w:t>
        </w:r>
        <w:r w:rsidR="00727A7A">
          <w:rPr>
            <w:noProof/>
            <w:webHidden/>
          </w:rPr>
          <w:tab/>
        </w:r>
        <w:r w:rsidR="00727A7A">
          <w:rPr>
            <w:noProof/>
            <w:webHidden/>
          </w:rPr>
          <w:fldChar w:fldCharType="begin"/>
        </w:r>
        <w:r w:rsidR="00727A7A">
          <w:rPr>
            <w:noProof/>
            <w:webHidden/>
          </w:rPr>
          <w:instrText xml:space="preserve"> PAGEREF _Toc168166576 \h </w:instrText>
        </w:r>
        <w:r w:rsidR="00727A7A">
          <w:rPr>
            <w:noProof/>
            <w:webHidden/>
          </w:rPr>
        </w:r>
        <w:r w:rsidR="00727A7A">
          <w:rPr>
            <w:noProof/>
            <w:webHidden/>
          </w:rPr>
          <w:fldChar w:fldCharType="separate"/>
        </w:r>
        <w:r w:rsidR="00727A7A">
          <w:rPr>
            <w:noProof/>
            <w:webHidden/>
          </w:rPr>
          <w:t>38</w:t>
        </w:r>
        <w:r w:rsidR="00727A7A">
          <w:rPr>
            <w:noProof/>
            <w:webHidden/>
          </w:rPr>
          <w:fldChar w:fldCharType="end"/>
        </w:r>
      </w:hyperlink>
    </w:p>
    <w:p w14:paraId="205D8E1F" w14:textId="6A739456"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7" w:history="1">
        <w:r w:rsidR="00727A7A" w:rsidRPr="00F6567B">
          <w:rPr>
            <w:rStyle w:val="Hipervnculo"/>
            <w:noProof/>
          </w:rPr>
          <w:t>Tabla 3.34. Requisito F-U-C09</w:t>
        </w:r>
        <w:r w:rsidR="00727A7A">
          <w:rPr>
            <w:noProof/>
            <w:webHidden/>
          </w:rPr>
          <w:tab/>
        </w:r>
        <w:r w:rsidR="00727A7A">
          <w:rPr>
            <w:noProof/>
            <w:webHidden/>
          </w:rPr>
          <w:fldChar w:fldCharType="begin"/>
        </w:r>
        <w:r w:rsidR="00727A7A">
          <w:rPr>
            <w:noProof/>
            <w:webHidden/>
          </w:rPr>
          <w:instrText xml:space="preserve"> PAGEREF _Toc168166577 \h </w:instrText>
        </w:r>
        <w:r w:rsidR="00727A7A">
          <w:rPr>
            <w:noProof/>
            <w:webHidden/>
          </w:rPr>
        </w:r>
        <w:r w:rsidR="00727A7A">
          <w:rPr>
            <w:noProof/>
            <w:webHidden/>
          </w:rPr>
          <w:fldChar w:fldCharType="separate"/>
        </w:r>
        <w:r w:rsidR="00727A7A">
          <w:rPr>
            <w:noProof/>
            <w:webHidden/>
          </w:rPr>
          <w:t>38</w:t>
        </w:r>
        <w:r w:rsidR="00727A7A">
          <w:rPr>
            <w:noProof/>
            <w:webHidden/>
          </w:rPr>
          <w:fldChar w:fldCharType="end"/>
        </w:r>
      </w:hyperlink>
    </w:p>
    <w:p w14:paraId="4021F508" w14:textId="02DCFB3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8" w:history="1">
        <w:r w:rsidR="00727A7A" w:rsidRPr="00F6567B">
          <w:rPr>
            <w:rStyle w:val="Hipervnculo"/>
            <w:noProof/>
          </w:rPr>
          <w:t>Tabla 3.35. Requisito F-S-R10</w:t>
        </w:r>
        <w:r w:rsidR="00727A7A">
          <w:rPr>
            <w:noProof/>
            <w:webHidden/>
          </w:rPr>
          <w:tab/>
        </w:r>
        <w:r w:rsidR="00727A7A">
          <w:rPr>
            <w:noProof/>
            <w:webHidden/>
          </w:rPr>
          <w:fldChar w:fldCharType="begin"/>
        </w:r>
        <w:r w:rsidR="00727A7A">
          <w:rPr>
            <w:noProof/>
            <w:webHidden/>
          </w:rPr>
          <w:instrText xml:space="preserve"> PAGEREF _Toc168166578 \h </w:instrText>
        </w:r>
        <w:r w:rsidR="00727A7A">
          <w:rPr>
            <w:noProof/>
            <w:webHidden/>
          </w:rPr>
        </w:r>
        <w:r w:rsidR="00727A7A">
          <w:rPr>
            <w:noProof/>
            <w:webHidden/>
          </w:rPr>
          <w:fldChar w:fldCharType="separate"/>
        </w:r>
        <w:r w:rsidR="00727A7A">
          <w:rPr>
            <w:noProof/>
            <w:webHidden/>
          </w:rPr>
          <w:t>38</w:t>
        </w:r>
        <w:r w:rsidR="00727A7A">
          <w:rPr>
            <w:noProof/>
            <w:webHidden/>
          </w:rPr>
          <w:fldChar w:fldCharType="end"/>
        </w:r>
      </w:hyperlink>
    </w:p>
    <w:p w14:paraId="71C20F77" w14:textId="07EC2E53"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79" w:history="1">
        <w:r w:rsidR="00727A7A" w:rsidRPr="00F6567B">
          <w:rPr>
            <w:rStyle w:val="Hipervnculo"/>
            <w:noProof/>
          </w:rPr>
          <w:t>Tabla 3.36. Requisito F-S-C11</w:t>
        </w:r>
        <w:r w:rsidR="00727A7A">
          <w:rPr>
            <w:noProof/>
            <w:webHidden/>
          </w:rPr>
          <w:tab/>
        </w:r>
        <w:r w:rsidR="00727A7A">
          <w:rPr>
            <w:noProof/>
            <w:webHidden/>
          </w:rPr>
          <w:fldChar w:fldCharType="begin"/>
        </w:r>
        <w:r w:rsidR="00727A7A">
          <w:rPr>
            <w:noProof/>
            <w:webHidden/>
          </w:rPr>
          <w:instrText xml:space="preserve"> PAGEREF _Toc168166579 \h </w:instrText>
        </w:r>
        <w:r w:rsidR="00727A7A">
          <w:rPr>
            <w:noProof/>
            <w:webHidden/>
          </w:rPr>
        </w:r>
        <w:r w:rsidR="00727A7A">
          <w:rPr>
            <w:noProof/>
            <w:webHidden/>
          </w:rPr>
          <w:fldChar w:fldCharType="separate"/>
        </w:r>
        <w:r w:rsidR="00727A7A">
          <w:rPr>
            <w:noProof/>
            <w:webHidden/>
          </w:rPr>
          <w:t>39</w:t>
        </w:r>
        <w:r w:rsidR="00727A7A">
          <w:rPr>
            <w:noProof/>
            <w:webHidden/>
          </w:rPr>
          <w:fldChar w:fldCharType="end"/>
        </w:r>
      </w:hyperlink>
    </w:p>
    <w:p w14:paraId="3CD84716" w14:textId="4AA8C383"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0" w:history="1">
        <w:r w:rsidR="00727A7A" w:rsidRPr="00F6567B">
          <w:rPr>
            <w:rStyle w:val="Hipervnculo"/>
            <w:noProof/>
          </w:rPr>
          <w:t>Tabla 3.37. Requisito F-S-C12</w:t>
        </w:r>
        <w:r w:rsidR="00727A7A">
          <w:rPr>
            <w:noProof/>
            <w:webHidden/>
          </w:rPr>
          <w:tab/>
        </w:r>
        <w:r w:rsidR="00727A7A">
          <w:rPr>
            <w:noProof/>
            <w:webHidden/>
          </w:rPr>
          <w:fldChar w:fldCharType="begin"/>
        </w:r>
        <w:r w:rsidR="00727A7A">
          <w:rPr>
            <w:noProof/>
            <w:webHidden/>
          </w:rPr>
          <w:instrText xml:space="preserve"> PAGEREF _Toc168166580 \h </w:instrText>
        </w:r>
        <w:r w:rsidR="00727A7A">
          <w:rPr>
            <w:noProof/>
            <w:webHidden/>
          </w:rPr>
        </w:r>
        <w:r w:rsidR="00727A7A">
          <w:rPr>
            <w:noProof/>
            <w:webHidden/>
          </w:rPr>
          <w:fldChar w:fldCharType="separate"/>
        </w:r>
        <w:r w:rsidR="00727A7A">
          <w:rPr>
            <w:noProof/>
            <w:webHidden/>
          </w:rPr>
          <w:t>39</w:t>
        </w:r>
        <w:r w:rsidR="00727A7A">
          <w:rPr>
            <w:noProof/>
            <w:webHidden/>
          </w:rPr>
          <w:fldChar w:fldCharType="end"/>
        </w:r>
      </w:hyperlink>
    </w:p>
    <w:p w14:paraId="502BDE66" w14:textId="41C4515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1" w:history="1">
        <w:r w:rsidR="00727A7A" w:rsidRPr="00F6567B">
          <w:rPr>
            <w:rStyle w:val="Hipervnculo"/>
            <w:noProof/>
          </w:rPr>
          <w:t>Tabla 3.38. Requisito F-S-R13</w:t>
        </w:r>
        <w:r w:rsidR="00727A7A">
          <w:rPr>
            <w:noProof/>
            <w:webHidden/>
          </w:rPr>
          <w:tab/>
        </w:r>
        <w:r w:rsidR="00727A7A">
          <w:rPr>
            <w:noProof/>
            <w:webHidden/>
          </w:rPr>
          <w:fldChar w:fldCharType="begin"/>
        </w:r>
        <w:r w:rsidR="00727A7A">
          <w:rPr>
            <w:noProof/>
            <w:webHidden/>
          </w:rPr>
          <w:instrText xml:space="preserve"> PAGEREF _Toc168166581 \h </w:instrText>
        </w:r>
        <w:r w:rsidR="00727A7A">
          <w:rPr>
            <w:noProof/>
            <w:webHidden/>
          </w:rPr>
        </w:r>
        <w:r w:rsidR="00727A7A">
          <w:rPr>
            <w:noProof/>
            <w:webHidden/>
          </w:rPr>
          <w:fldChar w:fldCharType="separate"/>
        </w:r>
        <w:r w:rsidR="00727A7A">
          <w:rPr>
            <w:noProof/>
            <w:webHidden/>
          </w:rPr>
          <w:t>39</w:t>
        </w:r>
        <w:r w:rsidR="00727A7A">
          <w:rPr>
            <w:noProof/>
            <w:webHidden/>
          </w:rPr>
          <w:fldChar w:fldCharType="end"/>
        </w:r>
      </w:hyperlink>
    </w:p>
    <w:p w14:paraId="3DFFCCDE" w14:textId="77A9D3F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2" w:history="1">
        <w:r w:rsidR="00727A7A" w:rsidRPr="00F6567B">
          <w:rPr>
            <w:rStyle w:val="Hipervnculo"/>
            <w:noProof/>
          </w:rPr>
          <w:t>Tabla 3.39. Requisito F-S-C14</w:t>
        </w:r>
        <w:r w:rsidR="00727A7A">
          <w:rPr>
            <w:noProof/>
            <w:webHidden/>
          </w:rPr>
          <w:tab/>
        </w:r>
        <w:r w:rsidR="00727A7A">
          <w:rPr>
            <w:noProof/>
            <w:webHidden/>
          </w:rPr>
          <w:fldChar w:fldCharType="begin"/>
        </w:r>
        <w:r w:rsidR="00727A7A">
          <w:rPr>
            <w:noProof/>
            <w:webHidden/>
          </w:rPr>
          <w:instrText xml:space="preserve"> PAGEREF _Toc168166582 \h </w:instrText>
        </w:r>
        <w:r w:rsidR="00727A7A">
          <w:rPr>
            <w:noProof/>
            <w:webHidden/>
          </w:rPr>
        </w:r>
        <w:r w:rsidR="00727A7A">
          <w:rPr>
            <w:noProof/>
            <w:webHidden/>
          </w:rPr>
          <w:fldChar w:fldCharType="separate"/>
        </w:r>
        <w:r w:rsidR="00727A7A">
          <w:rPr>
            <w:noProof/>
            <w:webHidden/>
          </w:rPr>
          <w:t>39</w:t>
        </w:r>
        <w:r w:rsidR="00727A7A">
          <w:rPr>
            <w:noProof/>
            <w:webHidden/>
          </w:rPr>
          <w:fldChar w:fldCharType="end"/>
        </w:r>
      </w:hyperlink>
    </w:p>
    <w:p w14:paraId="19632403" w14:textId="4C67B398"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3" w:history="1">
        <w:r w:rsidR="00727A7A" w:rsidRPr="00F6567B">
          <w:rPr>
            <w:rStyle w:val="Hipervnculo"/>
            <w:noProof/>
          </w:rPr>
          <w:t>Tabla 3.40. Requisito F-U-C15</w:t>
        </w:r>
        <w:r w:rsidR="00727A7A">
          <w:rPr>
            <w:noProof/>
            <w:webHidden/>
          </w:rPr>
          <w:tab/>
        </w:r>
        <w:r w:rsidR="00727A7A">
          <w:rPr>
            <w:noProof/>
            <w:webHidden/>
          </w:rPr>
          <w:fldChar w:fldCharType="begin"/>
        </w:r>
        <w:r w:rsidR="00727A7A">
          <w:rPr>
            <w:noProof/>
            <w:webHidden/>
          </w:rPr>
          <w:instrText xml:space="preserve"> PAGEREF _Toc168166583 \h </w:instrText>
        </w:r>
        <w:r w:rsidR="00727A7A">
          <w:rPr>
            <w:noProof/>
            <w:webHidden/>
          </w:rPr>
        </w:r>
        <w:r w:rsidR="00727A7A">
          <w:rPr>
            <w:noProof/>
            <w:webHidden/>
          </w:rPr>
          <w:fldChar w:fldCharType="separate"/>
        </w:r>
        <w:r w:rsidR="00727A7A">
          <w:rPr>
            <w:noProof/>
            <w:webHidden/>
          </w:rPr>
          <w:t>40</w:t>
        </w:r>
        <w:r w:rsidR="00727A7A">
          <w:rPr>
            <w:noProof/>
            <w:webHidden/>
          </w:rPr>
          <w:fldChar w:fldCharType="end"/>
        </w:r>
      </w:hyperlink>
    </w:p>
    <w:p w14:paraId="0B6945E2" w14:textId="2FEB3D8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4" w:history="1">
        <w:r w:rsidR="00727A7A" w:rsidRPr="00F6567B">
          <w:rPr>
            <w:rStyle w:val="Hipervnculo"/>
            <w:noProof/>
          </w:rPr>
          <w:t>Tabla 3.41. Requisito F-S-C16</w:t>
        </w:r>
        <w:r w:rsidR="00727A7A">
          <w:rPr>
            <w:noProof/>
            <w:webHidden/>
          </w:rPr>
          <w:tab/>
        </w:r>
        <w:r w:rsidR="00727A7A">
          <w:rPr>
            <w:noProof/>
            <w:webHidden/>
          </w:rPr>
          <w:fldChar w:fldCharType="begin"/>
        </w:r>
        <w:r w:rsidR="00727A7A">
          <w:rPr>
            <w:noProof/>
            <w:webHidden/>
          </w:rPr>
          <w:instrText xml:space="preserve"> PAGEREF _Toc168166584 \h </w:instrText>
        </w:r>
        <w:r w:rsidR="00727A7A">
          <w:rPr>
            <w:noProof/>
            <w:webHidden/>
          </w:rPr>
        </w:r>
        <w:r w:rsidR="00727A7A">
          <w:rPr>
            <w:noProof/>
            <w:webHidden/>
          </w:rPr>
          <w:fldChar w:fldCharType="separate"/>
        </w:r>
        <w:r w:rsidR="00727A7A">
          <w:rPr>
            <w:noProof/>
            <w:webHidden/>
          </w:rPr>
          <w:t>40</w:t>
        </w:r>
        <w:r w:rsidR="00727A7A">
          <w:rPr>
            <w:noProof/>
            <w:webHidden/>
          </w:rPr>
          <w:fldChar w:fldCharType="end"/>
        </w:r>
      </w:hyperlink>
    </w:p>
    <w:p w14:paraId="60AAAAD1" w14:textId="5FCF720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5" w:history="1">
        <w:r w:rsidR="00727A7A" w:rsidRPr="00F6567B">
          <w:rPr>
            <w:rStyle w:val="Hipervnculo"/>
            <w:noProof/>
          </w:rPr>
          <w:t>Tabla 3.42. Requisito F-U-C17</w:t>
        </w:r>
        <w:r w:rsidR="00727A7A">
          <w:rPr>
            <w:noProof/>
            <w:webHidden/>
          </w:rPr>
          <w:tab/>
        </w:r>
        <w:r w:rsidR="00727A7A">
          <w:rPr>
            <w:noProof/>
            <w:webHidden/>
          </w:rPr>
          <w:fldChar w:fldCharType="begin"/>
        </w:r>
        <w:r w:rsidR="00727A7A">
          <w:rPr>
            <w:noProof/>
            <w:webHidden/>
          </w:rPr>
          <w:instrText xml:space="preserve"> PAGEREF _Toc168166585 \h </w:instrText>
        </w:r>
        <w:r w:rsidR="00727A7A">
          <w:rPr>
            <w:noProof/>
            <w:webHidden/>
          </w:rPr>
        </w:r>
        <w:r w:rsidR="00727A7A">
          <w:rPr>
            <w:noProof/>
            <w:webHidden/>
          </w:rPr>
          <w:fldChar w:fldCharType="separate"/>
        </w:r>
        <w:r w:rsidR="00727A7A">
          <w:rPr>
            <w:noProof/>
            <w:webHidden/>
          </w:rPr>
          <w:t>40</w:t>
        </w:r>
        <w:r w:rsidR="00727A7A">
          <w:rPr>
            <w:noProof/>
            <w:webHidden/>
          </w:rPr>
          <w:fldChar w:fldCharType="end"/>
        </w:r>
      </w:hyperlink>
    </w:p>
    <w:p w14:paraId="0E680B37" w14:textId="102CF4F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6" w:history="1">
        <w:r w:rsidR="00727A7A" w:rsidRPr="00F6567B">
          <w:rPr>
            <w:rStyle w:val="Hipervnculo"/>
            <w:noProof/>
          </w:rPr>
          <w:t>Tabla 3.43. Requisito F-S-R18</w:t>
        </w:r>
        <w:r w:rsidR="00727A7A">
          <w:rPr>
            <w:noProof/>
            <w:webHidden/>
          </w:rPr>
          <w:tab/>
        </w:r>
        <w:r w:rsidR="00727A7A">
          <w:rPr>
            <w:noProof/>
            <w:webHidden/>
          </w:rPr>
          <w:fldChar w:fldCharType="begin"/>
        </w:r>
        <w:r w:rsidR="00727A7A">
          <w:rPr>
            <w:noProof/>
            <w:webHidden/>
          </w:rPr>
          <w:instrText xml:space="preserve"> PAGEREF _Toc168166586 \h </w:instrText>
        </w:r>
        <w:r w:rsidR="00727A7A">
          <w:rPr>
            <w:noProof/>
            <w:webHidden/>
          </w:rPr>
        </w:r>
        <w:r w:rsidR="00727A7A">
          <w:rPr>
            <w:noProof/>
            <w:webHidden/>
          </w:rPr>
          <w:fldChar w:fldCharType="separate"/>
        </w:r>
        <w:r w:rsidR="00727A7A">
          <w:rPr>
            <w:noProof/>
            <w:webHidden/>
          </w:rPr>
          <w:t>40</w:t>
        </w:r>
        <w:r w:rsidR="00727A7A">
          <w:rPr>
            <w:noProof/>
            <w:webHidden/>
          </w:rPr>
          <w:fldChar w:fldCharType="end"/>
        </w:r>
      </w:hyperlink>
    </w:p>
    <w:p w14:paraId="4882F70D" w14:textId="5056638A"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7" w:history="1">
        <w:r w:rsidR="00727A7A" w:rsidRPr="00F6567B">
          <w:rPr>
            <w:rStyle w:val="Hipervnculo"/>
            <w:noProof/>
          </w:rPr>
          <w:t>Tabla 3.44. Requisito F-S-C19</w:t>
        </w:r>
        <w:r w:rsidR="00727A7A">
          <w:rPr>
            <w:noProof/>
            <w:webHidden/>
          </w:rPr>
          <w:tab/>
        </w:r>
        <w:r w:rsidR="00727A7A">
          <w:rPr>
            <w:noProof/>
            <w:webHidden/>
          </w:rPr>
          <w:fldChar w:fldCharType="begin"/>
        </w:r>
        <w:r w:rsidR="00727A7A">
          <w:rPr>
            <w:noProof/>
            <w:webHidden/>
          </w:rPr>
          <w:instrText xml:space="preserve"> PAGEREF _Toc168166587 \h </w:instrText>
        </w:r>
        <w:r w:rsidR="00727A7A">
          <w:rPr>
            <w:noProof/>
            <w:webHidden/>
          </w:rPr>
        </w:r>
        <w:r w:rsidR="00727A7A">
          <w:rPr>
            <w:noProof/>
            <w:webHidden/>
          </w:rPr>
          <w:fldChar w:fldCharType="separate"/>
        </w:r>
        <w:r w:rsidR="00727A7A">
          <w:rPr>
            <w:noProof/>
            <w:webHidden/>
          </w:rPr>
          <w:t>41</w:t>
        </w:r>
        <w:r w:rsidR="00727A7A">
          <w:rPr>
            <w:noProof/>
            <w:webHidden/>
          </w:rPr>
          <w:fldChar w:fldCharType="end"/>
        </w:r>
      </w:hyperlink>
    </w:p>
    <w:p w14:paraId="634C7ECB" w14:textId="4E300B2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8" w:history="1">
        <w:r w:rsidR="00727A7A" w:rsidRPr="00F6567B">
          <w:rPr>
            <w:rStyle w:val="Hipervnculo"/>
            <w:noProof/>
          </w:rPr>
          <w:t>Tabla 3.45. Requisito F-U-C20</w:t>
        </w:r>
        <w:r w:rsidR="00727A7A">
          <w:rPr>
            <w:noProof/>
            <w:webHidden/>
          </w:rPr>
          <w:tab/>
        </w:r>
        <w:r w:rsidR="00727A7A">
          <w:rPr>
            <w:noProof/>
            <w:webHidden/>
          </w:rPr>
          <w:fldChar w:fldCharType="begin"/>
        </w:r>
        <w:r w:rsidR="00727A7A">
          <w:rPr>
            <w:noProof/>
            <w:webHidden/>
          </w:rPr>
          <w:instrText xml:space="preserve"> PAGEREF _Toc168166588 \h </w:instrText>
        </w:r>
        <w:r w:rsidR="00727A7A">
          <w:rPr>
            <w:noProof/>
            <w:webHidden/>
          </w:rPr>
        </w:r>
        <w:r w:rsidR="00727A7A">
          <w:rPr>
            <w:noProof/>
            <w:webHidden/>
          </w:rPr>
          <w:fldChar w:fldCharType="separate"/>
        </w:r>
        <w:r w:rsidR="00727A7A">
          <w:rPr>
            <w:noProof/>
            <w:webHidden/>
          </w:rPr>
          <w:t>41</w:t>
        </w:r>
        <w:r w:rsidR="00727A7A">
          <w:rPr>
            <w:noProof/>
            <w:webHidden/>
          </w:rPr>
          <w:fldChar w:fldCharType="end"/>
        </w:r>
      </w:hyperlink>
    </w:p>
    <w:p w14:paraId="08A9201F" w14:textId="20766B8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89" w:history="1">
        <w:r w:rsidR="00727A7A" w:rsidRPr="00F6567B">
          <w:rPr>
            <w:rStyle w:val="Hipervnculo"/>
            <w:noProof/>
          </w:rPr>
          <w:t>Tabla 3.46. Requisito F-S-C21</w:t>
        </w:r>
        <w:r w:rsidR="00727A7A">
          <w:rPr>
            <w:noProof/>
            <w:webHidden/>
          </w:rPr>
          <w:tab/>
        </w:r>
        <w:r w:rsidR="00727A7A">
          <w:rPr>
            <w:noProof/>
            <w:webHidden/>
          </w:rPr>
          <w:fldChar w:fldCharType="begin"/>
        </w:r>
        <w:r w:rsidR="00727A7A">
          <w:rPr>
            <w:noProof/>
            <w:webHidden/>
          </w:rPr>
          <w:instrText xml:space="preserve"> PAGEREF _Toc168166589 \h </w:instrText>
        </w:r>
        <w:r w:rsidR="00727A7A">
          <w:rPr>
            <w:noProof/>
            <w:webHidden/>
          </w:rPr>
        </w:r>
        <w:r w:rsidR="00727A7A">
          <w:rPr>
            <w:noProof/>
            <w:webHidden/>
          </w:rPr>
          <w:fldChar w:fldCharType="separate"/>
        </w:r>
        <w:r w:rsidR="00727A7A">
          <w:rPr>
            <w:noProof/>
            <w:webHidden/>
          </w:rPr>
          <w:t>41</w:t>
        </w:r>
        <w:r w:rsidR="00727A7A">
          <w:rPr>
            <w:noProof/>
            <w:webHidden/>
          </w:rPr>
          <w:fldChar w:fldCharType="end"/>
        </w:r>
      </w:hyperlink>
    </w:p>
    <w:p w14:paraId="5B41E7BA" w14:textId="7B5359DE"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0" w:history="1">
        <w:r w:rsidR="00727A7A" w:rsidRPr="00F6567B">
          <w:rPr>
            <w:rStyle w:val="Hipervnculo"/>
            <w:noProof/>
          </w:rPr>
          <w:t>Tabla 3.47. Requisito F-S-R22</w:t>
        </w:r>
        <w:r w:rsidR="00727A7A">
          <w:rPr>
            <w:noProof/>
            <w:webHidden/>
          </w:rPr>
          <w:tab/>
        </w:r>
        <w:r w:rsidR="00727A7A">
          <w:rPr>
            <w:noProof/>
            <w:webHidden/>
          </w:rPr>
          <w:fldChar w:fldCharType="begin"/>
        </w:r>
        <w:r w:rsidR="00727A7A">
          <w:rPr>
            <w:noProof/>
            <w:webHidden/>
          </w:rPr>
          <w:instrText xml:space="preserve"> PAGEREF _Toc168166590 \h </w:instrText>
        </w:r>
        <w:r w:rsidR="00727A7A">
          <w:rPr>
            <w:noProof/>
            <w:webHidden/>
          </w:rPr>
        </w:r>
        <w:r w:rsidR="00727A7A">
          <w:rPr>
            <w:noProof/>
            <w:webHidden/>
          </w:rPr>
          <w:fldChar w:fldCharType="separate"/>
        </w:r>
        <w:r w:rsidR="00727A7A">
          <w:rPr>
            <w:noProof/>
            <w:webHidden/>
          </w:rPr>
          <w:t>41</w:t>
        </w:r>
        <w:r w:rsidR="00727A7A">
          <w:rPr>
            <w:noProof/>
            <w:webHidden/>
          </w:rPr>
          <w:fldChar w:fldCharType="end"/>
        </w:r>
      </w:hyperlink>
    </w:p>
    <w:p w14:paraId="0A63B9B1" w14:textId="43F3566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1" w:history="1">
        <w:r w:rsidR="00727A7A" w:rsidRPr="00F6567B">
          <w:rPr>
            <w:rStyle w:val="Hipervnculo"/>
            <w:noProof/>
          </w:rPr>
          <w:t>Tabla 3.48. Requisito F-S-C23</w:t>
        </w:r>
        <w:r w:rsidR="00727A7A">
          <w:rPr>
            <w:noProof/>
            <w:webHidden/>
          </w:rPr>
          <w:tab/>
        </w:r>
        <w:r w:rsidR="00727A7A">
          <w:rPr>
            <w:noProof/>
            <w:webHidden/>
          </w:rPr>
          <w:fldChar w:fldCharType="begin"/>
        </w:r>
        <w:r w:rsidR="00727A7A">
          <w:rPr>
            <w:noProof/>
            <w:webHidden/>
          </w:rPr>
          <w:instrText xml:space="preserve"> PAGEREF _Toc168166591 \h </w:instrText>
        </w:r>
        <w:r w:rsidR="00727A7A">
          <w:rPr>
            <w:noProof/>
            <w:webHidden/>
          </w:rPr>
        </w:r>
        <w:r w:rsidR="00727A7A">
          <w:rPr>
            <w:noProof/>
            <w:webHidden/>
          </w:rPr>
          <w:fldChar w:fldCharType="separate"/>
        </w:r>
        <w:r w:rsidR="00727A7A">
          <w:rPr>
            <w:noProof/>
            <w:webHidden/>
          </w:rPr>
          <w:t>42</w:t>
        </w:r>
        <w:r w:rsidR="00727A7A">
          <w:rPr>
            <w:noProof/>
            <w:webHidden/>
          </w:rPr>
          <w:fldChar w:fldCharType="end"/>
        </w:r>
      </w:hyperlink>
    </w:p>
    <w:p w14:paraId="2ED77D17" w14:textId="1395FEAE"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2" w:history="1">
        <w:r w:rsidR="00727A7A" w:rsidRPr="00F6567B">
          <w:rPr>
            <w:rStyle w:val="Hipervnculo"/>
            <w:noProof/>
          </w:rPr>
          <w:t>Tabla 3.49. Requisito F-U-C24</w:t>
        </w:r>
        <w:r w:rsidR="00727A7A">
          <w:rPr>
            <w:noProof/>
            <w:webHidden/>
          </w:rPr>
          <w:tab/>
        </w:r>
        <w:r w:rsidR="00727A7A">
          <w:rPr>
            <w:noProof/>
            <w:webHidden/>
          </w:rPr>
          <w:fldChar w:fldCharType="begin"/>
        </w:r>
        <w:r w:rsidR="00727A7A">
          <w:rPr>
            <w:noProof/>
            <w:webHidden/>
          </w:rPr>
          <w:instrText xml:space="preserve"> PAGEREF _Toc168166592 \h </w:instrText>
        </w:r>
        <w:r w:rsidR="00727A7A">
          <w:rPr>
            <w:noProof/>
            <w:webHidden/>
          </w:rPr>
        </w:r>
        <w:r w:rsidR="00727A7A">
          <w:rPr>
            <w:noProof/>
            <w:webHidden/>
          </w:rPr>
          <w:fldChar w:fldCharType="separate"/>
        </w:r>
        <w:r w:rsidR="00727A7A">
          <w:rPr>
            <w:noProof/>
            <w:webHidden/>
          </w:rPr>
          <w:t>42</w:t>
        </w:r>
        <w:r w:rsidR="00727A7A">
          <w:rPr>
            <w:noProof/>
            <w:webHidden/>
          </w:rPr>
          <w:fldChar w:fldCharType="end"/>
        </w:r>
      </w:hyperlink>
    </w:p>
    <w:p w14:paraId="1BE6A144" w14:textId="4E29173D"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3" w:history="1">
        <w:r w:rsidR="00727A7A" w:rsidRPr="00F6567B">
          <w:rPr>
            <w:rStyle w:val="Hipervnculo"/>
            <w:noProof/>
          </w:rPr>
          <w:t>Tabla 3.50. Requisito F-S-C25</w:t>
        </w:r>
        <w:r w:rsidR="00727A7A">
          <w:rPr>
            <w:noProof/>
            <w:webHidden/>
          </w:rPr>
          <w:tab/>
        </w:r>
        <w:r w:rsidR="00727A7A">
          <w:rPr>
            <w:noProof/>
            <w:webHidden/>
          </w:rPr>
          <w:fldChar w:fldCharType="begin"/>
        </w:r>
        <w:r w:rsidR="00727A7A">
          <w:rPr>
            <w:noProof/>
            <w:webHidden/>
          </w:rPr>
          <w:instrText xml:space="preserve"> PAGEREF _Toc168166593 \h </w:instrText>
        </w:r>
        <w:r w:rsidR="00727A7A">
          <w:rPr>
            <w:noProof/>
            <w:webHidden/>
          </w:rPr>
        </w:r>
        <w:r w:rsidR="00727A7A">
          <w:rPr>
            <w:noProof/>
            <w:webHidden/>
          </w:rPr>
          <w:fldChar w:fldCharType="separate"/>
        </w:r>
        <w:r w:rsidR="00727A7A">
          <w:rPr>
            <w:noProof/>
            <w:webHidden/>
          </w:rPr>
          <w:t>42</w:t>
        </w:r>
        <w:r w:rsidR="00727A7A">
          <w:rPr>
            <w:noProof/>
            <w:webHidden/>
          </w:rPr>
          <w:fldChar w:fldCharType="end"/>
        </w:r>
      </w:hyperlink>
    </w:p>
    <w:p w14:paraId="79C5733C" w14:textId="7B958D36"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4" w:history="1">
        <w:r w:rsidR="00727A7A" w:rsidRPr="00F6567B">
          <w:rPr>
            <w:rStyle w:val="Hipervnculo"/>
            <w:noProof/>
          </w:rPr>
          <w:t>Tabla 3.51. Requisito F-S-R26</w:t>
        </w:r>
        <w:r w:rsidR="00727A7A">
          <w:rPr>
            <w:noProof/>
            <w:webHidden/>
          </w:rPr>
          <w:tab/>
        </w:r>
        <w:r w:rsidR="00727A7A">
          <w:rPr>
            <w:noProof/>
            <w:webHidden/>
          </w:rPr>
          <w:fldChar w:fldCharType="begin"/>
        </w:r>
        <w:r w:rsidR="00727A7A">
          <w:rPr>
            <w:noProof/>
            <w:webHidden/>
          </w:rPr>
          <w:instrText xml:space="preserve"> PAGEREF _Toc168166594 \h </w:instrText>
        </w:r>
        <w:r w:rsidR="00727A7A">
          <w:rPr>
            <w:noProof/>
            <w:webHidden/>
          </w:rPr>
        </w:r>
        <w:r w:rsidR="00727A7A">
          <w:rPr>
            <w:noProof/>
            <w:webHidden/>
          </w:rPr>
          <w:fldChar w:fldCharType="separate"/>
        </w:r>
        <w:r w:rsidR="00727A7A">
          <w:rPr>
            <w:noProof/>
            <w:webHidden/>
          </w:rPr>
          <w:t>42</w:t>
        </w:r>
        <w:r w:rsidR="00727A7A">
          <w:rPr>
            <w:noProof/>
            <w:webHidden/>
          </w:rPr>
          <w:fldChar w:fldCharType="end"/>
        </w:r>
      </w:hyperlink>
    </w:p>
    <w:p w14:paraId="26E2B438" w14:textId="59971337"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5" w:history="1">
        <w:r w:rsidR="00727A7A" w:rsidRPr="00F6567B">
          <w:rPr>
            <w:rStyle w:val="Hipervnculo"/>
            <w:noProof/>
          </w:rPr>
          <w:t>Tabla 3.52. Requisito F-U-C27</w:t>
        </w:r>
        <w:r w:rsidR="00727A7A">
          <w:rPr>
            <w:noProof/>
            <w:webHidden/>
          </w:rPr>
          <w:tab/>
        </w:r>
        <w:r w:rsidR="00727A7A">
          <w:rPr>
            <w:noProof/>
            <w:webHidden/>
          </w:rPr>
          <w:fldChar w:fldCharType="begin"/>
        </w:r>
        <w:r w:rsidR="00727A7A">
          <w:rPr>
            <w:noProof/>
            <w:webHidden/>
          </w:rPr>
          <w:instrText xml:space="preserve"> PAGEREF _Toc168166595 \h </w:instrText>
        </w:r>
        <w:r w:rsidR="00727A7A">
          <w:rPr>
            <w:noProof/>
            <w:webHidden/>
          </w:rPr>
        </w:r>
        <w:r w:rsidR="00727A7A">
          <w:rPr>
            <w:noProof/>
            <w:webHidden/>
          </w:rPr>
          <w:fldChar w:fldCharType="separate"/>
        </w:r>
        <w:r w:rsidR="00727A7A">
          <w:rPr>
            <w:noProof/>
            <w:webHidden/>
          </w:rPr>
          <w:t>43</w:t>
        </w:r>
        <w:r w:rsidR="00727A7A">
          <w:rPr>
            <w:noProof/>
            <w:webHidden/>
          </w:rPr>
          <w:fldChar w:fldCharType="end"/>
        </w:r>
      </w:hyperlink>
    </w:p>
    <w:p w14:paraId="62287FB7" w14:textId="519122B4"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6" w:history="1">
        <w:r w:rsidR="00727A7A" w:rsidRPr="00F6567B">
          <w:rPr>
            <w:rStyle w:val="Hipervnculo"/>
            <w:noProof/>
          </w:rPr>
          <w:t>Tabla 3.53. Requisito F-U-C28</w:t>
        </w:r>
        <w:r w:rsidR="00727A7A">
          <w:rPr>
            <w:noProof/>
            <w:webHidden/>
          </w:rPr>
          <w:tab/>
        </w:r>
        <w:r w:rsidR="00727A7A">
          <w:rPr>
            <w:noProof/>
            <w:webHidden/>
          </w:rPr>
          <w:fldChar w:fldCharType="begin"/>
        </w:r>
        <w:r w:rsidR="00727A7A">
          <w:rPr>
            <w:noProof/>
            <w:webHidden/>
          </w:rPr>
          <w:instrText xml:space="preserve"> PAGEREF _Toc168166596 \h </w:instrText>
        </w:r>
        <w:r w:rsidR="00727A7A">
          <w:rPr>
            <w:noProof/>
            <w:webHidden/>
          </w:rPr>
        </w:r>
        <w:r w:rsidR="00727A7A">
          <w:rPr>
            <w:noProof/>
            <w:webHidden/>
          </w:rPr>
          <w:fldChar w:fldCharType="separate"/>
        </w:r>
        <w:r w:rsidR="00727A7A">
          <w:rPr>
            <w:noProof/>
            <w:webHidden/>
          </w:rPr>
          <w:t>43</w:t>
        </w:r>
        <w:r w:rsidR="00727A7A">
          <w:rPr>
            <w:noProof/>
            <w:webHidden/>
          </w:rPr>
          <w:fldChar w:fldCharType="end"/>
        </w:r>
      </w:hyperlink>
    </w:p>
    <w:p w14:paraId="46B8723C" w14:textId="1FC04EDA"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7" w:history="1">
        <w:r w:rsidR="00727A7A" w:rsidRPr="00F6567B">
          <w:rPr>
            <w:rStyle w:val="Hipervnculo"/>
            <w:noProof/>
          </w:rPr>
          <w:t>Tabla 3.54. Requisito F-U-C29</w:t>
        </w:r>
        <w:r w:rsidR="00727A7A">
          <w:rPr>
            <w:noProof/>
            <w:webHidden/>
          </w:rPr>
          <w:tab/>
        </w:r>
        <w:r w:rsidR="00727A7A">
          <w:rPr>
            <w:noProof/>
            <w:webHidden/>
          </w:rPr>
          <w:fldChar w:fldCharType="begin"/>
        </w:r>
        <w:r w:rsidR="00727A7A">
          <w:rPr>
            <w:noProof/>
            <w:webHidden/>
          </w:rPr>
          <w:instrText xml:space="preserve"> PAGEREF _Toc168166597 \h </w:instrText>
        </w:r>
        <w:r w:rsidR="00727A7A">
          <w:rPr>
            <w:noProof/>
            <w:webHidden/>
          </w:rPr>
        </w:r>
        <w:r w:rsidR="00727A7A">
          <w:rPr>
            <w:noProof/>
            <w:webHidden/>
          </w:rPr>
          <w:fldChar w:fldCharType="separate"/>
        </w:r>
        <w:r w:rsidR="00727A7A">
          <w:rPr>
            <w:noProof/>
            <w:webHidden/>
          </w:rPr>
          <w:t>43</w:t>
        </w:r>
        <w:r w:rsidR="00727A7A">
          <w:rPr>
            <w:noProof/>
            <w:webHidden/>
          </w:rPr>
          <w:fldChar w:fldCharType="end"/>
        </w:r>
      </w:hyperlink>
    </w:p>
    <w:p w14:paraId="2D035113" w14:textId="5F11F8DC"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8" w:history="1">
        <w:r w:rsidR="00727A7A" w:rsidRPr="00F6567B">
          <w:rPr>
            <w:rStyle w:val="Hipervnculo"/>
            <w:noProof/>
          </w:rPr>
          <w:t>Tabla 3.55. Requisito F-U-C30</w:t>
        </w:r>
        <w:r w:rsidR="00727A7A">
          <w:rPr>
            <w:noProof/>
            <w:webHidden/>
          </w:rPr>
          <w:tab/>
        </w:r>
        <w:r w:rsidR="00727A7A">
          <w:rPr>
            <w:noProof/>
            <w:webHidden/>
          </w:rPr>
          <w:fldChar w:fldCharType="begin"/>
        </w:r>
        <w:r w:rsidR="00727A7A">
          <w:rPr>
            <w:noProof/>
            <w:webHidden/>
          </w:rPr>
          <w:instrText xml:space="preserve"> PAGEREF _Toc168166598 \h </w:instrText>
        </w:r>
        <w:r w:rsidR="00727A7A">
          <w:rPr>
            <w:noProof/>
            <w:webHidden/>
          </w:rPr>
        </w:r>
        <w:r w:rsidR="00727A7A">
          <w:rPr>
            <w:noProof/>
            <w:webHidden/>
          </w:rPr>
          <w:fldChar w:fldCharType="separate"/>
        </w:r>
        <w:r w:rsidR="00727A7A">
          <w:rPr>
            <w:noProof/>
            <w:webHidden/>
          </w:rPr>
          <w:t>43</w:t>
        </w:r>
        <w:r w:rsidR="00727A7A">
          <w:rPr>
            <w:noProof/>
            <w:webHidden/>
          </w:rPr>
          <w:fldChar w:fldCharType="end"/>
        </w:r>
      </w:hyperlink>
    </w:p>
    <w:p w14:paraId="734A013E" w14:textId="2721D99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599" w:history="1">
        <w:r w:rsidR="00727A7A" w:rsidRPr="00F6567B">
          <w:rPr>
            <w:rStyle w:val="Hipervnculo"/>
            <w:noProof/>
          </w:rPr>
          <w:t>Tabla 3.56. Requisito F-S-C31</w:t>
        </w:r>
        <w:r w:rsidR="00727A7A">
          <w:rPr>
            <w:noProof/>
            <w:webHidden/>
          </w:rPr>
          <w:tab/>
        </w:r>
        <w:r w:rsidR="00727A7A">
          <w:rPr>
            <w:noProof/>
            <w:webHidden/>
          </w:rPr>
          <w:fldChar w:fldCharType="begin"/>
        </w:r>
        <w:r w:rsidR="00727A7A">
          <w:rPr>
            <w:noProof/>
            <w:webHidden/>
          </w:rPr>
          <w:instrText xml:space="preserve"> PAGEREF _Toc168166599 \h </w:instrText>
        </w:r>
        <w:r w:rsidR="00727A7A">
          <w:rPr>
            <w:noProof/>
            <w:webHidden/>
          </w:rPr>
        </w:r>
        <w:r w:rsidR="00727A7A">
          <w:rPr>
            <w:noProof/>
            <w:webHidden/>
          </w:rPr>
          <w:fldChar w:fldCharType="separate"/>
        </w:r>
        <w:r w:rsidR="00727A7A">
          <w:rPr>
            <w:noProof/>
            <w:webHidden/>
          </w:rPr>
          <w:t>43</w:t>
        </w:r>
        <w:r w:rsidR="00727A7A">
          <w:rPr>
            <w:noProof/>
            <w:webHidden/>
          </w:rPr>
          <w:fldChar w:fldCharType="end"/>
        </w:r>
      </w:hyperlink>
    </w:p>
    <w:p w14:paraId="791EA254" w14:textId="3E9FA6F0"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0" w:history="1">
        <w:r w:rsidR="00727A7A" w:rsidRPr="00F6567B">
          <w:rPr>
            <w:rStyle w:val="Hipervnculo"/>
            <w:noProof/>
          </w:rPr>
          <w:t>Tabla 3.57. Requisito F-S-C32</w:t>
        </w:r>
        <w:r w:rsidR="00727A7A">
          <w:rPr>
            <w:noProof/>
            <w:webHidden/>
          </w:rPr>
          <w:tab/>
        </w:r>
        <w:r w:rsidR="00727A7A">
          <w:rPr>
            <w:noProof/>
            <w:webHidden/>
          </w:rPr>
          <w:fldChar w:fldCharType="begin"/>
        </w:r>
        <w:r w:rsidR="00727A7A">
          <w:rPr>
            <w:noProof/>
            <w:webHidden/>
          </w:rPr>
          <w:instrText xml:space="preserve"> PAGEREF _Toc168166600 \h </w:instrText>
        </w:r>
        <w:r w:rsidR="00727A7A">
          <w:rPr>
            <w:noProof/>
            <w:webHidden/>
          </w:rPr>
        </w:r>
        <w:r w:rsidR="00727A7A">
          <w:rPr>
            <w:noProof/>
            <w:webHidden/>
          </w:rPr>
          <w:fldChar w:fldCharType="separate"/>
        </w:r>
        <w:r w:rsidR="00727A7A">
          <w:rPr>
            <w:noProof/>
            <w:webHidden/>
          </w:rPr>
          <w:t>44</w:t>
        </w:r>
        <w:r w:rsidR="00727A7A">
          <w:rPr>
            <w:noProof/>
            <w:webHidden/>
          </w:rPr>
          <w:fldChar w:fldCharType="end"/>
        </w:r>
      </w:hyperlink>
    </w:p>
    <w:p w14:paraId="274665A1" w14:textId="0A37D919"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1" w:history="1">
        <w:r w:rsidR="00727A7A" w:rsidRPr="00F6567B">
          <w:rPr>
            <w:rStyle w:val="Hipervnculo"/>
            <w:noProof/>
          </w:rPr>
          <w:t>Tabla 3.58. Requisito F-S-C33</w:t>
        </w:r>
        <w:r w:rsidR="00727A7A">
          <w:rPr>
            <w:noProof/>
            <w:webHidden/>
          </w:rPr>
          <w:tab/>
        </w:r>
        <w:r w:rsidR="00727A7A">
          <w:rPr>
            <w:noProof/>
            <w:webHidden/>
          </w:rPr>
          <w:fldChar w:fldCharType="begin"/>
        </w:r>
        <w:r w:rsidR="00727A7A">
          <w:rPr>
            <w:noProof/>
            <w:webHidden/>
          </w:rPr>
          <w:instrText xml:space="preserve"> PAGEREF _Toc168166601 \h </w:instrText>
        </w:r>
        <w:r w:rsidR="00727A7A">
          <w:rPr>
            <w:noProof/>
            <w:webHidden/>
          </w:rPr>
        </w:r>
        <w:r w:rsidR="00727A7A">
          <w:rPr>
            <w:noProof/>
            <w:webHidden/>
          </w:rPr>
          <w:fldChar w:fldCharType="separate"/>
        </w:r>
        <w:r w:rsidR="00727A7A">
          <w:rPr>
            <w:noProof/>
            <w:webHidden/>
          </w:rPr>
          <w:t>44</w:t>
        </w:r>
        <w:r w:rsidR="00727A7A">
          <w:rPr>
            <w:noProof/>
            <w:webHidden/>
          </w:rPr>
          <w:fldChar w:fldCharType="end"/>
        </w:r>
      </w:hyperlink>
    </w:p>
    <w:p w14:paraId="52B5A7BB" w14:textId="570861C6"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2" w:history="1">
        <w:r w:rsidR="00727A7A" w:rsidRPr="00F6567B">
          <w:rPr>
            <w:rStyle w:val="Hipervnculo"/>
            <w:noProof/>
          </w:rPr>
          <w:t>Tabla 3.59. Requisito F-S-C34</w:t>
        </w:r>
        <w:r w:rsidR="00727A7A">
          <w:rPr>
            <w:noProof/>
            <w:webHidden/>
          </w:rPr>
          <w:tab/>
        </w:r>
        <w:r w:rsidR="00727A7A">
          <w:rPr>
            <w:noProof/>
            <w:webHidden/>
          </w:rPr>
          <w:fldChar w:fldCharType="begin"/>
        </w:r>
        <w:r w:rsidR="00727A7A">
          <w:rPr>
            <w:noProof/>
            <w:webHidden/>
          </w:rPr>
          <w:instrText xml:space="preserve"> PAGEREF _Toc168166602 \h </w:instrText>
        </w:r>
        <w:r w:rsidR="00727A7A">
          <w:rPr>
            <w:noProof/>
            <w:webHidden/>
          </w:rPr>
        </w:r>
        <w:r w:rsidR="00727A7A">
          <w:rPr>
            <w:noProof/>
            <w:webHidden/>
          </w:rPr>
          <w:fldChar w:fldCharType="separate"/>
        </w:r>
        <w:r w:rsidR="00727A7A">
          <w:rPr>
            <w:noProof/>
            <w:webHidden/>
          </w:rPr>
          <w:t>44</w:t>
        </w:r>
        <w:r w:rsidR="00727A7A">
          <w:rPr>
            <w:noProof/>
            <w:webHidden/>
          </w:rPr>
          <w:fldChar w:fldCharType="end"/>
        </w:r>
      </w:hyperlink>
    </w:p>
    <w:p w14:paraId="1DF08D66" w14:textId="7F16F2B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3" w:history="1">
        <w:r w:rsidR="00727A7A" w:rsidRPr="00F6567B">
          <w:rPr>
            <w:rStyle w:val="Hipervnculo"/>
            <w:noProof/>
          </w:rPr>
          <w:t>Tabla 3.60. Requisito F-U-C35</w:t>
        </w:r>
        <w:r w:rsidR="00727A7A">
          <w:rPr>
            <w:noProof/>
            <w:webHidden/>
          </w:rPr>
          <w:tab/>
        </w:r>
        <w:r w:rsidR="00727A7A">
          <w:rPr>
            <w:noProof/>
            <w:webHidden/>
          </w:rPr>
          <w:fldChar w:fldCharType="begin"/>
        </w:r>
        <w:r w:rsidR="00727A7A">
          <w:rPr>
            <w:noProof/>
            <w:webHidden/>
          </w:rPr>
          <w:instrText xml:space="preserve"> PAGEREF _Toc168166603 \h </w:instrText>
        </w:r>
        <w:r w:rsidR="00727A7A">
          <w:rPr>
            <w:noProof/>
            <w:webHidden/>
          </w:rPr>
        </w:r>
        <w:r w:rsidR="00727A7A">
          <w:rPr>
            <w:noProof/>
            <w:webHidden/>
          </w:rPr>
          <w:fldChar w:fldCharType="separate"/>
        </w:r>
        <w:r w:rsidR="00727A7A">
          <w:rPr>
            <w:noProof/>
            <w:webHidden/>
          </w:rPr>
          <w:t>44</w:t>
        </w:r>
        <w:r w:rsidR="00727A7A">
          <w:rPr>
            <w:noProof/>
            <w:webHidden/>
          </w:rPr>
          <w:fldChar w:fldCharType="end"/>
        </w:r>
      </w:hyperlink>
    </w:p>
    <w:p w14:paraId="306D3B14" w14:textId="6C7BF227"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4" w:history="1">
        <w:r w:rsidR="00727A7A" w:rsidRPr="00F6567B">
          <w:rPr>
            <w:rStyle w:val="Hipervnculo"/>
            <w:noProof/>
          </w:rPr>
          <w:t>Tabla 3.61. Requisito F-S-R36</w:t>
        </w:r>
        <w:r w:rsidR="00727A7A">
          <w:rPr>
            <w:noProof/>
            <w:webHidden/>
          </w:rPr>
          <w:tab/>
        </w:r>
        <w:r w:rsidR="00727A7A">
          <w:rPr>
            <w:noProof/>
            <w:webHidden/>
          </w:rPr>
          <w:fldChar w:fldCharType="begin"/>
        </w:r>
        <w:r w:rsidR="00727A7A">
          <w:rPr>
            <w:noProof/>
            <w:webHidden/>
          </w:rPr>
          <w:instrText xml:space="preserve"> PAGEREF _Toc168166604 \h </w:instrText>
        </w:r>
        <w:r w:rsidR="00727A7A">
          <w:rPr>
            <w:noProof/>
            <w:webHidden/>
          </w:rPr>
        </w:r>
        <w:r w:rsidR="00727A7A">
          <w:rPr>
            <w:noProof/>
            <w:webHidden/>
          </w:rPr>
          <w:fldChar w:fldCharType="separate"/>
        </w:r>
        <w:r w:rsidR="00727A7A">
          <w:rPr>
            <w:noProof/>
            <w:webHidden/>
          </w:rPr>
          <w:t>45</w:t>
        </w:r>
        <w:r w:rsidR="00727A7A">
          <w:rPr>
            <w:noProof/>
            <w:webHidden/>
          </w:rPr>
          <w:fldChar w:fldCharType="end"/>
        </w:r>
      </w:hyperlink>
    </w:p>
    <w:p w14:paraId="69802A81" w14:textId="3B2D872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5" w:history="1">
        <w:r w:rsidR="00727A7A" w:rsidRPr="00F6567B">
          <w:rPr>
            <w:rStyle w:val="Hipervnculo"/>
            <w:noProof/>
          </w:rPr>
          <w:t>Tabla 3.62. Requisito F-S-C37</w:t>
        </w:r>
        <w:r w:rsidR="00727A7A">
          <w:rPr>
            <w:noProof/>
            <w:webHidden/>
          </w:rPr>
          <w:tab/>
        </w:r>
        <w:r w:rsidR="00727A7A">
          <w:rPr>
            <w:noProof/>
            <w:webHidden/>
          </w:rPr>
          <w:fldChar w:fldCharType="begin"/>
        </w:r>
        <w:r w:rsidR="00727A7A">
          <w:rPr>
            <w:noProof/>
            <w:webHidden/>
          </w:rPr>
          <w:instrText xml:space="preserve"> PAGEREF _Toc168166605 \h </w:instrText>
        </w:r>
        <w:r w:rsidR="00727A7A">
          <w:rPr>
            <w:noProof/>
            <w:webHidden/>
          </w:rPr>
        </w:r>
        <w:r w:rsidR="00727A7A">
          <w:rPr>
            <w:noProof/>
            <w:webHidden/>
          </w:rPr>
          <w:fldChar w:fldCharType="separate"/>
        </w:r>
        <w:r w:rsidR="00727A7A">
          <w:rPr>
            <w:noProof/>
            <w:webHidden/>
          </w:rPr>
          <w:t>45</w:t>
        </w:r>
        <w:r w:rsidR="00727A7A">
          <w:rPr>
            <w:noProof/>
            <w:webHidden/>
          </w:rPr>
          <w:fldChar w:fldCharType="end"/>
        </w:r>
      </w:hyperlink>
    </w:p>
    <w:p w14:paraId="74EB9890" w14:textId="40FBCEB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6" w:history="1">
        <w:r w:rsidR="00727A7A" w:rsidRPr="00F6567B">
          <w:rPr>
            <w:rStyle w:val="Hipervnculo"/>
            <w:noProof/>
          </w:rPr>
          <w:t>Tabla 3.63. Requisito F-U-C38</w:t>
        </w:r>
        <w:r w:rsidR="00727A7A">
          <w:rPr>
            <w:noProof/>
            <w:webHidden/>
          </w:rPr>
          <w:tab/>
        </w:r>
        <w:r w:rsidR="00727A7A">
          <w:rPr>
            <w:noProof/>
            <w:webHidden/>
          </w:rPr>
          <w:fldChar w:fldCharType="begin"/>
        </w:r>
        <w:r w:rsidR="00727A7A">
          <w:rPr>
            <w:noProof/>
            <w:webHidden/>
          </w:rPr>
          <w:instrText xml:space="preserve"> PAGEREF _Toc168166606 \h </w:instrText>
        </w:r>
        <w:r w:rsidR="00727A7A">
          <w:rPr>
            <w:noProof/>
            <w:webHidden/>
          </w:rPr>
        </w:r>
        <w:r w:rsidR="00727A7A">
          <w:rPr>
            <w:noProof/>
            <w:webHidden/>
          </w:rPr>
          <w:fldChar w:fldCharType="separate"/>
        </w:r>
        <w:r w:rsidR="00727A7A">
          <w:rPr>
            <w:noProof/>
            <w:webHidden/>
          </w:rPr>
          <w:t>45</w:t>
        </w:r>
        <w:r w:rsidR="00727A7A">
          <w:rPr>
            <w:noProof/>
            <w:webHidden/>
          </w:rPr>
          <w:fldChar w:fldCharType="end"/>
        </w:r>
      </w:hyperlink>
    </w:p>
    <w:p w14:paraId="0D48B644" w14:textId="006BB41C"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7" w:history="1">
        <w:r w:rsidR="00727A7A" w:rsidRPr="00F6567B">
          <w:rPr>
            <w:rStyle w:val="Hipervnculo"/>
            <w:noProof/>
          </w:rPr>
          <w:t>Tabla 3.64. Requisito F-U-C39</w:t>
        </w:r>
        <w:r w:rsidR="00727A7A">
          <w:rPr>
            <w:noProof/>
            <w:webHidden/>
          </w:rPr>
          <w:tab/>
        </w:r>
        <w:r w:rsidR="00727A7A">
          <w:rPr>
            <w:noProof/>
            <w:webHidden/>
          </w:rPr>
          <w:fldChar w:fldCharType="begin"/>
        </w:r>
        <w:r w:rsidR="00727A7A">
          <w:rPr>
            <w:noProof/>
            <w:webHidden/>
          </w:rPr>
          <w:instrText xml:space="preserve"> PAGEREF _Toc168166607 \h </w:instrText>
        </w:r>
        <w:r w:rsidR="00727A7A">
          <w:rPr>
            <w:noProof/>
            <w:webHidden/>
          </w:rPr>
        </w:r>
        <w:r w:rsidR="00727A7A">
          <w:rPr>
            <w:noProof/>
            <w:webHidden/>
          </w:rPr>
          <w:fldChar w:fldCharType="separate"/>
        </w:r>
        <w:r w:rsidR="00727A7A">
          <w:rPr>
            <w:noProof/>
            <w:webHidden/>
          </w:rPr>
          <w:t>45</w:t>
        </w:r>
        <w:r w:rsidR="00727A7A">
          <w:rPr>
            <w:noProof/>
            <w:webHidden/>
          </w:rPr>
          <w:fldChar w:fldCharType="end"/>
        </w:r>
      </w:hyperlink>
    </w:p>
    <w:p w14:paraId="3984FC2F" w14:textId="3EC6591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8" w:history="1">
        <w:r w:rsidR="00727A7A" w:rsidRPr="00F6567B">
          <w:rPr>
            <w:rStyle w:val="Hipervnculo"/>
            <w:noProof/>
          </w:rPr>
          <w:t>Tabla 3.65. Requisito F-S-C40</w:t>
        </w:r>
        <w:r w:rsidR="00727A7A">
          <w:rPr>
            <w:noProof/>
            <w:webHidden/>
          </w:rPr>
          <w:tab/>
        </w:r>
        <w:r w:rsidR="00727A7A">
          <w:rPr>
            <w:noProof/>
            <w:webHidden/>
          </w:rPr>
          <w:fldChar w:fldCharType="begin"/>
        </w:r>
        <w:r w:rsidR="00727A7A">
          <w:rPr>
            <w:noProof/>
            <w:webHidden/>
          </w:rPr>
          <w:instrText xml:space="preserve"> PAGEREF _Toc168166608 \h </w:instrText>
        </w:r>
        <w:r w:rsidR="00727A7A">
          <w:rPr>
            <w:noProof/>
            <w:webHidden/>
          </w:rPr>
        </w:r>
        <w:r w:rsidR="00727A7A">
          <w:rPr>
            <w:noProof/>
            <w:webHidden/>
          </w:rPr>
          <w:fldChar w:fldCharType="separate"/>
        </w:r>
        <w:r w:rsidR="00727A7A">
          <w:rPr>
            <w:noProof/>
            <w:webHidden/>
          </w:rPr>
          <w:t>46</w:t>
        </w:r>
        <w:r w:rsidR="00727A7A">
          <w:rPr>
            <w:noProof/>
            <w:webHidden/>
          </w:rPr>
          <w:fldChar w:fldCharType="end"/>
        </w:r>
      </w:hyperlink>
    </w:p>
    <w:p w14:paraId="3DCB7ABB" w14:textId="7BA1F4C6"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09" w:history="1">
        <w:r w:rsidR="00727A7A" w:rsidRPr="00F6567B">
          <w:rPr>
            <w:rStyle w:val="Hipervnculo"/>
            <w:noProof/>
          </w:rPr>
          <w:t>Tabla 3.66. Requisito F-S-R41</w:t>
        </w:r>
        <w:r w:rsidR="00727A7A">
          <w:rPr>
            <w:noProof/>
            <w:webHidden/>
          </w:rPr>
          <w:tab/>
        </w:r>
        <w:r w:rsidR="00727A7A">
          <w:rPr>
            <w:noProof/>
            <w:webHidden/>
          </w:rPr>
          <w:fldChar w:fldCharType="begin"/>
        </w:r>
        <w:r w:rsidR="00727A7A">
          <w:rPr>
            <w:noProof/>
            <w:webHidden/>
          </w:rPr>
          <w:instrText xml:space="preserve"> PAGEREF _Toc168166609 \h </w:instrText>
        </w:r>
        <w:r w:rsidR="00727A7A">
          <w:rPr>
            <w:noProof/>
            <w:webHidden/>
          </w:rPr>
        </w:r>
        <w:r w:rsidR="00727A7A">
          <w:rPr>
            <w:noProof/>
            <w:webHidden/>
          </w:rPr>
          <w:fldChar w:fldCharType="separate"/>
        </w:r>
        <w:r w:rsidR="00727A7A">
          <w:rPr>
            <w:noProof/>
            <w:webHidden/>
          </w:rPr>
          <w:t>46</w:t>
        </w:r>
        <w:r w:rsidR="00727A7A">
          <w:rPr>
            <w:noProof/>
            <w:webHidden/>
          </w:rPr>
          <w:fldChar w:fldCharType="end"/>
        </w:r>
      </w:hyperlink>
    </w:p>
    <w:p w14:paraId="423021BD" w14:textId="0689FABB"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0" w:history="1">
        <w:r w:rsidR="00727A7A" w:rsidRPr="00F6567B">
          <w:rPr>
            <w:rStyle w:val="Hipervnculo"/>
            <w:noProof/>
          </w:rPr>
          <w:t>Tabla 3.67. Requisito F-S-R42</w:t>
        </w:r>
        <w:r w:rsidR="00727A7A">
          <w:rPr>
            <w:noProof/>
            <w:webHidden/>
          </w:rPr>
          <w:tab/>
        </w:r>
        <w:r w:rsidR="00727A7A">
          <w:rPr>
            <w:noProof/>
            <w:webHidden/>
          </w:rPr>
          <w:fldChar w:fldCharType="begin"/>
        </w:r>
        <w:r w:rsidR="00727A7A">
          <w:rPr>
            <w:noProof/>
            <w:webHidden/>
          </w:rPr>
          <w:instrText xml:space="preserve"> PAGEREF _Toc168166610 \h </w:instrText>
        </w:r>
        <w:r w:rsidR="00727A7A">
          <w:rPr>
            <w:noProof/>
            <w:webHidden/>
          </w:rPr>
        </w:r>
        <w:r w:rsidR="00727A7A">
          <w:rPr>
            <w:noProof/>
            <w:webHidden/>
          </w:rPr>
          <w:fldChar w:fldCharType="separate"/>
        </w:r>
        <w:r w:rsidR="00727A7A">
          <w:rPr>
            <w:noProof/>
            <w:webHidden/>
          </w:rPr>
          <w:t>46</w:t>
        </w:r>
        <w:r w:rsidR="00727A7A">
          <w:rPr>
            <w:noProof/>
            <w:webHidden/>
          </w:rPr>
          <w:fldChar w:fldCharType="end"/>
        </w:r>
      </w:hyperlink>
    </w:p>
    <w:p w14:paraId="4B8B2647" w14:textId="263990D5"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1" w:history="1">
        <w:r w:rsidR="00727A7A" w:rsidRPr="00F6567B">
          <w:rPr>
            <w:rStyle w:val="Hipervnculo"/>
            <w:noProof/>
          </w:rPr>
          <w:t>Tabla 3.68. Requisito NF-S-C43</w:t>
        </w:r>
        <w:r w:rsidR="00727A7A">
          <w:rPr>
            <w:noProof/>
            <w:webHidden/>
          </w:rPr>
          <w:tab/>
        </w:r>
        <w:r w:rsidR="00727A7A">
          <w:rPr>
            <w:noProof/>
            <w:webHidden/>
          </w:rPr>
          <w:fldChar w:fldCharType="begin"/>
        </w:r>
        <w:r w:rsidR="00727A7A">
          <w:rPr>
            <w:noProof/>
            <w:webHidden/>
          </w:rPr>
          <w:instrText xml:space="preserve"> PAGEREF _Toc168166611 \h </w:instrText>
        </w:r>
        <w:r w:rsidR="00727A7A">
          <w:rPr>
            <w:noProof/>
            <w:webHidden/>
          </w:rPr>
        </w:r>
        <w:r w:rsidR="00727A7A">
          <w:rPr>
            <w:noProof/>
            <w:webHidden/>
          </w:rPr>
          <w:fldChar w:fldCharType="separate"/>
        </w:r>
        <w:r w:rsidR="00727A7A">
          <w:rPr>
            <w:noProof/>
            <w:webHidden/>
          </w:rPr>
          <w:t>46</w:t>
        </w:r>
        <w:r w:rsidR="00727A7A">
          <w:rPr>
            <w:noProof/>
            <w:webHidden/>
          </w:rPr>
          <w:fldChar w:fldCharType="end"/>
        </w:r>
      </w:hyperlink>
    </w:p>
    <w:p w14:paraId="34484ABC" w14:textId="231C1F53"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2" w:history="1">
        <w:r w:rsidR="00727A7A" w:rsidRPr="00F6567B">
          <w:rPr>
            <w:rStyle w:val="Hipervnculo"/>
            <w:noProof/>
          </w:rPr>
          <w:t>Tabla 3.69. Requisito NF-S-C44</w:t>
        </w:r>
        <w:r w:rsidR="00727A7A">
          <w:rPr>
            <w:noProof/>
            <w:webHidden/>
          </w:rPr>
          <w:tab/>
        </w:r>
        <w:r w:rsidR="00727A7A">
          <w:rPr>
            <w:noProof/>
            <w:webHidden/>
          </w:rPr>
          <w:fldChar w:fldCharType="begin"/>
        </w:r>
        <w:r w:rsidR="00727A7A">
          <w:rPr>
            <w:noProof/>
            <w:webHidden/>
          </w:rPr>
          <w:instrText xml:space="preserve"> PAGEREF _Toc168166612 \h </w:instrText>
        </w:r>
        <w:r w:rsidR="00727A7A">
          <w:rPr>
            <w:noProof/>
            <w:webHidden/>
          </w:rPr>
        </w:r>
        <w:r w:rsidR="00727A7A">
          <w:rPr>
            <w:noProof/>
            <w:webHidden/>
          </w:rPr>
          <w:fldChar w:fldCharType="separate"/>
        </w:r>
        <w:r w:rsidR="00727A7A">
          <w:rPr>
            <w:noProof/>
            <w:webHidden/>
          </w:rPr>
          <w:t>47</w:t>
        </w:r>
        <w:r w:rsidR="00727A7A">
          <w:rPr>
            <w:noProof/>
            <w:webHidden/>
          </w:rPr>
          <w:fldChar w:fldCharType="end"/>
        </w:r>
      </w:hyperlink>
    </w:p>
    <w:p w14:paraId="5467D913" w14:textId="496148AC"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3" w:history="1">
        <w:r w:rsidR="00727A7A" w:rsidRPr="00F6567B">
          <w:rPr>
            <w:rStyle w:val="Hipervnculo"/>
            <w:noProof/>
          </w:rPr>
          <w:t>Tabla 3.70. Requisito NF-S-C45</w:t>
        </w:r>
        <w:r w:rsidR="00727A7A">
          <w:rPr>
            <w:noProof/>
            <w:webHidden/>
          </w:rPr>
          <w:tab/>
        </w:r>
        <w:r w:rsidR="00727A7A">
          <w:rPr>
            <w:noProof/>
            <w:webHidden/>
          </w:rPr>
          <w:fldChar w:fldCharType="begin"/>
        </w:r>
        <w:r w:rsidR="00727A7A">
          <w:rPr>
            <w:noProof/>
            <w:webHidden/>
          </w:rPr>
          <w:instrText xml:space="preserve"> PAGEREF _Toc168166613 \h </w:instrText>
        </w:r>
        <w:r w:rsidR="00727A7A">
          <w:rPr>
            <w:noProof/>
            <w:webHidden/>
          </w:rPr>
        </w:r>
        <w:r w:rsidR="00727A7A">
          <w:rPr>
            <w:noProof/>
            <w:webHidden/>
          </w:rPr>
          <w:fldChar w:fldCharType="separate"/>
        </w:r>
        <w:r w:rsidR="00727A7A">
          <w:rPr>
            <w:noProof/>
            <w:webHidden/>
          </w:rPr>
          <w:t>47</w:t>
        </w:r>
        <w:r w:rsidR="00727A7A">
          <w:rPr>
            <w:noProof/>
            <w:webHidden/>
          </w:rPr>
          <w:fldChar w:fldCharType="end"/>
        </w:r>
      </w:hyperlink>
    </w:p>
    <w:p w14:paraId="2EFF9262" w14:textId="2D931BDF"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4" w:history="1">
        <w:r w:rsidR="00727A7A" w:rsidRPr="00F6567B">
          <w:rPr>
            <w:rStyle w:val="Hipervnculo"/>
            <w:noProof/>
          </w:rPr>
          <w:t>Tabla 3.71. Requisito NF-S-R46</w:t>
        </w:r>
        <w:r w:rsidR="00727A7A">
          <w:rPr>
            <w:noProof/>
            <w:webHidden/>
          </w:rPr>
          <w:tab/>
        </w:r>
        <w:r w:rsidR="00727A7A">
          <w:rPr>
            <w:noProof/>
            <w:webHidden/>
          </w:rPr>
          <w:fldChar w:fldCharType="begin"/>
        </w:r>
        <w:r w:rsidR="00727A7A">
          <w:rPr>
            <w:noProof/>
            <w:webHidden/>
          </w:rPr>
          <w:instrText xml:space="preserve"> PAGEREF _Toc168166614 \h </w:instrText>
        </w:r>
        <w:r w:rsidR="00727A7A">
          <w:rPr>
            <w:noProof/>
            <w:webHidden/>
          </w:rPr>
        </w:r>
        <w:r w:rsidR="00727A7A">
          <w:rPr>
            <w:noProof/>
            <w:webHidden/>
          </w:rPr>
          <w:fldChar w:fldCharType="separate"/>
        </w:r>
        <w:r w:rsidR="00727A7A">
          <w:rPr>
            <w:noProof/>
            <w:webHidden/>
          </w:rPr>
          <w:t>47</w:t>
        </w:r>
        <w:r w:rsidR="00727A7A">
          <w:rPr>
            <w:noProof/>
            <w:webHidden/>
          </w:rPr>
          <w:fldChar w:fldCharType="end"/>
        </w:r>
      </w:hyperlink>
    </w:p>
    <w:p w14:paraId="1D9F8355" w14:textId="39DAF222"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5" w:history="1">
        <w:r w:rsidR="00727A7A" w:rsidRPr="00F6567B">
          <w:rPr>
            <w:rStyle w:val="Hipervnculo"/>
            <w:noProof/>
          </w:rPr>
          <w:t>Tabla 3.72. Requisito NF-S-R47</w:t>
        </w:r>
        <w:r w:rsidR="00727A7A">
          <w:rPr>
            <w:noProof/>
            <w:webHidden/>
          </w:rPr>
          <w:tab/>
        </w:r>
        <w:r w:rsidR="00727A7A">
          <w:rPr>
            <w:noProof/>
            <w:webHidden/>
          </w:rPr>
          <w:fldChar w:fldCharType="begin"/>
        </w:r>
        <w:r w:rsidR="00727A7A">
          <w:rPr>
            <w:noProof/>
            <w:webHidden/>
          </w:rPr>
          <w:instrText xml:space="preserve"> PAGEREF _Toc168166615 \h </w:instrText>
        </w:r>
        <w:r w:rsidR="00727A7A">
          <w:rPr>
            <w:noProof/>
            <w:webHidden/>
          </w:rPr>
        </w:r>
        <w:r w:rsidR="00727A7A">
          <w:rPr>
            <w:noProof/>
            <w:webHidden/>
          </w:rPr>
          <w:fldChar w:fldCharType="separate"/>
        </w:r>
        <w:r w:rsidR="00727A7A">
          <w:rPr>
            <w:noProof/>
            <w:webHidden/>
          </w:rPr>
          <w:t>47</w:t>
        </w:r>
        <w:r w:rsidR="00727A7A">
          <w:rPr>
            <w:noProof/>
            <w:webHidden/>
          </w:rPr>
          <w:fldChar w:fldCharType="end"/>
        </w:r>
      </w:hyperlink>
    </w:p>
    <w:p w14:paraId="0B7E2388" w14:textId="543CD0C2" w:rsidR="00727A7A"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8166616" w:history="1">
        <w:r w:rsidR="00727A7A" w:rsidRPr="00F6567B">
          <w:rPr>
            <w:rStyle w:val="Hipervnculo"/>
            <w:noProof/>
          </w:rPr>
          <w:t>Tabla 3.73. Matriz de trazabilidad</w:t>
        </w:r>
        <w:r w:rsidR="00727A7A">
          <w:rPr>
            <w:noProof/>
            <w:webHidden/>
          </w:rPr>
          <w:tab/>
        </w:r>
        <w:r w:rsidR="00727A7A">
          <w:rPr>
            <w:noProof/>
            <w:webHidden/>
          </w:rPr>
          <w:fldChar w:fldCharType="begin"/>
        </w:r>
        <w:r w:rsidR="00727A7A">
          <w:rPr>
            <w:noProof/>
            <w:webHidden/>
          </w:rPr>
          <w:instrText xml:space="preserve"> PAGEREF _Toc168166616 \h </w:instrText>
        </w:r>
        <w:r w:rsidR="00727A7A">
          <w:rPr>
            <w:noProof/>
            <w:webHidden/>
          </w:rPr>
        </w:r>
        <w:r w:rsidR="00727A7A">
          <w:rPr>
            <w:noProof/>
            <w:webHidden/>
          </w:rPr>
          <w:fldChar w:fldCharType="separate"/>
        </w:r>
        <w:r w:rsidR="00727A7A">
          <w:rPr>
            <w:noProof/>
            <w:webHidden/>
          </w:rPr>
          <w:t>48</w:t>
        </w:r>
        <w:r w:rsidR="00727A7A">
          <w:rPr>
            <w:noProof/>
            <w:webHidden/>
          </w:rPr>
          <w:fldChar w:fldCharType="end"/>
        </w:r>
      </w:hyperlink>
    </w:p>
    <w:p w14:paraId="6E512F6D" w14:textId="0125CF1C" w:rsidR="00753C3C" w:rsidRPr="009828E2" w:rsidRDefault="005B0B21" w:rsidP="005B0B21">
      <w:pPr>
        <w:rPr>
          <w:lang w:eastAsia="es-ES"/>
        </w:rPr>
      </w:pPr>
      <w:r>
        <w:fldChar w:fldCharType="end"/>
      </w:r>
      <w:r>
        <w:fldChar w:fldCharType="begin"/>
      </w:r>
      <w:r>
        <w:instrText xml:space="preserve"> TOC \h \z \t "Título Tabla ING;1" </w:instrText>
      </w:r>
      <w:r w:rsidR="00000000">
        <w:fldChar w:fldCharType="separate"/>
      </w:r>
      <w:r>
        <w:fldChar w:fldCharType="end"/>
      </w:r>
    </w:p>
    <w:p w14:paraId="6BF3E876" w14:textId="0729E983" w:rsidR="00753C3C" w:rsidRPr="009828E2" w:rsidRDefault="00753C3C">
      <w:pPr>
        <w:jc w:val="left"/>
        <w:rPr>
          <w:lang w:eastAsia="es-ES"/>
        </w:rPr>
      </w:pPr>
      <w:r w:rsidRPr="009828E2">
        <w:rPr>
          <w:lang w:eastAsia="es-ES"/>
        </w:rPr>
        <w:br w:type="page"/>
      </w:r>
    </w:p>
    <w:p w14:paraId="160A0A52" w14:textId="77777777" w:rsidR="00753C3C" w:rsidRPr="009828E2" w:rsidRDefault="00753C3C">
      <w:pPr>
        <w:jc w:val="left"/>
        <w:rPr>
          <w:lang w:eastAsia="es-ES"/>
        </w:rPr>
        <w:sectPr w:rsidR="00753C3C" w:rsidRPr="009828E2" w:rsidSect="00AB4AEE">
          <w:footerReference w:type="default" r:id="rId11"/>
          <w:pgSz w:w="11906" w:h="16838"/>
          <w:pgMar w:top="1417" w:right="1701" w:bottom="1417" w:left="1701" w:header="709" w:footer="709" w:gutter="0"/>
          <w:pgNumType w:fmt="upperRoman" w:start="1"/>
          <w:cols w:space="708"/>
          <w:titlePg/>
          <w:docGrid w:linePitch="360"/>
        </w:sectPr>
      </w:pPr>
      <w:r w:rsidRPr="009828E2">
        <w:rPr>
          <w:lang w:eastAsia="es-ES"/>
        </w:rPr>
        <w:lastRenderedPageBreak/>
        <w:br w:type="page"/>
      </w:r>
    </w:p>
    <w:p w14:paraId="24448606" w14:textId="450B5CD3" w:rsidR="008168DA" w:rsidRPr="009828E2" w:rsidRDefault="00BE13BF" w:rsidP="00C67DA0">
      <w:pPr>
        <w:pStyle w:val="Captulo"/>
        <w:numPr>
          <w:ilvl w:val="0"/>
          <w:numId w:val="11"/>
        </w:numPr>
      </w:pPr>
      <w:bookmarkStart w:id="0" w:name="_Toc166609916"/>
      <w:bookmarkStart w:id="1" w:name="_Toc168166631"/>
      <w:r w:rsidRPr="009828E2">
        <w:lastRenderedPageBreak/>
        <w:t>INTRODUCCIÓN</w:t>
      </w:r>
      <w:bookmarkEnd w:id="0"/>
      <w:bookmarkEnd w:id="1"/>
    </w:p>
    <w:p w14:paraId="09E48926" w14:textId="529E807A" w:rsidR="00F73506" w:rsidRPr="009828E2" w:rsidRDefault="00C67DA0" w:rsidP="00C67DA0">
      <w:r w:rsidRPr="009828E2">
        <w:t xml:space="preserve">Este apartado introductorio </w:t>
      </w:r>
      <w:r w:rsidR="00485F3E" w:rsidRPr="009828E2">
        <w:t xml:space="preserve">trata de definir las motivaciones </w:t>
      </w:r>
      <w:r w:rsidR="000E10E4" w:rsidRPr="009828E2">
        <w:t>por las que se ha realizado el trabajo de fin de grado sobre esta temática en concreto, además de los objetivos que</w:t>
      </w:r>
      <w:r w:rsidR="00F73506" w:rsidRPr="009828E2">
        <w:t xml:space="preserve"> se</w:t>
      </w:r>
      <w:r w:rsidR="000E10E4" w:rsidRPr="009828E2">
        <w:t xml:space="preserve"> busca conseguir</w:t>
      </w:r>
      <w:r w:rsidR="00F73506" w:rsidRPr="009828E2">
        <w:t xml:space="preserve"> mediante su desarrollo</w:t>
      </w:r>
      <w:r w:rsidR="00417691" w:rsidRPr="009828E2">
        <w:t>.</w:t>
      </w:r>
    </w:p>
    <w:p w14:paraId="419B8037" w14:textId="544F2941" w:rsidR="00C67DA0" w:rsidRPr="009828E2" w:rsidRDefault="00417691" w:rsidP="00C67DA0">
      <w:r w:rsidRPr="009828E2">
        <w:t xml:space="preserve">Asimismo, se incluye también </w:t>
      </w:r>
      <w:r w:rsidR="00F73506" w:rsidRPr="009828E2">
        <w:t xml:space="preserve">un apartado en el que se explica la estructura que sigue este documento, </w:t>
      </w:r>
      <w:r w:rsidR="00915C39" w:rsidRPr="009828E2">
        <w:t>ofreciendo</w:t>
      </w:r>
      <w:r w:rsidR="00F73506" w:rsidRPr="009828E2">
        <w:t xml:space="preserve"> una breve descripción de cada una de las partes que lo componen.</w:t>
      </w:r>
    </w:p>
    <w:p w14:paraId="33A7D910" w14:textId="119AC487" w:rsidR="00CF0FB9" w:rsidRPr="009828E2" w:rsidRDefault="00CF0FB9" w:rsidP="00F46D5A">
      <w:pPr>
        <w:pStyle w:val="Epgrafe"/>
        <w:numPr>
          <w:ilvl w:val="1"/>
          <w:numId w:val="12"/>
        </w:numPr>
      </w:pPr>
      <w:bookmarkStart w:id="2" w:name="_Toc166609917"/>
      <w:bookmarkStart w:id="3" w:name="_Toc168166632"/>
      <w:r w:rsidRPr="009828E2">
        <w:t>Motivación</w:t>
      </w:r>
      <w:bookmarkEnd w:id="2"/>
      <w:bookmarkEnd w:id="3"/>
    </w:p>
    <w:p w14:paraId="7488DF5C" w14:textId="5D2152B8" w:rsidR="003011A9" w:rsidRPr="009828E2" w:rsidRDefault="00A6590F" w:rsidP="003011A9">
      <w:r w:rsidRPr="009828E2">
        <w:t xml:space="preserve">En la actualidad, la industria de los videojuegos es el sector líder en el mercado </w:t>
      </w:r>
      <w:r w:rsidR="00C165A0" w:rsidRPr="009828E2">
        <w:t>del entretenimient</w:t>
      </w:r>
      <w:r w:rsidR="006309A2" w:rsidRPr="009828E2">
        <w:t>o, con aproximadamente 3</w:t>
      </w:r>
      <w:r w:rsidR="0095729C">
        <w:t xml:space="preserve"> mil</w:t>
      </w:r>
      <w:r w:rsidR="006309A2" w:rsidRPr="009828E2">
        <w:t xml:space="preserve"> millones de jugadores alrededor del mundo y generando ingresos superiores a los 180</w:t>
      </w:r>
      <w:r w:rsidR="0095729C">
        <w:t xml:space="preserve"> mil </w:t>
      </w:r>
      <w:r w:rsidR="006309A2" w:rsidRPr="009828E2">
        <w:t>millones de dólare</w:t>
      </w:r>
      <w:r w:rsidR="003F1EAB" w:rsidRPr="009828E2">
        <w:t>s</w:t>
      </w:r>
      <w:r w:rsidR="001075B4" w:rsidRPr="009828E2">
        <w:t xml:space="preserve"> en el año 2022</w:t>
      </w:r>
      <w:r w:rsidR="003F1EAB" w:rsidRPr="009828E2">
        <w:t xml:space="preserve"> </w:t>
      </w:r>
      <w:r w:rsidR="003E3376" w:rsidRPr="009828E2">
        <w:fldChar w:fldCharType="begin"/>
      </w:r>
      <w:r w:rsidR="003E3376" w:rsidRPr="009828E2">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9828E2">
        <w:fldChar w:fldCharType="separate"/>
      </w:r>
      <w:r w:rsidR="003E3376" w:rsidRPr="009828E2">
        <w:t>[1], [2], [3]</w:t>
      </w:r>
      <w:r w:rsidR="003E3376" w:rsidRPr="009828E2">
        <w:fldChar w:fldCharType="end"/>
      </w:r>
      <w:r w:rsidR="003E3376" w:rsidRPr="009828E2">
        <w:t>.</w:t>
      </w:r>
    </w:p>
    <w:p w14:paraId="0277C9C5" w14:textId="77777777" w:rsidR="002F2B69" w:rsidRPr="009828E2" w:rsidRDefault="00C152AD" w:rsidP="00356C4A">
      <w:pPr>
        <w:jc w:val="center"/>
      </w:pPr>
      <w:r w:rsidRPr="009828E2">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73A0A504" w:rsidR="00C152AD" w:rsidRPr="009828E2" w:rsidRDefault="002F2B69" w:rsidP="002F2B69">
      <w:pPr>
        <w:pStyle w:val="TtuloFigura"/>
      </w:pPr>
      <w:bookmarkStart w:id="4" w:name="_Toc166673136"/>
      <w:bookmarkStart w:id="5" w:name="_Toc168166617"/>
      <w:r w:rsidRPr="009828E2">
        <w:t>Fig. 1.</w:t>
      </w:r>
      <w:r>
        <w:fldChar w:fldCharType="begin"/>
      </w:r>
      <w:r>
        <w:instrText xml:space="preserve"> SEQ Fig. \* ARABIC </w:instrText>
      </w:r>
      <w:r>
        <w:fldChar w:fldCharType="separate"/>
      </w:r>
      <w:r w:rsidRPr="009828E2">
        <w:t>1</w:t>
      </w:r>
      <w:r>
        <w:fldChar w:fldCharType="end"/>
      </w:r>
      <w:r w:rsidRPr="009828E2">
        <w:t xml:space="preserve">. 50 años de ingresos por videojuegos </w:t>
      </w:r>
      <w:r w:rsidRPr="009828E2">
        <w:fldChar w:fldCharType="begin"/>
      </w:r>
      <w:r w:rsidRPr="009828E2">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9828E2">
        <w:fldChar w:fldCharType="separate"/>
      </w:r>
      <w:r w:rsidRPr="009828E2">
        <w:rPr>
          <w:rFonts w:cs="Times New Roman"/>
        </w:rPr>
        <w:t>[1]</w:t>
      </w:r>
      <w:bookmarkEnd w:id="4"/>
      <w:bookmarkEnd w:id="5"/>
      <w:r w:rsidRPr="009828E2">
        <w:fldChar w:fldCharType="end"/>
      </w:r>
    </w:p>
    <w:p w14:paraId="749851BF" w14:textId="07F96156" w:rsidR="002F2B69" w:rsidRPr="009828E2" w:rsidRDefault="007E339C" w:rsidP="002F2B69">
      <w:r w:rsidRPr="009828E2">
        <w:t>Como se puede observar en la figura anterior</w:t>
      </w:r>
      <w:r w:rsidR="00EA0272" w:rsidRPr="009828E2">
        <w:t xml:space="preserve">, con datos ofrecidos por la firma </w:t>
      </w:r>
      <w:r w:rsidR="00EA0272" w:rsidRPr="0056135A">
        <w:t>anglosajona Pelham Smithers</w:t>
      </w:r>
      <w:r w:rsidRPr="0056135A">
        <w:t>, los ingresos</w:t>
      </w:r>
      <w:r w:rsidRPr="009828E2">
        <w:t xml:space="preserve"> generados por la industria de los videojuegos han seguido un crecimiento exponencial, empezando a estancarse a partir del año 2022. No obstante, este estancamiento no ha supuesto que </w:t>
      </w:r>
      <w:r w:rsidR="00EA6E34" w:rsidRPr="009828E2">
        <w:t>esta forma de entretenimiento pierda su liderazgo en el ámbito del ocio. En 2023, este sector generó unos ingresos globales de 184 mil millones de dólares, una subida del 0</w:t>
      </w:r>
      <w:r w:rsidR="0056135A">
        <w:t>,</w:t>
      </w:r>
      <w:r w:rsidR="00EA6E34" w:rsidRPr="009828E2">
        <w:t xml:space="preserve">6% respecto a 2022. Además, se estima que para 2026, esta cifra supere los 205,4 mil millones de dólares </w:t>
      </w:r>
      <w:r w:rsidR="00EA6E34" w:rsidRPr="009828E2">
        <w:fldChar w:fldCharType="begin"/>
      </w:r>
      <w:r w:rsidR="00EA6E34" w:rsidRPr="009828E2">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9828E2">
        <w:fldChar w:fldCharType="separate"/>
      </w:r>
      <w:r w:rsidR="00EA6E34" w:rsidRPr="009828E2">
        <w:t>[4]</w:t>
      </w:r>
      <w:r w:rsidR="00EA6E34" w:rsidRPr="009828E2">
        <w:fldChar w:fldCharType="end"/>
      </w:r>
      <w:r w:rsidR="00EA6E34" w:rsidRPr="009828E2">
        <w:t>.</w:t>
      </w:r>
    </w:p>
    <w:p w14:paraId="7052D361" w14:textId="56A3253F" w:rsidR="00EA6E34" w:rsidRPr="009828E2" w:rsidRDefault="00A91D80" w:rsidP="002F2B69">
      <w:r w:rsidRPr="009828E2">
        <w:t xml:space="preserve">Adicionalmente, se puede apreciar que la </w:t>
      </w:r>
      <w:r w:rsidR="00F16C92" w:rsidRPr="009828E2">
        <w:t xml:space="preserve">mayor parte de la cuota de mercado de este sector se corresponde con las plataformas móviles, siendo responsable de alrededor de un 50% de los ingresos totales. Los juegos desarrollados para ordenadores personales </w:t>
      </w:r>
      <w:r w:rsidR="00F16C92" w:rsidRPr="009828E2">
        <w:lastRenderedPageBreak/>
        <w:t>están detrás de los anteriores, con una cuota de mercado aproximada del 25%</w:t>
      </w:r>
      <w:r w:rsidR="00EA0272" w:rsidRPr="009828E2">
        <w:t>, siguiendo de cerca las consolas de videojuegos</w:t>
      </w:r>
      <w:r w:rsidR="00F16C92" w:rsidRPr="009828E2">
        <w:t xml:space="preserve">. </w:t>
      </w:r>
    </w:p>
    <w:p w14:paraId="38E43DB7" w14:textId="73A15A95" w:rsidR="00EA0272" w:rsidRPr="009828E2" w:rsidRDefault="00EA0272" w:rsidP="002F2B69">
      <w:r w:rsidRPr="009828E2">
        <w:t xml:space="preserve">Con este trasfondo se puede empezar a </w:t>
      </w:r>
      <w:r w:rsidRPr="0056135A">
        <w:t>hablar de Unity. Unity</w:t>
      </w:r>
      <w:r w:rsidR="00E3768E" w:rsidRPr="0056135A">
        <w:t xml:space="preserve"> Engine</w:t>
      </w:r>
      <w:r w:rsidRPr="0056135A">
        <w:t xml:space="preserve"> es</w:t>
      </w:r>
      <w:r w:rsidRPr="009828E2">
        <w:t xml:space="preserve"> un motor de desarrollo </w:t>
      </w:r>
      <w:r w:rsidR="00E3768E" w:rsidRPr="009828E2">
        <w:t xml:space="preserve">3D, en tiempo real y multiplataforma, disponible </w:t>
      </w:r>
      <w:r w:rsidR="00E3768E" w:rsidRPr="0056135A">
        <w:t xml:space="preserve">para Microsoft Windows, Linux y </w:t>
      </w:r>
      <w:r w:rsidR="00956B18" w:rsidRPr="0056135A">
        <w:t>macOS</w:t>
      </w:r>
      <w:r w:rsidR="00E3768E" w:rsidRPr="0056135A">
        <w:t xml:space="preserve"> </w:t>
      </w:r>
      <w:r w:rsidR="00E3768E" w:rsidRPr="0056135A">
        <w:fldChar w:fldCharType="begin"/>
      </w:r>
      <w:r w:rsidR="00E3768E" w:rsidRPr="0056135A">
        <w:instrText xml:space="preserve"> ADDIN ZOTERO_ITEM CSL_CITATION {"citationID":"CoSYSvCQ","properties":{"formattedCitation":"[5]","plainCitation":"[5]","noteIndex":0},"citationItems":[{"id":21,"uris":["http://zotero.org/users/local/bjn5mCLu/items/T48IPNLC"],"itemData":{"id":21,"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5,15]]}}}],"schema":"https://github.com/citation-style-language/schema/raw/master/csl-citation.json"} </w:instrText>
      </w:r>
      <w:r w:rsidR="00E3768E" w:rsidRPr="0056135A">
        <w:fldChar w:fldCharType="separate"/>
      </w:r>
      <w:r w:rsidR="00E3768E" w:rsidRPr="0056135A">
        <w:t>[5]</w:t>
      </w:r>
      <w:r w:rsidR="00E3768E" w:rsidRPr="0056135A">
        <w:fldChar w:fldCharType="end"/>
      </w:r>
      <w:r w:rsidR="00E3768E" w:rsidRPr="0056135A">
        <w:t>.</w:t>
      </w:r>
      <w:r w:rsidR="00E3768E" w:rsidRPr="009828E2">
        <w:t xml:space="preserve"> Esta plataforma ha sido la elegida para el desarrollo de este proyecto, por diversas motivaciones que se exponen a continuación.</w:t>
      </w:r>
    </w:p>
    <w:p w14:paraId="5096E6A4" w14:textId="62885783" w:rsidR="00E3768E" w:rsidRDefault="00E3768E" w:rsidP="002F2B69">
      <w:r w:rsidRPr="009828E2">
        <w:t xml:space="preserve">En primer lugar, </w:t>
      </w:r>
      <w:r w:rsidRPr="0056135A">
        <w:t>Unity</w:t>
      </w:r>
      <w:r w:rsidRPr="009828E2">
        <w:t xml:space="preserve"> permite a los diseñadores y desarrolladores lanzar sus productos en las siguientes plataformas:</w:t>
      </w:r>
    </w:p>
    <w:p w14:paraId="161A542C" w14:textId="277D30FC" w:rsidR="0095729C" w:rsidRDefault="002E3D0F" w:rsidP="0095729C">
      <w:pPr>
        <w:pStyle w:val="TtuloTablaING"/>
      </w:pPr>
      <w:bookmarkStart w:id="6" w:name="_Toc166673124"/>
      <w:bookmarkStart w:id="7" w:name="_Toc168166540"/>
      <w:r>
        <w:t>Tabla</w:t>
      </w:r>
      <w:r w:rsidR="0095729C">
        <w:t xml:space="preserve"> </w:t>
      </w:r>
      <w:r w:rsidR="009003DC">
        <w:t>1.1</w:t>
      </w:r>
      <w:r w:rsidR="0073735B">
        <w:t>.</w:t>
      </w:r>
      <w:r w:rsidR="0095729C">
        <w:br/>
        <w:t xml:space="preserve">Plataformas Objetivo de Unity </w:t>
      </w:r>
      <w:r w:rsidR="0095729C">
        <w:fldChar w:fldCharType="begin"/>
      </w:r>
      <w:r w:rsidR="0095729C">
        <w:rPr>
          <w:caps w:val="0"/>
        </w:rPr>
        <w:instrText xml:space="preserve"> ADDIN ZOTERO_ITEM CSL_CITATION {"citationID":"jFAlseRf","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0095729C">
        <w:fldChar w:fldCharType="separate"/>
      </w:r>
      <w:r w:rsidR="0095729C" w:rsidRPr="0095729C">
        <w:rPr>
          <w:rFonts w:cs="Times New Roman"/>
        </w:rPr>
        <w:t>[6]</w:t>
      </w:r>
      <w:bookmarkEnd w:id="6"/>
      <w:bookmarkEnd w:id="7"/>
      <w:r w:rsidR="0095729C">
        <w:fldChar w:fldCharType="end"/>
      </w:r>
    </w:p>
    <w:tbl>
      <w:tblPr>
        <w:tblStyle w:val="Tablaconcuadrcula"/>
        <w:tblW w:w="0" w:type="auto"/>
        <w:tblLook w:val="0420" w:firstRow="1" w:lastRow="0" w:firstColumn="0" w:lastColumn="0" w:noHBand="0" w:noVBand="1"/>
      </w:tblPr>
      <w:tblGrid>
        <w:gridCol w:w="2263"/>
        <w:gridCol w:w="6231"/>
      </w:tblGrid>
      <w:tr w:rsidR="009828E2" w14:paraId="245EF2F6" w14:textId="77777777" w:rsidTr="00BF0FB6">
        <w:trPr>
          <w:cantSplit/>
          <w:tblHeader/>
        </w:trPr>
        <w:tc>
          <w:tcPr>
            <w:tcW w:w="2263" w:type="dxa"/>
          </w:tcPr>
          <w:p w14:paraId="2CED82E7" w14:textId="6CF58BC6" w:rsidR="009828E2" w:rsidRPr="00BF0FB6" w:rsidRDefault="009828E2" w:rsidP="00BF0FB6">
            <w:pPr>
              <w:rPr>
                <w:b/>
                <w:bCs/>
              </w:rPr>
            </w:pPr>
            <w:r w:rsidRPr="00BF0FB6">
              <w:rPr>
                <w:b/>
                <w:bCs/>
              </w:rPr>
              <w:t>Plataforma objetivo</w:t>
            </w:r>
          </w:p>
        </w:tc>
        <w:tc>
          <w:tcPr>
            <w:tcW w:w="6231" w:type="dxa"/>
          </w:tcPr>
          <w:p w14:paraId="2EC3B0B6" w14:textId="1D5663F4" w:rsidR="009828E2" w:rsidRPr="00BF0FB6" w:rsidRDefault="005B5AD9" w:rsidP="00BF0FB6">
            <w:pPr>
              <w:rPr>
                <w:b/>
                <w:bCs/>
              </w:rPr>
            </w:pPr>
            <w:r w:rsidRPr="00BF0FB6">
              <w:rPr>
                <w:b/>
                <w:bCs/>
              </w:rPr>
              <w:t>Sistema Operativo/Plataforma</w:t>
            </w:r>
          </w:p>
        </w:tc>
      </w:tr>
      <w:tr w:rsidR="009828E2" w:rsidRPr="00C73B76" w14:paraId="7D6DD82A" w14:textId="77777777" w:rsidTr="00BF0FB6">
        <w:trPr>
          <w:cantSplit/>
        </w:trPr>
        <w:tc>
          <w:tcPr>
            <w:tcW w:w="2263" w:type="dxa"/>
          </w:tcPr>
          <w:p w14:paraId="536C8766" w14:textId="5D31FEDD" w:rsidR="009828E2" w:rsidRPr="00B03F72" w:rsidRDefault="005B5AD9" w:rsidP="00BF0FB6">
            <w:r w:rsidRPr="00B03F72">
              <w:t>Escritorio</w:t>
            </w:r>
          </w:p>
        </w:tc>
        <w:tc>
          <w:tcPr>
            <w:tcW w:w="6231" w:type="dxa"/>
          </w:tcPr>
          <w:p w14:paraId="2449D9E4" w14:textId="77777777" w:rsidR="009828E2" w:rsidRPr="0004721B" w:rsidRDefault="005B5AD9" w:rsidP="00BF0FB6">
            <w:pPr>
              <w:rPr>
                <w:lang w:val="en-US"/>
              </w:rPr>
            </w:pPr>
            <w:r w:rsidRPr="0004721B">
              <w:rPr>
                <w:lang w:val="en-US"/>
              </w:rPr>
              <w:t>Microsoft Windows</w:t>
            </w:r>
          </w:p>
          <w:p w14:paraId="4274AE2C" w14:textId="77777777" w:rsidR="005B5AD9" w:rsidRPr="0004721B" w:rsidRDefault="005B5AD9" w:rsidP="00BF0FB6">
            <w:pPr>
              <w:rPr>
                <w:lang w:val="en-US"/>
              </w:rPr>
            </w:pPr>
            <w:r w:rsidRPr="0004721B">
              <w:rPr>
                <w:lang w:val="en-US"/>
              </w:rPr>
              <w:t>Mac</w:t>
            </w:r>
          </w:p>
          <w:p w14:paraId="6543079A" w14:textId="77777777" w:rsidR="005B5AD9" w:rsidRPr="0004721B" w:rsidRDefault="005B5AD9" w:rsidP="00BF0FB6">
            <w:pPr>
              <w:rPr>
                <w:lang w:val="en-US"/>
              </w:rPr>
            </w:pPr>
            <w:r w:rsidRPr="0004721B">
              <w:rPr>
                <w:lang w:val="en-US"/>
              </w:rPr>
              <w:t>Linux</w:t>
            </w:r>
          </w:p>
          <w:p w14:paraId="05934294" w14:textId="08A22070" w:rsidR="005B5AD9" w:rsidRPr="0004721B" w:rsidRDefault="005B5AD9" w:rsidP="00BF0FB6">
            <w:pPr>
              <w:rPr>
                <w:lang w:val="en-US"/>
              </w:rPr>
            </w:pPr>
            <w:r w:rsidRPr="0004721B">
              <w:rPr>
                <w:lang w:val="en-US"/>
              </w:rPr>
              <w:t>Universal Windows Platform</w:t>
            </w:r>
          </w:p>
        </w:tc>
      </w:tr>
      <w:tr w:rsidR="005B5AD9" w14:paraId="52FAFB56" w14:textId="77777777" w:rsidTr="00BF0FB6">
        <w:trPr>
          <w:cantSplit/>
        </w:trPr>
        <w:tc>
          <w:tcPr>
            <w:tcW w:w="2263" w:type="dxa"/>
          </w:tcPr>
          <w:p w14:paraId="71ECC69B" w14:textId="74C7F3C8" w:rsidR="005B5AD9" w:rsidRPr="00B03F72" w:rsidRDefault="005B5AD9" w:rsidP="00BF0FB6">
            <w:r w:rsidRPr="00B03F72">
              <w:t>Móviles</w:t>
            </w:r>
          </w:p>
        </w:tc>
        <w:tc>
          <w:tcPr>
            <w:tcW w:w="6231" w:type="dxa"/>
          </w:tcPr>
          <w:p w14:paraId="64BB8C02" w14:textId="77777777" w:rsidR="005B5AD9" w:rsidRPr="00B03F72" w:rsidRDefault="005B5AD9" w:rsidP="00BF0FB6">
            <w:r w:rsidRPr="00B03F72">
              <w:t>iOS</w:t>
            </w:r>
          </w:p>
          <w:p w14:paraId="238C2883" w14:textId="0E0E2305" w:rsidR="005B5AD9" w:rsidRPr="00B03F72" w:rsidRDefault="005B5AD9" w:rsidP="00BF0FB6">
            <w:r w:rsidRPr="00B03F72">
              <w:t>Android</w:t>
            </w:r>
          </w:p>
        </w:tc>
      </w:tr>
      <w:tr w:rsidR="005B5AD9" w:rsidRPr="00C73B76" w14:paraId="3F9D5C07" w14:textId="77777777" w:rsidTr="00BF0FB6">
        <w:trPr>
          <w:cantSplit/>
        </w:trPr>
        <w:tc>
          <w:tcPr>
            <w:tcW w:w="2263" w:type="dxa"/>
          </w:tcPr>
          <w:p w14:paraId="273A66DA" w14:textId="72C75EBE" w:rsidR="005B5AD9" w:rsidRPr="00B03F72" w:rsidRDefault="005B5AD9" w:rsidP="00BF0FB6">
            <w:r w:rsidRPr="00B03F72">
              <w:t>Realidad extendida</w:t>
            </w:r>
          </w:p>
        </w:tc>
        <w:tc>
          <w:tcPr>
            <w:tcW w:w="6231" w:type="dxa"/>
          </w:tcPr>
          <w:p w14:paraId="3C91FCEF" w14:textId="77777777" w:rsidR="005B5AD9" w:rsidRPr="0004721B" w:rsidRDefault="005B5AD9" w:rsidP="00BF0FB6">
            <w:pPr>
              <w:rPr>
                <w:lang w:val="en-US"/>
              </w:rPr>
            </w:pPr>
            <w:r w:rsidRPr="0004721B">
              <w:rPr>
                <w:lang w:val="en-US"/>
              </w:rPr>
              <w:t>ARKit</w:t>
            </w:r>
          </w:p>
          <w:p w14:paraId="7848E356" w14:textId="77777777" w:rsidR="005B5AD9" w:rsidRPr="0004721B" w:rsidRDefault="005B5AD9" w:rsidP="00BF0FB6">
            <w:pPr>
              <w:rPr>
                <w:lang w:val="en-US"/>
              </w:rPr>
            </w:pPr>
            <w:r w:rsidRPr="0004721B">
              <w:rPr>
                <w:lang w:val="en-US"/>
              </w:rPr>
              <w:t>ARCore</w:t>
            </w:r>
          </w:p>
          <w:p w14:paraId="42566489" w14:textId="77777777" w:rsidR="005B5AD9" w:rsidRPr="0004721B" w:rsidRDefault="005B5AD9" w:rsidP="00BF0FB6">
            <w:pPr>
              <w:rPr>
                <w:lang w:val="en-US"/>
              </w:rPr>
            </w:pPr>
            <w:r w:rsidRPr="0004721B">
              <w:rPr>
                <w:lang w:val="en-US"/>
              </w:rPr>
              <w:t>Microsoft HoloLens</w:t>
            </w:r>
          </w:p>
          <w:p w14:paraId="0D10BE1D" w14:textId="77777777" w:rsidR="005B5AD9" w:rsidRPr="0004721B" w:rsidRDefault="005B5AD9" w:rsidP="00BF0FB6">
            <w:pPr>
              <w:rPr>
                <w:lang w:val="en-US"/>
              </w:rPr>
            </w:pPr>
            <w:r w:rsidRPr="0004721B">
              <w:rPr>
                <w:lang w:val="en-US"/>
              </w:rPr>
              <w:t>Windows Mixed Reality</w:t>
            </w:r>
          </w:p>
          <w:p w14:paraId="5A072B4C" w14:textId="77777777" w:rsidR="005B5AD9" w:rsidRPr="0004721B" w:rsidRDefault="005B5AD9" w:rsidP="00BF0FB6">
            <w:pPr>
              <w:rPr>
                <w:lang w:val="en-US"/>
              </w:rPr>
            </w:pPr>
            <w:r w:rsidRPr="0004721B">
              <w:rPr>
                <w:lang w:val="en-US"/>
              </w:rPr>
              <w:t>Magic Leap</w:t>
            </w:r>
          </w:p>
          <w:p w14:paraId="358D103F" w14:textId="77777777" w:rsidR="005B5AD9" w:rsidRPr="0004721B" w:rsidRDefault="005B5AD9" w:rsidP="00BF0FB6">
            <w:pPr>
              <w:rPr>
                <w:lang w:val="en-US"/>
              </w:rPr>
            </w:pPr>
            <w:r w:rsidRPr="0004721B">
              <w:rPr>
                <w:lang w:val="en-US"/>
              </w:rPr>
              <w:t>Oculus</w:t>
            </w:r>
          </w:p>
          <w:p w14:paraId="06888D32" w14:textId="1394E073" w:rsidR="005B5AD9" w:rsidRPr="0004721B" w:rsidRDefault="005B5AD9" w:rsidP="00BF0FB6">
            <w:pPr>
              <w:rPr>
                <w:lang w:val="en-US"/>
              </w:rPr>
            </w:pPr>
            <w:r w:rsidRPr="0004721B">
              <w:rPr>
                <w:lang w:val="en-US"/>
              </w:rPr>
              <w:t>PlayStation VR</w:t>
            </w:r>
          </w:p>
        </w:tc>
      </w:tr>
      <w:tr w:rsidR="005B5AD9" w:rsidRPr="005B5AD9" w14:paraId="55FB2813" w14:textId="77777777" w:rsidTr="00BF0FB6">
        <w:trPr>
          <w:cantSplit/>
        </w:trPr>
        <w:tc>
          <w:tcPr>
            <w:tcW w:w="2263" w:type="dxa"/>
          </w:tcPr>
          <w:p w14:paraId="219B5944" w14:textId="0150BF36" w:rsidR="005B5AD9" w:rsidRPr="00B03F72" w:rsidRDefault="005B5AD9" w:rsidP="00BF0FB6">
            <w:r w:rsidRPr="00B03F72">
              <w:t>Consolas</w:t>
            </w:r>
          </w:p>
        </w:tc>
        <w:tc>
          <w:tcPr>
            <w:tcW w:w="6231" w:type="dxa"/>
          </w:tcPr>
          <w:p w14:paraId="480F31C9" w14:textId="77777777" w:rsidR="005B5AD9" w:rsidRPr="0004721B" w:rsidRDefault="005B5AD9" w:rsidP="00BF0FB6">
            <w:pPr>
              <w:rPr>
                <w:lang w:val="en-US"/>
              </w:rPr>
            </w:pPr>
            <w:r w:rsidRPr="0004721B">
              <w:rPr>
                <w:lang w:val="en-US"/>
              </w:rPr>
              <w:t>PlayStation 4 y PlayStation 5</w:t>
            </w:r>
          </w:p>
          <w:p w14:paraId="6DBAA984" w14:textId="77777777" w:rsidR="005B5AD9" w:rsidRPr="0004721B" w:rsidRDefault="005B5AD9" w:rsidP="00BF0FB6">
            <w:pPr>
              <w:rPr>
                <w:lang w:val="en-US"/>
              </w:rPr>
            </w:pPr>
            <w:r w:rsidRPr="0004721B">
              <w:rPr>
                <w:lang w:val="en-US"/>
              </w:rPr>
              <w:t>Xbox One y Xbox Series X|S</w:t>
            </w:r>
          </w:p>
          <w:p w14:paraId="43560E8F" w14:textId="77777777" w:rsidR="005B5AD9" w:rsidRPr="00B03F72" w:rsidRDefault="005B5AD9" w:rsidP="00BF0FB6">
            <w:r w:rsidRPr="00B03F72">
              <w:t>Nintendo Switch</w:t>
            </w:r>
          </w:p>
          <w:p w14:paraId="5FBC4DA2" w14:textId="2B98F21B" w:rsidR="005B5AD9" w:rsidRPr="00B03F72" w:rsidRDefault="005B5AD9" w:rsidP="00BF0FB6">
            <w:r w:rsidRPr="00B03F72">
              <w:t>Google Stadia</w:t>
            </w:r>
          </w:p>
        </w:tc>
      </w:tr>
      <w:tr w:rsidR="005B5AD9" w:rsidRPr="005B5AD9" w14:paraId="60C69A7E" w14:textId="77777777" w:rsidTr="00BF0FB6">
        <w:trPr>
          <w:cantSplit/>
        </w:trPr>
        <w:tc>
          <w:tcPr>
            <w:tcW w:w="2263" w:type="dxa"/>
          </w:tcPr>
          <w:p w14:paraId="36C8D2CC" w14:textId="59186A1C" w:rsidR="005B5AD9" w:rsidRPr="00B03F72" w:rsidRDefault="005B5AD9" w:rsidP="00BF0FB6">
            <w:r w:rsidRPr="00B03F72">
              <w:t>Plataformas embebidas</w:t>
            </w:r>
          </w:p>
        </w:tc>
        <w:tc>
          <w:tcPr>
            <w:tcW w:w="6231" w:type="dxa"/>
          </w:tcPr>
          <w:p w14:paraId="052FD82F" w14:textId="77777777" w:rsidR="005B5AD9" w:rsidRPr="00B03F72" w:rsidRDefault="005B5AD9" w:rsidP="00BF0FB6">
            <w:proofErr w:type="spellStart"/>
            <w:r w:rsidRPr="00B03F72">
              <w:t>Embedded</w:t>
            </w:r>
            <w:proofErr w:type="spellEnd"/>
            <w:r w:rsidRPr="00B03F72">
              <w:t xml:space="preserve"> Linux</w:t>
            </w:r>
          </w:p>
          <w:p w14:paraId="514BB75F" w14:textId="6EF3BC75" w:rsidR="005B5AD9" w:rsidRPr="00B03F72" w:rsidRDefault="005B5AD9" w:rsidP="00BF0FB6">
            <w:r w:rsidRPr="00B03F72">
              <w:t>QNX</w:t>
            </w:r>
          </w:p>
        </w:tc>
      </w:tr>
      <w:tr w:rsidR="0095729C" w:rsidRPr="005B5AD9" w14:paraId="684CDA06" w14:textId="77777777" w:rsidTr="00BF0FB6">
        <w:trPr>
          <w:cantSplit/>
        </w:trPr>
        <w:tc>
          <w:tcPr>
            <w:tcW w:w="2263" w:type="dxa"/>
          </w:tcPr>
          <w:p w14:paraId="4193748D" w14:textId="5E84D2E2" w:rsidR="0095729C" w:rsidRPr="00B03F72" w:rsidRDefault="0095729C" w:rsidP="00BF0FB6">
            <w:r w:rsidRPr="00B03F72">
              <w:t>Web</w:t>
            </w:r>
          </w:p>
        </w:tc>
        <w:tc>
          <w:tcPr>
            <w:tcW w:w="6231" w:type="dxa"/>
          </w:tcPr>
          <w:p w14:paraId="50EB273B" w14:textId="13AF6E84" w:rsidR="0095729C" w:rsidRPr="00B03F72" w:rsidRDefault="0095729C" w:rsidP="00BF0FB6">
            <w:r w:rsidRPr="00B03F72">
              <w:t>WebGL</w:t>
            </w:r>
          </w:p>
        </w:tc>
      </w:tr>
      <w:tr w:rsidR="0095729C" w:rsidRPr="005B5AD9" w14:paraId="7A10857B" w14:textId="77777777" w:rsidTr="00BF0FB6">
        <w:trPr>
          <w:cantSplit/>
        </w:trPr>
        <w:tc>
          <w:tcPr>
            <w:tcW w:w="2263" w:type="dxa"/>
          </w:tcPr>
          <w:p w14:paraId="23E073F4" w14:textId="61D85313" w:rsidR="0095729C" w:rsidRPr="00B03F72" w:rsidRDefault="0095729C" w:rsidP="00BF0FB6">
            <w:r w:rsidRPr="00B03F72">
              <w:t>TV</w:t>
            </w:r>
          </w:p>
        </w:tc>
        <w:tc>
          <w:tcPr>
            <w:tcW w:w="6231" w:type="dxa"/>
          </w:tcPr>
          <w:p w14:paraId="5BAD9FB6" w14:textId="77777777" w:rsidR="0095729C" w:rsidRPr="00B03F72" w:rsidRDefault="0095729C" w:rsidP="00BF0FB6">
            <w:r w:rsidRPr="00B03F72">
              <w:t>tvOS</w:t>
            </w:r>
          </w:p>
          <w:p w14:paraId="74CD10F5" w14:textId="40E07B9B" w:rsidR="0095729C" w:rsidRPr="00B03F72" w:rsidRDefault="0095729C" w:rsidP="00BF0FB6">
            <w:r w:rsidRPr="00B03F72">
              <w:t>Android TV</w:t>
            </w:r>
          </w:p>
        </w:tc>
      </w:tr>
    </w:tbl>
    <w:p w14:paraId="49F9A5B5" w14:textId="656AE387" w:rsidR="00B9711C" w:rsidRDefault="00B9711C" w:rsidP="00B9711C">
      <w:r>
        <w:t>Esta extensa lista de plataformas permite al equipo de desarrollo realizar juegos multiplataforma de una manera sencilla y eficaz.</w:t>
      </w:r>
    </w:p>
    <w:p w14:paraId="3C2F2D83" w14:textId="5C01BE98" w:rsidR="009828E2" w:rsidRDefault="00B9711C" w:rsidP="00B9711C">
      <w:r>
        <w:lastRenderedPageBreak/>
        <w:t>Otra de las motivaciones que han llevado a escoger esta plataforma de desarrollo es que incorpora un plan personal gratuito, por lo que no es necesario pagar una licencia para poder empezar a desarrollar en este motor.</w:t>
      </w:r>
    </w:p>
    <w:p w14:paraId="34632EA8" w14:textId="60345835" w:rsidR="00B9711C" w:rsidRDefault="009D0BEF" w:rsidP="00B9711C">
      <w:r>
        <w:t xml:space="preserve">Además, según un estudio realizado por SlashData en 2017, Unity es el motor de videojuegos más popular entre los desarrolladores, teniendo una cuota de mercado del 38% </w:t>
      </w:r>
      <w:r>
        <w:fldChar w:fldCharType="begin"/>
      </w:r>
      <w:r>
        <w:instrText xml:space="preserve"> ADDIN ZOTERO_ITEM CSL_CITATION {"citationID":"kxxiz0l1","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9D0BEF">
        <w:t>[7]</w:t>
      </w:r>
      <w:r>
        <w:fldChar w:fldCharType="end"/>
      </w:r>
      <w:r>
        <w:t xml:space="preserve">. Esta popularidad se traduce en una mayor documentación disponible en Internet, además de la extensa </w:t>
      </w:r>
      <w:r w:rsidR="00570051">
        <w:t>documentación</w:t>
      </w:r>
      <w:r>
        <w:t xml:space="preserve"> de Unity</w:t>
      </w:r>
      <w:r w:rsidR="00570051">
        <w:t xml:space="preserve">, como su manual de usuario y API de </w:t>
      </w:r>
      <w:r w:rsidR="00570051">
        <w:rPr>
          <w:i/>
          <w:iCs/>
        </w:rPr>
        <w:t>scripting</w:t>
      </w:r>
      <w:r>
        <w:t xml:space="preserve"> </w:t>
      </w:r>
      <w:r>
        <w:fldChar w:fldCharType="begin"/>
      </w:r>
      <w:r>
        <w:instrText xml:space="preserve"> ADDIN ZOTERO_ITEM CSL_CITATION {"citationID":"FnxkV6ej","properties":{"formattedCitation":"[8]","plainCitation":"[8]","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fldChar w:fldCharType="separate"/>
      </w:r>
      <w:r w:rsidRPr="009D0BEF">
        <w:t>[8]</w:t>
      </w:r>
      <w:r>
        <w:fldChar w:fldCharType="end"/>
      </w:r>
      <w:r>
        <w:t>.</w:t>
      </w:r>
    </w:p>
    <w:p w14:paraId="592634A6" w14:textId="5729CF21" w:rsidR="009D0BEF" w:rsidRDefault="008017DA" w:rsidP="00B9711C">
      <w:r>
        <w:t xml:space="preserve">La última razón por la que se ha decidido utilizar Unity es porque no se ha utilizado previamente en el grado universitario, lo que proporciona un componente de aprendizaje nuevo y un reto, al tener que aprender a utilizar una nueva herramienta </w:t>
      </w:r>
      <w:r w:rsidR="00AD5073">
        <w:t>profesional desde cero y aprender un nuevo lenguaje de programación, ya que Unity utiliza como lenguaje de programación C#, un lenguaje multiparadigma de código abierto desarrollado por Microsoft</w:t>
      </w:r>
      <w:r w:rsidR="00526F15">
        <w:t xml:space="preserve"> </w:t>
      </w:r>
      <w:r w:rsidR="00526F15">
        <w:fldChar w:fldCharType="begin"/>
      </w:r>
      <w:r w:rsidR="00526F15">
        <w:instrText xml:space="preserve"> ADDIN ZOTERO_ITEM CSL_CITATION {"citationID":"UPpACzME","properties":{"formattedCitation":"[9]","plainCitation":"[9]","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00526F15">
        <w:fldChar w:fldCharType="separate"/>
      </w:r>
      <w:r w:rsidR="00526F15" w:rsidRPr="00526F15">
        <w:t>[9]</w:t>
      </w:r>
      <w:r w:rsidR="00526F15">
        <w:fldChar w:fldCharType="end"/>
      </w:r>
      <w:r w:rsidR="00526F15">
        <w:t>.</w:t>
      </w:r>
    </w:p>
    <w:p w14:paraId="00C23BC9" w14:textId="4BF40B86" w:rsidR="00596D02" w:rsidRDefault="00596D02" w:rsidP="00B9711C">
      <w:r>
        <w:t xml:space="preserve">En cuanto a los motivos por los que se ha decidido diseñar un videojuego del género </w:t>
      </w:r>
      <w:r>
        <w:rPr>
          <w:i/>
          <w:iCs/>
        </w:rPr>
        <w:t>roguelike</w:t>
      </w:r>
      <w:r>
        <w:t>, se presenta lo siguiente.</w:t>
      </w:r>
    </w:p>
    <w:p w14:paraId="5E96C86F" w14:textId="7A1EC865" w:rsidR="00596D02" w:rsidRDefault="00596D02" w:rsidP="00B9711C">
      <w:r>
        <w:t>El primer motivo es el interés personal. Este género de videojuegos se ha popularizado en los últimos años gracias a</w:t>
      </w:r>
      <w:r w:rsidR="00D162B5">
        <w:t xml:space="preserve">l auge de los </w:t>
      </w:r>
      <w:r w:rsidR="00063987">
        <w:t>estudios de desarrollo</w:t>
      </w:r>
      <w:r w:rsidR="00D162B5">
        <w:t xml:space="preserve"> </w:t>
      </w:r>
      <w:r w:rsidR="00D162B5">
        <w:rPr>
          <w:i/>
          <w:iCs/>
        </w:rPr>
        <w:t>indie</w:t>
      </w:r>
      <w:r w:rsidR="00D162B5">
        <w:t xml:space="preserve">, quienes han desarrollado videojuegos que han marcado un nuevo estándar en la industria, como </w:t>
      </w:r>
      <w:r w:rsidR="00D162B5" w:rsidRPr="0056135A">
        <w:t>Supergiant Games, Motion Twin o Dodge Roll</w:t>
      </w:r>
      <w:r w:rsidR="00D162B5">
        <w:t>.</w:t>
      </w:r>
      <w:r w:rsidR="00063987">
        <w:t xml:space="preserve"> Esta popularidad se puede observar también en el crecimiento del valor en el mercado de los juegos de este género, que en 2023 consiguieron generar unos ingresos de 23</w:t>
      </w:r>
      <w:r w:rsidR="00852AF9">
        <w:t>.</w:t>
      </w:r>
      <w:r w:rsidR="00063987">
        <w:t xml:space="preserve">153 millones de dólares y, según </w:t>
      </w:r>
      <w:r w:rsidR="00063987" w:rsidRPr="00611968">
        <w:t>Valuates Reports</w:t>
      </w:r>
      <w:r w:rsidR="00063987">
        <w:t xml:space="preserve">, </w:t>
      </w:r>
      <w:r w:rsidR="00852AF9">
        <w:t xml:space="preserve">se proyecta que para 2030 esta cifra ascienda a los 57.336 millones de dólares </w:t>
      </w:r>
      <w:r w:rsidR="00852AF9">
        <w:fldChar w:fldCharType="begin"/>
      </w:r>
      <w:r w:rsidR="00852AF9">
        <w:instrText xml:space="preserve"> ADDIN ZOTERO_ITEM CSL_CITATION {"citationID":"0D1bALrM","properties":{"formattedCitation":"[10]","plainCitation":"[10]","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fldChar w:fldCharType="separate"/>
      </w:r>
      <w:r w:rsidR="00852AF9" w:rsidRPr="00852AF9">
        <w:t>[10]</w:t>
      </w:r>
      <w:r w:rsidR="00852AF9">
        <w:fldChar w:fldCharType="end"/>
      </w:r>
      <w:r w:rsidR="00852AF9">
        <w:t xml:space="preserve">. </w:t>
      </w:r>
    </w:p>
    <w:p w14:paraId="7B16A2C1" w14:textId="6A442694" w:rsidR="00852AF9" w:rsidRDefault="00852AF9" w:rsidP="00B9711C">
      <w:r>
        <w:t xml:space="preserve">Otro de los motivos es que la mayoría de </w:t>
      </w:r>
      <w:r w:rsidR="006D2CD7">
        <w:t xml:space="preserve">los </w:t>
      </w:r>
      <w:r>
        <w:t>juegos</w:t>
      </w:r>
      <w:r w:rsidR="006D2CD7">
        <w:t xml:space="preserve"> del género </w:t>
      </w:r>
      <w:r w:rsidR="006D2CD7">
        <w:rPr>
          <w:i/>
          <w:iCs/>
        </w:rPr>
        <w:t>roguelike</w:t>
      </w:r>
      <w:r>
        <w:t xml:space="preserve"> no disponen de un modo multijugador</w:t>
      </w:r>
      <w:r w:rsidR="006D2CD7">
        <w:t xml:space="preserve">, si no que se suelen centrar en un modo para un jugador, al menos en el caso de los mayores exponentes de los últimos años, como </w:t>
      </w:r>
      <w:proofErr w:type="spellStart"/>
      <w:r w:rsidR="006D2CD7" w:rsidRPr="0056135A">
        <w:t>The</w:t>
      </w:r>
      <w:proofErr w:type="spellEnd"/>
      <w:r w:rsidR="006D2CD7" w:rsidRPr="0056135A">
        <w:t xml:space="preserve"> </w:t>
      </w:r>
      <w:proofErr w:type="spellStart"/>
      <w:r w:rsidR="006D2CD7" w:rsidRPr="0056135A">
        <w:t>Binding</w:t>
      </w:r>
      <w:proofErr w:type="spellEnd"/>
      <w:r w:rsidR="006D2CD7" w:rsidRPr="0056135A">
        <w:t xml:space="preserve"> of Isaac</w:t>
      </w:r>
      <w:r w:rsidR="006D2CD7">
        <w:t xml:space="preserve">, </w:t>
      </w:r>
      <w:proofErr w:type="spellStart"/>
      <w:r w:rsidR="006D2CD7" w:rsidRPr="0056135A">
        <w:t>Dead</w:t>
      </w:r>
      <w:proofErr w:type="spellEnd"/>
      <w:r w:rsidR="006D2CD7" w:rsidRPr="0056135A">
        <w:t xml:space="preserve"> </w:t>
      </w:r>
      <w:proofErr w:type="spellStart"/>
      <w:r w:rsidR="006D2CD7" w:rsidRPr="0056135A">
        <w:t>Cells</w:t>
      </w:r>
      <w:proofErr w:type="spellEnd"/>
      <w:r w:rsidR="006D2CD7">
        <w:t xml:space="preserve">, </w:t>
      </w:r>
      <w:proofErr w:type="spellStart"/>
      <w:r w:rsidR="006D2CD7" w:rsidRPr="0056135A">
        <w:t>Enter</w:t>
      </w:r>
      <w:proofErr w:type="spellEnd"/>
      <w:r w:rsidR="006D2CD7" w:rsidRPr="0056135A">
        <w:t xml:space="preserve"> </w:t>
      </w:r>
      <w:proofErr w:type="spellStart"/>
      <w:r w:rsidR="006D2CD7" w:rsidRPr="0056135A">
        <w:t>the</w:t>
      </w:r>
      <w:proofErr w:type="spellEnd"/>
      <w:r w:rsidR="006D2CD7" w:rsidRPr="0056135A">
        <w:t xml:space="preserve"> </w:t>
      </w:r>
      <w:proofErr w:type="spellStart"/>
      <w:r w:rsidR="006D2CD7" w:rsidRPr="0056135A">
        <w:t>Gungeon</w:t>
      </w:r>
      <w:proofErr w:type="spellEnd"/>
      <w:r w:rsidR="006D2CD7">
        <w:t xml:space="preserve">, </w:t>
      </w:r>
      <w:r w:rsidR="006D2CD7" w:rsidRPr="0056135A">
        <w:t>Hades</w:t>
      </w:r>
      <w:r w:rsidR="006D2CD7">
        <w:t>, etcétera. Esto ofrece la posibilidad de implementar algo relativamente innovador en este género, debido al bajo porcentaje de videojuegos que han implementado esta mecánica.</w:t>
      </w:r>
    </w:p>
    <w:p w14:paraId="465FEB7C" w14:textId="2DC61D5C" w:rsidR="006D2CD7" w:rsidRPr="006D2CD7" w:rsidRDefault="006D2CD7" w:rsidP="00B9711C">
      <w:r>
        <w:t xml:space="preserve">Por último, el hecho de realizar un juego multijugador permite afianzar y profundizar en conocimientos ya adquiridos durante la carrera, principalmente el conocimiento sobre redes de ordenadores, paso de mensajes, </w:t>
      </w:r>
      <w:r w:rsidR="00E60E90">
        <w:t>conexión cliente-servidor y sincronización entre equipos.</w:t>
      </w:r>
    </w:p>
    <w:p w14:paraId="2B1614D1" w14:textId="59470112" w:rsidR="00CF0FB9" w:rsidRPr="009828E2" w:rsidRDefault="00CF0FB9" w:rsidP="00F46D5A">
      <w:pPr>
        <w:pStyle w:val="Epgrafe"/>
        <w:numPr>
          <w:ilvl w:val="1"/>
          <w:numId w:val="12"/>
        </w:numPr>
      </w:pPr>
      <w:bookmarkStart w:id="8" w:name="_Toc166609918"/>
      <w:bookmarkStart w:id="9" w:name="_Toc168166633"/>
      <w:r w:rsidRPr="009828E2">
        <w:t>Objetivos</w:t>
      </w:r>
      <w:bookmarkEnd w:id="8"/>
      <w:bookmarkEnd w:id="9"/>
    </w:p>
    <w:p w14:paraId="543195EB" w14:textId="114697FA" w:rsidR="00A13598" w:rsidRDefault="00782660" w:rsidP="00A13598">
      <w:r>
        <w:t>Teniendo en cuenta las motivaciones detalladas en el apartado anterior, se pueden enumerar los objetivos que se pretende completar con la ejecución de este trabajo de fin de carrera. Estos objetivos se enumeran a continuación:</w:t>
      </w:r>
    </w:p>
    <w:p w14:paraId="44F68BF9" w14:textId="41BFE9DF" w:rsidR="00782660" w:rsidRDefault="00782660" w:rsidP="00782660">
      <w:pPr>
        <w:pStyle w:val="Prrafodelista"/>
        <w:numPr>
          <w:ilvl w:val="0"/>
          <w:numId w:val="22"/>
        </w:numPr>
      </w:pPr>
      <w:r w:rsidRPr="00782660">
        <w:lastRenderedPageBreak/>
        <w:t xml:space="preserve">Diseño y desarrollo </w:t>
      </w:r>
      <w:r w:rsidR="009D5B66">
        <w:t xml:space="preserve">desde cero de un prototipo completamente funcional de un videojuego, con elementos del género </w:t>
      </w:r>
      <w:r w:rsidR="009D5B66">
        <w:rPr>
          <w:i/>
          <w:iCs/>
        </w:rPr>
        <w:t>roguelike</w:t>
      </w:r>
      <w:r w:rsidR="009D5B66">
        <w:t xml:space="preserve"> y con un modo multijugador, en el que al menos dos jugadores puedan actuar simultáneamente.</w:t>
      </w:r>
    </w:p>
    <w:p w14:paraId="14AA00C0" w14:textId="1A5B090A" w:rsidR="009D5B66" w:rsidRDefault="009D5B66" w:rsidP="00782660">
      <w:pPr>
        <w:pStyle w:val="Prrafodelista"/>
        <w:numPr>
          <w:ilvl w:val="0"/>
          <w:numId w:val="22"/>
        </w:numPr>
      </w:pPr>
      <w:r>
        <w:t>Aprender a utilizar el motor de desarrollo Unity y sus herramientas, desde el punto de vista de una persona sin conocimiento previo sobre motores de videojuegos.</w:t>
      </w:r>
    </w:p>
    <w:p w14:paraId="698BA183" w14:textId="54480065" w:rsidR="009D5B66" w:rsidRDefault="0056135A" w:rsidP="00782660">
      <w:pPr>
        <w:pStyle w:val="Prrafodelista"/>
        <w:numPr>
          <w:ilvl w:val="0"/>
          <w:numId w:val="22"/>
        </w:numPr>
      </w:pPr>
      <w:r>
        <w:t>Aprender a programar en el lenguaje de programación C#, siguiendo una serie de buenas prácticas</w:t>
      </w:r>
      <w:r w:rsidR="00C4715F">
        <w:t>, reglas</w:t>
      </w:r>
      <w:r>
        <w:t xml:space="preserve"> y convenciones</w:t>
      </w:r>
      <w:r w:rsidR="00C4715F">
        <w:t xml:space="preserve"> de nombramiento y código, como las establecidas por Microsoft </w:t>
      </w:r>
      <w:r w:rsidR="00C4715F">
        <w:fldChar w:fldCharType="begin"/>
      </w:r>
      <w:r w:rsidR="00C4715F">
        <w:instrText xml:space="preserve"> ADDIN ZOTERO_ITEM CSL_CITATION {"citationID":"H8agDJxJ","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C4715F">
        <w:fldChar w:fldCharType="separate"/>
      </w:r>
      <w:r w:rsidR="00C4715F" w:rsidRPr="00C4715F">
        <w:rPr>
          <w:rFonts w:cs="Times New Roman"/>
        </w:rPr>
        <w:t>[11]</w:t>
      </w:r>
      <w:r w:rsidR="00C4715F">
        <w:fldChar w:fldCharType="end"/>
      </w:r>
      <w:r w:rsidR="00C4715F">
        <w:t>.</w:t>
      </w:r>
    </w:p>
    <w:p w14:paraId="7169917F" w14:textId="3D0257CF" w:rsidR="00C4715F" w:rsidRDefault="00C4715F" w:rsidP="00782660">
      <w:pPr>
        <w:pStyle w:val="Prrafodelista"/>
        <w:numPr>
          <w:ilvl w:val="0"/>
          <w:numId w:val="22"/>
        </w:numPr>
      </w:pPr>
      <w:r>
        <w:t xml:space="preserve">Reforzar y profundizar los conocimientos aprendidos en el grado de ingeniería informática, principalmente de asignaturas como redes de computadores, sistemas distribuidos, interfaces de usuario y tecnologías de desarrollo para la web. </w:t>
      </w:r>
    </w:p>
    <w:p w14:paraId="06662C1A" w14:textId="70F55354" w:rsidR="00C4715F" w:rsidRPr="00782660" w:rsidRDefault="00C4715F" w:rsidP="00782660">
      <w:pPr>
        <w:pStyle w:val="Prrafodelista"/>
        <w:numPr>
          <w:ilvl w:val="0"/>
          <w:numId w:val="22"/>
        </w:numPr>
      </w:pPr>
      <w:r>
        <w:t>Documentar adecuadamente el proceso creativo y de desarrollo de todo el trabajo de fin de grado</w:t>
      </w:r>
      <w:r w:rsidR="00EC3FDB">
        <w:t xml:space="preserve"> mediante la elaboración de esta memoria.</w:t>
      </w:r>
    </w:p>
    <w:p w14:paraId="7935AEC4" w14:textId="5457E3AB" w:rsidR="004A2E50" w:rsidRDefault="004A2E50" w:rsidP="00F46D5A">
      <w:pPr>
        <w:pStyle w:val="Epgrafe"/>
        <w:numPr>
          <w:ilvl w:val="1"/>
          <w:numId w:val="12"/>
        </w:numPr>
      </w:pPr>
      <w:bookmarkStart w:id="10" w:name="_Toc166609920"/>
      <w:bookmarkStart w:id="11" w:name="_Toc168166634"/>
      <w:r w:rsidRPr="009828E2">
        <w:t>Estructura del documento</w:t>
      </w:r>
      <w:bookmarkEnd w:id="10"/>
      <w:bookmarkEnd w:id="11"/>
    </w:p>
    <w:p w14:paraId="772AC0CD" w14:textId="35500C7F" w:rsidR="00EC3FDB" w:rsidRDefault="00EC3FDB" w:rsidP="00EC3FDB">
      <w:r>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Default="00C60381" w:rsidP="00EC3FDB">
      <w:pPr>
        <w:pStyle w:val="Prrafodelista"/>
        <w:numPr>
          <w:ilvl w:val="0"/>
          <w:numId w:val="23"/>
        </w:numPr>
      </w:pPr>
      <w:r w:rsidRPr="00C60381">
        <w:rPr>
          <w:u w:val="single"/>
        </w:rPr>
        <w:t>Introducción</w:t>
      </w:r>
      <w:r>
        <w:t xml:space="preserve">. El capítulo actual. En este apartado preparatorio se introducen las motivaciones por las que se ha elegido este tema, además de exponer los objetivos que se busca </w:t>
      </w:r>
      <w:r w:rsidR="006A5E50">
        <w:t>efectuar con la elaboración de este proyecto final de carrera. Adicionalmente se incluye este epígrafe, en el que se detalla la estructura del documento.</w:t>
      </w:r>
    </w:p>
    <w:p w14:paraId="235356C0" w14:textId="7CDB17FF" w:rsidR="00C60381" w:rsidRPr="00C60381" w:rsidRDefault="00C60381" w:rsidP="00EC3FDB">
      <w:pPr>
        <w:pStyle w:val="Prrafodelista"/>
        <w:numPr>
          <w:ilvl w:val="0"/>
          <w:numId w:val="23"/>
        </w:numPr>
      </w:pPr>
      <w:r w:rsidRPr="00C60381">
        <w:rPr>
          <w:u w:val="single"/>
        </w:rPr>
        <w:t>Estado del arte</w:t>
      </w:r>
      <w:r w:rsidRPr="00C60381">
        <w:t xml:space="preserve">. </w:t>
      </w:r>
      <w:r w:rsidR="006A5E50">
        <w:t>En esta segunda sección se expone la definición</w:t>
      </w:r>
      <w:r w:rsidR="00E50154">
        <w:t>,</w:t>
      </w:r>
      <w:r w:rsidR="006A5E50">
        <w:t xml:space="preserve"> historia</w:t>
      </w:r>
      <w:r w:rsidR="00E50154">
        <w:t xml:space="preserve"> y evolución</w:t>
      </w:r>
      <w:r w:rsidR="006A5E50">
        <w:t xml:space="preserve"> de l</w:t>
      </w:r>
      <w:r w:rsidR="00E50154">
        <w:t xml:space="preserve">os videojuegos multijugador, el género </w:t>
      </w:r>
      <w:r w:rsidR="00E50154">
        <w:rPr>
          <w:i/>
          <w:iCs/>
        </w:rPr>
        <w:t>roguelike</w:t>
      </w:r>
      <w:r w:rsidR="00E50154">
        <w:t xml:space="preserve"> y tecnologías relevantes a la elaboración de este proyecto, como los motores de desarrollo de videojuegos y el lenguaje C#.</w:t>
      </w:r>
      <w:r w:rsidR="007C6C2A">
        <w:t xml:space="preserve"> Asimismo, se estudian las alternativas, realizando una síntesis de las ventajas y desventajas que pueden ofrecer las mismas.</w:t>
      </w:r>
    </w:p>
    <w:p w14:paraId="7A86514E" w14:textId="481897A6" w:rsidR="00C60381" w:rsidRDefault="00C60381" w:rsidP="00EC3FDB">
      <w:pPr>
        <w:pStyle w:val="Prrafodelista"/>
        <w:numPr>
          <w:ilvl w:val="0"/>
          <w:numId w:val="23"/>
        </w:numPr>
      </w:pPr>
      <w:r w:rsidRPr="00C60381">
        <w:rPr>
          <w:u w:val="single"/>
        </w:rPr>
        <w:t>Análisis</w:t>
      </w:r>
      <w:r>
        <w:t xml:space="preserve">. </w:t>
      </w:r>
      <w:r w:rsidR="00E6372D">
        <w:t xml:space="preserve">Este capítulo explora el problema planteado, analizando en detalle los requisitos </w:t>
      </w:r>
      <w:r w:rsidR="007C6C2A">
        <w:t xml:space="preserve">y casos de uso </w:t>
      </w:r>
      <w:r w:rsidR="00C73B76">
        <w:t>a</w:t>
      </w:r>
      <w:r w:rsidR="007C6C2A">
        <w:t xml:space="preserve">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Default="00C60381" w:rsidP="00EC3FDB">
      <w:pPr>
        <w:pStyle w:val="Prrafodelista"/>
        <w:numPr>
          <w:ilvl w:val="0"/>
          <w:numId w:val="23"/>
        </w:numPr>
      </w:pPr>
      <w:r w:rsidRPr="00C60381">
        <w:rPr>
          <w:u w:val="single"/>
        </w:rPr>
        <w:t>Diseño</w:t>
      </w:r>
      <w:r>
        <w:t xml:space="preserve">. </w:t>
      </w:r>
      <w:r w:rsidR="00914244">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6E7CA449" w:rsidR="00C60381" w:rsidRDefault="00C60381" w:rsidP="00EC3FDB">
      <w:pPr>
        <w:pStyle w:val="Prrafodelista"/>
        <w:numPr>
          <w:ilvl w:val="0"/>
          <w:numId w:val="23"/>
        </w:numPr>
      </w:pPr>
      <w:r w:rsidRPr="00C60381">
        <w:rPr>
          <w:u w:val="single"/>
        </w:rPr>
        <w:t>Evaluación</w:t>
      </w:r>
      <w:r>
        <w:t xml:space="preserve">. </w:t>
      </w:r>
      <w:r w:rsidR="00EE6DFF">
        <w:t>Se corresponde con el plan de pruebas ejecutado para la verificación del correcto funcionamiento del prototipo implementado y los resultados obtenidos. Además, se exponen posibles problemas y soluciones a estos.</w:t>
      </w:r>
    </w:p>
    <w:p w14:paraId="730F44D6" w14:textId="0916AA5B" w:rsidR="00C60381" w:rsidRDefault="00C60381" w:rsidP="00EC3FDB">
      <w:pPr>
        <w:pStyle w:val="Prrafodelista"/>
        <w:numPr>
          <w:ilvl w:val="0"/>
          <w:numId w:val="23"/>
        </w:numPr>
      </w:pPr>
      <w:r w:rsidRPr="00C60381">
        <w:rPr>
          <w:u w:val="single"/>
        </w:rPr>
        <w:lastRenderedPageBreak/>
        <w:t>Planificación</w:t>
      </w:r>
      <w:r>
        <w:t xml:space="preserve">. </w:t>
      </w:r>
      <w:r w:rsidR="00EE6DFF">
        <w:t>En este capítulo se presenta la planificación seguida durante el desarrollo de este trabajo, apoyándose en un diagrama de Gantt</w:t>
      </w:r>
      <w:r w:rsidR="002A7C21">
        <w:t xml:space="preserve"> y presentando una estimación del tiempo que ha llevado cada proceso del trabajo de fin de grado.</w:t>
      </w:r>
    </w:p>
    <w:p w14:paraId="161857C3" w14:textId="199882ED" w:rsidR="00C60381" w:rsidRDefault="00C60381" w:rsidP="00EC3FDB">
      <w:pPr>
        <w:pStyle w:val="Prrafodelista"/>
        <w:numPr>
          <w:ilvl w:val="0"/>
          <w:numId w:val="23"/>
        </w:numPr>
      </w:pPr>
      <w:r w:rsidRPr="00C60381">
        <w:rPr>
          <w:u w:val="single"/>
        </w:rPr>
        <w:t>Marco regulador</w:t>
      </w:r>
      <w:r>
        <w:t xml:space="preserve">. </w:t>
      </w:r>
      <w:r w:rsidR="002A7C21">
        <w:t>En él se detalla la legislación aplicable a un proyecto de esta índole. Asimismo, se detallan los estándares seguidos en el proceso y licencias aplicables a los programas y servicios utilizados.</w:t>
      </w:r>
    </w:p>
    <w:p w14:paraId="606BC18C" w14:textId="58DCA645" w:rsidR="00C60381" w:rsidRDefault="00C60381" w:rsidP="00EC3FDB">
      <w:pPr>
        <w:pStyle w:val="Prrafodelista"/>
        <w:numPr>
          <w:ilvl w:val="0"/>
          <w:numId w:val="23"/>
        </w:numPr>
      </w:pPr>
      <w:r w:rsidRPr="00C60381">
        <w:rPr>
          <w:u w:val="single"/>
        </w:rPr>
        <w:t>Entorno socioeconómico</w:t>
      </w:r>
      <w:r>
        <w:t xml:space="preserve">. </w:t>
      </w:r>
      <w:r w:rsidR="002A7C21">
        <w:t xml:space="preserve">Sección en la que se detalla el presupuesto </w:t>
      </w:r>
      <w:r w:rsidR="00EE6722">
        <w:t>de la elaboración de este trabajo de fin de grado</w:t>
      </w:r>
      <w:r w:rsidR="00FE703C">
        <w:t>. Adicionalmente, en este apartado se detalla el impacto socioeconómico que tiene un proyecto de estas características.</w:t>
      </w:r>
    </w:p>
    <w:p w14:paraId="37AAE0A2" w14:textId="7EAB8A34" w:rsidR="00C60381" w:rsidRDefault="00C60381" w:rsidP="00EC3FDB">
      <w:pPr>
        <w:pStyle w:val="Prrafodelista"/>
        <w:numPr>
          <w:ilvl w:val="0"/>
          <w:numId w:val="23"/>
        </w:numPr>
      </w:pPr>
      <w:r w:rsidRPr="00C60381">
        <w:rPr>
          <w:u w:val="single"/>
        </w:rPr>
        <w:t>Conclusiones</w:t>
      </w:r>
      <w:r>
        <w:t xml:space="preserve">. </w:t>
      </w:r>
      <w:r w:rsidR="00FE703C">
        <w:t>Objetivos cumplidos y justificación de cómo se han satisfecho. En adición, se especifican posibles ampliaciones que se pueden ejecutar sobre este proyecto</w:t>
      </w:r>
      <w:r w:rsidR="00EC388A">
        <w:t>.</w:t>
      </w:r>
    </w:p>
    <w:p w14:paraId="021A3025" w14:textId="582ACC2D" w:rsidR="00C60381" w:rsidRDefault="00C60381" w:rsidP="00EC3FDB">
      <w:pPr>
        <w:pStyle w:val="Prrafodelista"/>
        <w:numPr>
          <w:ilvl w:val="0"/>
          <w:numId w:val="23"/>
        </w:numPr>
      </w:pPr>
      <w:r w:rsidRPr="00C60381">
        <w:rPr>
          <w:u w:val="single"/>
        </w:rPr>
        <w:t>Bibliografía</w:t>
      </w:r>
      <w:r>
        <w:t xml:space="preserve">. </w:t>
      </w:r>
      <w:r w:rsidR="00EC388A">
        <w:t>Esta sección contiene todas las referencias bibliográficas que se han utilizado a lo largo de este dosier.</w:t>
      </w:r>
    </w:p>
    <w:p w14:paraId="1E599718" w14:textId="4DD895CC" w:rsidR="00C60381" w:rsidRDefault="00C60381" w:rsidP="00EC3FDB">
      <w:pPr>
        <w:pStyle w:val="Prrafodelista"/>
        <w:numPr>
          <w:ilvl w:val="0"/>
          <w:numId w:val="23"/>
        </w:numPr>
      </w:pPr>
      <w:commentRangeStart w:id="12"/>
      <w:r w:rsidRPr="00C60381">
        <w:rPr>
          <w:u w:val="single"/>
        </w:rPr>
        <w:t>Anexos</w:t>
      </w:r>
      <w:r>
        <w:t xml:space="preserve">. </w:t>
      </w:r>
      <w:commentRangeEnd w:id="12"/>
      <w:r>
        <w:rPr>
          <w:rStyle w:val="Refdecomentario"/>
          <w:rFonts w:eastAsia="Calibri" w:cs="Times New Roman"/>
        </w:rPr>
        <w:commentReference w:id="12"/>
      </w:r>
    </w:p>
    <w:p w14:paraId="76F91076" w14:textId="66E3833F" w:rsidR="00C60381" w:rsidRPr="00EC388A" w:rsidRDefault="00C60381" w:rsidP="00EC3FDB">
      <w:pPr>
        <w:pStyle w:val="Prrafodelista"/>
        <w:numPr>
          <w:ilvl w:val="0"/>
          <w:numId w:val="23"/>
        </w:numPr>
      </w:pPr>
      <w:r w:rsidRPr="00C60381">
        <w:rPr>
          <w:u w:val="single"/>
          <w:lang w:val="en-US"/>
        </w:rPr>
        <w:t>Development of a roguelike multiplayer videogame</w:t>
      </w:r>
      <w:r>
        <w:rPr>
          <w:lang w:val="en-US"/>
        </w:rPr>
        <w:t xml:space="preserve">. </w:t>
      </w:r>
      <w:r w:rsidR="00EC388A" w:rsidRPr="00EC388A">
        <w:t>Resumen en inglés del d</w:t>
      </w:r>
      <w:r w:rsidR="00EC388A">
        <w:t>ocumento.</w:t>
      </w:r>
    </w:p>
    <w:p w14:paraId="7977B9DB" w14:textId="3D5F7C82" w:rsidR="00AB4AEE" w:rsidRPr="00EC388A" w:rsidRDefault="00AB4AEE">
      <w:pPr>
        <w:jc w:val="left"/>
      </w:pPr>
      <w:r w:rsidRPr="00EC388A">
        <w:br w:type="page"/>
      </w:r>
    </w:p>
    <w:p w14:paraId="091212C4" w14:textId="51972372" w:rsidR="00753C3C" w:rsidRPr="009828E2" w:rsidRDefault="00BE13BF" w:rsidP="004A2E50">
      <w:pPr>
        <w:pStyle w:val="Captulo"/>
        <w:numPr>
          <w:ilvl w:val="0"/>
          <w:numId w:val="12"/>
        </w:numPr>
      </w:pPr>
      <w:bookmarkStart w:id="13" w:name="_Toc166609921"/>
      <w:bookmarkStart w:id="14" w:name="_Toc168166635"/>
      <w:r w:rsidRPr="009828E2">
        <w:lastRenderedPageBreak/>
        <w:t>ESTADO DEL ARTE</w:t>
      </w:r>
      <w:bookmarkEnd w:id="13"/>
      <w:bookmarkEnd w:id="14"/>
    </w:p>
    <w:p w14:paraId="2BFB9FF2" w14:textId="77777777" w:rsidR="008D0010" w:rsidRDefault="008D0010" w:rsidP="008D0010">
      <w:r>
        <w:t>En este segundo capítulo se presentan y definen las principales bases teóricas sobre las que se construye este proyecto, así como las alternativas estudiadas y proyectos con fines similares.</w:t>
      </w:r>
    </w:p>
    <w:p w14:paraId="6F33CCD2" w14:textId="476A7945" w:rsidR="008D0010" w:rsidRDefault="008D0010" w:rsidP="00F46D5A">
      <w:pPr>
        <w:pStyle w:val="Epgrafe"/>
        <w:numPr>
          <w:ilvl w:val="1"/>
          <w:numId w:val="12"/>
        </w:numPr>
      </w:pPr>
      <w:bookmarkStart w:id="15" w:name="_Toc168166636"/>
      <w:r>
        <w:t>Videojuegos y el modo multijugador</w:t>
      </w:r>
      <w:bookmarkEnd w:id="15"/>
    </w:p>
    <w:p w14:paraId="31458030" w14:textId="0094F58D" w:rsidR="008D0010" w:rsidRDefault="008D0010" w:rsidP="00F46D5A">
      <w:pPr>
        <w:pStyle w:val="Epgrafe"/>
        <w:numPr>
          <w:ilvl w:val="2"/>
          <w:numId w:val="12"/>
        </w:numPr>
      </w:pPr>
      <w:bookmarkStart w:id="16" w:name="_Toc168166637"/>
      <w:r>
        <w:t>Definición</w:t>
      </w:r>
      <w:bookmarkEnd w:id="16"/>
    </w:p>
    <w:p w14:paraId="4DC7E0DA" w14:textId="348C3560" w:rsidR="006427D0" w:rsidRDefault="008D0010" w:rsidP="006427D0">
      <w:r>
        <w:t>Los videojuegos multijugador son aquellos que permiten a dos o más jugadores interactuar en tiempo real</w:t>
      </w:r>
      <w:r w:rsidR="00E368F3">
        <w:t>. Esta interacción puede tener lugar en el mismo entorno, como un mismo ordenador o a través de una red, ya sea local o una red de área extensa, como Internet.</w:t>
      </w:r>
    </w:p>
    <w:p w14:paraId="678F116F" w14:textId="0117DF60" w:rsidR="008D0010" w:rsidRDefault="008D0010" w:rsidP="00F46D5A">
      <w:pPr>
        <w:pStyle w:val="Epgrafe"/>
        <w:numPr>
          <w:ilvl w:val="2"/>
          <w:numId w:val="12"/>
        </w:numPr>
      </w:pPr>
      <w:bookmarkStart w:id="17" w:name="_Toc168166638"/>
      <w:r>
        <w:t xml:space="preserve">Comienzos y </w:t>
      </w:r>
      <w:r w:rsidR="006427D0">
        <w:t>evolución</w:t>
      </w:r>
      <w:bookmarkEnd w:id="17"/>
    </w:p>
    <w:p w14:paraId="49C1DF7C" w14:textId="3A0F39BC" w:rsidR="00C266B8" w:rsidRDefault="00C266B8" w:rsidP="00C266B8">
      <w:r>
        <w:t xml:space="preserve">El primer </w:t>
      </w:r>
      <w:r w:rsidR="00F1335E">
        <w:t>proyecto</w:t>
      </w:r>
      <w:r>
        <w:t xml:space="preserve"> que se considera como el primer videojuego multijugador de la historia es el título </w:t>
      </w:r>
      <w:proofErr w:type="spellStart"/>
      <w:r>
        <w:t>Tennis</w:t>
      </w:r>
      <w:proofErr w:type="spellEnd"/>
      <w:r>
        <w:t xml:space="preserve"> </w:t>
      </w:r>
      <w:proofErr w:type="spellStart"/>
      <w:r>
        <w:t>for</w:t>
      </w:r>
      <w:proofErr w:type="spellEnd"/>
      <w:r>
        <w:t xml:space="preserve"> </w:t>
      </w:r>
      <w:proofErr w:type="spellStart"/>
      <w:r>
        <w:t>Two</w:t>
      </w:r>
      <w:proofErr w:type="spellEnd"/>
      <w:r w:rsidR="00F1335E">
        <w:t xml:space="preserve">, </w:t>
      </w:r>
      <w:r w:rsidR="00B702C9">
        <w:t>un juego</w:t>
      </w:r>
      <w:r w:rsidR="00356C4A">
        <w:t xml:space="preserve"> creado por el físico nuclear William Higinbotham</w:t>
      </w:r>
      <w:r w:rsidR="00B702C9">
        <w:t xml:space="preserve"> que fue introducido por primera vez en el año 1958. </w:t>
      </w:r>
      <w:proofErr w:type="spellStart"/>
      <w:r w:rsidR="00884D3E">
        <w:t>Tennis</w:t>
      </w:r>
      <w:proofErr w:type="spellEnd"/>
      <w:r w:rsidR="00884D3E">
        <w:t xml:space="preserve"> </w:t>
      </w:r>
      <w:proofErr w:type="spellStart"/>
      <w:r w:rsidR="00884D3E">
        <w:t>for</w:t>
      </w:r>
      <w:proofErr w:type="spellEnd"/>
      <w:r w:rsidR="00884D3E">
        <w:t xml:space="preserve"> </w:t>
      </w:r>
      <w:proofErr w:type="spellStart"/>
      <w:r w:rsidR="00884D3E">
        <w:t>Two</w:t>
      </w:r>
      <w:proofErr w:type="spellEnd"/>
      <w:r w:rsidR="00884D3E">
        <w:t xml:space="preserve"> permitía a dos usuarios jugar simultáneamente a un partido de tenis simulado mediante el uso de un ordenador analógico y utilizando un osciloscopio como pantalla </w:t>
      </w:r>
      <w:r w:rsidR="00884D3E">
        <w:fldChar w:fldCharType="begin"/>
      </w:r>
      <w:r w:rsidR="00884D3E">
        <w:instrText xml:space="preserve"> ADDIN ZOTERO_ITEM CSL_CITATION {"citationID":"6ZH6pumx","properties":{"formattedCitation":"[12]","plainCitation":"[12]","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fldChar w:fldCharType="separate"/>
      </w:r>
      <w:r w:rsidR="00884D3E" w:rsidRPr="00884D3E">
        <w:t>[12]</w:t>
      </w:r>
      <w:r w:rsidR="00884D3E">
        <w:fldChar w:fldCharType="end"/>
      </w:r>
      <w:r w:rsidR="00884D3E">
        <w:t>.</w:t>
      </w:r>
    </w:p>
    <w:p w14:paraId="70E43AEF" w14:textId="4EF90742" w:rsidR="00FA4992" w:rsidRDefault="00FA4992" w:rsidP="00FA4992">
      <w:pPr>
        <w:jc w:val="center"/>
      </w:pPr>
      <w:r>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7"/>
                    <a:stretch>
                      <a:fillRect/>
                    </a:stretch>
                  </pic:blipFill>
                  <pic:spPr>
                    <a:xfrm>
                      <a:off x="0" y="0"/>
                      <a:ext cx="5084496" cy="3389465"/>
                    </a:xfrm>
                    <a:prstGeom prst="rect">
                      <a:avLst/>
                    </a:prstGeom>
                  </pic:spPr>
                </pic:pic>
              </a:graphicData>
            </a:graphic>
          </wp:inline>
        </w:drawing>
      </w:r>
    </w:p>
    <w:p w14:paraId="6AC90215" w14:textId="4E59BB70" w:rsidR="00FA4992" w:rsidRDefault="00FA4992" w:rsidP="00FA4992">
      <w:pPr>
        <w:pStyle w:val="TtuloFigura"/>
      </w:pPr>
      <w:bookmarkStart w:id="18" w:name="_Toc168166618"/>
      <w:r>
        <w:t xml:space="preserve">Fig. 2.1. Recreación del videojuego </w:t>
      </w:r>
      <w:proofErr w:type="spellStart"/>
      <w:r>
        <w:t>Tennis</w:t>
      </w:r>
      <w:proofErr w:type="spellEnd"/>
      <w:r>
        <w:t xml:space="preserve"> </w:t>
      </w:r>
      <w:proofErr w:type="spellStart"/>
      <w:r>
        <w:t>for</w:t>
      </w:r>
      <w:proofErr w:type="spellEnd"/>
      <w:r>
        <w:t xml:space="preserve"> </w:t>
      </w:r>
      <w:proofErr w:type="spellStart"/>
      <w:r>
        <w:t>Two</w:t>
      </w:r>
      <w:proofErr w:type="spellEnd"/>
      <w:r>
        <w:t xml:space="preserve"> </w:t>
      </w:r>
      <w:r>
        <w:fldChar w:fldCharType="begin"/>
      </w:r>
      <w:r>
        <w:instrText xml:space="preserve"> ADDIN ZOTERO_ITEM CSL_CITATION {"citationID":"pYxs8wPQ","properties":{"formattedCitation":"[13]","plainCitation":"[13]","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fldChar w:fldCharType="separate"/>
      </w:r>
      <w:r w:rsidRPr="00FA4992">
        <w:rPr>
          <w:rFonts w:cs="Times New Roman"/>
        </w:rPr>
        <w:t>[13]</w:t>
      </w:r>
      <w:bookmarkEnd w:id="18"/>
      <w:r>
        <w:fldChar w:fldCharType="end"/>
      </w:r>
    </w:p>
    <w:p w14:paraId="2DBA6A59" w14:textId="4B2C4299" w:rsidR="00356C4A" w:rsidRDefault="00356C4A" w:rsidP="00356C4A">
      <w:r>
        <w:t xml:space="preserve">Otros videojuegos que se consideran pioneros </w:t>
      </w:r>
      <w:r w:rsidR="0035066F">
        <w:t xml:space="preserve">en este sector por diversas fuentes son el </w:t>
      </w:r>
      <w:proofErr w:type="spellStart"/>
      <w:r w:rsidR="0035066F">
        <w:t>Pong</w:t>
      </w:r>
      <w:proofErr w:type="spellEnd"/>
      <w:r w:rsidR="0035066F">
        <w:t xml:space="preserve"> (1972)</w:t>
      </w:r>
      <w:r w:rsidR="00B30B46">
        <w:t xml:space="preserve">, Astro </w:t>
      </w:r>
      <w:proofErr w:type="spellStart"/>
      <w:r w:rsidR="00B30B46">
        <w:t>Race</w:t>
      </w:r>
      <w:proofErr w:type="spellEnd"/>
      <w:r w:rsidR="00B30B46">
        <w:t xml:space="preserve"> (1973)</w:t>
      </w:r>
      <w:r w:rsidR="00950DF3">
        <w:t xml:space="preserve">, </w:t>
      </w:r>
      <w:proofErr w:type="spellStart"/>
      <w:r w:rsidR="00950DF3">
        <w:t>Spacewar</w:t>
      </w:r>
      <w:proofErr w:type="spellEnd"/>
      <w:r w:rsidR="00950DF3">
        <w:t xml:space="preserve">! (1962). Este último se trata del primer videojuego desarrollado para un computador comercial, el </w:t>
      </w:r>
      <w:proofErr w:type="spellStart"/>
      <w:r w:rsidR="00950DF3">
        <w:t>Programmed</w:t>
      </w:r>
      <w:proofErr w:type="spellEnd"/>
      <w:r w:rsidR="00950DF3">
        <w:t xml:space="preserve"> Data Processor-1 </w:t>
      </w:r>
      <w:r w:rsidR="00950DF3">
        <w:fldChar w:fldCharType="begin"/>
      </w:r>
      <w:r w:rsidR="00950DF3">
        <w:instrText xml:space="preserve"> ADDIN ZOTERO_ITEM CSL_CITATION {"citationID":"3Y5uOEDJ","properties":{"formattedCitation":"[14], [15], [16], [17]","plainCitation":"[14], [15], [16],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fldChar w:fldCharType="separate"/>
      </w:r>
      <w:r w:rsidR="00950DF3" w:rsidRPr="00950DF3">
        <w:t>[14], [15], [16], [17]</w:t>
      </w:r>
      <w:r w:rsidR="00950DF3">
        <w:fldChar w:fldCharType="end"/>
      </w:r>
      <w:r w:rsidR="00950DF3">
        <w:t>.</w:t>
      </w:r>
    </w:p>
    <w:p w14:paraId="4A8AAF75" w14:textId="5A3B86F7" w:rsidR="005D4B26" w:rsidRDefault="005D4B26" w:rsidP="00356C4A">
      <w:r>
        <w:lastRenderedPageBreak/>
        <w:t xml:space="preserve">El mayor punto de inflexión en los juegos multijugador local se produjo en la década de los ochenta con la aparición de diversas consolas, pero en particular con la Nintendo </w:t>
      </w:r>
      <w:proofErr w:type="spellStart"/>
      <w:r>
        <w:t>Entertainment</w:t>
      </w:r>
      <w:proofErr w:type="spellEnd"/>
      <w:r>
        <w:t xml:space="preserve"> </w:t>
      </w:r>
      <w:proofErr w:type="spellStart"/>
      <w:r>
        <w:t>System</w:t>
      </w:r>
      <w:proofErr w:type="spellEnd"/>
      <w:r w:rsidR="00D02426">
        <w:t>,</w:t>
      </w:r>
      <w:r>
        <w:t xml:space="preserve"> </w:t>
      </w:r>
      <w:r w:rsidR="00D02426">
        <w:t xml:space="preserve">con juegos como Contra, Mario Bros. o </w:t>
      </w:r>
      <w:proofErr w:type="spellStart"/>
      <w:r w:rsidR="00D02426">
        <w:t>Donkey</w:t>
      </w:r>
      <w:proofErr w:type="spellEnd"/>
      <w:r w:rsidR="00D02426">
        <w:t xml:space="preserve"> Kong </w:t>
      </w:r>
      <w:r w:rsidR="00D02426">
        <w:fldChar w:fldCharType="begin"/>
      </w:r>
      <w:r w:rsidR="00D02426">
        <w:instrText xml:space="preserve"> ADDIN ZOTERO_ITEM CSL_CITATION {"citationID":"rbp2q9Le","properties":{"formattedCitation":"[18]","plainCitation":"[18]","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fldChar w:fldCharType="separate"/>
      </w:r>
      <w:r w:rsidR="00D02426" w:rsidRPr="00D02426">
        <w:t>[18]</w:t>
      </w:r>
      <w:r w:rsidR="00D02426">
        <w:fldChar w:fldCharType="end"/>
      </w:r>
      <w:r w:rsidR="00D02426">
        <w:t>.</w:t>
      </w:r>
    </w:p>
    <w:p w14:paraId="1D49E0A4" w14:textId="019E22A4" w:rsidR="00D02426" w:rsidRDefault="00D02426" w:rsidP="00356C4A">
      <w:r>
        <w:t xml:space="preserve">Cuando realmente se popularizaron los juegos multijugador fue en la década de los 90, con la aparición de juegos como </w:t>
      </w:r>
      <w:proofErr w:type="spellStart"/>
      <w:r>
        <w:t>Doom</w:t>
      </w:r>
      <w:proofErr w:type="spellEnd"/>
      <w:r>
        <w:t xml:space="preserve"> en 1993</w:t>
      </w:r>
      <w:r w:rsidR="002B2DCD">
        <w:t xml:space="preserve"> y los juegos MMO, del inglés </w:t>
      </w:r>
      <w:proofErr w:type="spellStart"/>
      <w:r w:rsidR="002B2DCD">
        <w:rPr>
          <w:i/>
          <w:iCs/>
        </w:rPr>
        <w:t>Massively</w:t>
      </w:r>
      <w:proofErr w:type="spellEnd"/>
      <w:r w:rsidR="002B2DCD">
        <w:rPr>
          <w:i/>
          <w:iCs/>
        </w:rPr>
        <w:t xml:space="preserve"> </w:t>
      </w:r>
      <w:proofErr w:type="spellStart"/>
      <w:r w:rsidR="002B2DCD">
        <w:rPr>
          <w:i/>
          <w:iCs/>
        </w:rPr>
        <w:t>Multiplayer</w:t>
      </w:r>
      <w:proofErr w:type="spellEnd"/>
      <w:r w:rsidR="002B2DCD">
        <w:rPr>
          <w:i/>
          <w:iCs/>
        </w:rPr>
        <w:t xml:space="preserve"> Online </w:t>
      </w:r>
      <w:proofErr w:type="spellStart"/>
      <w:r w:rsidR="002B2DCD">
        <w:rPr>
          <w:i/>
          <w:iCs/>
        </w:rPr>
        <w:t>games</w:t>
      </w:r>
      <w:proofErr w:type="spellEnd"/>
      <w:r w:rsidR="002B2DCD">
        <w:t xml:space="preserve">, que introdujeron la posibilidad de jugar en línea con una cantidad elevada de jugadores, como Ultima Online en 1997 </w:t>
      </w:r>
      <w:r w:rsidR="002B2DCD">
        <w:fldChar w:fldCharType="begin"/>
      </w:r>
      <w:r w:rsidR="002B2DCD">
        <w:instrText xml:space="preserve"> ADDIN ZOTERO_ITEM CSL_CITATION {"citationID":"iIGSILKj","properties":{"formattedCitation":"[14], [19]","plainCitation":"[14], [19]","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fldChar w:fldCharType="separate"/>
      </w:r>
      <w:r w:rsidR="002B2DCD" w:rsidRPr="002B2DCD">
        <w:t>[14], [19]</w:t>
      </w:r>
      <w:r w:rsidR="002B2DCD">
        <w:fldChar w:fldCharType="end"/>
      </w:r>
      <w:r w:rsidR="002B2DCD">
        <w:t>.</w:t>
      </w:r>
    </w:p>
    <w:p w14:paraId="618351F9" w14:textId="78831CD9" w:rsidR="002B2DCD" w:rsidRDefault="004543D1" w:rsidP="00356C4A">
      <w:r>
        <w:t xml:space="preserve">Alrededor </w:t>
      </w:r>
      <w:r w:rsidR="002B2DCD">
        <w:t>del año 2000 nacieron juegos multijugador que han conseguido perdurar durante más de dos décadas</w:t>
      </w:r>
      <w:r>
        <w:t xml:space="preserve">, como es el caso de la saga </w:t>
      </w:r>
      <w:proofErr w:type="spellStart"/>
      <w:r>
        <w:t>Counter</w:t>
      </w:r>
      <w:proofErr w:type="spellEnd"/>
      <w:r>
        <w:t xml:space="preserve"> Strike, que apareció por primera vez en el año 1999 y 25 años después, sigue teniendo más de un millón de jugadores activos a diario </w:t>
      </w:r>
      <w:r>
        <w:fldChar w:fldCharType="begin"/>
      </w:r>
      <w:r>
        <w:instrText xml:space="preserve"> ADDIN ZOTERO_ITEM CSL_CITATION {"citationID":"nuVyPHLW","properties":{"formattedCitation":"[20]","plainCitation":"[20]","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fldChar w:fldCharType="separate"/>
      </w:r>
      <w:r w:rsidRPr="004543D1">
        <w:t>[20]</w:t>
      </w:r>
      <w:r>
        <w:fldChar w:fldCharType="end"/>
      </w:r>
      <w:r>
        <w:t>.</w:t>
      </w:r>
    </w:p>
    <w:p w14:paraId="079F9E4D" w14:textId="06E3B535" w:rsidR="004543D1" w:rsidRPr="002B2DCD" w:rsidRDefault="004543D1" w:rsidP="00356C4A">
      <w:r>
        <w:t xml:space="preserve">A partir de aquí, la industria del videojuego ha seguido </w:t>
      </w:r>
      <w:r w:rsidR="00E31B97">
        <w:t xml:space="preserve">un curso estable. En la actualidad, </w:t>
      </w:r>
      <w:r w:rsidR="00C061C0">
        <w:t xml:space="preserve">se pueden observar todo tipo de juegos multijugador con una alta cantidad de jugadores activos, desde </w:t>
      </w:r>
      <w:proofErr w:type="spellStart"/>
      <w:r w:rsidR="00C061C0">
        <w:t>MMOs</w:t>
      </w:r>
      <w:proofErr w:type="spellEnd"/>
      <w:r w:rsidR="00C061C0">
        <w:t xml:space="preserve"> hasta juegos cooperativos de 2 a 4 jugadores simultáneos. Según SteamDB, una plataforma que recopila información de la plataforma de distribución de videojuegos</w:t>
      </w:r>
      <w:r w:rsidR="00CF7BCA">
        <w:t xml:space="preserve"> para ordenadores</w:t>
      </w:r>
      <w:r w:rsidR="00C061C0">
        <w:t xml:space="preserve"> llamada Steam, la cifra de usuarios simultáneos interactuando </w:t>
      </w:r>
      <w:r w:rsidR="009D2ADC">
        <w:t>en</w:t>
      </w:r>
      <w:r w:rsidR="00C061C0">
        <w:t xml:space="preserve"> algún juego multijugador oscila entre los 5 millones y 11 millones de usuarios, dependiendo del momento del día </w:t>
      </w:r>
      <w:r w:rsidR="00C061C0">
        <w:fldChar w:fldCharType="begin"/>
      </w:r>
      <w:r w:rsidR="00C061C0">
        <w:instrText xml:space="preserve"> ADDIN ZOTERO_ITEM CSL_CITATION {"citationID":"F37MATXt","properties":{"formattedCitation":"[21]","plainCitation":"[21]","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fldChar w:fldCharType="separate"/>
      </w:r>
      <w:r w:rsidR="00C061C0" w:rsidRPr="00C061C0">
        <w:t>[21]</w:t>
      </w:r>
      <w:r w:rsidR="00C061C0">
        <w:fldChar w:fldCharType="end"/>
      </w:r>
      <w:r w:rsidR="00C061C0">
        <w:t>.</w:t>
      </w:r>
    </w:p>
    <w:p w14:paraId="769CAB1C" w14:textId="3A0B69CA" w:rsidR="008D0010" w:rsidRDefault="003E3C0D" w:rsidP="00F46D5A">
      <w:pPr>
        <w:pStyle w:val="Epgrafe"/>
        <w:numPr>
          <w:ilvl w:val="2"/>
          <w:numId w:val="12"/>
        </w:numPr>
      </w:pPr>
      <w:bookmarkStart w:id="19" w:name="_Toc168166639"/>
      <w:r>
        <w:t>Topologías de red en el diseño de juegos multijugador</w:t>
      </w:r>
      <w:bookmarkEnd w:id="19"/>
    </w:p>
    <w:p w14:paraId="1EBB6EDF" w14:textId="7224C14B" w:rsidR="00F46D5A" w:rsidRDefault="00804CF4" w:rsidP="00F46D5A">
      <w:r>
        <w:t xml:space="preserve">Una topología o arquitectura de red establece cómo se organiza una red de computadores. </w:t>
      </w:r>
      <w:r w:rsidR="006E223F">
        <w:t xml:space="preserve">En este </w:t>
      </w:r>
      <w:r w:rsidR="000E3BF8">
        <w:t xml:space="preserve">epígrafe se explican las diferentes topologías de red que normalmente se aplican en el diseño de videojuegos multijugador. Se procede a enumerarlas en orden de expansión, es decir, se empieza explicando topologías de área local y se termina con </w:t>
      </w:r>
      <w:r>
        <w:t>aquellas que permiten implementar un modo multijugador a través de una red de área amplia o WAN (</w:t>
      </w:r>
      <w:r>
        <w:rPr>
          <w:i/>
          <w:iCs/>
        </w:rPr>
        <w:t xml:space="preserve">Wide </w:t>
      </w:r>
      <w:proofErr w:type="spellStart"/>
      <w:r>
        <w:rPr>
          <w:i/>
          <w:iCs/>
        </w:rPr>
        <w:t>Area</w:t>
      </w:r>
      <w:proofErr w:type="spellEnd"/>
      <w:r>
        <w:rPr>
          <w:i/>
          <w:iCs/>
        </w:rPr>
        <w:t xml:space="preserve"> Network</w:t>
      </w:r>
      <w:r>
        <w:t>).</w:t>
      </w:r>
    </w:p>
    <w:p w14:paraId="4A8C93F5" w14:textId="246E0909" w:rsidR="00F46D5A" w:rsidRDefault="00570548" w:rsidP="00570548">
      <w:pPr>
        <w:pStyle w:val="Epgrafe"/>
        <w:numPr>
          <w:ilvl w:val="3"/>
          <w:numId w:val="12"/>
        </w:numPr>
      </w:pPr>
      <w:bookmarkStart w:id="20" w:name="_Toc168166640"/>
      <w:r>
        <w:t>Topologías de área local</w:t>
      </w:r>
      <w:bookmarkEnd w:id="20"/>
    </w:p>
    <w:p w14:paraId="6F7E5222" w14:textId="4E52E467" w:rsidR="00570548" w:rsidRDefault="00570548" w:rsidP="00570548">
      <w:pPr>
        <w:pStyle w:val="Prrafodelista"/>
        <w:numPr>
          <w:ilvl w:val="0"/>
          <w:numId w:val="27"/>
        </w:numPr>
      </w:pPr>
      <w:r w:rsidRPr="00570548">
        <w:rPr>
          <w:u w:val="single"/>
        </w:rPr>
        <w:t>Multijugador de sofá</w:t>
      </w:r>
      <w:r>
        <w:t xml:space="preserve">. Los multijugadores de sofá, de la expresión en inglés </w:t>
      </w:r>
      <w:proofErr w:type="spellStart"/>
      <w:r w:rsidRPr="00570548">
        <w:rPr>
          <w:i/>
          <w:iCs/>
        </w:rPr>
        <w:t>couch</w:t>
      </w:r>
      <w:proofErr w:type="spellEnd"/>
      <w:r w:rsidRPr="00570548">
        <w:rPr>
          <w:i/>
          <w:iCs/>
        </w:rPr>
        <w:t xml:space="preserve"> </w:t>
      </w:r>
      <w:proofErr w:type="spellStart"/>
      <w:r w:rsidRPr="00570548">
        <w:rPr>
          <w:i/>
          <w:iCs/>
        </w:rPr>
        <w:t>multiplayer</w:t>
      </w:r>
      <w:proofErr w:type="spellEnd"/>
      <w:r w:rsidRPr="00570548">
        <w:rPr>
          <w:i/>
          <w:iCs/>
        </w:rPr>
        <w:t xml:space="preserve"> </w:t>
      </w:r>
      <w:proofErr w:type="spellStart"/>
      <w:r w:rsidRPr="00570548">
        <w:rPr>
          <w:i/>
          <w:iCs/>
        </w:rPr>
        <w:t>games</w:t>
      </w:r>
      <w:proofErr w:type="spellEnd"/>
      <w:r>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Default="00EB12A1" w:rsidP="00EB12A1">
      <w:pPr>
        <w:jc w:val="center"/>
      </w:pPr>
      <w:r>
        <w:rPr>
          <w:noProof/>
        </w:rPr>
        <w:lastRenderedPageBreak/>
        <w:drawing>
          <wp:inline distT="0" distB="0" distL="0" distR="0" wp14:anchorId="5521F50C" wp14:editId="70C36AF9">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1738" cy="3010668"/>
                    </a:xfrm>
                    <a:prstGeom prst="rect">
                      <a:avLst/>
                    </a:prstGeom>
                    <a:noFill/>
                    <a:ln>
                      <a:noFill/>
                    </a:ln>
                  </pic:spPr>
                </pic:pic>
              </a:graphicData>
            </a:graphic>
          </wp:inline>
        </w:drawing>
      </w:r>
    </w:p>
    <w:p w14:paraId="2DE035B9" w14:textId="367194CA" w:rsidR="00EB12A1" w:rsidRPr="00EB12A1" w:rsidRDefault="00EB12A1" w:rsidP="00EB12A1">
      <w:pPr>
        <w:pStyle w:val="TtuloFigura"/>
      </w:pPr>
      <w:bookmarkStart w:id="21" w:name="_Toc168166619"/>
      <w:r w:rsidRPr="00EB12A1">
        <w:t xml:space="preserve">Fig. 2.2. </w:t>
      </w:r>
      <w:proofErr w:type="spellStart"/>
      <w:r w:rsidRPr="00EB12A1">
        <w:t>Overcooked</w:t>
      </w:r>
      <w:proofErr w:type="spellEnd"/>
      <w:r w:rsidRPr="00EB12A1">
        <w:t xml:space="preserve"> 2, juego que implementa e</w:t>
      </w:r>
      <w:r>
        <w:t xml:space="preserve">l multijugador de sofá con un modo cooperativo </w:t>
      </w:r>
      <w:r>
        <w:fldChar w:fldCharType="begin"/>
      </w:r>
      <w:r>
        <w:instrText xml:space="preserve"> ADDIN ZOTERO_ITEM CSL_CITATION {"citationID":"KRBhh1wV","properties":{"formattedCitation":"[22]","plainCitation":"[22]","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fldChar w:fldCharType="separate"/>
      </w:r>
      <w:r w:rsidRPr="00EB12A1">
        <w:rPr>
          <w:rFonts w:cs="Times New Roman"/>
        </w:rPr>
        <w:t>[22]</w:t>
      </w:r>
      <w:bookmarkEnd w:id="21"/>
      <w:r>
        <w:fldChar w:fldCharType="end"/>
      </w:r>
    </w:p>
    <w:p w14:paraId="4D2DD5A8" w14:textId="01F27D7A" w:rsidR="00570548" w:rsidRDefault="00570548" w:rsidP="00570548">
      <w:pPr>
        <w:pStyle w:val="Prrafodelista"/>
        <w:numPr>
          <w:ilvl w:val="0"/>
          <w:numId w:val="27"/>
        </w:numPr>
      </w:pPr>
      <w:r>
        <w:rPr>
          <w:u w:val="single"/>
        </w:rPr>
        <w:t>Multijugador local</w:t>
      </w:r>
      <w:r w:rsidRPr="00570548">
        <w:t>.</w:t>
      </w:r>
      <w:r>
        <w:t xml:space="preserve"> </w:t>
      </w:r>
      <w:r w:rsidR="00EB12A1">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t>de área local (LAN)</w:t>
      </w:r>
      <w:r w:rsidR="00EB12A1">
        <w:t xml:space="preserve">, </w:t>
      </w:r>
      <w:r w:rsidR="006404E3">
        <w:t>sí que utilizan una arquitectura Anfitrión-Cliente, de modo que una de las máquinas actuará como un servidor, como se verá en el apartado correspondiente.</w:t>
      </w:r>
    </w:p>
    <w:p w14:paraId="34BD79AB" w14:textId="1848652A" w:rsidR="00570548" w:rsidRDefault="00570548" w:rsidP="00570548">
      <w:pPr>
        <w:pStyle w:val="Epgrafe"/>
        <w:numPr>
          <w:ilvl w:val="3"/>
          <w:numId w:val="12"/>
        </w:numPr>
      </w:pPr>
      <w:bookmarkStart w:id="22" w:name="_Toc168166641"/>
      <w:r>
        <w:t>Arquitecturas de área extensa</w:t>
      </w:r>
      <w:bookmarkEnd w:id="22"/>
    </w:p>
    <w:p w14:paraId="28D94ED1" w14:textId="4C0E2D7D" w:rsidR="00085773" w:rsidRDefault="00EB12A1" w:rsidP="00085773">
      <w:pPr>
        <w:pStyle w:val="Prrafodelista"/>
        <w:numPr>
          <w:ilvl w:val="0"/>
          <w:numId w:val="27"/>
        </w:numPr>
      </w:pPr>
      <w:r w:rsidRPr="006404E3">
        <w:rPr>
          <w:u w:val="single"/>
        </w:rPr>
        <w:t>Red</w:t>
      </w:r>
      <w:r w:rsidR="00085773">
        <w:rPr>
          <w:u w:val="single"/>
        </w:rPr>
        <w:t xml:space="preserve"> </w:t>
      </w:r>
      <w:r w:rsidR="00FD1F5E" w:rsidRPr="00FD1F5E">
        <w:rPr>
          <w:u w:val="single"/>
        </w:rPr>
        <w:t>punto a punto</w:t>
      </w:r>
      <w:r w:rsidR="006404E3">
        <w:t xml:space="preserve">. </w:t>
      </w:r>
      <w:r w:rsidR="00085773">
        <w:t>Las redes</w:t>
      </w:r>
      <w:r w:rsidR="00FD1F5E">
        <w:t xml:space="preserve"> punto a punto</w:t>
      </w:r>
      <w:r w:rsidR="00085773">
        <w:t>, también conocidas como P2P</w:t>
      </w:r>
      <w:r w:rsidR="00FD1F5E">
        <w:t xml:space="preserve"> (</w:t>
      </w:r>
      <w:r w:rsidR="00FD1F5E">
        <w:rPr>
          <w:i/>
          <w:iCs/>
        </w:rPr>
        <w:t>peer-</w:t>
      </w:r>
      <w:proofErr w:type="spellStart"/>
      <w:r w:rsidR="00FD1F5E">
        <w:rPr>
          <w:i/>
          <w:iCs/>
        </w:rPr>
        <w:t>to</w:t>
      </w:r>
      <w:proofErr w:type="spellEnd"/>
      <w:r w:rsidR="00FD1F5E">
        <w:rPr>
          <w:i/>
          <w:iCs/>
        </w:rPr>
        <w:t>-peer</w:t>
      </w:r>
      <w:r w:rsidR="00FD1F5E">
        <w:t>)</w:t>
      </w:r>
      <w:r w:rsidR="00085773">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fldChar w:fldCharType="begin"/>
      </w:r>
      <w:r w:rsidR="00085773">
        <w:instrText xml:space="preserve"> ADDIN ZOTERO_ITEM CSL_CITATION {"citationID":"uPA2HK7M","properties":{"formattedCitation":"[23]","plainCitation":"[23]","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fldChar w:fldCharType="separate"/>
      </w:r>
      <w:r w:rsidR="00085773" w:rsidRPr="00085773">
        <w:rPr>
          <w:rFonts w:cs="Times New Roman"/>
        </w:rPr>
        <w:t>[23]</w:t>
      </w:r>
      <w:r w:rsidR="00085773">
        <w:fldChar w:fldCharType="end"/>
      </w:r>
      <w:r w:rsidR="00085773">
        <w:t>.</w:t>
      </w:r>
    </w:p>
    <w:p w14:paraId="7D7A540C" w14:textId="561A5142" w:rsidR="00FD1F5E" w:rsidRPr="00FD1F5E" w:rsidRDefault="00FD1F5E" w:rsidP="00FD1F5E">
      <w:pPr>
        <w:pStyle w:val="Prrafodelista"/>
        <w:ind w:firstLine="0"/>
      </w:pPr>
      <w:r w:rsidRPr="00FD1F5E">
        <w:t>Estas topologías de red</w:t>
      </w:r>
      <w:r>
        <w:t xml:space="preserve">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t>cualquier</w:t>
      </w:r>
      <w:r>
        <w:t xml:space="preserve"> equipo conectado a la red </w:t>
      </w:r>
      <w:r w:rsidR="008B0239">
        <w:t xml:space="preserve">si no se hace una implementación correcta, además de ser vulnerable a diversos ciberataques </w:t>
      </w:r>
      <w:r w:rsidR="008B0239">
        <w:fldChar w:fldCharType="begin"/>
      </w:r>
      <w:r w:rsidR="008B0239">
        <w:instrText xml:space="preserve"> ADDIN ZOTERO_ITEM CSL_CITATION {"citationID":"VHZIKYVe","properties":{"formattedCitation":"[24]","plainCitation":"[24]","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fldChar w:fldCharType="separate"/>
      </w:r>
      <w:r w:rsidR="008B0239" w:rsidRPr="008B0239">
        <w:rPr>
          <w:rFonts w:cs="Times New Roman"/>
        </w:rPr>
        <w:t>[24]</w:t>
      </w:r>
      <w:r w:rsidR="008B0239">
        <w:fldChar w:fldCharType="end"/>
      </w:r>
      <w:r w:rsidR="008B0239">
        <w:t>.</w:t>
      </w:r>
    </w:p>
    <w:p w14:paraId="66F3CA5F" w14:textId="41644B50" w:rsidR="00085773" w:rsidRDefault="00800A53" w:rsidP="00800A53">
      <w:pPr>
        <w:jc w:val="center"/>
      </w:pPr>
      <w:r>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06AD69D8" w14:textId="6EF76E95" w:rsidR="00085773" w:rsidRPr="00EB12A1" w:rsidRDefault="00085773" w:rsidP="00085773">
      <w:pPr>
        <w:pStyle w:val="TtuloFigura"/>
      </w:pPr>
      <w:bookmarkStart w:id="23" w:name="_Toc168166620"/>
      <w:r>
        <w:t>Fig. 2.3. Esquema de una red P2P</w:t>
      </w:r>
      <w:bookmarkEnd w:id="23"/>
    </w:p>
    <w:p w14:paraId="21B996D0" w14:textId="7B1F55DB" w:rsidR="00016732" w:rsidRDefault="00016732" w:rsidP="006404E3">
      <w:pPr>
        <w:pStyle w:val="Prrafodelista"/>
        <w:numPr>
          <w:ilvl w:val="0"/>
          <w:numId w:val="27"/>
        </w:numPr>
      </w:pPr>
      <w:r w:rsidRPr="006404E3">
        <w:rPr>
          <w:u w:val="single"/>
        </w:rPr>
        <w:t>Cliente-Servidor</w:t>
      </w:r>
      <w:r w:rsidR="006404E3">
        <w:t>.</w:t>
      </w:r>
      <w:r w:rsidR="00085773">
        <w:t xml:space="preserve"> </w:t>
      </w:r>
      <w:r w:rsidR="008B0239">
        <w:t>Las arquitecturas de este tipo se componen de dos tipos de nodo</w:t>
      </w:r>
      <w:r w:rsidR="002039F5">
        <w:t>s</w:t>
      </w:r>
      <w:r w:rsidR="008B0239">
        <w:t xml:space="preserve">. Por un lado, están los servidores, que son aquellos nodos que se encargan de conectar a los clientes entre sí, además de ocuparse de ejecutar </w:t>
      </w:r>
      <w:r w:rsidR="002039F5">
        <w:t>todo el apartado lógico</w:t>
      </w:r>
      <w:r w:rsidR="008B0239">
        <w:t xml:space="preserve"> </w:t>
      </w:r>
      <w:r w:rsidR="002039F5">
        <w:t>de los videojuegos. En el otro extremo están los clientes, quienes se conectan al servidor a través de peticiones o llamadas remotas para sincronizar los recursos con los otros componentes de la red.</w:t>
      </w:r>
    </w:p>
    <w:p w14:paraId="005AD2BA" w14:textId="69F5CD28" w:rsidR="002039F5" w:rsidRDefault="002039F5" w:rsidP="002039F5">
      <w:pPr>
        <w:pStyle w:val="Prrafodelista"/>
        <w:ind w:firstLine="0"/>
      </w:pPr>
      <w:r>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0154C1F0" w:rsidR="00820773" w:rsidRDefault="00820773" w:rsidP="002039F5">
      <w:pPr>
        <w:pStyle w:val="Prrafodelista"/>
        <w:ind w:firstLine="0"/>
      </w:pPr>
      <w:r>
        <w:t xml:space="preserve">En cuanto a las ventajas que ofrece, </w:t>
      </w:r>
      <w:r w:rsidR="0094500A">
        <w:t>se pueden encontrar</w:t>
      </w:r>
      <w:r w:rsidR="00BE27ED">
        <w:t xml:space="preserve"> por una parte</w:t>
      </w:r>
      <w:r w:rsidR="0094500A">
        <w:t xml:space="preserve"> el </w:t>
      </w:r>
      <w:r w:rsidR="005F768A">
        <w:t>rendimiento</w:t>
      </w:r>
      <w:r w:rsidR="0094500A">
        <w:t xml:space="preserve">, </w:t>
      </w:r>
      <w:r w:rsidR="005F768A">
        <w:t>pues</w:t>
      </w:r>
      <w:r w:rsidR="0094500A">
        <w:t xml:space="preserve"> al usar un servidor para toda la lógica, los clientes pueden gozar de un mayor rendimiento general, al tener una menor carga </w:t>
      </w:r>
      <w:r w:rsidR="005F768A">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t xml:space="preserve">todos los juegos de la escena competitiva, también denominados </w:t>
      </w:r>
      <w:proofErr w:type="spellStart"/>
      <w:r w:rsidR="00800A53" w:rsidRPr="00800A53">
        <w:rPr>
          <w:i/>
          <w:iCs/>
        </w:rPr>
        <w:t>esports</w:t>
      </w:r>
      <w:proofErr w:type="spellEnd"/>
      <w:r w:rsidR="00800A53">
        <w:t xml:space="preserve">, utilizan esta arquitectura de red </w:t>
      </w:r>
      <w:r w:rsidR="00800A53">
        <w:fldChar w:fldCharType="begin"/>
      </w:r>
      <w:r w:rsidR="00800A53">
        <w:instrText xml:space="preserve"> ADDIN ZOTERO_ITEM CSL_CITATION {"citationID":"jhmjdLZX","properties":{"formattedCitation":"[25], [26]","plainCitation":"[25], [26]","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fldChar w:fldCharType="separate"/>
      </w:r>
      <w:r w:rsidR="00800A53" w:rsidRPr="00800A53">
        <w:rPr>
          <w:rFonts w:cs="Times New Roman"/>
        </w:rPr>
        <w:t>[25], [26]</w:t>
      </w:r>
      <w:r w:rsidR="00800A53">
        <w:fldChar w:fldCharType="end"/>
      </w:r>
      <w:r w:rsidR="00800A53">
        <w:t>.</w:t>
      </w:r>
    </w:p>
    <w:p w14:paraId="55B56C12" w14:textId="648742C4" w:rsidR="00800A53" w:rsidRDefault="00800A53" w:rsidP="00800A53">
      <w:pPr>
        <w:jc w:val="center"/>
      </w:pPr>
      <w:r>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400550" cy="4019550"/>
                    </a:xfrm>
                    <a:prstGeom prst="rect">
                      <a:avLst/>
                    </a:prstGeom>
                  </pic:spPr>
                </pic:pic>
              </a:graphicData>
            </a:graphic>
          </wp:inline>
        </w:drawing>
      </w:r>
    </w:p>
    <w:p w14:paraId="3ED6C2E5" w14:textId="67EA7E03" w:rsidR="00800A53" w:rsidRPr="002039F5" w:rsidRDefault="00800A53" w:rsidP="00800A53">
      <w:pPr>
        <w:pStyle w:val="TtuloFigura"/>
      </w:pPr>
      <w:bookmarkStart w:id="24" w:name="_Toc168166621"/>
      <w:r>
        <w:t>Fig. 2.4. Arquitectura Cliente-Servidor</w:t>
      </w:r>
      <w:bookmarkEnd w:id="24"/>
    </w:p>
    <w:p w14:paraId="50A5096C" w14:textId="6CE47E21" w:rsidR="00016732" w:rsidRDefault="00016732" w:rsidP="006404E3">
      <w:pPr>
        <w:pStyle w:val="Prrafodelista"/>
        <w:numPr>
          <w:ilvl w:val="0"/>
          <w:numId w:val="27"/>
        </w:numPr>
      </w:pPr>
      <w:r w:rsidRPr="006404E3">
        <w:rPr>
          <w:u w:val="single"/>
        </w:rPr>
        <w:t>Cliente-Anfitrión</w:t>
      </w:r>
      <w:r w:rsidR="006404E3">
        <w:t>.</w:t>
      </w:r>
      <w:r w:rsidR="0026760B">
        <w:t xml:space="preserve"> </w:t>
      </w:r>
      <w:r w:rsidR="00B57C1E">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t xml:space="preserve"> </w:t>
      </w:r>
      <w:r w:rsidR="008902A3">
        <w:fldChar w:fldCharType="begin"/>
      </w:r>
      <w:r w:rsidR="008902A3">
        <w:instrText xml:space="preserve"> ADDIN ZOTERO_ITEM CSL_CITATION {"citationID":"vRRCf2eu","properties":{"formattedCitation":"[25]","plainCitation":"[25]","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fldChar w:fldCharType="separate"/>
      </w:r>
      <w:r w:rsidR="008902A3" w:rsidRPr="008902A3">
        <w:rPr>
          <w:rFonts w:cs="Times New Roman"/>
        </w:rPr>
        <w:t>[25]</w:t>
      </w:r>
      <w:r w:rsidR="008902A3">
        <w:fldChar w:fldCharType="end"/>
      </w:r>
      <w:r w:rsidR="00B57C1E">
        <w:t xml:space="preserve">. </w:t>
      </w:r>
    </w:p>
    <w:p w14:paraId="24FB347B" w14:textId="78842C06" w:rsidR="00B57C1E" w:rsidRDefault="008902A3" w:rsidP="00B57C1E">
      <w:pPr>
        <w:pStyle w:val="Prrafodelista"/>
        <w:ind w:firstLine="0"/>
      </w:pPr>
      <w:r>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t xml:space="preserve"> Esta topología de red es, además, la recomendada cuando se quiere añadir una opción de multijugador a un videojuego que originalmente era de un solo jugador, puesto que facilita su desarrollo. Adicionalmente, es ideal para videojuegos donde no se requiere un mundo persistente y el número de jugadores en una misma sesión de juego es menor de 12 jugadores </w:t>
      </w:r>
      <w:r w:rsidR="008D05BB">
        <w:fldChar w:fldCharType="begin"/>
      </w:r>
      <w:r w:rsidR="008D05BB">
        <w:instrText xml:space="preserve"> ADDIN ZOTERO_ITEM CSL_CITATION {"citationID":"1aagp4Ee","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fldChar w:fldCharType="separate"/>
      </w:r>
      <w:r w:rsidR="008D05BB" w:rsidRPr="008D05BB">
        <w:rPr>
          <w:rFonts w:cs="Times New Roman"/>
        </w:rPr>
        <w:t>[27]</w:t>
      </w:r>
      <w:r w:rsidR="008D05BB">
        <w:fldChar w:fldCharType="end"/>
      </w:r>
      <w:r w:rsidR="008D05BB">
        <w:t>.</w:t>
      </w:r>
    </w:p>
    <w:p w14:paraId="36E8C8C8" w14:textId="6070C8E6" w:rsidR="008902A3" w:rsidRDefault="00B34A03" w:rsidP="00B34A03">
      <w:pPr>
        <w:pStyle w:val="Prrafodelista"/>
        <w:ind w:left="1416" w:hanging="696"/>
      </w:pPr>
      <w:r>
        <w:t>No obstante, esta arquitectura presenta varios problemas:</w:t>
      </w:r>
    </w:p>
    <w:p w14:paraId="4B321C5B" w14:textId="05503B3D" w:rsidR="00B34A03" w:rsidRDefault="00B34A03" w:rsidP="00B34A03">
      <w:pPr>
        <w:pStyle w:val="Prrafodelista"/>
        <w:numPr>
          <w:ilvl w:val="0"/>
          <w:numId w:val="28"/>
        </w:numPr>
      </w:pPr>
      <w:r>
        <w:t xml:space="preserve">La máquina del anfitrión tiene una mayor carga de trabajo, por lo que el rendimiento puede verse degradado si este equipo no posee unos </w:t>
      </w:r>
      <w:r>
        <w:lastRenderedPageBreak/>
        <w:t xml:space="preserve">componentes </w:t>
      </w:r>
      <w:r w:rsidR="00971123">
        <w:t>que cumplan unos requisitos mínimos</w:t>
      </w:r>
      <w:r>
        <w:t xml:space="preserve">, lo que puede afectar no solo al anfitrión, </w:t>
      </w:r>
      <w:r w:rsidR="00004DDA">
        <w:t>sino</w:t>
      </w:r>
      <w:r>
        <w:t xml:space="preserve"> también a los clientes.</w:t>
      </w:r>
    </w:p>
    <w:p w14:paraId="33CACED6" w14:textId="76F80933" w:rsidR="00B34A03" w:rsidRDefault="00B34A03" w:rsidP="00B34A03">
      <w:pPr>
        <w:pStyle w:val="Prrafodelista"/>
        <w:numPr>
          <w:ilvl w:val="0"/>
          <w:numId w:val="28"/>
        </w:numPr>
      </w:pPr>
      <w:r>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t>estable</w:t>
      </w:r>
      <w:r>
        <w:t>.</w:t>
      </w:r>
    </w:p>
    <w:p w14:paraId="1B7E19C7" w14:textId="601F61C6" w:rsidR="00B34A03" w:rsidRDefault="00B34A03" w:rsidP="00B34A03">
      <w:pPr>
        <w:pStyle w:val="Prrafodelista"/>
        <w:numPr>
          <w:ilvl w:val="0"/>
          <w:numId w:val="28"/>
        </w:numPr>
      </w:pPr>
      <w:r>
        <w:t xml:space="preserve">Al ejecutar el anfitrión toda la lógica y tener </w:t>
      </w:r>
      <w:r w:rsidR="007304A8">
        <w:t>acceso al servidor, es más fácil para el anfitrión cometer trampas,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Default="007304A8" w:rsidP="00B34A03">
      <w:pPr>
        <w:pStyle w:val="Prrafodelista"/>
        <w:numPr>
          <w:ilvl w:val="0"/>
          <w:numId w:val="28"/>
        </w:numPr>
      </w:pPr>
      <w:r>
        <w:t>En el caso de que el anfitrión, es decir, el servidor, deje de funcionar o salga del juego, todos los clientes perderán la conexión a esa sesión de juego.</w:t>
      </w:r>
    </w:p>
    <w:p w14:paraId="461C9565" w14:textId="399BAE46" w:rsidR="009D1D70" w:rsidRDefault="009D1D70" w:rsidP="009D1D70">
      <w:pPr>
        <w:jc w:val="center"/>
      </w:pPr>
      <w:r>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400550" cy="4019550"/>
                    </a:xfrm>
                    <a:prstGeom prst="rect">
                      <a:avLst/>
                    </a:prstGeom>
                  </pic:spPr>
                </pic:pic>
              </a:graphicData>
            </a:graphic>
          </wp:inline>
        </w:drawing>
      </w:r>
    </w:p>
    <w:p w14:paraId="7804098D" w14:textId="3B35807B" w:rsidR="009D1D70" w:rsidRDefault="009D1D70" w:rsidP="009D1D70">
      <w:pPr>
        <w:pStyle w:val="TtuloFigura"/>
      </w:pPr>
      <w:bookmarkStart w:id="25" w:name="_Toc168166622"/>
      <w:r>
        <w:t>Fig. 2.5. Topología Cliente-Anfitrión</w:t>
      </w:r>
      <w:bookmarkEnd w:id="25"/>
    </w:p>
    <w:p w14:paraId="745E9AE3" w14:textId="3D9E2C5E" w:rsidR="00D017E9" w:rsidRDefault="00D017E9" w:rsidP="008D05BB">
      <w:pPr>
        <w:ind w:left="720"/>
      </w:pPr>
      <w:r>
        <w:t>Esta topología es la que se ha utilizado en el desarrollo de este proyecto, por los motivos que se exponen a continuación:</w:t>
      </w:r>
    </w:p>
    <w:p w14:paraId="6C9B57AE" w14:textId="0E82D5A6" w:rsidR="00D017E9" w:rsidRDefault="00D017E9" w:rsidP="00D017E9">
      <w:pPr>
        <w:pStyle w:val="Prrafodelista"/>
        <w:numPr>
          <w:ilvl w:val="0"/>
          <w:numId w:val="28"/>
        </w:numPr>
      </w:pPr>
      <w:r>
        <w:t xml:space="preserve">En cuanto a costes, es más barata que las infraestructuras que necesitan un servidor dedicado o un servicio central en la infraestructura, aunque por lo general </w:t>
      </w:r>
      <w:r w:rsidR="00D90E7F">
        <w:t xml:space="preserve">es más </w:t>
      </w:r>
      <w:r w:rsidR="009003DC">
        <w:t>cara</w:t>
      </w:r>
      <w:r>
        <w:t xml:space="preserve"> que una red P2P.</w:t>
      </w:r>
    </w:p>
    <w:p w14:paraId="5395F6BC" w14:textId="0AC91844" w:rsidR="00D017E9" w:rsidRDefault="00D017E9" w:rsidP="00D017E9">
      <w:pPr>
        <w:pStyle w:val="Prrafodelista"/>
        <w:numPr>
          <w:ilvl w:val="0"/>
          <w:numId w:val="28"/>
        </w:numPr>
      </w:pPr>
      <w:r>
        <w:t>Ofrece un buen balance entre seguridad y rendimiento de la red, aunque la mayoría de la red dependa de un único individuo, el anfitrión, generalmente de origen doméstico.</w:t>
      </w:r>
    </w:p>
    <w:p w14:paraId="6AFDFC3C" w14:textId="4C4AF84D" w:rsidR="00D017E9" w:rsidRDefault="00D017E9" w:rsidP="00D017E9">
      <w:pPr>
        <w:pStyle w:val="Prrafodelista"/>
        <w:numPr>
          <w:ilvl w:val="0"/>
          <w:numId w:val="28"/>
        </w:numPr>
      </w:pPr>
      <w:r>
        <w:lastRenderedPageBreak/>
        <w:t xml:space="preserve">Su complejidad </w:t>
      </w:r>
      <w:r w:rsidR="00B0491C">
        <w:t>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w:t>
      </w:r>
    </w:p>
    <w:p w14:paraId="6E0EE6CE" w14:textId="012327A7" w:rsidR="008D05BB" w:rsidRPr="008902A3" w:rsidRDefault="008D05BB" w:rsidP="008D05BB">
      <w:pPr>
        <w:ind w:left="720"/>
      </w:pPr>
      <w:r>
        <w:t xml:space="preserve">Dado que esta arquitectura de red es la que se </w:t>
      </w:r>
      <w:r w:rsidR="008A6377">
        <w:t>emplea</w:t>
      </w:r>
      <w:r w:rsidR="009D1D70">
        <w:t xml:space="preserve"> en el desarrollo de este trabajo, se explica en </w:t>
      </w:r>
      <w:r w:rsidR="00AE30F9">
        <w:t>detalle</w:t>
      </w:r>
      <w:r w:rsidR="00CF7BCA">
        <w:t xml:space="preserve">, en los </w:t>
      </w:r>
      <w:r w:rsidR="006147E9">
        <w:t>tres</w:t>
      </w:r>
      <w:r w:rsidR="00CF7BCA">
        <w:t xml:space="preserve"> siguientes epígrafes,</w:t>
      </w:r>
      <w:r w:rsidR="00AE30F9">
        <w:t xml:space="preserve"> cómo funcionan en Unity algunos temas importantes en el contexto de este proyecto</w:t>
      </w:r>
      <w:r w:rsidR="006147E9">
        <w:t>, como las diferentes formas de implementar el multijugador en este motor</w:t>
      </w:r>
      <w:r w:rsidR="00AE30F9">
        <w:t xml:space="preserve">, la conexión de nuevos clientes a una red de este tipo, o cómo funciona la autoridad y apropiación de objetos de la red. </w:t>
      </w:r>
    </w:p>
    <w:p w14:paraId="0455957B" w14:textId="6F8C1057" w:rsidR="00417CF2" w:rsidRDefault="00016732" w:rsidP="00343D50">
      <w:pPr>
        <w:pStyle w:val="Prrafodelista"/>
        <w:numPr>
          <w:ilvl w:val="0"/>
          <w:numId w:val="27"/>
        </w:numPr>
      </w:pPr>
      <w:r w:rsidRPr="00343D50">
        <w:rPr>
          <w:u w:val="single"/>
        </w:rPr>
        <w:t>Red de autoridad distribuida</w:t>
      </w:r>
      <w:r w:rsidR="006404E3">
        <w:t>.</w:t>
      </w:r>
      <w:r w:rsidR="0026760B">
        <w:t xml:space="preserve"> </w:t>
      </w:r>
      <w:r w:rsidR="004B539B">
        <w:t>A</w:t>
      </w:r>
      <w:r w:rsidR="00E466E3">
        <w:t xml:space="preserve"> diferencia de la topología Cliente-Servidor y su derivada, donde el servidor se encarga de toda la lógica del sistema y es propietario de todos los objetos del entorno, siendo este el único responsable de instanciar nuevos objetos</w:t>
      </w:r>
      <w:r w:rsidR="004B539B">
        <w:t>, esta topología</w:t>
      </w:r>
      <w:r w:rsidR="00E466E3">
        <w:t xml:space="preserve"> propone que los clientes sean capaces de gestionar objetos ellos mismo</w:t>
      </w:r>
      <w:r w:rsidR="004B539B">
        <w:t>s</w:t>
      </w:r>
      <w:r w:rsidR="00E466E3">
        <w:t xml:space="preserve">. </w:t>
      </w:r>
      <w:r w:rsidR="004B539B">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t xml:space="preserve"> </w:t>
      </w:r>
      <w:r w:rsidR="004B539B">
        <w:t>que se encargue de realizar un seguimiento de los cambios y enrute el tráfico de red.</w:t>
      </w:r>
      <w:r w:rsidR="00007333">
        <w:t xml:space="preserve"> Esto es principalmente lo que diferencia esta topología de las redes punto a punto</w:t>
      </w:r>
      <w:r w:rsidR="00417CF2">
        <w:t xml:space="preserve"> </w:t>
      </w:r>
      <w:r w:rsidR="00417CF2">
        <w:fldChar w:fldCharType="begin"/>
      </w:r>
      <w:r w:rsidR="00417CF2">
        <w:instrText xml:space="preserve"> ADDIN ZOTERO_ITEM CSL_CITATION {"citationID":"gZGuHTlX","properties":{"formattedCitation":"[28]","plainCitation":"[28]","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fldChar w:fldCharType="separate"/>
      </w:r>
      <w:r w:rsidR="00417CF2" w:rsidRPr="00343D50">
        <w:rPr>
          <w:rFonts w:cs="Times New Roman"/>
        </w:rPr>
        <w:t>[28]</w:t>
      </w:r>
      <w:r w:rsidR="00417CF2">
        <w:fldChar w:fldCharType="end"/>
      </w:r>
      <w:r w:rsidR="00007333">
        <w:t>.</w:t>
      </w:r>
    </w:p>
    <w:p w14:paraId="4E276853" w14:textId="05275BDA" w:rsidR="00007333" w:rsidRDefault="00007333" w:rsidP="00417CF2">
      <w:pPr>
        <w:pStyle w:val="Prrafodelista"/>
        <w:ind w:firstLine="0"/>
      </w:pPr>
      <w:r>
        <w:t>Esta arquitectura tiene una ventaja principal respecto a la topología Cliente-Anfitrión</w:t>
      </w:r>
      <w:r w:rsidR="00417CF2">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t xml:space="preserve"> y una menor carga de trabajo, al distribuirse toda la carga entre todos los clientes conectados.</w:t>
      </w:r>
    </w:p>
    <w:p w14:paraId="7079D3D0" w14:textId="5921605D" w:rsidR="00417CF2" w:rsidRDefault="00417CF2" w:rsidP="00417CF2">
      <w:pPr>
        <w:pStyle w:val="Prrafodelista"/>
        <w:ind w:firstLine="0"/>
      </w:pPr>
      <w:r>
        <w:t xml:space="preserve">Las desventajas notables </w:t>
      </w:r>
      <w:r w:rsidR="0031285D">
        <w:t xml:space="preserve">que presenta esta arquitectura son principalmente </w:t>
      </w:r>
      <w:r w:rsidR="009B1C29">
        <w:t>dos</w:t>
      </w:r>
      <w:r w:rsidR="0031285D">
        <w:t>.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por parte de los clientes, por lo que el uso de esta</w:t>
      </w:r>
      <w:r w:rsidR="009B1C29">
        <w:t xml:space="preserve"> arquitectura en juegos de carácter competitivo no está recomendado. </w:t>
      </w:r>
    </w:p>
    <w:p w14:paraId="624D1263" w14:textId="58E062F5" w:rsidR="009B1C29" w:rsidRDefault="000573A5" w:rsidP="000573A5">
      <w:pPr>
        <w:jc w:val="center"/>
      </w:pPr>
      <w:r>
        <w:rPr>
          <w:noProof/>
        </w:rPr>
        <w:lastRenderedPageBreak/>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712682" cy="3764729"/>
                    </a:xfrm>
                    <a:prstGeom prst="rect">
                      <a:avLst/>
                    </a:prstGeom>
                  </pic:spPr>
                </pic:pic>
              </a:graphicData>
            </a:graphic>
          </wp:inline>
        </w:drawing>
      </w:r>
    </w:p>
    <w:p w14:paraId="0C81EC99" w14:textId="547886ED" w:rsidR="000573A5" w:rsidRPr="00007333" w:rsidRDefault="000573A5" w:rsidP="000573A5">
      <w:pPr>
        <w:pStyle w:val="TtuloFigura"/>
      </w:pPr>
      <w:bookmarkStart w:id="26" w:name="_Toc168166623"/>
      <w:r>
        <w:t>Fig. 2.6. Arquitectura de autoridad distribuida</w:t>
      </w:r>
      <w:bookmarkEnd w:id="26"/>
    </w:p>
    <w:p w14:paraId="2C430BA8" w14:textId="013178D4" w:rsidR="00C07551" w:rsidRDefault="00C07551" w:rsidP="009D1D70">
      <w:pPr>
        <w:pStyle w:val="Epgrafe"/>
        <w:numPr>
          <w:ilvl w:val="2"/>
          <w:numId w:val="12"/>
        </w:numPr>
      </w:pPr>
      <w:bookmarkStart w:id="27" w:name="_Toc168166642"/>
      <w:r>
        <w:t>Propiedad y autoridad sobre los objetos</w:t>
      </w:r>
      <w:bookmarkEnd w:id="27"/>
    </w:p>
    <w:p w14:paraId="7F013D20" w14:textId="2089BB82" w:rsidR="00A05349" w:rsidRDefault="00A05349" w:rsidP="00A05349">
      <w:r>
        <w:t xml:space="preserve">En Unity, la propiedad </w:t>
      </w:r>
      <w:r w:rsidR="003C093A">
        <w:t>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w:t>
      </w:r>
      <w:r w:rsidR="004D08BF">
        <w:t xml:space="preserve"> </w:t>
      </w:r>
      <w:r w:rsidR="004D08BF">
        <w:fldChar w:fldCharType="begin"/>
      </w:r>
      <w:r w:rsidR="004D08BF">
        <w:instrText xml:space="preserve"> ADDIN ZOTERO_ITEM CSL_CITATION {"citationID":"hCI8bGb0","properties":{"formattedCitation":"[29]","plainCitation":"[29]","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004D08BF">
        <w:fldChar w:fldCharType="separate"/>
      </w:r>
      <w:r w:rsidR="004D08BF" w:rsidRPr="004D08BF">
        <w:t>[29]</w:t>
      </w:r>
      <w:r w:rsidR="004D08BF">
        <w:fldChar w:fldCharType="end"/>
      </w:r>
      <w:r w:rsidR="003C093A">
        <w:t xml:space="preserve">. </w:t>
      </w:r>
    </w:p>
    <w:p w14:paraId="0F02F0B7" w14:textId="5DFE5539" w:rsidR="004D08BF" w:rsidRDefault="004D08BF" w:rsidP="00A05349">
      <w:r>
        <w:t>En las arquitecturas Cliente-Servidor y derivadas, quien tiene autoridad y propiedad sobre todos los objetos de red es el servidor</w:t>
      </w:r>
      <w:r w:rsidR="00365C96">
        <w:t xml:space="preserve">,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68219878" w14:textId="1197DB7D" w:rsidR="0019704A" w:rsidRDefault="0019704A" w:rsidP="0019704A">
      <w:pPr>
        <w:pStyle w:val="Epgrafe"/>
        <w:numPr>
          <w:ilvl w:val="3"/>
          <w:numId w:val="12"/>
        </w:numPr>
      </w:pPr>
      <w:bookmarkStart w:id="28" w:name="_Toc168166643"/>
      <w:r>
        <w:t>Autoridad del servidor vs. Autoridad del cliente</w:t>
      </w:r>
      <w:bookmarkEnd w:id="28"/>
    </w:p>
    <w:p w14:paraId="75053A89" w14:textId="720D8E38" w:rsidR="0019704A" w:rsidRDefault="0019704A" w:rsidP="0019704A">
      <w:r>
        <w:t>En Unity, normalmente es el servidor quien posee la autoridad sobre los objetos de la escena.</w:t>
      </w:r>
      <w:r w:rsidR="007D0EAA">
        <w:t xml:space="preserve"> No obstante, es posible cambiar la autoridad de un objeto a un cliente, por ejemplo, para el objeto de red que represente al jugador asociado. Esto tiene ciertas ventajas y desventajas, como se va a observar con la siguiente tabla </w:t>
      </w:r>
      <w:r w:rsidR="007D0EAA">
        <w:fldChar w:fldCharType="begin"/>
      </w:r>
      <w:r w:rsidR="007D0EAA">
        <w:instrText xml:space="preserve"> ADDIN ZOTERO_ITEM CSL_CITATION {"citationID":"DMwk2zuC","properties":{"formattedCitation":"[30]","plainCitation":"[30]","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007D0EAA">
        <w:fldChar w:fldCharType="separate"/>
      </w:r>
      <w:r w:rsidR="007D0EAA" w:rsidRPr="007D0EAA">
        <w:t>[30]</w:t>
      </w:r>
      <w:r w:rsidR="007D0EAA">
        <w:fldChar w:fldCharType="end"/>
      </w:r>
      <w:r w:rsidR="007D0EAA">
        <w:t>:</w:t>
      </w:r>
    </w:p>
    <w:p w14:paraId="02FA6F62" w14:textId="77777777" w:rsidR="00BB34DA" w:rsidRDefault="00BB34DA" w:rsidP="0019704A"/>
    <w:p w14:paraId="754A82B8" w14:textId="08CCF1E4" w:rsidR="007D0EAA" w:rsidRDefault="007D0EAA" w:rsidP="007D0EAA">
      <w:pPr>
        <w:pStyle w:val="TtuloTablaING"/>
      </w:pPr>
      <w:bookmarkStart w:id="29" w:name="_Toc168166541"/>
      <w:r>
        <w:lastRenderedPageBreak/>
        <w:t xml:space="preserve">Tabla </w:t>
      </w:r>
      <w:r w:rsidR="009003DC">
        <w:t>2.1</w:t>
      </w:r>
      <w:r w:rsidR="0073735B">
        <w:t>.</w:t>
      </w:r>
      <w:r>
        <w:br/>
        <w:t>Diferencias entre Autoridad del Servidor y Autoridad del Cliente</w:t>
      </w:r>
      <w:bookmarkEnd w:id="29"/>
    </w:p>
    <w:tbl>
      <w:tblPr>
        <w:tblStyle w:val="Tablaconcuadrcula"/>
        <w:tblW w:w="0" w:type="auto"/>
        <w:tblLook w:val="04A0" w:firstRow="1" w:lastRow="0" w:firstColumn="1" w:lastColumn="0" w:noHBand="0" w:noVBand="1"/>
      </w:tblPr>
      <w:tblGrid>
        <w:gridCol w:w="1610"/>
        <w:gridCol w:w="3555"/>
        <w:gridCol w:w="3555"/>
      </w:tblGrid>
      <w:tr w:rsidR="007D0EAA" w14:paraId="3AFAF5C3" w14:textId="77777777" w:rsidTr="00FE2935">
        <w:tc>
          <w:tcPr>
            <w:tcW w:w="1526" w:type="dxa"/>
            <w:tcBorders>
              <w:top w:val="nil"/>
              <w:left w:val="nil"/>
            </w:tcBorders>
          </w:tcPr>
          <w:p w14:paraId="6D6721AB" w14:textId="77777777" w:rsidR="007D0EAA" w:rsidRDefault="007D0EAA" w:rsidP="00BF0FB6"/>
        </w:tc>
        <w:tc>
          <w:tcPr>
            <w:tcW w:w="3559" w:type="dxa"/>
          </w:tcPr>
          <w:p w14:paraId="28838E44" w14:textId="68139A52" w:rsidR="007D0EAA" w:rsidRPr="007D0EAA" w:rsidRDefault="007D0EAA" w:rsidP="00BF0FB6">
            <w:pPr>
              <w:rPr>
                <w:b/>
                <w:bCs/>
              </w:rPr>
            </w:pPr>
            <w:r w:rsidRPr="007D0EAA">
              <w:rPr>
                <w:b/>
                <w:bCs/>
              </w:rPr>
              <w:t>Autoridad del servidor</w:t>
            </w:r>
          </w:p>
        </w:tc>
        <w:tc>
          <w:tcPr>
            <w:tcW w:w="3559" w:type="dxa"/>
          </w:tcPr>
          <w:p w14:paraId="59F584F8" w14:textId="7DC6284C" w:rsidR="007D0EAA" w:rsidRPr="007D0EAA" w:rsidRDefault="007D0EAA" w:rsidP="00BF0FB6">
            <w:pPr>
              <w:rPr>
                <w:b/>
                <w:bCs/>
              </w:rPr>
            </w:pPr>
            <w:r w:rsidRPr="007D0EAA">
              <w:rPr>
                <w:b/>
                <w:bCs/>
              </w:rPr>
              <w:t>Autoridad del cliente</w:t>
            </w:r>
          </w:p>
        </w:tc>
      </w:tr>
      <w:tr w:rsidR="007D0EAA" w14:paraId="5E217C1E" w14:textId="77777777" w:rsidTr="00FE2935">
        <w:tc>
          <w:tcPr>
            <w:tcW w:w="1526" w:type="dxa"/>
          </w:tcPr>
          <w:p w14:paraId="48B3013F" w14:textId="75696CF0" w:rsidR="007D0EAA" w:rsidRPr="007D0EAA" w:rsidRDefault="007D0EAA" w:rsidP="00BF0FB6">
            <w:pPr>
              <w:rPr>
                <w:b/>
                <w:bCs/>
              </w:rPr>
            </w:pPr>
            <w:r>
              <w:rPr>
                <w:b/>
                <w:bCs/>
              </w:rPr>
              <w:t>Seguridad</w:t>
            </w:r>
          </w:p>
        </w:tc>
        <w:tc>
          <w:tcPr>
            <w:tcW w:w="3559" w:type="dxa"/>
          </w:tcPr>
          <w:p w14:paraId="1643ABB3" w14:textId="03EF51A0" w:rsidR="007D0EAA" w:rsidRDefault="007631AB" w:rsidP="00BF0FB6">
            <w:r>
              <w:t>Mayor seguridad. Al ser todas las peticiones de los clientes verificadas por el servidor, se evita cualquier modificación posible que pueda afectar al entorno de juego.</w:t>
            </w:r>
          </w:p>
        </w:tc>
        <w:tc>
          <w:tcPr>
            <w:tcW w:w="3559" w:type="dxa"/>
          </w:tcPr>
          <w:p w14:paraId="3D1EB563" w14:textId="5E27966A" w:rsidR="007D0EAA" w:rsidRPr="007631AB" w:rsidRDefault="007631AB" w:rsidP="00BF0FB6">
            <w:r>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Pr>
                <w:i/>
                <w:iCs/>
              </w:rPr>
              <w:t>Player versus Player</w:t>
            </w:r>
            <w:r>
              <w:t xml:space="preserve"> (jugador contra jugador).</w:t>
            </w:r>
          </w:p>
        </w:tc>
      </w:tr>
      <w:tr w:rsidR="007D0EAA" w14:paraId="27A35199" w14:textId="77777777" w:rsidTr="00FE2935">
        <w:tc>
          <w:tcPr>
            <w:tcW w:w="1526" w:type="dxa"/>
          </w:tcPr>
          <w:p w14:paraId="45A36CFB" w14:textId="22FE23DC" w:rsidR="007D0EAA" w:rsidRPr="007D0EAA" w:rsidRDefault="007D0EAA" w:rsidP="00BF0FB6">
            <w:pPr>
              <w:rPr>
                <w:b/>
                <w:bCs/>
              </w:rPr>
            </w:pPr>
            <w:r>
              <w:rPr>
                <w:b/>
                <w:bCs/>
              </w:rPr>
              <w:t>Respuesta</w:t>
            </w:r>
          </w:p>
        </w:tc>
        <w:tc>
          <w:tcPr>
            <w:tcW w:w="3559" w:type="dxa"/>
          </w:tcPr>
          <w:p w14:paraId="2998AA1C" w14:textId="03FF93F8" w:rsidR="007D0EAA" w:rsidRDefault="007631AB" w:rsidP="00BF0FB6">
            <w:r>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w:t>
            </w:r>
            <w:r w:rsidR="00FE2935">
              <w:t xml:space="preserve">y si la conexión con el servidor no es estable, puede dar lugar a problemas de sincronización por parte del cliente. No obstante, el resto de los clientes verán los cambios reflejados correctamente. </w:t>
            </w:r>
          </w:p>
        </w:tc>
        <w:tc>
          <w:tcPr>
            <w:tcW w:w="3559" w:type="dxa"/>
          </w:tcPr>
          <w:p w14:paraId="60C2AE3D" w14:textId="4FCF9AA7" w:rsidR="007D0EAA" w:rsidRDefault="007631AB" w:rsidP="00BF0FB6">
            <w:r>
              <w:t>Mayor capacidad de respuesta.</w:t>
            </w:r>
            <w:r w:rsidR="00FE2935">
              <w:t xml:space="preserve">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7D0EAA" w14:paraId="7F6DC4AB" w14:textId="77777777" w:rsidTr="00FE2935">
        <w:tc>
          <w:tcPr>
            <w:tcW w:w="1526" w:type="dxa"/>
          </w:tcPr>
          <w:p w14:paraId="547FC833" w14:textId="1EE9B8D7" w:rsidR="007D0EAA" w:rsidRDefault="007D0EAA" w:rsidP="00BF0FB6">
            <w:pPr>
              <w:rPr>
                <w:b/>
                <w:bCs/>
              </w:rPr>
            </w:pPr>
            <w:r>
              <w:rPr>
                <w:b/>
                <w:bCs/>
              </w:rPr>
              <w:t>Sincronización</w:t>
            </w:r>
          </w:p>
        </w:tc>
        <w:tc>
          <w:tcPr>
            <w:tcW w:w="3559" w:type="dxa"/>
          </w:tcPr>
          <w:p w14:paraId="45303414" w14:textId="11205A9D" w:rsidR="007D0EAA" w:rsidRDefault="00FE2935" w:rsidP="00BF0FB6">
            <w:r>
              <w:t xml:space="preserve">No existen problemas de sincronización. El servidor es quién ejecuta todas las acciones, por lo </w:t>
            </w:r>
            <w:r w:rsidR="001C2617">
              <w:t>que,</w:t>
            </w:r>
            <w:r>
              <w:t xml:space="preserve"> si un cliente tiene una conexión inestable con el servidor, el resto de </w:t>
            </w:r>
            <w:r w:rsidR="001C2617">
              <w:t>los clientes</w:t>
            </w:r>
            <w:r>
              <w:t xml:space="preserve"> no se verán afectados</w:t>
            </w:r>
            <w:r w:rsidR="001C2617">
              <w:t xml:space="preserve"> y se seguirán sincronizando todos los cambios. </w:t>
            </w:r>
          </w:p>
        </w:tc>
        <w:tc>
          <w:tcPr>
            <w:tcW w:w="3559" w:type="dxa"/>
          </w:tcPr>
          <w:p w14:paraId="654ABE27" w14:textId="3CB6D769" w:rsidR="007D0EAA" w:rsidRDefault="001C2617" w:rsidP="00BF0FB6">
            <w:r>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02829139" w14:textId="7C06CF13" w:rsidR="006147E9" w:rsidRDefault="006147E9" w:rsidP="009D1D70">
      <w:pPr>
        <w:pStyle w:val="Epgrafe"/>
        <w:numPr>
          <w:ilvl w:val="2"/>
          <w:numId w:val="12"/>
        </w:numPr>
      </w:pPr>
      <w:bookmarkStart w:id="30" w:name="_Toc168166644"/>
      <w:r>
        <w:t>Soluciones para implementar el multijugador en Unity</w:t>
      </w:r>
      <w:bookmarkEnd w:id="30"/>
    </w:p>
    <w:p w14:paraId="18592C91" w14:textId="399D4820" w:rsidR="00DD3BAB" w:rsidRDefault="00DD3BAB" w:rsidP="00DD3BAB">
      <w:r w:rsidRPr="00DD3BAB">
        <w:t xml:space="preserve">En la actualidad, Unity dispone de dos soluciones oficiales para la implementación del multijugador, siendo estas Netcode for GameObjects y </w:t>
      </w:r>
      <w:proofErr w:type="spellStart"/>
      <w:r w:rsidRPr="00DD3BAB">
        <w:t>Netcode</w:t>
      </w:r>
      <w:proofErr w:type="spellEnd"/>
      <w:r w:rsidRPr="00DD3BAB">
        <w:t xml:space="preserve"> </w:t>
      </w:r>
      <w:proofErr w:type="spellStart"/>
      <w:r w:rsidRPr="00DD3BAB">
        <w:t>for</w:t>
      </w:r>
      <w:proofErr w:type="spellEnd"/>
      <w:r w:rsidRPr="00DD3BAB">
        <w:t xml:space="preserve"> </w:t>
      </w:r>
      <w:proofErr w:type="spellStart"/>
      <w:r w:rsidRPr="00DD3BAB">
        <w:t>Entities</w:t>
      </w:r>
      <w:proofErr w:type="spellEnd"/>
      <w:r w:rsidRPr="00DD3BAB">
        <w:t>. Además, incluye otras implementaciones desarrolladas por la comunidad o empresas privadas. En este proyecto, solo se ha</w:t>
      </w:r>
      <w:r w:rsidR="00B66142">
        <w:t>n</w:t>
      </w:r>
      <w:r w:rsidRPr="00DD3BAB">
        <w:t xml:space="preserve"> valorado la</w:t>
      </w:r>
      <w:r w:rsidR="00B66142">
        <w:t>s</w:t>
      </w:r>
      <w:r w:rsidRPr="00DD3BAB">
        <w:t xml:space="preserve"> soluci</w:t>
      </w:r>
      <w:r w:rsidR="00B66142">
        <w:t>ones de</w:t>
      </w:r>
      <w:r w:rsidRPr="00DD3BAB">
        <w:t xml:space="preserve"> Fish-</w:t>
      </w:r>
      <w:proofErr w:type="spellStart"/>
      <w:r w:rsidRPr="00DD3BAB">
        <w:t>Networking</w:t>
      </w:r>
      <w:proofErr w:type="spellEnd"/>
      <w:r w:rsidR="00B66142">
        <w:t xml:space="preserve"> y </w:t>
      </w:r>
      <w:proofErr w:type="spellStart"/>
      <w:r w:rsidR="00B66142">
        <w:t>Mirror</w:t>
      </w:r>
      <w:proofErr w:type="spellEnd"/>
      <w:r w:rsidR="00B66142">
        <w:t>.</w:t>
      </w:r>
    </w:p>
    <w:p w14:paraId="28663D3C" w14:textId="3A5EBD40" w:rsidR="0038669D" w:rsidRDefault="0038669D" w:rsidP="00DD3BAB">
      <w:r w:rsidRPr="0038669D">
        <w:t>Netcode for GameObjects, en adelante NGO, es u</w:t>
      </w:r>
      <w:r>
        <w:t xml:space="preserve">na biblioteca oficial de alto nivel desarrollada por Unity, que permite al desarrollador enviar datos del mundo y de los objetos de la sesión, en Unity llamados </w:t>
      </w:r>
      <w:r w:rsidRPr="0038669D">
        <w:rPr>
          <w:i/>
          <w:iCs/>
        </w:rPr>
        <w:t>GameObjects</w:t>
      </w:r>
      <w:r>
        <w:t xml:space="preserve"> (en castellano, objetos del juego), </w:t>
      </w:r>
      <w:r>
        <w:lastRenderedPageBreak/>
        <w:t>a través de una red a todos los jugadores de la sesión</w:t>
      </w:r>
      <w:r w:rsidR="00B167AD">
        <w:t xml:space="preserve">. Actualmente, está disponible en todas las plataformas de escritorio, móviles y realidad extendida, además de la mayoría de plataformas cerradas, como las consolas </w:t>
      </w:r>
      <w:r w:rsidR="00B167AD">
        <w:fldChar w:fldCharType="begin"/>
      </w:r>
      <w:r w:rsidR="007D0EAA">
        <w:instrText xml:space="preserve"> ADDIN ZOTERO_ITEM CSL_CITATION {"citationID":"tkxZl6SC","properties":{"formattedCitation":"[31]","plainCitation":"[31]","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00B167AD">
        <w:fldChar w:fldCharType="separate"/>
      </w:r>
      <w:r w:rsidR="007D0EAA" w:rsidRPr="007D0EAA">
        <w:t>[31]</w:t>
      </w:r>
      <w:r w:rsidR="00B167AD">
        <w:fldChar w:fldCharType="end"/>
      </w:r>
      <w:r w:rsidR="00B167AD">
        <w:t>.</w:t>
      </w:r>
      <w:r w:rsidR="00890C2F">
        <w:t xml:space="preserve"> Esta solución ha sido la elegida en el desarrollo de la práctica, al ser una solución con soporte oficial y una documentación muy detallada.</w:t>
      </w:r>
    </w:p>
    <w:p w14:paraId="1FC75DE4" w14:textId="630807A7" w:rsidR="00B167AD" w:rsidRDefault="00DF6483" w:rsidP="00DD3BAB">
      <w:r>
        <w:t xml:space="preserve">Por otro lado, Unity ofrece la biblioteca de </w:t>
      </w:r>
      <w:proofErr w:type="spellStart"/>
      <w:r>
        <w:t>Netcode</w:t>
      </w:r>
      <w:proofErr w:type="spellEnd"/>
      <w:r>
        <w:t xml:space="preserve"> </w:t>
      </w:r>
      <w:proofErr w:type="spellStart"/>
      <w:r>
        <w:t>for</w:t>
      </w:r>
      <w:proofErr w:type="spellEnd"/>
      <w:r>
        <w:t xml:space="preserve"> </w:t>
      </w:r>
      <w:proofErr w:type="spellStart"/>
      <w:r>
        <w:t>Entities</w:t>
      </w:r>
      <w:proofErr w:type="spellEnd"/>
      <w:r>
        <w:t xml:space="preserve">. </w:t>
      </w:r>
      <w:r w:rsidR="00B66142">
        <w:t>Esta biblioteca, que forma parte de Unity DOTS (</w:t>
      </w:r>
      <w:r w:rsidR="00B66142">
        <w:rPr>
          <w:i/>
          <w:iCs/>
        </w:rPr>
        <w:t>Data-</w:t>
      </w:r>
      <w:proofErr w:type="spellStart"/>
      <w:r w:rsidR="00B66142">
        <w:rPr>
          <w:i/>
          <w:iCs/>
        </w:rPr>
        <w:t>Oriented</w:t>
      </w:r>
      <w:proofErr w:type="spellEnd"/>
      <w:r w:rsidR="00B66142">
        <w:rPr>
          <w:i/>
          <w:iCs/>
        </w:rPr>
        <w:t xml:space="preserve"> </w:t>
      </w:r>
      <w:proofErr w:type="spellStart"/>
      <w:r w:rsidR="00B66142">
        <w:rPr>
          <w:i/>
          <w:iCs/>
        </w:rPr>
        <w:t>Technology</w:t>
      </w:r>
      <w:proofErr w:type="spellEnd"/>
      <w:r w:rsidR="00B66142">
        <w:rPr>
          <w:i/>
          <w:iCs/>
        </w:rPr>
        <w:t xml:space="preserve"> </w:t>
      </w:r>
      <w:proofErr w:type="spellStart"/>
      <w:r w:rsidR="00B66142">
        <w:rPr>
          <w:i/>
          <w:iCs/>
        </w:rPr>
        <w:t>Stack</w:t>
      </w:r>
      <w:proofErr w:type="spellEnd"/>
      <w:r w:rsidR="00B66142">
        <w:t>), depende fundamentalmente de la arquitectura ECS (</w:t>
      </w:r>
      <w:proofErr w:type="spellStart"/>
      <w:r w:rsidR="00B66142">
        <w:rPr>
          <w:i/>
          <w:iCs/>
        </w:rPr>
        <w:t>Entity</w:t>
      </w:r>
      <w:proofErr w:type="spellEnd"/>
      <w:r w:rsidR="00B66142">
        <w:rPr>
          <w:i/>
          <w:iCs/>
        </w:rPr>
        <w:t xml:space="preserve"> </w:t>
      </w:r>
      <w:proofErr w:type="spellStart"/>
      <w:r w:rsidR="00B66142">
        <w:rPr>
          <w:i/>
          <w:iCs/>
        </w:rPr>
        <w:t>Component</w:t>
      </w:r>
      <w:proofErr w:type="spellEnd"/>
      <w:r w:rsidR="00B66142">
        <w:rPr>
          <w:i/>
          <w:iCs/>
        </w:rPr>
        <w:t xml:space="preserve"> </w:t>
      </w:r>
      <w:proofErr w:type="spellStart"/>
      <w:r w:rsidR="00B66142">
        <w:rPr>
          <w:i/>
          <w:iCs/>
        </w:rPr>
        <w:t>System</w:t>
      </w:r>
      <w:proofErr w:type="spellEnd"/>
      <w:r w:rsidR="00B66142">
        <w:t xml:space="preserve">) de Unity. Esta arquitectura emplea entidades, o </w:t>
      </w:r>
      <w:proofErr w:type="spellStart"/>
      <w:r w:rsidR="00B66142">
        <w:rPr>
          <w:i/>
          <w:iCs/>
        </w:rPr>
        <w:t>entities</w:t>
      </w:r>
      <w:proofErr w:type="spellEnd"/>
      <w:r w:rsidR="00B66142">
        <w:t xml:space="preserve">, como unidades discretas para representar un conjunto de datos, a diferencia de las unidades que utiliza por defecto Unity, los </w:t>
      </w:r>
      <w:r w:rsidR="00B66142">
        <w:rPr>
          <w:i/>
          <w:iCs/>
        </w:rPr>
        <w:t>GameObjects</w:t>
      </w:r>
      <w:r w:rsidR="00B66142">
        <w:t xml:space="preserve">. </w:t>
      </w:r>
      <w:r w:rsidR="005B49D8">
        <w:t xml:space="preserve">Al contrario de estos últimos, una entidad actúa como un identificador agrupando componentes únicos, en vez de contener directamente código o servir como un contenedor asociado a otros componentes, como es en el caso de los </w:t>
      </w:r>
      <w:r w:rsidR="005B49D8">
        <w:rPr>
          <w:i/>
          <w:iCs/>
        </w:rPr>
        <w:t>GameObjects</w:t>
      </w:r>
      <w:r w:rsidR="005B49D8">
        <w:t xml:space="preserve"> </w:t>
      </w:r>
      <w:r w:rsidR="005B49D8">
        <w:fldChar w:fldCharType="begin"/>
      </w:r>
      <w:r w:rsidR="007D0EAA">
        <w:instrText xml:space="preserve"> ADDIN ZOTERO_ITEM CSL_CITATION {"citationID":"DS5ybLC9","properties":{"formattedCitation":"[32], [33]","plainCitation":"[32], [33]","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005B49D8">
        <w:fldChar w:fldCharType="separate"/>
      </w:r>
      <w:r w:rsidR="007D0EAA" w:rsidRPr="007D0EAA">
        <w:t>[32], [33]</w:t>
      </w:r>
      <w:r w:rsidR="005B49D8">
        <w:fldChar w:fldCharType="end"/>
      </w:r>
      <w:r w:rsidR="005B49D8">
        <w:t>.</w:t>
      </w:r>
    </w:p>
    <w:p w14:paraId="41F252C6" w14:textId="43B78601" w:rsidR="005B49D8" w:rsidRDefault="005B49D8" w:rsidP="00DD3BAB">
      <w:r>
        <w:t>A continuación, se muestra una tabla resumen con las diferencias entre estas dos soluciones.</w:t>
      </w:r>
    </w:p>
    <w:p w14:paraId="7ED9BDCF" w14:textId="784E718F" w:rsidR="005B49D8" w:rsidRDefault="002E3D0F" w:rsidP="005B49D8">
      <w:pPr>
        <w:pStyle w:val="TtuloTablaING"/>
      </w:pPr>
      <w:bookmarkStart w:id="31" w:name="_Toc168166542"/>
      <w:r>
        <w:t>T</w:t>
      </w:r>
      <w:r w:rsidR="009003DC">
        <w:t>abla</w:t>
      </w:r>
      <w:r w:rsidR="005B49D8">
        <w:t xml:space="preserve"> </w:t>
      </w:r>
      <w:r w:rsidR="009003DC">
        <w:t>2.2</w:t>
      </w:r>
      <w:r w:rsidR="0073735B">
        <w:t>.</w:t>
      </w:r>
      <w:r w:rsidR="005B49D8">
        <w:br/>
      </w:r>
      <w:r>
        <w:t>Diferencias entre NGO y Netcode for Entities</w:t>
      </w:r>
      <w:bookmarkEnd w:id="31"/>
    </w:p>
    <w:tbl>
      <w:tblPr>
        <w:tblStyle w:val="Tablaconcuadrcula"/>
        <w:tblW w:w="0" w:type="auto"/>
        <w:jc w:val="center"/>
        <w:tblLook w:val="04A0" w:firstRow="1" w:lastRow="0" w:firstColumn="1" w:lastColumn="0" w:noHBand="0" w:noVBand="1"/>
      </w:tblPr>
      <w:tblGrid>
        <w:gridCol w:w="1913"/>
        <w:gridCol w:w="3365"/>
        <w:gridCol w:w="3366"/>
      </w:tblGrid>
      <w:tr w:rsidR="00C07551" w14:paraId="40A7E3B0" w14:textId="77777777" w:rsidTr="00ED470D">
        <w:trPr>
          <w:tblHeader/>
          <w:jc w:val="center"/>
        </w:trPr>
        <w:tc>
          <w:tcPr>
            <w:tcW w:w="1913" w:type="dxa"/>
            <w:tcBorders>
              <w:top w:val="nil"/>
              <w:left w:val="nil"/>
            </w:tcBorders>
          </w:tcPr>
          <w:p w14:paraId="1F395500" w14:textId="48C3E1F4" w:rsidR="00C07551" w:rsidRPr="00E50C58" w:rsidRDefault="00C07551" w:rsidP="00BF0FB6"/>
        </w:tc>
        <w:tc>
          <w:tcPr>
            <w:tcW w:w="3365" w:type="dxa"/>
          </w:tcPr>
          <w:p w14:paraId="757E93E0" w14:textId="6A04C88F" w:rsidR="00C07551" w:rsidRPr="00E50C58" w:rsidRDefault="00C07551" w:rsidP="00BF0FB6">
            <w:pPr>
              <w:rPr>
                <w:b/>
                <w:bCs/>
              </w:rPr>
            </w:pPr>
            <w:r w:rsidRPr="00E50C58">
              <w:rPr>
                <w:b/>
                <w:bCs/>
              </w:rPr>
              <w:t>Netcode for GameObjects</w:t>
            </w:r>
          </w:p>
        </w:tc>
        <w:tc>
          <w:tcPr>
            <w:tcW w:w="3366" w:type="dxa"/>
          </w:tcPr>
          <w:p w14:paraId="13FBDF08" w14:textId="527D9107" w:rsidR="00C07551" w:rsidRPr="00E50C58" w:rsidRDefault="00C07551" w:rsidP="00BF0FB6">
            <w:pPr>
              <w:rPr>
                <w:b/>
                <w:bCs/>
              </w:rPr>
            </w:pPr>
            <w:proofErr w:type="spellStart"/>
            <w:r w:rsidRPr="00E50C58">
              <w:rPr>
                <w:b/>
                <w:bCs/>
              </w:rPr>
              <w:t>Netcode</w:t>
            </w:r>
            <w:proofErr w:type="spellEnd"/>
            <w:r w:rsidRPr="00E50C58">
              <w:rPr>
                <w:b/>
                <w:bCs/>
              </w:rPr>
              <w:t xml:space="preserve"> </w:t>
            </w:r>
            <w:proofErr w:type="spellStart"/>
            <w:r w:rsidRPr="00E50C58">
              <w:rPr>
                <w:b/>
                <w:bCs/>
              </w:rPr>
              <w:t>for</w:t>
            </w:r>
            <w:proofErr w:type="spellEnd"/>
            <w:r w:rsidRPr="00E50C58">
              <w:rPr>
                <w:b/>
                <w:bCs/>
              </w:rPr>
              <w:t xml:space="preserve"> </w:t>
            </w:r>
            <w:proofErr w:type="spellStart"/>
            <w:r w:rsidRPr="00E50C58">
              <w:rPr>
                <w:b/>
                <w:bCs/>
              </w:rPr>
              <w:t>Entities</w:t>
            </w:r>
            <w:proofErr w:type="spellEnd"/>
          </w:p>
        </w:tc>
      </w:tr>
      <w:tr w:rsidR="00C07551" w14:paraId="0DD055AA" w14:textId="77777777" w:rsidTr="00ED470D">
        <w:trPr>
          <w:jc w:val="center"/>
        </w:trPr>
        <w:tc>
          <w:tcPr>
            <w:tcW w:w="1913" w:type="dxa"/>
            <w:tcBorders>
              <w:left w:val="single" w:sz="4" w:space="0" w:color="auto"/>
            </w:tcBorders>
          </w:tcPr>
          <w:p w14:paraId="03D6B01B" w14:textId="6497FB63" w:rsidR="00C07551" w:rsidRPr="00E50C58" w:rsidRDefault="005D6F1F" w:rsidP="00BF0FB6">
            <w:pPr>
              <w:rPr>
                <w:b/>
                <w:bCs/>
              </w:rPr>
            </w:pPr>
            <w:r w:rsidRPr="00E50C58">
              <w:rPr>
                <w:b/>
                <w:bCs/>
              </w:rPr>
              <w:t>Arquitecturas de red soportadas</w:t>
            </w:r>
          </w:p>
        </w:tc>
        <w:tc>
          <w:tcPr>
            <w:tcW w:w="3365" w:type="dxa"/>
          </w:tcPr>
          <w:p w14:paraId="5E2EB521" w14:textId="5F93EA10" w:rsidR="00C07551" w:rsidRPr="0004721B" w:rsidRDefault="005D6F1F" w:rsidP="00BF0FB6">
            <w:r>
              <w:t xml:space="preserve">Por defecto, NGO trabaja como una topología Cliente-Servidor, pero también permite utilizar topologías Cliente-Anfitrión y arquitecturas de autoridad distribuida. </w:t>
            </w:r>
          </w:p>
        </w:tc>
        <w:tc>
          <w:tcPr>
            <w:tcW w:w="3366" w:type="dxa"/>
          </w:tcPr>
          <w:p w14:paraId="40E78B1B" w14:textId="469BE587" w:rsidR="00C07551" w:rsidRPr="0004721B" w:rsidRDefault="005D6F1F" w:rsidP="00BF0FB6">
            <w:r>
              <w:t>Solo soporta topologías Cliente-Servidor y Cliente-Anfitrión.</w:t>
            </w:r>
          </w:p>
        </w:tc>
      </w:tr>
      <w:tr w:rsidR="00C07551" w14:paraId="0A0D026D" w14:textId="77777777" w:rsidTr="00ED470D">
        <w:trPr>
          <w:jc w:val="center"/>
        </w:trPr>
        <w:tc>
          <w:tcPr>
            <w:tcW w:w="1913" w:type="dxa"/>
            <w:tcBorders>
              <w:left w:val="single" w:sz="4" w:space="0" w:color="auto"/>
            </w:tcBorders>
          </w:tcPr>
          <w:p w14:paraId="0C731FD8" w14:textId="4832C51B" w:rsidR="00C07551" w:rsidRPr="00E50C58" w:rsidRDefault="0004721B" w:rsidP="00BF0FB6">
            <w:pPr>
              <w:rPr>
                <w:b/>
                <w:bCs/>
              </w:rPr>
            </w:pPr>
            <w:r w:rsidRPr="00E50C58">
              <w:rPr>
                <w:b/>
                <w:bCs/>
              </w:rPr>
              <w:t>Unidad</w:t>
            </w:r>
            <w:r w:rsidR="005D6F1F" w:rsidRPr="00E50C58">
              <w:rPr>
                <w:b/>
                <w:bCs/>
              </w:rPr>
              <w:t>es</w:t>
            </w:r>
            <w:r w:rsidRPr="00E50C58">
              <w:rPr>
                <w:b/>
                <w:bCs/>
              </w:rPr>
              <w:t xml:space="preserve"> sobre la</w:t>
            </w:r>
            <w:r w:rsidR="005D6F1F" w:rsidRPr="00E50C58">
              <w:rPr>
                <w:b/>
                <w:bCs/>
              </w:rPr>
              <w:t>s</w:t>
            </w:r>
            <w:r w:rsidRPr="00E50C58">
              <w:rPr>
                <w:b/>
                <w:bCs/>
              </w:rPr>
              <w:t xml:space="preserve"> que trabaja</w:t>
            </w:r>
          </w:p>
        </w:tc>
        <w:tc>
          <w:tcPr>
            <w:tcW w:w="3365" w:type="dxa"/>
          </w:tcPr>
          <w:p w14:paraId="37996714" w14:textId="78B3447D" w:rsidR="00C07551" w:rsidRPr="004D73C5" w:rsidRDefault="00F67681" w:rsidP="00BF0FB6">
            <w:r>
              <w:t xml:space="preserve">Utiliza los componentes por defecto de Unity, los denominados </w:t>
            </w:r>
            <w:r>
              <w:rPr>
                <w:i/>
                <w:iCs/>
              </w:rPr>
              <w:t>GameObjects</w:t>
            </w:r>
            <w:r>
              <w:t xml:space="preserve"> y sus componentes, como </w:t>
            </w:r>
            <w:proofErr w:type="spellStart"/>
            <w:r>
              <w:rPr>
                <w:i/>
                <w:iCs/>
              </w:rPr>
              <w:t>Rigidbod</w:t>
            </w:r>
            <w:r w:rsidR="004D73C5">
              <w:rPr>
                <w:i/>
                <w:iCs/>
              </w:rPr>
              <w:t>y</w:t>
            </w:r>
            <w:proofErr w:type="spellEnd"/>
            <w:r>
              <w:t xml:space="preserve">, </w:t>
            </w:r>
            <w:proofErr w:type="spellStart"/>
            <w:r w:rsidR="004D73C5" w:rsidRPr="004D73C5">
              <w:rPr>
                <w:i/>
                <w:iCs/>
              </w:rPr>
              <w:t>Sprite</w:t>
            </w:r>
            <w:r w:rsidR="004D73C5">
              <w:rPr>
                <w:i/>
                <w:iCs/>
              </w:rPr>
              <w:t>Renderer</w:t>
            </w:r>
            <w:proofErr w:type="spellEnd"/>
            <w:r w:rsidR="004D73C5">
              <w:rPr>
                <w:i/>
                <w:iCs/>
              </w:rPr>
              <w:t>,</w:t>
            </w:r>
            <w:r w:rsidR="004D73C5">
              <w:t xml:space="preserve"> etc.</w:t>
            </w:r>
          </w:p>
        </w:tc>
        <w:tc>
          <w:tcPr>
            <w:tcW w:w="3366" w:type="dxa"/>
          </w:tcPr>
          <w:p w14:paraId="13143A4B" w14:textId="4C5C989E" w:rsidR="00C07551" w:rsidRPr="004D73C5" w:rsidRDefault="004D73C5" w:rsidP="00BF0FB6">
            <w:pPr>
              <w:rPr>
                <w:i/>
                <w:iCs/>
              </w:rPr>
            </w:pPr>
            <w:r>
              <w:t xml:space="preserve">Emplea las </w:t>
            </w:r>
            <w:proofErr w:type="spellStart"/>
            <w:r w:rsidRPr="004D73C5">
              <w:rPr>
                <w:i/>
                <w:iCs/>
              </w:rPr>
              <w:t>entities</w:t>
            </w:r>
            <w:proofErr w:type="spellEnd"/>
            <w:r>
              <w:t xml:space="preserve"> del ECS y componentes especiales, como sistemas de físicas.</w:t>
            </w:r>
          </w:p>
        </w:tc>
      </w:tr>
      <w:tr w:rsidR="0004721B" w14:paraId="23B3A443" w14:textId="77777777" w:rsidTr="00ED470D">
        <w:trPr>
          <w:jc w:val="center"/>
        </w:trPr>
        <w:tc>
          <w:tcPr>
            <w:tcW w:w="1913" w:type="dxa"/>
            <w:tcBorders>
              <w:left w:val="single" w:sz="4" w:space="0" w:color="auto"/>
            </w:tcBorders>
          </w:tcPr>
          <w:p w14:paraId="6C46D1A1" w14:textId="69FBD57E" w:rsidR="0004721B" w:rsidRPr="00E50C58" w:rsidRDefault="0004721B" w:rsidP="00BF0FB6">
            <w:pPr>
              <w:rPr>
                <w:b/>
                <w:bCs/>
              </w:rPr>
            </w:pPr>
            <w:r w:rsidRPr="00E50C58">
              <w:rPr>
                <w:b/>
                <w:bCs/>
              </w:rPr>
              <w:t>Complejidad</w:t>
            </w:r>
          </w:p>
        </w:tc>
        <w:tc>
          <w:tcPr>
            <w:tcW w:w="3365" w:type="dxa"/>
          </w:tcPr>
          <w:p w14:paraId="73E50EBD" w14:textId="12D195B0" w:rsidR="0004721B" w:rsidRPr="0004721B" w:rsidRDefault="0004721B" w:rsidP="00BF0FB6">
            <w:r>
              <w:t xml:space="preserve">Funciona exactamente igual que el resto de </w:t>
            </w:r>
            <w:r w:rsidR="005D6F1F">
              <w:t>los componentes</w:t>
            </w:r>
            <w:r>
              <w:t xml:space="preserve"> </w:t>
            </w:r>
            <w:r w:rsidR="005D6F1F">
              <w:t>estándar</w:t>
            </w:r>
            <w:r>
              <w:t xml:space="preserve"> de Unity, por lo que no es necesario realizar ningún cambio significativo </w:t>
            </w:r>
            <w:r w:rsidR="005D6F1F">
              <w:t>en la forma de trabajar.</w:t>
            </w:r>
          </w:p>
        </w:tc>
        <w:tc>
          <w:tcPr>
            <w:tcW w:w="3366" w:type="dxa"/>
          </w:tcPr>
          <w:p w14:paraId="35734F3D" w14:textId="1CAD3F29" w:rsidR="0004721B" w:rsidRPr="005D6F1F" w:rsidRDefault="00F67681" w:rsidP="00BF0FB6">
            <w:r>
              <w:t>Requiere saber utilizar el ECS de Unity y depende directamente de este, por lo que cambia completamente la manera de trabajar.</w:t>
            </w:r>
          </w:p>
        </w:tc>
      </w:tr>
      <w:tr w:rsidR="00F67681" w14:paraId="4B38C2ED" w14:textId="77777777" w:rsidTr="00ED470D">
        <w:trPr>
          <w:jc w:val="center"/>
        </w:trPr>
        <w:tc>
          <w:tcPr>
            <w:tcW w:w="1913" w:type="dxa"/>
            <w:tcBorders>
              <w:left w:val="single" w:sz="4" w:space="0" w:color="auto"/>
            </w:tcBorders>
          </w:tcPr>
          <w:p w14:paraId="131AAE60" w14:textId="395DDADF" w:rsidR="00F67681" w:rsidRPr="00E50C58" w:rsidRDefault="00F67681" w:rsidP="00BF0FB6">
            <w:pPr>
              <w:rPr>
                <w:b/>
                <w:bCs/>
              </w:rPr>
            </w:pPr>
            <w:r w:rsidRPr="00E50C58">
              <w:rPr>
                <w:b/>
                <w:bCs/>
              </w:rPr>
              <w:t>Juegos objetivo</w:t>
            </w:r>
          </w:p>
        </w:tc>
        <w:tc>
          <w:tcPr>
            <w:tcW w:w="3365" w:type="dxa"/>
          </w:tcPr>
          <w:p w14:paraId="01A06156" w14:textId="0112FF1A" w:rsidR="00F67681" w:rsidRDefault="00F67681" w:rsidP="00BF0FB6">
            <w:r>
              <w:t>Se recomienda para juegos de pequeña a mediana escala, como juegos cooperativos. No obstante, también es capaz soportar juegos multijugador de una escala mayor.</w:t>
            </w:r>
          </w:p>
        </w:tc>
        <w:tc>
          <w:tcPr>
            <w:tcW w:w="3366" w:type="dxa"/>
          </w:tcPr>
          <w:p w14:paraId="00C2C629" w14:textId="1F4221FF" w:rsidR="00F67681" w:rsidRDefault="00F67681" w:rsidP="00BF0FB6">
            <w:r>
              <w:t>Es recomendable para juegos de gran escala y juegos competitivos que requieran de métodos de predicción del cliente.</w:t>
            </w:r>
          </w:p>
        </w:tc>
      </w:tr>
    </w:tbl>
    <w:p w14:paraId="6019DF20" w14:textId="1B3D2F13" w:rsidR="00047B3A" w:rsidRDefault="00047B3A" w:rsidP="00047B3A">
      <w:r>
        <w:t>En cuanto a las bibliotecas desarrolladas por entidades externas a Unity, se ha realizado un estudio de dos de ellas, expuestas a continuación:</w:t>
      </w:r>
    </w:p>
    <w:p w14:paraId="6741CE1E" w14:textId="5FBB7FC2" w:rsidR="00890C2F" w:rsidRDefault="00A335BA" w:rsidP="00890C2F">
      <w:pPr>
        <w:pStyle w:val="Prrafodelista"/>
        <w:numPr>
          <w:ilvl w:val="0"/>
          <w:numId w:val="28"/>
        </w:numPr>
      </w:pPr>
      <w:r>
        <w:lastRenderedPageBreak/>
        <w:t xml:space="preserve">En primer lugar, se habla de </w:t>
      </w:r>
      <w:proofErr w:type="spellStart"/>
      <w:r>
        <w:t>Mirror</w:t>
      </w:r>
      <w:proofErr w:type="spellEnd"/>
      <w:r>
        <w:t xml:space="preserve"> </w:t>
      </w:r>
      <w:proofErr w:type="spellStart"/>
      <w:r>
        <w:t>Networking</w:t>
      </w:r>
      <w:proofErr w:type="spellEnd"/>
      <w:r>
        <w:t>, una solución de código abierto creada por la comunidad que nació a raíz UNET, una solución para la gestión del multijugador lanzada por Unity en 2015 y que en la actualidad está obsoleta.</w:t>
      </w:r>
      <w:r w:rsidR="00890C2F">
        <w:t xml:space="preserve"> </w:t>
      </w:r>
      <w:proofErr w:type="spellStart"/>
      <w:r w:rsidR="00890C2F">
        <w:t>Mirror</w:t>
      </w:r>
      <w:proofErr w:type="spellEnd"/>
      <w:r w:rsidR="00890C2F">
        <w:t xml:space="preserve"> nació a raíz de la falta de soporte que Unity daba a UNET y al descontento de la comunidad, solucionando diversos problemas que tenía UNET una vez se liberó cierta parte del código, la parte de alto nivel (HLAPI). Una vez Unity dejó de dar soporte a UNET, </w:t>
      </w:r>
      <w:proofErr w:type="spellStart"/>
      <w:r w:rsidR="00890C2F">
        <w:t>Mirror</w:t>
      </w:r>
      <w:proofErr w:type="spellEnd"/>
      <w:r w:rsidR="00890C2F">
        <w:t xml:space="preserve"> creció como una alternativa totalmente distinta, ofreciéndose el día de hoy como una solución alternativa para la implementación de</w:t>
      </w:r>
      <w:r w:rsidR="009427AB">
        <w:t>l multijugador en</w:t>
      </w:r>
      <w:r w:rsidR="00890C2F">
        <w:t xml:space="preserve"> videojuegos</w:t>
      </w:r>
      <w:r w:rsidR="009427AB">
        <w:t xml:space="preserve"> desarrollados</w:t>
      </w:r>
      <w:r w:rsidR="00890C2F">
        <w:t xml:space="preserve"> en Unity</w:t>
      </w:r>
      <w:r w:rsidR="009427AB">
        <w:t xml:space="preserve"> </w:t>
      </w:r>
      <w:r w:rsidR="009427AB">
        <w:fldChar w:fldCharType="begin"/>
      </w:r>
      <w:r w:rsidR="007D0EAA">
        <w:instrText xml:space="preserve"> ADDIN ZOTERO_ITEM CSL_CITATION {"citationID":"82aiJFMz","properties":{"formattedCitation":"[34]","plainCitation":"[34]","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009427AB">
        <w:fldChar w:fldCharType="separate"/>
      </w:r>
      <w:r w:rsidR="007D0EAA" w:rsidRPr="007D0EAA">
        <w:rPr>
          <w:rFonts w:cs="Times New Roman"/>
        </w:rPr>
        <w:t>[34]</w:t>
      </w:r>
      <w:r w:rsidR="009427AB">
        <w:fldChar w:fldCharType="end"/>
      </w:r>
      <w:r w:rsidR="00890C2F">
        <w:t>.</w:t>
      </w:r>
    </w:p>
    <w:p w14:paraId="68E9506C" w14:textId="683FEDAA" w:rsidR="0019704A" w:rsidRDefault="009427AB" w:rsidP="0019704A">
      <w:pPr>
        <w:pStyle w:val="Prrafodelista"/>
        <w:numPr>
          <w:ilvl w:val="0"/>
          <w:numId w:val="28"/>
        </w:numPr>
      </w:pPr>
      <w:r w:rsidRPr="009427AB">
        <w:t>Fish-</w:t>
      </w:r>
      <w:proofErr w:type="spellStart"/>
      <w:r w:rsidRPr="009427AB">
        <w:t>Networking</w:t>
      </w:r>
      <w:proofErr w:type="spellEnd"/>
      <w:r w:rsidRPr="009427AB">
        <w:t xml:space="preserve"> es una soluci</w:t>
      </w:r>
      <w:r>
        <w:t xml:space="preserve">ón desarrollada por la compañía </w:t>
      </w:r>
      <w:proofErr w:type="spellStart"/>
      <w:r>
        <w:t>First</w:t>
      </w:r>
      <w:proofErr w:type="spellEnd"/>
      <w:r>
        <w:t xml:space="preserve"> </w:t>
      </w:r>
      <w:proofErr w:type="spellStart"/>
      <w:r>
        <w:t>Gear</w:t>
      </w:r>
      <w:proofErr w:type="spellEnd"/>
      <w:r>
        <w:t xml:space="preserve"> Games. Es una solución que tiene como objetivo proporcionar flexibilidad, eficacia, facilidad de uso y fiabilidad. Incorpora ciertas soluciones como predicción en la parte del cliente, compensación de latencia y soporte para diversos tipos de transporte y </w:t>
      </w:r>
      <w:r w:rsidR="00BC57DC">
        <w:t>servidores de retransmisión</w:t>
      </w:r>
      <w:r>
        <w:t xml:space="preserve"> </w:t>
      </w:r>
      <w:r>
        <w:fldChar w:fldCharType="begin"/>
      </w:r>
      <w:r w:rsidR="007D0EAA">
        <w:instrText xml:space="preserve"> ADDIN ZOTERO_ITEM CSL_CITATION {"citationID":"BlEBLjV8","properties":{"formattedCitation":"[35]","plainCitation":"[35]","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fldChar w:fldCharType="separate"/>
      </w:r>
      <w:r w:rsidR="007D0EAA" w:rsidRPr="007D0EAA">
        <w:rPr>
          <w:rFonts w:cs="Times New Roman"/>
        </w:rPr>
        <w:t>[35]</w:t>
      </w:r>
      <w:r>
        <w:fldChar w:fldCharType="end"/>
      </w:r>
      <w:r w:rsidR="00ED470D">
        <w:t>.</w:t>
      </w:r>
    </w:p>
    <w:p w14:paraId="63CCFBA7" w14:textId="2418DD2A" w:rsidR="00016732" w:rsidRDefault="009D1D70" w:rsidP="009D1D70">
      <w:pPr>
        <w:pStyle w:val="Epgrafe"/>
        <w:numPr>
          <w:ilvl w:val="2"/>
          <w:numId w:val="12"/>
        </w:numPr>
      </w:pPr>
      <w:bookmarkStart w:id="32" w:name="_Toc168166645"/>
      <w:r>
        <w:t>Proceso de conexión de la arquitectura Cliente-Anfitrión</w:t>
      </w:r>
      <w:bookmarkEnd w:id="32"/>
    </w:p>
    <w:p w14:paraId="18EC653D" w14:textId="26E633CA" w:rsidR="00546F74" w:rsidRDefault="000830A1" w:rsidP="00546F74">
      <w:r>
        <w:t xml:space="preserve">En una topología Cliente-Anfitrión, todos los clientes (incluyendo </w:t>
      </w:r>
      <w:r w:rsidR="006C341A">
        <w:t>el</w:t>
      </w:r>
      <w:r>
        <w:t xml:space="preserve"> anfitrión) se conectan habitualmente desde una red doméstica. Esto presenta un problema, puesto que, salvo en raras excepciones, en estas redes se realiza una traducción de la dirección de red, </w:t>
      </w:r>
      <w:r w:rsidR="00BC57DC">
        <w:t>conocido</w:t>
      </w:r>
      <w:r>
        <w:t xml:space="preserve"> comúnmente como NAT (</w:t>
      </w:r>
      <w:r>
        <w:rPr>
          <w:i/>
          <w:iCs/>
        </w:rPr>
        <w:t xml:space="preserve">Network </w:t>
      </w:r>
      <w:proofErr w:type="spellStart"/>
      <w:r>
        <w:rPr>
          <w:i/>
          <w:iCs/>
        </w:rPr>
        <w:t>Address</w:t>
      </w:r>
      <w:proofErr w:type="spellEnd"/>
      <w:r>
        <w:rPr>
          <w:i/>
          <w:iCs/>
        </w:rPr>
        <w:t xml:space="preserve"> </w:t>
      </w:r>
      <w:proofErr w:type="spellStart"/>
      <w:r>
        <w:rPr>
          <w:i/>
          <w:iCs/>
        </w:rPr>
        <w:t>Translation</w:t>
      </w:r>
      <w:proofErr w:type="spellEnd"/>
      <w:r>
        <w:t>). En redes domésticas, se utiliza la traducción de direcciones de red para enmascarar la dirección IP (</w:t>
      </w:r>
      <w:r>
        <w:rPr>
          <w:i/>
          <w:iCs/>
        </w:rPr>
        <w:t xml:space="preserve">Internet </w:t>
      </w:r>
      <w:proofErr w:type="spellStart"/>
      <w:r>
        <w:rPr>
          <w:i/>
          <w:iCs/>
        </w:rPr>
        <w:t>Protocol</w:t>
      </w:r>
      <w:proofErr w:type="spellEnd"/>
      <w:r>
        <w:t>) privada de un usuario de la red</w:t>
      </w:r>
      <w:r w:rsidR="006C341A">
        <w:t xml:space="preserve"> doméstica</w:t>
      </w:r>
      <w:r>
        <w:t>, protegiéndolo del exterior</w:t>
      </w:r>
      <w:r w:rsidR="006C341A">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fldChar w:fldCharType="begin"/>
      </w:r>
      <w:r w:rsidR="006C341A">
        <w:instrText xml:space="preserve"> ADDIN ZOTERO_ITEM CSL_CITATION {"citationID":"YWRZHifQ","properties":{"formattedCitation":"[36]","plainCitation":"[3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fldChar w:fldCharType="separate"/>
      </w:r>
      <w:r w:rsidR="006C341A" w:rsidRPr="006C341A">
        <w:t>[36]</w:t>
      </w:r>
      <w:r w:rsidR="006C341A">
        <w:fldChar w:fldCharType="end"/>
      </w:r>
      <w:r w:rsidR="006C341A">
        <w:t>.</w:t>
      </w:r>
    </w:p>
    <w:p w14:paraId="073A3022" w14:textId="3A1792D5" w:rsidR="006C341A" w:rsidRDefault="00F67032" w:rsidP="00546F74">
      <w:r>
        <w:t xml:space="preserve">Para que un cliente pueda conectarse a un anfitrión protegido por un NAT, es necesario encontrar un método que permita identificar al anfitrión desde una red externa a la de este último. En la actualidad, existen tres </w:t>
      </w:r>
      <w:r w:rsidR="005D138B">
        <w:t>maneras</w:t>
      </w:r>
      <w:r>
        <w:t xml:space="preserve"> </w:t>
      </w:r>
      <w:r w:rsidR="005D138B">
        <w:t>de</w:t>
      </w:r>
      <w:r>
        <w:t xml:space="preserve"> solventar esta circunstancia </w:t>
      </w:r>
      <w:r>
        <w:fldChar w:fldCharType="begin"/>
      </w:r>
      <w:r>
        <w:instrText xml:space="preserve"> ADDIN ZOTERO_ITEM CSL_CITATION {"citationID":"bY5SP8WC","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fldChar w:fldCharType="separate"/>
      </w:r>
      <w:r w:rsidRPr="00F67032">
        <w:t>[27]</w:t>
      </w:r>
      <w:r>
        <w:fldChar w:fldCharType="end"/>
      </w:r>
      <w:r>
        <w:t>:</w:t>
      </w:r>
    </w:p>
    <w:p w14:paraId="4752BC47" w14:textId="4128FBF8" w:rsidR="00F67032" w:rsidRDefault="00F67032" w:rsidP="00F67032">
      <w:pPr>
        <w:pStyle w:val="Prrafodelista"/>
        <w:numPr>
          <w:ilvl w:val="0"/>
          <w:numId w:val="27"/>
        </w:numPr>
      </w:pPr>
      <w:r w:rsidRPr="00BC57DC">
        <w:rPr>
          <w:u w:val="single"/>
        </w:rPr>
        <w:t>Redirección de puertos</w:t>
      </w:r>
      <w:r>
        <w:t>.</w:t>
      </w:r>
      <w:r w:rsidR="00BC57DC">
        <w:t xml:space="preserve"> </w:t>
      </w:r>
      <w:r w:rsidR="00A61846">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t>u</w:t>
      </w:r>
      <w:r w:rsidR="00A61846">
        <w:t xml:space="preserve"> rúter o cortafuegos</w:t>
      </w:r>
      <w:r w:rsidR="00EA4B6A">
        <w:t>, por lo que es necesario que el usuario en cuestión tenga ciertos conocimientos técnicos, además de puede llegar a ser posible que esté en una situación en la que no pueda realizar esta acción;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Default="00BC57DC" w:rsidP="00F67032">
      <w:pPr>
        <w:pStyle w:val="Prrafodelista"/>
        <w:numPr>
          <w:ilvl w:val="0"/>
          <w:numId w:val="27"/>
        </w:numPr>
      </w:pPr>
      <w:r w:rsidRPr="00BC57DC">
        <w:rPr>
          <w:u w:val="single"/>
        </w:rPr>
        <w:lastRenderedPageBreak/>
        <w:t>Servidor de retransmisión</w:t>
      </w:r>
      <w:r>
        <w:t xml:space="preserve">. </w:t>
      </w:r>
      <w:r w:rsidR="00EA4B6A">
        <w:t xml:space="preserve">Un servidor de retransmisión es un servidor dedicado en la nube o en un centro de datos, que tiene preparada previamente una redirección de puertos, lo que permite a los usuarios conectarse a ellos directamente. </w:t>
      </w:r>
      <w:r w:rsidR="00497C06">
        <w:t>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un coste añadido al utilizar una infraestructura especializada, además de que la latencia entre el anfitrión y los clientes puede ser mayor, puesto que para realizar la comunicación tienen que pasar previamente por el servidor de retransmisión.</w:t>
      </w:r>
    </w:p>
    <w:p w14:paraId="4F595476" w14:textId="7936B77C" w:rsidR="00BC57DC" w:rsidRDefault="00BC57DC" w:rsidP="00F67032">
      <w:pPr>
        <w:pStyle w:val="Prrafodelista"/>
        <w:numPr>
          <w:ilvl w:val="0"/>
          <w:numId w:val="27"/>
        </w:numPr>
      </w:pPr>
      <w:r w:rsidRPr="00143C80">
        <w:rPr>
          <w:u w:val="single"/>
        </w:rPr>
        <w:t xml:space="preserve">NAT </w:t>
      </w:r>
      <w:r w:rsidRPr="00143C80">
        <w:rPr>
          <w:i/>
          <w:iCs/>
          <w:u w:val="single"/>
        </w:rPr>
        <w:t>punch-</w:t>
      </w:r>
      <w:proofErr w:type="spellStart"/>
      <w:r w:rsidRPr="00143C80">
        <w:rPr>
          <w:i/>
          <w:iCs/>
          <w:u w:val="single"/>
        </w:rPr>
        <w:t>through</w:t>
      </w:r>
      <w:proofErr w:type="spellEnd"/>
      <w:r w:rsidRPr="00143C80">
        <w:t xml:space="preserve">. </w:t>
      </w:r>
      <w:r w:rsidR="00497C06" w:rsidRPr="00497C06">
        <w:t xml:space="preserve">Esta técnica, </w:t>
      </w:r>
      <w:r w:rsidR="00497C06">
        <w:t xml:space="preserve">que en castellano se podría traducir perforación de NAT, intenta abrir una conexión directa entre cliente y servidor sin hacer uso de una redirección de puertos. </w:t>
      </w:r>
      <w:r w:rsidR="009C73B2">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3C76DEC3" w14:textId="49495E52" w:rsidR="009C73B2" w:rsidRPr="00497C06" w:rsidRDefault="009C73B2" w:rsidP="009C73B2">
      <w:r>
        <w:t xml:space="preserve">En el desarrollo de este proyecto se ha </w:t>
      </w:r>
      <w:r w:rsidR="00175D2C">
        <w:t>decidido utilizar</w:t>
      </w:r>
      <w:r>
        <w:t xml:space="preserve"> la opción de un servidor de retransmisión, pue</w:t>
      </w:r>
      <w:r w:rsidR="00175D2C">
        <w:t xml:space="preserve">sto que Unity ofrece el servicio Unity Relay, un servicio que permite a los desarrolladores utilizar un servidor de retransmisión de manera gratuita, siempre y cuando no se alcance una cuota de uso establecida por el plan mensual gratuito de Unity Gaming Services, como se verá más adelante en el capítulo del marco legal </w:t>
      </w:r>
      <w:r w:rsidR="00175D2C">
        <w:fldChar w:fldCharType="begin"/>
      </w:r>
      <w:r w:rsidR="00175D2C">
        <w:instrText xml:space="preserve"> ADDIN ZOTERO_ITEM CSL_CITATION {"citationID":"irOc6Cg2","properties":{"formattedCitation":"[37]","plainCitation":"[37]","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00175D2C">
        <w:fldChar w:fldCharType="separate"/>
      </w:r>
      <w:r w:rsidR="00175D2C" w:rsidRPr="00175D2C">
        <w:t>[37]</w:t>
      </w:r>
      <w:r w:rsidR="00175D2C">
        <w:fldChar w:fldCharType="end"/>
      </w:r>
      <w:r w:rsidR="00175D2C">
        <w:t>. Como este proyecto durante su desarrollo no va a sobrepasar esa cuota, se ha decidido optar por su utilización.</w:t>
      </w:r>
    </w:p>
    <w:p w14:paraId="735D3E90" w14:textId="17B0A51D" w:rsidR="008D0010" w:rsidRDefault="008D0010" w:rsidP="00F46D5A">
      <w:pPr>
        <w:pStyle w:val="Epgrafe"/>
        <w:numPr>
          <w:ilvl w:val="1"/>
          <w:numId w:val="12"/>
        </w:numPr>
      </w:pPr>
      <w:bookmarkStart w:id="33" w:name="_Toc168166646"/>
      <w:r>
        <w:t xml:space="preserve">El género </w:t>
      </w:r>
      <w:r w:rsidRPr="006427D0">
        <w:rPr>
          <w:i/>
        </w:rPr>
        <w:t>roguelike</w:t>
      </w:r>
      <w:bookmarkEnd w:id="33"/>
    </w:p>
    <w:p w14:paraId="7A760729" w14:textId="03DBC4B5" w:rsidR="00976A0D" w:rsidRDefault="00151135" w:rsidP="00143C80">
      <w:r>
        <w:t xml:space="preserve">El término </w:t>
      </w:r>
      <w:r>
        <w:rPr>
          <w:i/>
          <w:iCs/>
        </w:rPr>
        <w:t>roguelike</w:t>
      </w:r>
      <w:r>
        <w:t xml:space="preserve"> es un subgénero de videojuegos que recibe su nombre directamente del videojuego </w:t>
      </w:r>
      <w:proofErr w:type="spellStart"/>
      <w:r>
        <w:t>Rogue</w:t>
      </w:r>
      <w:proofErr w:type="spellEnd"/>
      <w:r>
        <w:t>, lanzado en 1980.</w:t>
      </w:r>
      <w:r w:rsidR="00565688">
        <w:t xml:space="preserve"> </w:t>
      </w:r>
      <w:r w:rsidR="002652C1">
        <w:t xml:space="preserve">Este término surgió por primera vez en 1993, a raíz de una discusión en </w:t>
      </w:r>
      <w:r w:rsidR="00BB3CD8">
        <w:t>USENET</w:t>
      </w:r>
      <w:r w:rsidR="002652C1">
        <w:t xml:space="preserve"> entre usuarios que buscaban un </w:t>
      </w:r>
      <w:r w:rsidR="00BB3CD8">
        <w:t>nombre</w:t>
      </w:r>
      <w:r w:rsidR="002652C1">
        <w:t xml:space="preserve"> para videojuegos </w:t>
      </w:r>
      <w:r w:rsidR="00BB3CD8">
        <w:t xml:space="preserve">que tenían características parecidas a </w:t>
      </w:r>
      <w:proofErr w:type="spellStart"/>
      <w:r w:rsidR="00BB3CD8">
        <w:t>Rogue</w:t>
      </w:r>
      <w:proofErr w:type="spellEnd"/>
      <w:r w:rsidR="00BB3CD8">
        <w:t xml:space="preserve">, como Adventure, </w:t>
      </w:r>
      <w:proofErr w:type="spellStart"/>
      <w:r w:rsidR="00BB3CD8">
        <w:t>Zork</w:t>
      </w:r>
      <w:proofErr w:type="spellEnd"/>
      <w:r w:rsidR="00BB3CD8">
        <w:t xml:space="preserve">, Moria o Angband. Tras diversas discusiones, la comunidad llegó al consenso de un nombre para este tipo de juegos, </w:t>
      </w:r>
      <w:r w:rsidR="007A21C6">
        <w:t xml:space="preserve">que se denominarían como videojuegos del género </w:t>
      </w:r>
      <w:r w:rsidR="007A21C6">
        <w:rPr>
          <w:i/>
          <w:iCs/>
        </w:rPr>
        <w:t>roguelike</w:t>
      </w:r>
      <w:r w:rsidR="007A21C6">
        <w:t xml:space="preserve"> (</w:t>
      </w:r>
      <w:proofErr w:type="spellStart"/>
      <w:r w:rsidR="007A21C6">
        <w:rPr>
          <w:i/>
          <w:iCs/>
        </w:rPr>
        <w:t>rogue-like</w:t>
      </w:r>
      <w:proofErr w:type="spellEnd"/>
      <w:r w:rsidR="007A21C6">
        <w:t xml:space="preserve">, en castellano, “como </w:t>
      </w:r>
      <w:proofErr w:type="spellStart"/>
      <w:r w:rsidR="007A21C6">
        <w:t>Rogue</w:t>
      </w:r>
      <w:proofErr w:type="spellEnd"/>
      <w:r w:rsidR="007A21C6">
        <w:t xml:space="preserve">”) </w:t>
      </w:r>
      <w:r w:rsidR="007A21C6">
        <w:fldChar w:fldCharType="begin"/>
      </w:r>
      <w:r w:rsidR="007A21C6">
        <w:instrText xml:space="preserve"> ADDIN ZOTERO_ITEM CSL_CITATION {"citationID":"spQDZuxC","properties":{"formattedCitation":"[38], [39]","plainCitation":"[38], [39]","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fldChar w:fldCharType="separate"/>
      </w:r>
      <w:r w:rsidR="007A21C6" w:rsidRPr="007A21C6">
        <w:t>[38], [39]</w:t>
      </w:r>
      <w:r w:rsidR="007A21C6">
        <w:fldChar w:fldCharType="end"/>
      </w:r>
      <w:r w:rsidR="007A21C6">
        <w:t>. Según estas discusiones, el género se caracterizaba por estas particularidades</w:t>
      </w:r>
      <w:r w:rsidR="00C113C0">
        <w:t xml:space="preserve"> </w:t>
      </w:r>
      <w:r w:rsidR="00C113C0">
        <w:fldChar w:fldCharType="begin"/>
      </w:r>
      <w:r w:rsidR="00C113C0">
        <w:instrText xml:space="preserve"> ADDIN ZOTERO_ITEM CSL_CITATION {"citationID":"Pxp8zMAH","properties":{"formattedCitation":"[40]","plainCitation":"[40]","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fldChar w:fldCharType="separate"/>
      </w:r>
      <w:r w:rsidR="00C113C0" w:rsidRPr="00C113C0">
        <w:t>[40]</w:t>
      </w:r>
      <w:r w:rsidR="00C113C0">
        <w:fldChar w:fldCharType="end"/>
      </w:r>
      <w:r w:rsidR="007F06F1">
        <w:t>:</w:t>
      </w:r>
    </w:p>
    <w:p w14:paraId="67185B68" w14:textId="0B9CAAF5" w:rsidR="007F06F1" w:rsidRDefault="007F06F1" w:rsidP="007F06F1">
      <w:pPr>
        <w:pStyle w:val="Prrafodelista"/>
        <w:numPr>
          <w:ilvl w:val="0"/>
          <w:numId w:val="31"/>
        </w:numPr>
      </w:pPr>
      <w:r>
        <w:t>El jugador controla un único personaje.</w:t>
      </w:r>
    </w:p>
    <w:p w14:paraId="700A3413" w14:textId="738F6564" w:rsidR="007F06F1" w:rsidRDefault="007F06F1" w:rsidP="007F06F1">
      <w:pPr>
        <w:pStyle w:val="Prrafodelista"/>
        <w:numPr>
          <w:ilvl w:val="0"/>
          <w:numId w:val="31"/>
        </w:numPr>
      </w:pPr>
      <w:r>
        <w:t>Son juegos de rol de fantasía, que generalmente tienen lugar en una mazmorra.</w:t>
      </w:r>
    </w:p>
    <w:p w14:paraId="47536B2F" w14:textId="665C1C4C" w:rsidR="007F06F1" w:rsidRDefault="007F06F1" w:rsidP="007F06F1">
      <w:pPr>
        <w:pStyle w:val="Prrafodelista"/>
        <w:numPr>
          <w:ilvl w:val="0"/>
          <w:numId w:val="31"/>
        </w:numPr>
      </w:pPr>
      <w:r>
        <w:t>Poseen una interfaz gráfica sencilla</w:t>
      </w:r>
      <w:r w:rsidR="00090F73">
        <w:t>, basada en caracteres ASCII.</w:t>
      </w:r>
    </w:p>
    <w:p w14:paraId="714CED33" w14:textId="2F71BCC6" w:rsidR="00090F73" w:rsidRDefault="007F06F1" w:rsidP="00090F73">
      <w:pPr>
        <w:pStyle w:val="Prrafodelista"/>
        <w:numPr>
          <w:ilvl w:val="0"/>
          <w:numId w:val="31"/>
        </w:numPr>
      </w:pPr>
      <w:r>
        <w:lastRenderedPageBreak/>
        <w:t>El objetivo del juego es volverse más fuerte, con el propósito de completar una misión difícil.</w:t>
      </w:r>
    </w:p>
    <w:p w14:paraId="44DAEB18" w14:textId="2F01A23F" w:rsidR="00090F73" w:rsidRDefault="00090F73" w:rsidP="00090F73">
      <w:pPr>
        <w:pStyle w:val="Prrafodelista"/>
        <w:numPr>
          <w:ilvl w:val="0"/>
          <w:numId w:val="31"/>
        </w:numPr>
      </w:pPr>
      <w:r>
        <w:t>Son juegos distribuidos de manera gratuita.</w:t>
      </w:r>
    </w:p>
    <w:p w14:paraId="540E57DD" w14:textId="4B7A23F0" w:rsidR="00090F73" w:rsidRDefault="00090F73" w:rsidP="00090F73">
      <w:pPr>
        <w:jc w:val="center"/>
      </w:pPr>
      <w:r>
        <w:rPr>
          <w:noProof/>
        </w:rPr>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B8141B9" w:rsidR="00090F73" w:rsidRDefault="00090F73" w:rsidP="00090F73">
      <w:pPr>
        <w:pStyle w:val="TtuloFigura"/>
      </w:pPr>
      <w:bookmarkStart w:id="34" w:name="_Toc168166624"/>
      <w:r>
        <w:t xml:space="preserve">Fig. 2.7. Captura de pantalla de </w:t>
      </w:r>
      <w:proofErr w:type="spellStart"/>
      <w:r>
        <w:t>Rogue</w:t>
      </w:r>
      <w:proofErr w:type="spellEnd"/>
      <w:r>
        <w:t xml:space="preserve"> en su versión de 1980 </w:t>
      </w:r>
      <w:r>
        <w:fldChar w:fldCharType="begin"/>
      </w:r>
      <w:r w:rsidR="00C113C0">
        <w:instrText xml:space="preserve"> ADDIN ZOTERO_ITEM CSL_CITATION {"citationID":"efYkSrPE","properties":{"formattedCitation":"[41]","plainCitation":"[41]","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fldChar w:fldCharType="separate"/>
      </w:r>
      <w:r w:rsidR="00C113C0" w:rsidRPr="00C113C0">
        <w:rPr>
          <w:rFonts w:cs="Times New Roman"/>
        </w:rPr>
        <w:t>[41]</w:t>
      </w:r>
      <w:bookmarkEnd w:id="34"/>
      <w:r>
        <w:fldChar w:fldCharType="end"/>
      </w:r>
    </w:p>
    <w:p w14:paraId="2AEC45ED" w14:textId="40F3755F" w:rsidR="00C113C0" w:rsidRDefault="0067342D" w:rsidP="00090F73">
      <w:r>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t xml:space="preserve">se puede considerar, por lo general, como un </w:t>
      </w:r>
      <w:r w:rsidR="00C113C0" w:rsidRPr="00C113C0">
        <w:rPr>
          <w:i/>
          <w:iCs/>
        </w:rPr>
        <w:t>roguelike</w:t>
      </w:r>
      <w:r w:rsidR="00C113C0">
        <w:t xml:space="preserve"> si cumple las siguientes características </w:t>
      </w:r>
      <w:r w:rsidR="00C113C0">
        <w:fldChar w:fldCharType="begin"/>
      </w:r>
      <w:r w:rsidR="009A16F2">
        <w:instrText xml:space="preserve"> ADDIN ZOTERO_ITEM CSL_CITATION {"citationID":"1jr9lghP","properties":{"formattedCitation":"[42], [43]","plainCitation":"[42], [43]","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fldChar w:fldCharType="separate"/>
      </w:r>
      <w:r w:rsidR="009A16F2" w:rsidRPr="009A16F2">
        <w:t>[42], [43]</w:t>
      </w:r>
      <w:r w:rsidR="00C113C0">
        <w:fldChar w:fldCharType="end"/>
      </w:r>
      <w:r w:rsidR="00C113C0">
        <w:t>:</w:t>
      </w:r>
    </w:p>
    <w:p w14:paraId="1EAB2294" w14:textId="38475C45" w:rsidR="00B11968" w:rsidRDefault="00B11968" w:rsidP="00B11968">
      <w:pPr>
        <w:pStyle w:val="Prrafodelista"/>
        <w:numPr>
          <w:ilvl w:val="0"/>
          <w:numId w:val="32"/>
        </w:numPr>
      </w:pPr>
      <w:r w:rsidRPr="00B11968">
        <w:rPr>
          <w:u w:val="single"/>
        </w:rPr>
        <w:t>Generación procedimental</w:t>
      </w:r>
      <w:r>
        <w:t xml:space="preserve">. La generación del entorno, enemigos y demás elementos de la escena es </w:t>
      </w:r>
      <w:r w:rsidR="00BA052B">
        <w:t>pseudoaleatoria</w:t>
      </w:r>
      <w:r>
        <w:t xml:space="preserve">, por lo que cada partida </w:t>
      </w:r>
      <w:r w:rsidR="00BA052B">
        <w:t>es distinta a la anterior.</w:t>
      </w:r>
    </w:p>
    <w:p w14:paraId="76D94E04" w14:textId="59D1604C" w:rsidR="00B11968" w:rsidRDefault="00B11968" w:rsidP="00B11968">
      <w:pPr>
        <w:pStyle w:val="Prrafodelista"/>
        <w:numPr>
          <w:ilvl w:val="0"/>
          <w:numId w:val="32"/>
        </w:numPr>
      </w:pPr>
      <w:r>
        <w:rPr>
          <w:u w:val="single"/>
        </w:rPr>
        <w:t>Jugabilidad por turnos</w:t>
      </w:r>
      <w:r w:rsidRPr="00B11968">
        <w:t>.</w:t>
      </w:r>
      <w:r>
        <w:t xml:space="preserve"> </w:t>
      </w:r>
      <w:r w:rsidR="00BA052B">
        <w:t>El transcurso del videojuego es parecido al de un juego de mesa, donde el jugador tiene un tiempo infinito para pensar una estrategia con la que poder completar el juego.</w:t>
      </w:r>
    </w:p>
    <w:p w14:paraId="38DDFDEB" w14:textId="0C65CCC0" w:rsidR="00B11968" w:rsidRDefault="00B11968" w:rsidP="00B11968">
      <w:pPr>
        <w:pStyle w:val="Prrafodelista"/>
        <w:numPr>
          <w:ilvl w:val="0"/>
          <w:numId w:val="32"/>
        </w:numPr>
      </w:pPr>
      <w:r>
        <w:rPr>
          <w:u w:val="single"/>
        </w:rPr>
        <w:t>El jugador controla a un solo personaje</w:t>
      </w:r>
      <w:r w:rsidRPr="00B11968">
        <w:t>.</w:t>
      </w:r>
      <w:r w:rsidR="00BA052B">
        <w:t xml:space="preserve"> Al igual que en la definición clásica, el jugador únicamente manejará a un individuo durante todo el transcurso de la partida. </w:t>
      </w:r>
    </w:p>
    <w:p w14:paraId="2B0CB25E" w14:textId="2146DCAD" w:rsidR="00B11968" w:rsidRDefault="00B11968" w:rsidP="00B11968">
      <w:pPr>
        <w:pStyle w:val="Prrafodelista"/>
        <w:numPr>
          <w:ilvl w:val="0"/>
          <w:numId w:val="32"/>
        </w:numPr>
      </w:pPr>
      <w:r>
        <w:rPr>
          <w:u w:val="single"/>
        </w:rPr>
        <w:t>Consecuencias permanentes</w:t>
      </w:r>
      <w:r>
        <w:t xml:space="preserve">. </w:t>
      </w:r>
      <w:r w:rsidR="00BA052B">
        <w:t>Cualquier acción del jugador tiene consecuencias permanentes e inmutables. Esto incluye la muerte del personaje del jugador.</w:t>
      </w:r>
    </w:p>
    <w:p w14:paraId="30B0E8EE" w14:textId="393A57CD" w:rsidR="002C5540" w:rsidRDefault="00B11968" w:rsidP="002C5540">
      <w:pPr>
        <w:pStyle w:val="Prrafodelista"/>
        <w:numPr>
          <w:ilvl w:val="0"/>
          <w:numId w:val="32"/>
        </w:numPr>
      </w:pPr>
      <w:r>
        <w:rPr>
          <w:u w:val="single"/>
        </w:rPr>
        <w:t xml:space="preserve">Jugabilidad basada en nuevas partidas o </w:t>
      </w:r>
      <w:proofErr w:type="spellStart"/>
      <w:r>
        <w:rPr>
          <w:i/>
          <w:iCs/>
          <w:u w:val="single"/>
        </w:rPr>
        <w:t>runs</w:t>
      </w:r>
      <w:proofErr w:type="spellEnd"/>
      <w:r>
        <w:t xml:space="preserve">. </w:t>
      </w:r>
      <w:r w:rsidR="002C5540">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26104F3A" w:rsidR="005559D4" w:rsidRDefault="002C5540" w:rsidP="002C5540">
      <w:r>
        <w:t xml:space="preserve">Esta definición, bajo el contexto de los videojuegos actuales de este género, es la más popular. No obstante, al no ser un término que se haya formalizado, está en constante </w:t>
      </w:r>
      <w:r>
        <w:lastRenderedPageBreak/>
        <w:t xml:space="preserve">cambio. Del mismo modo, existen otras definiciones que han surgido de diferentes discusiones o eventos, como en la </w:t>
      </w:r>
      <w:r w:rsidRPr="00971123">
        <w:t xml:space="preserve">International Roguelike </w:t>
      </w:r>
      <w:proofErr w:type="spellStart"/>
      <w:r w:rsidRPr="00971123">
        <w:t>Development</w:t>
      </w:r>
      <w:proofErr w:type="spellEnd"/>
      <w:r w:rsidRPr="00971123">
        <w:t xml:space="preserve"> </w:t>
      </w:r>
      <w:proofErr w:type="spellStart"/>
      <w:r w:rsidRPr="00971123">
        <w:t>Conference</w:t>
      </w:r>
      <w:proofErr w:type="spellEnd"/>
      <w:r>
        <w:t xml:space="preserve">, en Berlín, Alemania, en el año 2008 </w:t>
      </w:r>
      <w:r>
        <w:fldChar w:fldCharType="begin"/>
      </w:r>
      <w:r w:rsidR="009A16F2">
        <w:instrText xml:space="preserve"> ADDIN ZOTERO_ITEM CSL_CITATION {"citationID":"MjLqwESn","properties":{"formattedCitation":"[44]","plainCitation":"[44]","noteIndex":0},"citationItems":[{"id":111,"uris":["http://zotero.org/users/local/bjn5mCLu/items/CHTM7GU4"],"itemData":{"id":111,"type":"webpage","title":"Roguelike - Fanlore","URL":"https://fanlore.org/wiki/Roguelike","accessed":{"date-parts":[["2024",5,21]]}}}],"schema":"https://github.com/citation-style-language/schema/raw/master/csl-citation.json"} </w:instrText>
      </w:r>
      <w:r>
        <w:fldChar w:fldCharType="separate"/>
      </w:r>
      <w:r w:rsidR="009A16F2" w:rsidRPr="009A16F2">
        <w:t>[44]</w:t>
      </w:r>
      <w:r>
        <w:fldChar w:fldCharType="end"/>
      </w:r>
      <w:r w:rsidR="005559D4">
        <w:t>.</w:t>
      </w:r>
    </w:p>
    <w:p w14:paraId="7FA935C7" w14:textId="5B20A6D9" w:rsidR="009A16F2" w:rsidRDefault="009A16F2" w:rsidP="002C5540">
      <w:r>
        <w:t xml:space="preserve">También es necesario mencionar un subgénero del anterior, el término </w:t>
      </w:r>
      <w:proofErr w:type="spellStart"/>
      <w:r>
        <w:rPr>
          <w:i/>
          <w:iCs/>
        </w:rPr>
        <w:t>roguelite</w:t>
      </w:r>
      <w:proofErr w:type="spellEnd"/>
      <w:r>
        <w:t xml:space="preserve">. Este término se utiliza hoy día en aquellos videojuegos cuyas bases y características son las propias de los videojuegos </w:t>
      </w:r>
      <w:r w:rsidRPr="009A16F2">
        <w:rPr>
          <w:i/>
          <w:iCs/>
        </w:rPr>
        <w:t>roguelike</w:t>
      </w:r>
      <w:r>
        <w:t xml:space="preserve">, pero que incorporan cambios críticos a su definición, como puede ser algún tipo de progreso, por ejemplo, con el desbloqueo de nuevas armas, habilidades, o mejora de las estadísticas base del jugador </w:t>
      </w:r>
      <w:r>
        <w:fldChar w:fldCharType="begin"/>
      </w:r>
      <w:r>
        <w:instrText xml:space="preserve"> ADDIN ZOTERO_ITEM CSL_CITATION {"citationID":"V0bNnTLC","properties":{"formattedCitation":"[43]","plainCitation":"[43]","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fldChar w:fldCharType="separate"/>
      </w:r>
      <w:r w:rsidRPr="009A16F2">
        <w:t>[43]</w:t>
      </w:r>
      <w:r>
        <w:fldChar w:fldCharType="end"/>
      </w:r>
      <w:r>
        <w:t>.</w:t>
      </w:r>
    </w:p>
    <w:p w14:paraId="3952C24F" w14:textId="5342B78A" w:rsidR="009A16F2" w:rsidRDefault="009A16F2" w:rsidP="002C5540">
      <w:r>
        <w:t xml:space="preserve">En el prototipo desarrollado durante la realización de este proyecto, se han incluido ciertos elementos del género </w:t>
      </w:r>
      <w:r>
        <w:rPr>
          <w:i/>
          <w:iCs/>
        </w:rPr>
        <w:t>roguelike</w:t>
      </w:r>
      <w:r w:rsidR="00F66691">
        <w:t xml:space="preserve">. La única característica que no se satisface en su totalidad es la generación aleatoria. En este prototipo, el entorno es siempre el mismo, puesto que la complejidad que supone crear un mecanismo de generación procedimental del escenario se </w:t>
      </w:r>
      <w:r w:rsidR="00E4021D">
        <w:t>aleja</w:t>
      </w:r>
      <w:r w:rsidR="00F66691">
        <w:t xml:space="preserve"> del objetivo de</w:t>
      </w:r>
      <w:r w:rsidR="009003DC">
        <w:t xml:space="preserve"> este proyecto</w:t>
      </w:r>
      <w:r w:rsidR="00F66691">
        <w:t>, aumentando de manera excesiva la carga de trabajo. Sin embargo, se ha incorporado la generación de enemigos en el escenario pseudoaleatoria, por lo que cada partida es ligeramente distinta a la anterior.</w:t>
      </w:r>
    </w:p>
    <w:p w14:paraId="5B0ED570" w14:textId="5BF24CFA" w:rsidR="00F66691" w:rsidRDefault="00F66691" w:rsidP="00F66691">
      <w:pPr>
        <w:pStyle w:val="Epgrafe"/>
        <w:numPr>
          <w:ilvl w:val="2"/>
          <w:numId w:val="12"/>
        </w:numPr>
      </w:pPr>
      <w:bookmarkStart w:id="35" w:name="_Toc168166647"/>
      <w:r>
        <w:t xml:space="preserve">Juegos del género </w:t>
      </w:r>
      <w:r>
        <w:rPr>
          <w:i/>
          <w:iCs w:val="0"/>
        </w:rPr>
        <w:t>roguelike</w:t>
      </w:r>
      <w:r>
        <w:t xml:space="preserve"> similares a la solución propuesta</w:t>
      </w:r>
      <w:bookmarkEnd w:id="35"/>
    </w:p>
    <w:p w14:paraId="40108E3E" w14:textId="1B01A574" w:rsidR="00F66691" w:rsidRDefault="005559D4" w:rsidP="00F66691">
      <w:r>
        <w:t xml:space="preserve">A continuación, se van a listar algunos de los videojuegos del género </w:t>
      </w:r>
      <w:r w:rsidRPr="005559D4">
        <w:rPr>
          <w:i/>
          <w:iCs/>
        </w:rPr>
        <w:t>roguelike</w:t>
      </w:r>
      <w:r>
        <w:t xml:space="preserve"> que ofrecen </w:t>
      </w:r>
      <w:r w:rsidR="000D374B">
        <w:t>características similares a</w:t>
      </w:r>
      <w:r w:rsidR="005622CB">
        <w:t>l desarrollado en este proyecto.</w:t>
      </w:r>
    </w:p>
    <w:p w14:paraId="4F752B88" w14:textId="56D450A0" w:rsidR="0058468F" w:rsidRDefault="0058468F" w:rsidP="00F66691">
      <w:pPr>
        <w:rPr>
          <w:u w:val="single"/>
        </w:rPr>
      </w:pPr>
      <w:proofErr w:type="spellStart"/>
      <w:r w:rsidRPr="0058468F">
        <w:rPr>
          <w:u w:val="single"/>
        </w:rPr>
        <w:t>Enter</w:t>
      </w:r>
      <w:proofErr w:type="spellEnd"/>
      <w:r w:rsidRPr="0058468F">
        <w:rPr>
          <w:u w:val="single"/>
        </w:rPr>
        <w:t xml:space="preserve"> </w:t>
      </w:r>
      <w:proofErr w:type="spellStart"/>
      <w:r w:rsidRPr="0058468F">
        <w:rPr>
          <w:u w:val="single"/>
        </w:rPr>
        <w:t>the</w:t>
      </w:r>
      <w:proofErr w:type="spellEnd"/>
      <w:r w:rsidRPr="0058468F">
        <w:rPr>
          <w:u w:val="single"/>
        </w:rPr>
        <w:t xml:space="preserve"> </w:t>
      </w:r>
      <w:proofErr w:type="spellStart"/>
      <w:r w:rsidRPr="0058468F">
        <w:rPr>
          <w:u w:val="single"/>
        </w:rPr>
        <w:t>Gungeon</w:t>
      </w:r>
      <w:proofErr w:type="spellEnd"/>
      <w:r w:rsidRPr="0058468F">
        <w:rPr>
          <w:u w:val="single"/>
        </w:rPr>
        <w:t>.</w:t>
      </w:r>
    </w:p>
    <w:p w14:paraId="0EE9EEBD" w14:textId="25DC5028" w:rsidR="00B814B9" w:rsidRDefault="00B814B9" w:rsidP="00F66691">
      <w:proofErr w:type="spellStart"/>
      <w:r w:rsidRPr="00B814B9">
        <w:t>Enter</w:t>
      </w:r>
      <w:proofErr w:type="spellEnd"/>
      <w:r w:rsidRPr="00B814B9">
        <w:t xml:space="preserve"> </w:t>
      </w:r>
      <w:proofErr w:type="spellStart"/>
      <w:r w:rsidRPr="00B814B9">
        <w:t>the</w:t>
      </w:r>
      <w:proofErr w:type="spellEnd"/>
      <w:r w:rsidRPr="00B814B9">
        <w:t xml:space="preserve"> </w:t>
      </w:r>
      <w:proofErr w:type="spellStart"/>
      <w:r w:rsidRPr="00B814B9">
        <w:t>Gungeon</w:t>
      </w:r>
      <w:proofErr w:type="spellEnd"/>
      <w:r w:rsidRPr="00B814B9">
        <w:t xml:space="preserve"> es u</w:t>
      </w:r>
      <w:r>
        <w:t xml:space="preserve">n videojuego </w:t>
      </w:r>
      <w:r>
        <w:rPr>
          <w:i/>
          <w:iCs/>
        </w:rPr>
        <w:t>roguelike</w:t>
      </w:r>
      <w:r w:rsidR="006362B2">
        <w:t xml:space="preserve"> de disparos</w:t>
      </w:r>
      <w:r w:rsidR="0047370D">
        <w:t xml:space="preserve"> en el que el jugador, que controla a una serie de personajes marginados y arrepentidos con su pasado, tiene que superar los diversos desafíos impuestos por la </w:t>
      </w:r>
      <w:proofErr w:type="spellStart"/>
      <w:r w:rsidR="0047370D">
        <w:t>Armazmorra</w:t>
      </w:r>
      <w:proofErr w:type="spellEnd"/>
      <w:r w:rsidR="0047370D">
        <w:t xml:space="preserve">, con el objetivo de hacerse con el tesoro que aguarda en esta: el arma que puede matar al pasado </w:t>
      </w:r>
      <w:r w:rsidR="0047370D">
        <w:fldChar w:fldCharType="begin"/>
      </w:r>
      <w:r w:rsidR="0047370D">
        <w:instrText xml:space="preserve"> ADDIN ZOTERO_ITEM CSL_CITATION {"citationID":"VDGkId8d","properties":{"formattedCitation":"[45]","plainCitation":"[45]","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fldChar w:fldCharType="separate"/>
      </w:r>
      <w:r w:rsidR="0047370D" w:rsidRPr="0047370D">
        <w:t>[45]</w:t>
      </w:r>
      <w:r w:rsidR="0047370D">
        <w:fldChar w:fldCharType="end"/>
      </w:r>
      <w:r w:rsidR="0047370D">
        <w:t>.</w:t>
      </w:r>
    </w:p>
    <w:p w14:paraId="7241C46D" w14:textId="3D679465" w:rsidR="0047370D" w:rsidRDefault="006362B2" w:rsidP="00F66691">
      <w:r w:rsidRPr="006362B2">
        <w:t xml:space="preserve">Este videojuego, desarrollado por </w:t>
      </w:r>
      <w:r>
        <w:t xml:space="preserve">el estudio independiente Dodge Roll y lanzado en 2016, es uno de los videojuegos </w:t>
      </w:r>
      <w:r>
        <w:rPr>
          <w:i/>
          <w:iCs/>
        </w:rPr>
        <w:t>roguelike</w:t>
      </w:r>
      <w:r>
        <w:t xml:space="preserve"> mejor valorados de l</w:t>
      </w:r>
      <w:r w:rsidR="00105D19">
        <w:t>a última década</w:t>
      </w:r>
      <w:r>
        <w:t>, con un 95% de reseñas positivas en Steam y un 82 sobre 100 en Metacritic</w:t>
      </w:r>
      <w:r w:rsidR="00105D19">
        <w:t xml:space="preserve"> </w:t>
      </w:r>
      <w:r w:rsidR="00105D19">
        <w:fldChar w:fldCharType="begin"/>
      </w:r>
      <w:r w:rsidR="00105D19">
        <w:instrText xml:space="preserve"> ADDIN ZOTERO_ITEM CSL_CITATION {"citationID":"T1Za3vKb","properties":{"formattedCitation":"[46], [47]","plainCitation":"[46], [47]","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fldChar w:fldCharType="separate"/>
      </w:r>
      <w:r w:rsidR="00105D19" w:rsidRPr="00105D19">
        <w:t>[46], [47]</w:t>
      </w:r>
      <w:r w:rsidR="00105D19">
        <w:fldChar w:fldCharType="end"/>
      </w:r>
      <w:r w:rsidR="00105D19">
        <w:t xml:space="preserve">. </w:t>
      </w:r>
      <w:r w:rsidR="00105D19" w:rsidRPr="00105D19">
        <w:t>En enero de 2020, Dodge Roll anunció que ha</w:t>
      </w:r>
      <w:r w:rsidR="00105D19">
        <w:t xml:space="preserve">bía vendido más de tres millones de copias juntando las ventas de todas las plataformas </w:t>
      </w:r>
      <w:r w:rsidR="00105D19">
        <w:fldChar w:fldCharType="begin"/>
      </w:r>
      <w:r w:rsidR="00105D19">
        <w:instrText xml:space="preserve"> ADDIN ZOTERO_ITEM CSL_CITATION {"citationID":"6xbjkNvH","properties":{"formattedCitation":"[48]","plainCitation":"[48]","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fldChar w:fldCharType="separate"/>
      </w:r>
      <w:r w:rsidR="00105D19" w:rsidRPr="00105D19">
        <w:t>[48]</w:t>
      </w:r>
      <w:r w:rsidR="00105D19">
        <w:fldChar w:fldCharType="end"/>
      </w:r>
      <w:r w:rsidR="00105D19">
        <w:t>.</w:t>
      </w:r>
      <w:r w:rsidR="00FC7A32">
        <w:t xml:space="preserve"> Este juego, al igual que el prototipo desarrollado en este proyecto se creó con el motor Unity.</w:t>
      </w:r>
    </w:p>
    <w:p w14:paraId="7030E1FC" w14:textId="5B73DFCE" w:rsidR="00350E9D" w:rsidRDefault="00FC7A32" w:rsidP="00350E9D">
      <w:r>
        <w:t>En el prototipo desarrollado se pueden ver muchas semejanzas a este juego, princi</w:t>
      </w:r>
      <w:r w:rsidR="00350E9D">
        <w:t>palmente porque este ha sido el primero que se ha utilizado como referencia. Algunas de las similitudes que se pueden observar son las siguientes:</w:t>
      </w:r>
    </w:p>
    <w:p w14:paraId="559625A4" w14:textId="577B2811" w:rsidR="00862604" w:rsidRDefault="00862604" w:rsidP="00350E9D">
      <w:pPr>
        <w:pStyle w:val="Prrafodelista"/>
        <w:numPr>
          <w:ilvl w:val="0"/>
          <w:numId w:val="36"/>
        </w:numPr>
      </w:pPr>
      <w:r>
        <w:t xml:space="preserve">El estilo artístico utilizado es un estilo bidimensional basado en la forma de arte digital </w:t>
      </w:r>
      <w:r>
        <w:rPr>
          <w:i/>
          <w:iCs/>
        </w:rPr>
        <w:t>pixel art</w:t>
      </w:r>
      <w:r>
        <w:t xml:space="preserve">. Es utilizado principalmente por su simpleza </w:t>
      </w:r>
    </w:p>
    <w:p w14:paraId="36CC95C8" w14:textId="35428FDF" w:rsidR="00350E9D" w:rsidRDefault="00350E9D" w:rsidP="00350E9D">
      <w:pPr>
        <w:pStyle w:val="Prrafodelista"/>
        <w:numPr>
          <w:ilvl w:val="0"/>
          <w:numId w:val="36"/>
        </w:numPr>
      </w:pPr>
      <w:r>
        <w:t xml:space="preserve">Ambos juegos </w:t>
      </w:r>
      <w:r w:rsidR="00862604">
        <w:t>utilizan un punto de vista cenital.</w:t>
      </w:r>
    </w:p>
    <w:p w14:paraId="2E52AF22" w14:textId="3DB11DB0" w:rsidR="00862604" w:rsidRDefault="00862604" w:rsidP="00862604">
      <w:pPr>
        <w:pStyle w:val="Prrafodelista"/>
        <w:numPr>
          <w:ilvl w:val="0"/>
          <w:numId w:val="36"/>
        </w:numPr>
      </w:pPr>
      <w:r>
        <w:t xml:space="preserve">Tanto en </w:t>
      </w:r>
      <w:proofErr w:type="spellStart"/>
      <w:r>
        <w:t>Enter</w:t>
      </w:r>
      <w:proofErr w:type="spellEnd"/>
      <w:r>
        <w:t xml:space="preserve"> </w:t>
      </w:r>
      <w:proofErr w:type="spellStart"/>
      <w:r>
        <w:t>the</w:t>
      </w:r>
      <w:proofErr w:type="spellEnd"/>
      <w:r>
        <w:t xml:space="preserve"> </w:t>
      </w:r>
      <w:proofErr w:type="spellStart"/>
      <w:r>
        <w:t>Gungeon</w:t>
      </w:r>
      <w:proofErr w:type="spellEnd"/>
      <w:r>
        <w:t xml:space="preserve"> como en el prototipo desarrollado, el jugador controla a un personaje que puede disparar con armas a distancia a sus enemigos.</w:t>
      </w:r>
    </w:p>
    <w:p w14:paraId="1D0EE3DC" w14:textId="7D00D327" w:rsidR="00862604" w:rsidRDefault="00862604" w:rsidP="00862604">
      <w:pPr>
        <w:pStyle w:val="Prrafodelista"/>
        <w:numPr>
          <w:ilvl w:val="0"/>
          <w:numId w:val="36"/>
        </w:numPr>
      </w:pPr>
      <w:r>
        <w:t>En ambos juegos el escenario es una mazmorra de la que el jugador tiene que escapar.</w:t>
      </w:r>
    </w:p>
    <w:p w14:paraId="5167DD60" w14:textId="547E6EEC" w:rsidR="006218A6" w:rsidRDefault="006218A6" w:rsidP="006218A6">
      <w:pPr>
        <w:jc w:val="center"/>
      </w:pPr>
      <w:r>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Default="006218A6" w:rsidP="00FC7A32">
      <w:pPr>
        <w:pStyle w:val="TtuloFigura"/>
      </w:pPr>
      <w:bookmarkStart w:id="36" w:name="_Toc168166625"/>
      <w:r w:rsidRPr="00553D61">
        <w:t xml:space="preserve">Fig. 2.8. </w:t>
      </w:r>
      <w:r w:rsidRPr="006218A6">
        <w:t xml:space="preserve">Captura de pantalla de </w:t>
      </w:r>
      <w:proofErr w:type="spellStart"/>
      <w:r w:rsidRPr="006218A6">
        <w:t>E</w:t>
      </w:r>
      <w:r>
        <w:t>nter</w:t>
      </w:r>
      <w:proofErr w:type="spellEnd"/>
      <w:r>
        <w:t xml:space="preserve"> </w:t>
      </w:r>
      <w:proofErr w:type="spellStart"/>
      <w:r>
        <w:t>the</w:t>
      </w:r>
      <w:proofErr w:type="spellEnd"/>
      <w:r>
        <w:t xml:space="preserve"> </w:t>
      </w:r>
      <w:proofErr w:type="spellStart"/>
      <w:r>
        <w:t>Gungeon</w:t>
      </w:r>
      <w:bookmarkEnd w:id="36"/>
      <w:proofErr w:type="spellEnd"/>
    </w:p>
    <w:p w14:paraId="5064126F" w14:textId="7BD51499" w:rsidR="00A62EA5" w:rsidRPr="00A62EA5" w:rsidRDefault="00A62EA5" w:rsidP="00A62EA5">
      <w:r w:rsidRPr="00A62EA5">
        <w:t xml:space="preserve">No obstante, </w:t>
      </w:r>
      <w:proofErr w:type="spellStart"/>
      <w:r w:rsidRPr="00A62EA5">
        <w:t>Enter</w:t>
      </w:r>
      <w:proofErr w:type="spellEnd"/>
      <w:r w:rsidRPr="00A62EA5">
        <w:t xml:space="preserve"> </w:t>
      </w:r>
      <w:proofErr w:type="spellStart"/>
      <w:r w:rsidRPr="00A62EA5">
        <w:t>the</w:t>
      </w:r>
      <w:proofErr w:type="spellEnd"/>
      <w:r w:rsidRPr="00A62EA5">
        <w:t xml:space="preserve"> </w:t>
      </w:r>
      <w:proofErr w:type="spellStart"/>
      <w:r w:rsidRPr="00A62EA5">
        <w:t>Gungeon</w:t>
      </w:r>
      <w:proofErr w:type="spellEnd"/>
      <w:r w:rsidRPr="00A62EA5">
        <w:t xml:space="preserve"> no </w:t>
      </w:r>
      <w:r>
        <w:t>posee un modo multijugador, siendo esta la principal diferencia entre este juego y el prototipo desarrollado a lo largo de este trabajo.</w:t>
      </w:r>
    </w:p>
    <w:p w14:paraId="4FC80335" w14:textId="7CF10F97" w:rsidR="00B814B9" w:rsidRPr="00553D61" w:rsidRDefault="00B814B9" w:rsidP="00F66691">
      <w:pPr>
        <w:rPr>
          <w:u w:val="single"/>
        </w:rPr>
      </w:pPr>
      <w:proofErr w:type="spellStart"/>
      <w:r w:rsidRPr="00553D61">
        <w:rPr>
          <w:u w:val="single"/>
        </w:rPr>
        <w:t>The</w:t>
      </w:r>
      <w:proofErr w:type="spellEnd"/>
      <w:r w:rsidRPr="00553D61">
        <w:rPr>
          <w:u w:val="single"/>
        </w:rPr>
        <w:t xml:space="preserve"> </w:t>
      </w:r>
      <w:proofErr w:type="spellStart"/>
      <w:r w:rsidRPr="00553D61">
        <w:rPr>
          <w:u w:val="single"/>
        </w:rPr>
        <w:t>Binding</w:t>
      </w:r>
      <w:proofErr w:type="spellEnd"/>
      <w:r w:rsidRPr="00553D61">
        <w:rPr>
          <w:u w:val="single"/>
        </w:rPr>
        <w:t xml:space="preserve"> of Isaac.</w:t>
      </w:r>
    </w:p>
    <w:p w14:paraId="0E7842C9" w14:textId="7FFE8E43" w:rsidR="00B814B9" w:rsidRDefault="00A62EA5" w:rsidP="00F66691">
      <w:proofErr w:type="spellStart"/>
      <w:r w:rsidRPr="00A62EA5">
        <w:t>The</w:t>
      </w:r>
      <w:proofErr w:type="spellEnd"/>
      <w:r w:rsidRPr="00A62EA5">
        <w:t xml:space="preserve"> </w:t>
      </w:r>
      <w:proofErr w:type="spellStart"/>
      <w:r w:rsidRPr="00A62EA5">
        <w:t>Binding</w:t>
      </w:r>
      <w:proofErr w:type="spellEnd"/>
      <w:r w:rsidRPr="00A62EA5">
        <w:t xml:space="preserve"> of Isaac es otro </w:t>
      </w:r>
      <w:r w:rsidRPr="00A62EA5">
        <w:rPr>
          <w:i/>
          <w:iCs/>
        </w:rPr>
        <w:t>roguelike</w:t>
      </w:r>
      <w:r w:rsidRPr="00A62EA5">
        <w:t xml:space="preserve"> que salió por primer</w:t>
      </w:r>
      <w:r>
        <w:t xml:space="preserve">a vez al mercado en el año 2011, desarrollado por Edmund </w:t>
      </w:r>
      <w:proofErr w:type="spellStart"/>
      <w:r>
        <w:t>McMillen</w:t>
      </w:r>
      <w:proofErr w:type="spellEnd"/>
      <w:r>
        <w:t xml:space="preserve"> y </w:t>
      </w:r>
      <w:proofErr w:type="spellStart"/>
      <w:r>
        <w:t>Florian</w:t>
      </w:r>
      <w:proofErr w:type="spellEnd"/>
      <w:r>
        <w:t xml:space="preserve"> </w:t>
      </w:r>
      <w:proofErr w:type="spellStart"/>
      <w:r>
        <w:t>Himsl</w:t>
      </w:r>
      <w:proofErr w:type="spellEnd"/>
      <w:r w:rsidR="00C808BD">
        <w:t xml:space="preserve"> </w:t>
      </w:r>
      <w:r w:rsidR="00C808BD">
        <w:fldChar w:fldCharType="begin"/>
      </w:r>
      <w:r w:rsidR="00C808BD">
        <w:instrText xml:space="preserve"> ADDIN ZOTERO_ITEM CSL_CITATION {"citationID":"Wwpo1j1Z","properties":{"formattedCitation":"[49]","plainCitation":"[49]","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fldChar w:fldCharType="separate"/>
      </w:r>
      <w:r w:rsidR="00C808BD" w:rsidRPr="00C808BD">
        <w:t>[49]</w:t>
      </w:r>
      <w:r w:rsidR="00C808BD">
        <w:fldChar w:fldCharType="end"/>
      </w:r>
      <w:r>
        <w:t xml:space="preserve">. Este juego </w:t>
      </w:r>
      <w:r w:rsidR="00FC50CA">
        <w:t>está inspirado fundamentalmente por la historia del Sacrificio de Isaac, recogida en la Biblia, como se puede deducir por su nombre o algunas de las referencias que contiene el videojuego.</w:t>
      </w:r>
    </w:p>
    <w:p w14:paraId="6246E3C7" w14:textId="5A35CC0F" w:rsidR="00C808BD" w:rsidRDefault="00C808BD" w:rsidP="00F66691">
      <w:r>
        <w:t xml:space="preserve">Este videojuego fue muy bien recibido por el público, teniendo una media de un 91% de valoraciones positivas en Steam. En 2014, Edmund </w:t>
      </w:r>
      <w:proofErr w:type="spellStart"/>
      <w:r>
        <w:t>McMillen</w:t>
      </w:r>
      <w:proofErr w:type="spellEnd"/>
      <w:r>
        <w:t xml:space="preserve">, junto a la compañía </w:t>
      </w:r>
      <w:proofErr w:type="spellStart"/>
      <w:r>
        <w:t>Nicalis</w:t>
      </w:r>
      <w:proofErr w:type="spellEnd"/>
      <w:r>
        <w:t xml:space="preserve"> Inc., realizaron una adaptación del juego original</w:t>
      </w:r>
      <w:r w:rsidR="00B74849">
        <w:t xml:space="preserve">, </w:t>
      </w:r>
      <w:proofErr w:type="spellStart"/>
      <w:r w:rsidR="00B74849">
        <w:t>The</w:t>
      </w:r>
      <w:proofErr w:type="spellEnd"/>
      <w:r w:rsidR="00B74849">
        <w:t xml:space="preserve"> </w:t>
      </w:r>
      <w:proofErr w:type="spellStart"/>
      <w:r w:rsidR="00B74849">
        <w:t>Binding</w:t>
      </w:r>
      <w:proofErr w:type="spellEnd"/>
      <w:r w:rsidR="00B74849">
        <w:t xml:space="preserve"> of Isaac: </w:t>
      </w:r>
      <w:proofErr w:type="spellStart"/>
      <w:r w:rsidR="00B74849">
        <w:t>Rebirth</w:t>
      </w:r>
      <w:proofErr w:type="spellEnd"/>
      <w:r w:rsidR="00B74849">
        <w:t xml:space="preserve">, esta versión, que incluye diversas mejoras respecto al juego original, es considerada por muchos críticos como uno de los mejores juegos </w:t>
      </w:r>
      <w:r w:rsidR="00B74849">
        <w:rPr>
          <w:i/>
          <w:iCs/>
        </w:rPr>
        <w:t>roguelike</w:t>
      </w:r>
      <w:r w:rsidR="00B74849">
        <w:t xml:space="preserve"> de la historia, teniendo un 96,45% de reseñas positivas en Steam </w:t>
      </w:r>
      <w:r w:rsidR="00B74849">
        <w:fldChar w:fldCharType="begin"/>
      </w:r>
      <w:r w:rsidR="00B74849">
        <w:instrText xml:space="preserve"> ADDIN ZOTERO_ITEM CSL_CITATION {"citationID":"Rqj275Go","properties":{"formattedCitation":"[50]","plainCitation":"[50]","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fldChar w:fldCharType="separate"/>
      </w:r>
      <w:r w:rsidR="00B74849" w:rsidRPr="00B74849">
        <w:t>[50]</w:t>
      </w:r>
      <w:r w:rsidR="00B74849">
        <w:fldChar w:fldCharType="end"/>
      </w:r>
      <w:r w:rsidR="00B74849">
        <w:t xml:space="preserve">. Además, entre ambas versiones, se estima que se han vendido alrededor de once millones de copias en todo el mundo </w:t>
      </w:r>
      <w:r w:rsidR="00B74849">
        <w:fldChar w:fldCharType="begin"/>
      </w:r>
      <w:r w:rsidR="00B74849">
        <w:instrText xml:space="preserve"> ADDIN ZOTERO_ITEM CSL_CITATION {"citationID":"YeJohq4R","properties":{"formattedCitation":"[51]","plainCitation":"[51]","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fldChar w:fldCharType="separate"/>
      </w:r>
      <w:r w:rsidR="00B74849" w:rsidRPr="00B74849">
        <w:t>[51]</w:t>
      </w:r>
      <w:r w:rsidR="00B74849">
        <w:fldChar w:fldCharType="end"/>
      </w:r>
      <w:r w:rsidR="00B74849">
        <w:t>.</w:t>
      </w:r>
    </w:p>
    <w:p w14:paraId="6F6AAF4D" w14:textId="0CBE70EE" w:rsidR="00B74849" w:rsidRDefault="00B74849" w:rsidP="00F66691">
      <w:r>
        <w:t xml:space="preserve">Este juego, al igual que el prototipo, tiene una vista cenital y un estilo en dos dimensiones, </w:t>
      </w:r>
      <w:r w:rsidR="00BC2355">
        <w:t>donde el jugador controla a un personaje que dispara proyectiles (en este caso lágrimas).</w:t>
      </w:r>
    </w:p>
    <w:p w14:paraId="5613C759" w14:textId="7D9E36D0" w:rsidR="00BC2355" w:rsidRDefault="00BC2355" w:rsidP="00F66691">
      <w:r>
        <w:t xml:space="preserve">Cabe destacar que en 2017 el juego recibió la expansión </w:t>
      </w:r>
      <w:proofErr w:type="spellStart"/>
      <w:r>
        <w:t>The</w:t>
      </w:r>
      <w:proofErr w:type="spellEnd"/>
      <w:r>
        <w:t xml:space="preserve"> </w:t>
      </w:r>
      <w:proofErr w:type="spellStart"/>
      <w:r>
        <w:t>Binding</w:t>
      </w:r>
      <w:proofErr w:type="spellEnd"/>
      <w:r>
        <w:t xml:space="preserve"> of Isaac: </w:t>
      </w:r>
      <w:proofErr w:type="spellStart"/>
      <w:r>
        <w:t>Afterbirth</w:t>
      </w:r>
      <w:proofErr w:type="spellEnd"/>
      <w:r>
        <w:t xml:space="preserve">+,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fldChar w:fldCharType="begin"/>
      </w:r>
      <w:r>
        <w:instrText xml:space="preserve"> ADDIN ZOTERO_ITEM CSL_CITATION {"citationID":"oD0eB8vU","properties":{"formattedCitation":"[52]","plainCitation":"[52]","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fldChar w:fldCharType="separate"/>
      </w:r>
      <w:r w:rsidRPr="00BC2355">
        <w:t>[52]</w:t>
      </w:r>
      <w:r>
        <w:fldChar w:fldCharType="end"/>
      </w:r>
      <w:r>
        <w:t>.</w:t>
      </w:r>
    </w:p>
    <w:p w14:paraId="7B06755E" w14:textId="6FBCDC44" w:rsidR="00766D52" w:rsidRDefault="00837A03" w:rsidP="00F66691">
      <w:r>
        <w:rPr>
          <w:u w:val="single"/>
        </w:rPr>
        <w:lastRenderedPageBreak/>
        <w:t xml:space="preserve">Nuclear </w:t>
      </w:r>
      <w:proofErr w:type="spellStart"/>
      <w:r>
        <w:rPr>
          <w:u w:val="single"/>
        </w:rPr>
        <w:t>Throne</w:t>
      </w:r>
      <w:proofErr w:type="spellEnd"/>
    </w:p>
    <w:p w14:paraId="307C6D19" w14:textId="0D44FA8C" w:rsidR="00837A03" w:rsidRDefault="00837A03" w:rsidP="00F66691">
      <w:r>
        <w:t xml:space="preserve">De estos tres juegos, Nuclear </w:t>
      </w:r>
      <w:proofErr w:type="spellStart"/>
      <w:r>
        <w:t>Throne</w:t>
      </w:r>
      <w:proofErr w:type="spellEnd"/>
      <w:r>
        <w:t xml:space="preserve"> es el menos conocido de ellos, habiendo vendido alrededor de 680.000 copias </w:t>
      </w:r>
      <w:r>
        <w:fldChar w:fldCharType="begin"/>
      </w:r>
      <w:r>
        <w:instrText xml:space="preserve"> ADDIN ZOTERO_ITEM CSL_CITATION {"citationID":"2aFTSfv9","properties":{"formattedCitation":"[53]","plainCitation":"[53]","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fldChar w:fldCharType="separate"/>
      </w:r>
      <w:r w:rsidRPr="00837A03">
        <w:t>[53]</w:t>
      </w:r>
      <w:r>
        <w:fldChar w:fldCharType="end"/>
      </w:r>
      <w:r>
        <w:t>.</w:t>
      </w:r>
      <w:r w:rsidR="004F3800">
        <w:t xml:space="preserve"> No obstante, este juego tiene un 96% de reseñas positivas en Steam y un 89 sobre 100 en Metacritic </w:t>
      </w:r>
      <w:r w:rsidR="004F3800">
        <w:fldChar w:fldCharType="begin"/>
      </w:r>
      <w:r w:rsidR="004F3800">
        <w:instrText xml:space="preserve"> ADDIN ZOTERO_ITEM CSL_CITATION {"citationID":"CKR1P8cb","properties":{"formattedCitation":"[54], [55]","plainCitation":"[54], [55]","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fldChar w:fldCharType="separate"/>
      </w:r>
      <w:r w:rsidR="004F3800" w:rsidRPr="004F3800">
        <w:t>[54], [55]</w:t>
      </w:r>
      <w:r w:rsidR="004F3800">
        <w:fldChar w:fldCharType="end"/>
      </w:r>
      <w:r w:rsidR="004F3800">
        <w:t>.</w:t>
      </w:r>
    </w:p>
    <w:p w14:paraId="4247ED1D" w14:textId="2B323C6F" w:rsidR="004F3800" w:rsidRDefault="004F3800" w:rsidP="00F66691">
      <w:r>
        <w:t xml:space="preserve">Al igual que los otros dos juegos, se trata de un </w:t>
      </w:r>
      <w:r w:rsidRPr="004F3800">
        <w:rPr>
          <w:i/>
          <w:iCs/>
        </w:rPr>
        <w:t>roguelike</w:t>
      </w:r>
      <w:r>
        <w:t xml:space="preserve"> de disparos en vista cenital y en 2D, con un estilo artístico simple y desarrollado por un estudio independiente, </w:t>
      </w:r>
      <w:proofErr w:type="spellStart"/>
      <w:r>
        <w:t>Vlambeer</w:t>
      </w:r>
      <w:proofErr w:type="spellEnd"/>
      <w:r>
        <w:t xml:space="preserve">, compuesto por una sola persona </w:t>
      </w:r>
      <w:r>
        <w:fldChar w:fldCharType="begin"/>
      </w:r>
      <w:r>
        <w:instrText xml:space="preserve"> ADDIN ZOTERO_ITEM CSL_CITATION {"citationID":"b2H7V59z","properties":{"formattedCitation":"[56]","plainCitation":"[56]","noteIndex":0},"citationItems":[{"id":136,"uris":["http://zotero.org/users/local/bjn5mCLu/items/QE693CK4"],"itemData":{"id":136,"type":"webpage","title":"Vlambeer","URL":"https://www.vlambeer.com/","accessed":{"date-parts":[["2024",5,22]]}}}],"schema":"https://github.com/citation-style-language/schema/raw/master/csl-citation.json"} </w:instrText>
      </w:r>
      <w:r>
        <w:fldChar w:fldCharType="separate"/>
      </w:r>
      <w:r w:rsidRPr="004F3800">
        <w:t>[56]</w:t>
      </w:r>
      <w:r>
        <w:fldChar w:fldCharType="end"/>
      </w:r>
      <w:r>
        <w:t xml:space="preserve">. Este juego, como ocurría con </w:t>
      </w:r>
      <w:proofErr w:type="spellStart"/>
      <w:r>
        <w:t>The</w:t>
      </w:r>
      <w:proofErr w:type="spellEnd"/>
      <w:r>
        <w:t xml:space="preserve"> </w:t>
      </w:r>
      <w:proofErr w:type="spellStart"/>
      <w:r>
        <w:t>Binding</w:t>
      </w:r>
      <w:proofErr w:type="spellEnd"/>
      <w:r>
        <w:t xml:space="preserve"> of Isaac, tiene un modo de juego multijugador local y la posibilidad de jugar con otra persona en línea a través de la solución Steam Remote Play.</w:t>
      </w:r>
    </w:p>
    <w:p w14:paraId="16874C1E" w14:textId="65584092" w:rsidR="004F3800" w:rsidRDefault="006C553E" w:rsidP="00F66691">
      <w:r>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6C553E" w:rsidRDefault="006C553E" w:rsidP="006C553E">
      <w:pPr>
        <w:pStyle w:val="TtuloFigura"/>
      </w:pPr>
      <w:bookmarkStart w:id="37" w:name="_Toc168166626"/>
      <w:r>
        <w:t xml:space="preserve">Fig. 2.9. Captura de pantalla de Nuclear </w:t>
      </w:r>
      <w:proofErr w:type="spellStart"/>
      <w:r>
        <w:t>Throne</w:t>
      </w:r>
      <w:bookmarkEnd w:id="37"/>
      <w:proofErr w:type="spellEnd"/>
    </w:p>
    <w:p w14:paraId="69C5A060" w14:textId="5CB7DFA3" w:rsidR="004A2E50" w:rsidRDefault="008D0010" w:rsidP="00F46D5A">
      <w:pPr>
        <w:pStyle w:val="Epgrafe"/>
        <w:numPr>
          <w:ilvl w:val="1"/>
          <w:numId w:val="12"/>
        </w:numPr>
      </w:pPr>
      <w:bookmarkStart w:id="38" w:name="_Toc168166648"/>
      <w:r>
        <w:t>Motores de desarrollo de videojuegos</w:t>
      </w:r>
      <w:bookmarkEnd w:id="38"/>
    </w:p>
    <w:p w14:paraId="75E76EF8" w14:textId="0EAC8F03" w:rsidR="00347ABF" w:rsidRDefault="00D05188" w:rsidP="00553D61">
      <w:r>
        <w:t>Los motores de desarrollo de videojuegos son herramientas</w:t>
      </w:r>
      <w:r w:rsidR="00553D61">
        <w:t xml:space="preserve"> especializadas</w:t>
      </w:r>
      <w:r>
        <w:t xml:space="preserve"> que ayudan a los diseñadores y programadores de videojuegos a </w:t>
      </w:r>
      <w:r w:rsidR="00553D61">
        <w:t>crear este tipo de aplicaciones, formando un entorno de desarrollo que facilite y optimice todo el proceso de creación y mantenimiento del videojueg</w:t>
      </w:r>
      <w:r w:rsidR="00347ABF">
        <w:t>o. Asimismo, los motores de videojuegos proporcionan un motor gráfico con el que poder renderizar los gráficos del programa, además de uno o más motores físicos que permitan emular las leyes de la física</w:t>
      </w:r>
      <w:r w:rsidR="00F7767F">
        <w:t>.</w:t>
      </w:r>
    </w:p>
    <w:p w14:paraId="421F89B0" w14:textId="3B6CA99F" w:rsidR="00F7767F" w:rsidRDefault="00F7767F" w:rsidP="00F7767F">
      <w:r>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fldChar w:fldCharType="begin"/>
      </w:r>
      <w:r>
        <w:instrText xml:space="preserve"> ADDIN ZOTERO_ITEM CSL_CITATION {"citationID":"4PH9Upp2","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D05188">
        <w:t>[7]</w:t>
      </w:r>
      <w:r>
        <w:fldChar w:fldCharType="end"/>
      </w:r>
      <w:r>
        <w:t xml:space="preserve">. </w:t>
      </w:r>
    </w:p>
    <w:p w14:paraId="01378359" w14:textId="7992C904" w:rsidR="00F7767F" w:rsidRDefault="005835A6" w:rsidP="005835A6">
      <w:r>
        <w:lastRenderedPageBreak/>
        <w:t xml:space="preserve">A </w:t>
      </w:r>
      <w:r w:rsidR="00E23407">
        <w:t>continuación,</w:t>
      </w:r>
      <w:r>
        <w:t xml:space="preserve"> se va a hablar de algun</w:t>
      </w:r>
      <w:r w:rsidR="00E23407">
        <w:t>os de estos motores</w:t>
      </w:r>
      <w:r w:rsidR="001755EC">
        <w:t>, incluyendo el elegido para el desarrollo de este proyecto, Unity.</w:t>
      </w:r>
      <w:r w:rsidR="00F3423A">
        <w:t xml:space="preserve"> Se incorpora un breve resumen de cada uno de estos motores de videojuegos y una tabla comparativa entre sus funcionalidades.</w:t>
      </w:r>
    </w:p>
    <w:p w14:paraId="40CF3D10" w14:textId="16869732" w:rsidR="001755EC" w:rsidRDefault="001755EC" w:rsidP="005835A6">
      <w:pPr>
        <w:rPr>
          <w:u w:val="single"/>
        </w:rPr>
      </w:pPr>
      <w:r>
        <w:rPr>
          <w:u w:val="single"/>
        </w:rPr>
        <w:t>Unity Engine</w:t>
      </w:r>
    </w:p>
    <w:p w14:paraId="41A68A4B" w14:textId="02DDB79C" w:rsidR="003A3C36" w:rsidRDefault="00CB2D7B" w:rsidP="005835A6">
      <w:r>
        <w:t xml:space="preserve">Unity Engine, como ya se habló en el </w:t>
      </w:r>
      <w:r w:rsidR="0092288F">
        <w:t>primer capítulo</w:t>
      </w:r>
      <w:r>
        <w:t>, es un motor de desarrollo 3D</w:t>
      </w:r>
      <w:r w:rsidR="00864D7C">
        <w:t xml:space="preserve"> en tiempo real</w:t>
      </w:r>
      <w:r w:rsidR="0092288F">
        <w:t xml:space="preserve"> que permite tanto a desarrolladores como diseñadores crear videojuegos, además de otros tipos de contenidos animados</w:t>
      </w:r>
      <w:r w:rsidR="009F7F05">
        <w:t>, como simulaciones</w:t>
      </w:r>
      <w:r w:rsidR="0092288F">
        <w:t>. Soporta una gran variedad de plataformas, tanto de sobremesa, dispositivos portables y otras plataformas, como las de realidad virtual, como se puede ver en la tabla I de este documento.</w:t>
      </w:r>
    </w:p>
    <w:p w14:paraId="5EAFDA94" w14:textId="776EABEB" w:rsidR="00F3423A" w:rsidRDefault="00F3423A" w:rsidP="005835A6">
      <w:r w:rsidRPr="009F7F05">
        <w:t>Unity</w:t>
      </w:r>
      <w:r w:rsidR="009F7F05">
        <w:t xml:space="preserve"> Engine</w:t>
      </w:r>
      <w:r w:rsidR="00E871D6">
        <w:t xml:space="preserve">, creado por la compañía </w:t>
      </w:r>
      <w:proofErr w:type="spellStart"/>
      <w:r w:rsidR="00E871D6">
        <w:t>Over</w:t>
      </w:r>
      <w:proofErr w:type="spellEnd"/>
      <w:r w:rsidR="00E871D6">
        <w:t xml:space="preserve"> </w:t>
      </w:r>
      <w:proofErr w:type="spellStart"/>
      <w:r w:rsidR="00E871D6">
        <w:t>The</w:t>
      </w:r>
      <w:proofErr w:type="spellEnd"/>
      <w:r w:rsidR="00E871D6">
        <w:t xml:space="preserve"> Edge </w:t>
      </w:r>
      <w:proofErr w:type="spellStart"/>
      <w:r w:rsidR="00E871D6">
        <w:t>Entertainment</w:t>
      </w:r>
      <w:proofErr w:type="spellEnd"/>
      <w:r w:rsidR="00E871D6">
        <w:t xml:space="preserve"> (OTEE),</w:t>
      </w:r>
      <w:r w:rsidR="009F7F05">
        <w:t xml:space="preserve"> se lanzó por primera vez al mercado en 2005 como un</w:t>
      </w:r>
      <w:r w:rsidR="00E871D6">
        <w:t xml:space="preserve"> motor de videojuegos para Mac OS X</w:t>
      </w:r>
      <w:r w:rsidR="009F7F05">
        <w:t xml:space="preserve">, con el objetivo de crear un motor </w:t>
      </w:r>
      <w:r w:rsidR="00E871D6">
        <w:t xml:space="preserve">gráfico </w:t>
      </w:r>
      <w:r w:rsidR="009F7F05">
        <w:t>que estuviese disponible en varias plataformas, fuese asequible y fácil de utilizar.</w:t>
      </w:r>
      <w:r w:rsidR="00E871D6">
        <w:t xml:space="preserve"> En 2005 se lanzó el primer videojuego creado en esta plataforma, </w:t>
      </w:r>
      <w:proofErr w:type="spellStart"/>
      <w:r w:rsidR="00E871D6">
        <w:t>GooBall</w:t>
      </w:r>
      <w:proofErr w:type="spellEnd"/>
      <w:r w:rsidR="00E871D6">
        <w:t xml:space="preserve">, creado por OTEE. Este juego no acabó siendo rentable, pero permitió a OTEE contratar más personal para seguir desarrollando Unity Engine. A partir de aquí Unity fue ganando popularidad, primero en juegos para navegadores y dispositivos móviles, hasta la actualidad, </w:t>
      </w:r>
      <w:r w:rsidR="00D846B5">
        <w:t xml:space="preserve">donde es el motor de videojuegos líder del mercado </w:t>
      </w:r>
      <w:r w:rsidR="00D846B5">
        <w:fldChar w:fldCharType="begin"/>
      </w:r>
      <w:r w:rsidR="00D846B5">
        <w:instrText xml:space="preserve"> ADDIN ZOTERO_ITEM CSL_CITATION {"citationID":"bC2crG6k","properties":{"formattedCitation":"[57]","plainCitation":"[5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fldChar w:fldCharType="separate"/>
      </w:r>
      <w:r w:rsidR="00D846B5" w:rsidRPr="00D846B5">
        <w:t>[57]</w:t>
      </w:r>
      <w:r w:rsidR="00D846B5">
        <w:fldChar w:fldCharType="end"/>
      </w:r>
      <w:r w:rsidR="00D846B5">
        <w:t>.</w:t>
      </w:r>
    </w:p>
    <w:p w14:paraId="3806DA73" w14:textId="52B4B777" w:rsidR="00D846B5" w:rsidRDefault="00D846B5" w:rsidP="005835A6">
      <w:r>
        <w:t>Algunos ejemplos de títulos populares que se han desarrollado con este motor son Beat Saber</w:t>
      </w:r>
      <w:r w:rsidR="00A5536D">
        <w:t xml:space="preserve"> (2019)</w:t>
      </w:r>
      <w:r>
        <w:t xml:space="preserve">, </w:t>
      </w:r>
      <w:proofErr w:type="spellStart"/>
      <w:r>
        <w:t>Among</w:t>
      </w:r>
      <w:proofErr w:type="spellEnd"/>
      <w:r>
        <w:t xml:space="preserve"> </w:t>
      </w:r>
      <w:proofErr w:type="spellStart"/>
      <w:r>
        <w:t>Us</w:t>
      </w:r>
      <w:proofErr w:type="spellEnd"/>
      <w:r w:rsidR="00A5536D">
        <w:t xml:space="preserve"> (2018)</w:t>
      </w:r>
      <w:r>
        <w:t xml:space="preserve">, </w:t>
      </w:r>
      <w:proofErr w:type="spellStart"/>
      <w:r>
        <w:t>Subnautica</w:t>
      </w:r>
      <w:proofErr w:type="spellEnd"/>
      <w:r w:rsidR="00A5536D">
        <w:t xml:space="preserve"> (2018)</w:t>
      </w:r>
      <w:r>
        <w:t xml:space="preserve">, </w:t>
      </w:r>
      <w:proofErr w:type="spellStart"/>
      <w:r>
        <w:t>Hollow</w:t>
      </w:r>
      <w:proofErr w:type="spellEnd"/>
      <w:r>
        <w:t xml:space="preserve"> </w:t>
      </w:r>
      <w:proofErr w:type="spellStart"/>
      <w:r>
        <w:t>Knight</w:t>
      </w:r>
      <w:proofErr w:type="spellEnd"/>
      <w:r w:rsidR="00A5536D">
        <w:t xml:space="preserve"> (2017)</w:t>
      </w:r>
      <w:r>
        <w:t xml:space="preserve">, </w:t>
      </w:r>
      <w:proofErr w:type="spellStart"/>
      <w:r>
        <w:t>Rust</w:t>
      </w:r>
      <w:proofErr w:type="spellEnd"/>
      <w:r w:rsidR="00A5536D">
        <w:t xml:space="preserve"> (2018),</w:t>
      </w:r>
      <w:r>
        <w:t xml:space="preserve"> Pokémon GO</w:t>
      </w:r>
      <w:r w:rsidR="00A5536D">
        <w:t xml:space="preserve"> (2016) o </w:t>
      </w:r>
      <w:proofErr w:type="spellStart"/>
      <w:r w:rsidR="00A5536D">
        <w:t>Genshin</w:t>
      </w:r>
      <w:proofErr w:type="spellEnd"/>
      <w:r w:rsidR="00A5536D">
        <w:t xml:space="preserve"> </w:t>
      </w:r>
      <w:proofErr w:type="spellStart"/>
      <w:r w:rsidR="00A5536D">
        <w:t>Impact</w:t>
      </w:r>
      <w:proofErr w:type="spellEnd"/>
      <w:r w:rsidR="00A5536D">
        <w:t xml:space="preserve"> (2020)</w:t>
      </w:r>
      <w:r>
        <w:t xml:space="preserve"> </w:t>
      </w:r>
      <w:r>
        <w:fldChar w:fldCharType="begin"/>
      </w:r>
      <w:r w:rsidR="00A5536D">
        <w:instrText xml:space="preserve"> ADDIN ZOTERO_ITEM CSL_CITATION {"citationID":"wODKna2J","properties":{"formattedCitation":"[58]","plainCitation":"[5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fldChar w:fldCharType="separate"/>
      </w:r>
      <w:r w:rsidR="00A5536D" w:rsidRPr="00A5536D">
        <w:t>[58]</w:t>
      </w:r>
      <w:r>
        <w:fldChar w:fldCharType="end"/>
      </w:r>
      <w:r w:rsidR="00A5536D">
        <w:t>.</w:t>
      </w:r>
    </w:p>
    <w:p w14:paraId="062DC322" w14:textId="1A6F55B6" w:rsidR="007235F2" w:rsidRDefault="007235F2" w:rsidP="007235F2">
      <w:pPr>
        <w:jc w:val="center"/>
      </w:pPr>
      <w:r>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5368ED5C" w:rsidR="007235F2" w:rsidRDefault="007235F2" w:rsidP="007235F2">
      <w:pPr>
        <w:pStyle w:val="TtuloFigura"/>
      </w:pPr>
      <w:bookmarkStart w:id="39" w:name="_Toc168166627"/>
      <w:r>
        <w:t xml:space="preserve">Fig. 2.10. El juego de VR Beat Saber, desarrollado en Unity </w:t>
      </w:r>
      <w:r>
        <w:fldChar w:fldCharType="begin"/>
      </w:r>
      <w:r>
        <w:instrText xml:space="preserve"> ADDIN ZOTERO_ITEM CSL_CITATION {"citationID":"9D5jlBuy","properties":{"formattedCitation":"[59]","plainCitation":"[5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fldChar w:fldCharType="separate"/>
      </w:r>
      <w:r w:rsidRPr="007235F2">
        <w:rPr>
          <w:rFonts w:cs="Times New Roman"/>
        </w:rPr>
        <w:t>[59]</w:t>
      </w:r>
      <w:bookmarkEnd w:id="39"/>
      <w:r>
        <w:fldChar w:fldCharType="end"/>
      </w:r>
    </w:p>
    <w:p w14:paraId="07AD9271" w14:textId="5C40ABAC" w:rsidR="003A3C36" w:rsidRPr="00E871D6" w:rsidRDefault="003A3C36" w:rsidP="005835A6">
      <w:pPr>
        <w:rPr>
          <w:u w:val="single"/>
        </w:rPr>
      </w:pPr>
      <w:proofErr w:type="spellStart"/>
      <w:r w:rsidRPr="00E871D6">
        <w:rPr>
          <w:u w:val="single"/>
        </w:rPr>
        <w:t>Unreal</w:t>
      </w:r>
      <w:proofErr w:type="spellEnd"/>
      <w:r w:rsidRPr="00E871D6">
        <w:rPr>
          <w:u w:val="single"/>
        </w:rPr>
        <w:t xml:space="preserve"> </w:t>
      </w:r>
      <w:proofErr w:type="spellStart"/>
      <w:r w:rsidRPr="00E871D6">
        <w:rPr>
          <w:u w:val="single"/>
        </w:rPr>
        <w:t>Engine</w:t>
      </w:r>
      <w:proofErr w:type="spellEnd"/>
    </w:p>
    <w:p w14:paraId="79ED8909" w14:textId="590F69C6" w:rsidR="003A3C36" w:rsidRDefault="00B32A6D" w:rsidP="005835A6">
      <w:proofErr w:type="spellStart"/>
      <w:r>
        <w:t>Unreal</w:t>
      </w:r>
      <w:proofErr w:type="spellEnd"/>
      <w:r>
        <w:t xml:space="preserve"> </w:t>
      </w:r>
      <w:proofErr w:type="spellStart"/>
      <w:r>
        <w:t>Engine</w:t>
      </w:r>
      <w:proofErr w:type="spellEnd"/>
      <w:r>
        <w:t xml:space="preserve"> es un motor de desarrollo de videojuegos 3D, lanzado por la compañía </w:t>
      </w:r>
      <w:proofErr w:type="spellStart"/>
      <w:r>
        <w:t>Epic</w:t>
      </w:r>
      <w:proofErr w:type="spellEnd"/>
      <w:r>
        <w:t xml:space="preserve"> Games en 1998. El primer juego que se desarrolló con este motor gráfico fue el </w:t>
      </w:r>
      <w:r>
        <w:lastRenderedPageBreak/>
        <w:t xml:space="preserve">juego </w:t>
      </w:r>
      <w:proofErr w:type="spellStart"/>
      <w:r>
        <w:t>Unreal</w:t>
      </w:r>
      <w:proofErr w:type="spellEnd"/>
      <w:r>
        <w:t xml:space="preserve">, en el mismo año de su lanzamiento y por la misma compañía que creó el motor gráfico. Este juego fue uno de los primeros en enfatizar la atención al detalle </w:t>
      </w:r>
      <w:r w:rsidR="00C40FCE">
        <w:t xml:space="preserve">y texturas de mayor resolución a las del resto de videojuegos de su época. </w:t>
      </w:r>
      <w:proofErr w:type="spellStart"/>
      <w:r w:rsidR="00C40FCE">
        <w:t>Unreal</w:t>
      </w:r>
      <w:proofErr w:type="spellEnd"/>
      <w:r w:rsidR="00C40FCE">
        <w:t xml:space="preserve"> </w:t>
      </w:r>
      <w:proofErr w:type="spellStart"/>
      <w:r w:rsidR="00C40FCE">
        <w:t>Engine</w:t>
      </w:r>
      <w:proofErr w:type="spellEnd"/>
      <w:r w:rsidR="00C40FCE">
        <w:t xml:space="preserve"> ha seguido evolucionando hasta su última versión principal, </w:t>
      </w:r>
      <w:proofErr w:type="spellStart"/>
      <w:r w:rsidR="00C40FCE">
        <w:t>Unreal</w:t>
      </w:r>
      <w:proofErr w:type="spellEnd"/>
      <w:r w:rsidR="00C40FCE">
        <w:t xml:space="preserve"> </w:t>
      </w:r>
      <w:proofErr w:type="spellStart"/>
      <w:r w:rsidR="00C40FCE">
        <w:t>Engine</w:t>
      </w:r>
      <w:proofErr w:type="spellEnd"/>
      <w:r w:rsidR="00C40FCE">
        <w:t xml:space="preserve"> 5, que se utiliza tanto en el desarrollo de videojuegos de todos los presupuestos, simulación y en la cinematografía</w:t>
      </w:r>
      <w:r w:rsidR="00F003A7">
        <w:t xml:space="preserve"> </w:t>
      </w:r>
      <w:r w:rsidR="00F003A7">
        <w:fldChar w:fldCharType="begin"/>
      </w:r>
      <w:r w:rsidR="00F003A7">
        <w:instrText xml:space="preserve"> ADDIN ZOTERO_ITEM CSL_CITATION {"citationID":"aj8zsi4N","properties":{"formattedCitation":"[60], [61]","plainCitation":"[60], [6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fldChar w:fldCharType="separate"/>
      </w:r>
      <w:r w:rsidR="00F003A7" w:rsidRPr="00F003A7">
        <w:t>[60], [61]</w:t>
      </w:r>
      <w:r w:rsidR="00F003A7">
        <w:fldChar w:fldCharType="end"/>
      </w:r>
      <w:r w:rsidR="00F003A7">
        <w:t>.</w:t>
      </w:r>
    </w:p>
    <w:p w14:paraId="6DA5BCFC" w14:textId="720DE33B" w:rsidR="00F003A7" w:rsidRPr="00B32A6D" w:rsidRDefault="00F003A7" w:rsidP="005835A6">
      <w:r>
        <w:t xml:space="preserve">Algunos de los juegos más conocidos de los últimos años desarrollados con </w:t>
      </w:r>
      <w:proofErr w:type="spellStart"/>
      <w:r>
        <w:t>Unreal</w:t>
      </w:r>
      <w:proofErr w:type="spellEnd"/>
      <w:r>
        <w:t xml:space="preserve"> </w:t>
      </w:r>
      <w:proofErr w:type="spellStart"/>
      <w:r>
        <w:t>Engine</w:t>
      </w:r>
      <w:proofErr w:type="spellEnd"/>
      <w:r>
        <w:t xml:space="preserve"> son: </w:t>
      </w:r>
      <w:proofErr w:type="spellStart"/>
      <w:r>
        <w:t>Fortnite</w:t>
      </w:r>
      <w:proofErr w:type="spellEnd"/>
      <w:r>
        <w:t xml:space="preserve">, </w:t>
      </w:r>
      <w:proofErr w:type="spellStart"/>
      <w:r>
        <w:t>Senua’s</w:t>
      </w:r>
      <w:proofErr w:type="spellEnd"/>
      <w:r>
        <w:t xml:space="preserve"> Saga: </w:t>
      </w:r>
      <w:proofErr w:type="spellStart"/>
      <w:r>
        <w:t>Hellblade</w:t>
      </w:r>
      <w:proofErr w:type="spellEnd"/>
      <w:r>
        <w:t xml:space="preserve"> II, </w:t>
      </w:r>
      <w:proofErr w:type="spellStart"/>
      <w:r>
        <w:t>Astroneer</w:t>
      </w:r>
      <w:proofErr w:type="spellEnd"/>
      <w:r>
        <w:t xml:space="preserve">, </w:t>
      </w:r>
      <w:proofErr w:type="spellStart"/>
      <w:r>
        <w:t>Assetto</w:t>
      </w:r>
      <w:proofErr w:type="spellEnd"/>
      <w:r>
        <w:t xml:space="preserve"> Corsa </w:t>
      </w:r>
      <w:proofErr w:type="spellStart"/>
      <w:r>
        <w:t>Competizione</w:t>
      </w:r>
      <w:proofErr w:type="spellEnd"/>
      <w:r>
        <w:t xml:space="preserve">, y </w:t>
      </w:r>
      <w:proofErr w:type="spellStart"/>
      <w:r>
        <w:t>Ark</w:t>
      </w:r>
      <w:proofErr w:type="spellEnd"/>
      <w:r>
        <w:t xml:space="preserve">: </w:t>
      </w:r>
      <w:proofErr w:type="spellStart"/>
      <w:r>
        <w:t>Survival</w:t>
      </w:r>
      <w:proofErr w:type="spellEnd"/>
      <w:r>
        <w:t xml:space="preserve"> </w:t>
      </w:r>
      <w:proofErr w:type="spellStart"/>
      <w:r>
        <w:t>Evolved</w:t>
      </w:r>
      <w:proofErr w:type="spellEnd"/>
      <w:r>
        <w:t xml:space="preserve">. </w:t>
      </w:r>
    </w:p>
    <w:p w14:paraId="28EDE259" w14:textId="78699764" w:rsidR="003A3C36" w:rsidRDefault="003A3C36" w:rsidP="005835A6">
      <w:pPr>
        <w:rPr>
          <w:u w:val="single"/>
        </w:rPr>
      </w:pPr>
      <w:r>
        <w:rPr>
          <w:u w:val="single"/>
        </w:rPr>
        <w:t>Godot Engine</w:t>
      </w:r>
    </w:p>
    <w:p w14:paraId="5EBB55F3" w14:textId="15696321" w:rsidR="003A3C36" w:rsidRDefault="00F003A7" w:rsidP="005835A6">
      <w:r>
        <w:t>Godot es un motor de videojuegos de código abierto</w:t>
      </w:r>
      <w:r w:rsidR="00F01050">
        <w:t>,</w:t>
      </w:r>
      <w:r>
        <w:t xml:space="preserve"> </w:t>
      </w:r>
      <w:r w:rsidR="006328D7">
        <w:t xml:space="preserve">creado por Juan </w:t>
      </w:r>
      <w:proofErr w:type="spellStart"/>
      <w:r w:rsidR="006328D7">
        <w:t>Linietsky</w:t>
      </w:r>
      <w:proofErr w:type="spellEnd"/>
      <w:r w:rsidR="006328D7">
        <w:t xml:space="preserve"> y Ariel Manzu</w:t>
      </w:r>
      <w:r w:rsidR="00F01050">
        <w:t>r.</w:t>
      </w:r>
      <w:r w:rsidR="006328D7">
        <w:t xml:space="preserve"> </w:t>
      </w:r>
      <w:r w:rsidR="00F01050">
        <w:t xml:space="preserve">En </w:t>
      </w:r>
      <w:r w:rsidR="008D7703">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t xml:space="preserve"> </w:t>
      </w:r>
      <w:r w:rsidR="00841A04">
        <w:fldChar w:fldCharType="begin"/>
      </w:r>
      <w:r w:rsidR="00841A04">
        <w:instrText xml:space="preserve"> ADDIN ZOTERO_ITEM CSL_CITATION {"citationID":"ms1etXR8","properties":{"formattedCitation":"[62], [63]","plainCitation":"[62], [6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fldChar w:fldCharType="separate"/>
      </w:r>
      <w:r w:rsidR="00841A04" w:rsidRPr="00841A04">
        <w:t>[62], [63]</w:t>
      </w:r>
      <w:r w:rsidR="00841A04">
        <w:fldChar w:fldCharType="end"/>
      </w:r>
      <w:r w:rsidR="00B934F5">
        <w:t xml:space="preserve">. Actualmente, el repositorio de GitHub tiene más de 84.400 estrellas y en él han contribuido más de 2.500 personas </w:t>
      </w:r>
      <w:r w:rsidR="00841A04">
        <w:fldChar w:fldCharType="begin"/>
      </w:r>
      <w:r w:rsidR="00841A04">
        <w:instrText xml:space="preserve"> ADDIN ZOTERO_ITEM CSL_CITATION {"citationID":"65WJZaWX","properties":{"formattedCitation":"[64]","plainCitation":"[6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fldChar w:fldCharType="separate"/>
      </w:r>
      <w:r w:rsidR="00841A04" w:rsidRPr="00841A04">
        <w:t>[64]</w:t>
      </w:r>
      <w:r w:rsidR="00841A04">
        <w:fldChar w:fldCharType="end"/>
      </w:r>
      <w:r w:rsidR="00841A04">
        <w:t>.</w:t>
      </w:r>
    </w:p>
    <w:p w14:paraId="09DB52E8" w14:textId="36759440" w:rsidR="00841A04" w:rsidRDefault="00841A04" w:rsidP="005835A6">
      <w:r>
        <w:t xml:space="preserve">Algunos juegos populares creados con Godot </w:t>
      </w:r>
      <w:proofErr w:type="spellStart"/>
      <w:r>
        <w:t>Engine</w:t>
      </w:r>
      <w:proofErr w:type="spellEnd"/>
      <w:r>
        <w:t xml:space="preserve"> son: </w:t>
      </w:r>
      <w:proofErr w:type="spellStart"/>
      <w:r>
        <w:t>Brotato</w:t>
      </w:r>
      <w:proofErr w:type="spellEnd"/>
      <w:r>
        <w:t xml:space="preserve"> (2022), Dome </w:t>
      </w:r>
      <w:proofErr w:type="spellStart"/>
      <w:r>
        <w:t>Keeper</w:t>
      </w:r>
      <w:proofErr w:type="spellEnd"/>
      <w:r>
        <w:t xml:space="preserve"> (2022), </w:t>
      </w:r>
      <w:proofErr w:type="spellStart"/>
      <w:r>
        <w:t>Buckshot</w:t>
      </w:r>
      <w:proofErr w:type="spellEnd"/>
      <w:r>
        <w:t xml:space="preserve"> </w:t>
      </w:r>
      <w:proofErr w:type="spellStart"/>
      <w:r>
        <w:t>Roulette</w:t>
      </w:r>
      <w:proofErr w:type="spellEnd"/>
      <w:r>
        <w:t xml:space="preserve"> (2024) y </w:t>
      </w:r>
      <w:proofErr w:type="spellStart"/>
      <w:r>
        <w:t>Casette</w:t>
      </w:r>
      <w:proofErr w:type="spellEnd"/>
      <w:r>
        <w:t xml:space="preserve"> </w:t>
      </w:r>
      <w:proofErr w:type="spellStart"/>
      <w:r>
        <w:t>Beasts</w:t>
      </w:r>
      <w:proofErr w:type="spellEnd"/>
      <w:r>
        <w:t xml:space="preserve"> (2023).</w:t>
      </w:r>
    </w:p>
    <w:p w14:paraId="449AF921" w14:textId="1B86B155" w:rsidR="00841A04" w:rsidRDefault="00BA2B17" w:rsidP="00841A04">
      <w:pPr>
        <w:pStyle w:val="Epgrafe"/>
        <w:numPr>
          <w:ilvl w:val="2"/>
          <w:numId w:val="12"/>
        </w:numPr>
      </w:pPr>
      <w:bookmarkStart w:id="40" w:name="_Toc168166649"/>
      <w:r w:rsidRPr="00BA2B17">
        <w:t>Comparativa de los</w:t>
      </w:r>
      <w:r>
        <w:t xml:space="preserve"> tres motores de videojuegos</w:t>
      </w:r>
      <w:bookmarkEnd w:id="40"/>
    </w:p>
    <w:p w14:paraId="327B615E" w14:textId="51D155FD" w:rsidR="00646822" w:rsidRDefault="00646822" w:rsidP="00BA2B17">
      <w:r>
        <w:t>A continuación, se presenta una tabla comparativa de las características de los tres motores gráficos mencionados:</w:t>
      </w:r>
    </w:p>
    <w:p w14:paraId="4DA0B913" w14:textId="746784E4" w:rsidR="00646822" w:rsidRPr="00646822" w:rsidRDefault="009003DC" w:rsidP="00646822">
      <w:pPr>
        <w:pStyle w:val="TtuloTablaING"/>
        <w:rPr>
          <w:lang w:val="en-US"/>
        </w:rPr>
      </w:pPr>
      <w:bookmarkStart w:id="41" w:name="_Toc168166543"/>
      <w:r>
        <w:rPr>
          <w:lang w:val="en-US"/>
        </w:rPr>
        <w:t>Tabla 2.3</w:t>
      </w:r>
      <w:r w:rsidR="0073735B">
        <w:rPr>
          <w:lang w:val="en-US"/>
        </w:rPr>
        <w:t>.</w:t>
      </w:r>
      <w:r w:rsidR="00646822" w:rsidRPr="00646822">
        <w:rPr>
          <w:lang w:val="en-US"/>
        </w:rPr>
        <w:br/>
        <w:t>Unity vs Unreal vs Go</w:t>
      </w:r>
      <w:r w:rsidR="00646822">
        <w:rPr>
          <w:lang w:val="en-US"/>
        </w:rPr>
        <w:t>dot</w:t>
      </w:r>
      <w:bookmarkEnd w:id="41"/>
    </w:p>
    <w:tbl>
      <w:tblPr>
        <w:tblStyle w:val="Tablaconcuadrcula"/>
        <w:tblW w:w="0" w:type="auto"/>
        <w:tblLook w:val="04A0" w:firstRow="1" w:lastRow="0" w:firstColumn="1" w:lastColumn="0" w:noHBand="0" w:noVBand="1"/>
      </w:tblPr>
      <w:tblGrid>
        <w:gridCol w:w="1809"/>
        <w:gridCol w:w="2278"/>
        <w:gridCol w:w="2278"/>
        <w:gridCol w:w="2279"/>
      </w:tblGrid>
      <w:tr w:rsidR="00646822" w:rsidRPr="00646822" w14:paraId="1422566A" w14:textId="77777777" w:rsidTr="00C567E2">
        <w:trPr>
          <w:cantSplit/>
          <w:tblHeader/>
        </w:trPr>
        <w:tc>
          <w:tcPr>
            <w:tcW w:w="1809" w:type="dxa"/>
          </w:tcPr>
          <w:p w14:paraId="3AE6FD83" w14:textId="15C643A6" w:rsidR="00646822" w:rsidRPr="00BF0FB6" w:rsidRDefault="00646822" w:rsidP="00BF0FB6">
            <w:pPr>
              <w:rPr>
                <w:b/>
                <w:bCs/>
              </w:rPr>
            </w:pPr>
            <w:r w:rsidRPr="00BF0FB6">
              <w:rPr>
                <w:b/>
                <w:bCs/>
              </w:rPr>
              <w:t>Característica</w:t>
            </w:r>
          </w:p>
        </w:tc>
        <w:tc>
          <w:tcPr>
            <w:tcW w:w="2278" w:type="dxa"/>
          </w:tcPr>
          <w:p w14:paraId="4A986627" w14:textId="55ACAE15" w:rsidR="00646822" w:rsidRPr="00BF0FB6" w:rsidRDefault="00646822" w:rsidP="00BF0FB6">
            <w:pPr>
              <w:rPr>
                <w:b/>
                <w:bCs/>
                <w:lang w:val="en-US"/>
              </w:rPr>
            </w:pPr>
            <w:r w:rsidRPr="00BF0FB6">
              <w:rPr>
                <w:b/>
                <w:bCs/>
                <w:lang w:val="en-US"/>
              </w:rPr>
              <w:t>Unity Engine</w:t>
            </w:r>
          </w:p>
        </w:tc>
        <w:tc>
          <w:tcPr>
            <w:tcW w:w="2278" w:type="dxa"/>
          </w:tcPr>
          <w:p w14:paraId="5393BEA8" w14:textId="78BC1A63" w:rsidR="00646822" w:rsidRPr="00BF0FB6" w:rsidRDefault="00646822" w:rsidP="00BF0FB6">
            <w:pPr>
              <w:rPr>
                <w:b/>
                <w:bCs/>
                <w:lang w:val="en-US"/>
              </w:rPr>
            </w:pPr>
            <w:r w:rsidRPr="00BF0FB6">
              <w:rPr>
                <w:b/>
                <w:bCs/>
                <w:lang w:val="en-US"/>
              </w:rPr>
              <w:t>Unreal Engine</w:t>
            </w:r>
          </w:p>
        </w:tc>
        <w:tc>
          <w:tcPr>
            <w:tcW w:w="2279" w:type="dxa"/>
          </w:tcPr>
          <w:p w14:paraId="660620B9" w14:textId="2DC87CFC" w:rsidR="00646822" w:rsidRPr="00BF0FB6" w:rsidRDefault="00646822" w:rsidP="00BF0FB6">
            <w:pPr>
              <w:rPr>
                <w:b/>
                <w:bCs/>
                <w:lang w:val="en-US"/>
              </w:rPr>
            </w:pPr>
            <w:r w:rsidRPr="00BF0FB6">
              <w:rPr>
                <w:b/>
                <w:bCs/>
                <w:lang w:val="en-US"/>
              </w:rPr>
              <w:t>Godot Engine</w:t>
            </w:r>
          </w:p>
        </w:tc>
      </w:tr>
      <w:tr w:rsidR="00A0475A" w:rsidRPr="00646822" w14:paraId="1EE5DD1D" w14:textId="77777777" w:rsidTr="00C567E2">
        <w:trPr>
          <w:cantSplit/>
        </w:trPr>
        <w:tc>
          <w:tcPr>
            <w:tcW w:w="1809" w:type="dxa"/>
          </w:tcPr>
          <w:p w14:paraId="3F8FF7B3" w14:textId="46EF60C6" w:rsidR="00A0475A" w:rsidRPr="00BF0FB6" w:rsidRDefault="00A0475A" w:rsidP="00BF0FB6">
            <w:pPr>
              <w:rPr>
                <w:b/>
                <w:bCs/>
              </w:rPr>
            </w:pPr>
            <w:r w:rsidRPr="00BF0FB6">
              <w:rPr>
                <w:b/>
                <w:bCs/>
              </w:rPr>
              <w:t>Gráficos objetivo</w:t>
            </w:r>
          </w:p>
        </w:tc>
        <w:tc>
          <w:tcPr>
            <w:tcW w:w="2278" w:type="dxa"/>
          </w:tcPr>
          <w:p w14:paraId="111E7774" w14:textId="7804A998" w:rsidR="00A0475A" w:rsidRPr="00646822" w:rsidRDefault="00297336" w:rsidP="00BF0FB6">
            <w:r>
              <w:t>3D y 2D</w:t>
            </w:r>
          </w:p>
        </w:tc>
        <w:tc>
          <w:tcPr>
            <w:tcW w:w="2278" w:type="dxa"/>
          </w:tcPr>
          <w:p w14:paraId="58D9666B" w14:textId="680A796F" w:rsidR="00A0475A" w:rsidRPr="00646822" w:rsidRDefault="00297336" w:rsidP="00BF0FB6">
            <w:r>
              <w:t>Solo admite 3D</w:t>
            </w:r>
          </w:p>
        </w:tc>
        <w:tc>
          <w:tcPr>
            <w:tcW w:w="2279" w:type="dxa"/>
          </w:tcPr>
          <w:p w14:paraId="273B0970" w14:textId="3670CBE6" w:rsidR="00A0475A" w:rsidRPr="00646822" w:rsidRDefault="00297336" w:rsidP="00BF0FB6">
            <w:r>
              <w:t>3D y 2D</w:t>
            </w:r>
          </w:p>
        </w:tc>
      </w:tr>
      <w:tr w:rsidR="00646822" w:rsidRPr="00646822" w14:paraId="02E5BE7D" w14:textId="77777777" w:rsidTr="00C567E2">
        <w:trPr>
          <w:cantSplit/>
        </w:trPr>
        <w:tc>
          <w:tcPr>
            <w:tcW w:w="1809" w:type="dxa"/>
          </w:tcPr>
          <w:p w14:paraId="3C6EB4A0" w14:textId="6FB0B8D1" w:rsidR="00646822" w:rsidRPr="00BF0FB6" w:rsidRDefault="00297336" w:rsidP="00BF0FB6">
            <w:pPr>
              <w:rPr>
                <w:b/>
                <w:bCs/>
              </w:rPr>
            </w:pPr>
            <w:r w:rsidRPr="00BF0FB6">
              <w:rPr>
                <w:b/>
                <w:bCs/>
              </w:rPr>
              <w:t>Lanzamiento</w:t>
            </w:r>
          </w:p>
        </w:tc>
        <w:tc>
          <w:tcPr>
            <w:tcW w:w="2278" w:type="dxa"/>
          </w:tcPr>
          <w:p w14:paraId="7E143F01" w14:textId="7EBD6DBF" w:rsidR="00646822" w:rsidRPr="00646822" w:rsidRDefault="00297336" w:rsidP="00BF0FB6">
            <w:r>
              <w:t>2005</w:t>
            </w:r>
          </w:p>
        </w:tc>
        <w:tc>
          <w:tcPr>
            <w:tcW w:w="2278" w:type="dxa"/>
          </w:tcPr>
          <w:p w14:paraId="69C2043E" w14:textId="5408D3B5" w:rsidR="00646822" w:rsidRPr="00646822" w:rsidRDefault="00A8683B" w:rsidP="00BF0FB6">
            <w:r>
              <w:t>1998</w:t>
            </w:r>
          </w:p>
        </w:tc>
        <w:tc>
          <w:tcPr>
            <w:tcW w:w="2279" w:type="dxa"/>
          </w:tcPr>
          <w:p w14:paraId="5329BA87" w14:textId="3F4EF633" w:rsidR="00646822" w:rsidRPr="00646822" w:rsidRDefault="00297336" w:rsidP="00BF0FB6">
            <w:r>
              <w:t>2014</w:t>
            </w:r>
          </w:p>
        </w:tc>
      </w:tr>
      <w:tr w:rsidR="00646822" w:rsidRPr="00646822" w14:paraId="4D33C551" w14:textId="77777777" w:rsidTr="00C567E2">
        <w:trPr>
          <w:cantSplit/>
        </w:trPr>
        <w:tc>
          <w:tcPr>
            <w:tcW w:w="1809" w:type="dxa"/>
          </w:tcPr>
          <w:p w14:paraId="5C4F339C" w14:textId="7BC13BD4" w:rsidR="00646822" w:rsidRPr="00BF0FB6" w:rsidRDefault="00A8683B" w:rsidP="00BF0FB6">
            <w:pPr>
              <w:rPr>
                <w:b/>
                <w:bCs/>
              </w:rPr>
            </w:pPr>
            <w:r w:rsidRPr="00BF0FB6">
              <w:rPr>
                <w:b/>
                <w:bCs/>
              </w:rPr>
              <w:t>Precio</w:t>
            </w:r>
          </w:p>
        </w:tc>
        <w:tc>
          <w:tcPr>
            <w:tcW w:w="2278" w:type="dxa"/>
          </w:tcPr>
          <w:p w14:paraId="0F20D299" w14:textId="77777777" w:rsidR="00646822" w:rsidRDefault="00196125" w:rsidP="00BF0FB6">
            <w:r>
              <w:t>Gratis para uso personal, siempre y cuando no se generen unos ingresos superiores a los 100.000 dólares.</w:t>
            </w:r>
          </w:p>
          <w:p w14:paraId="657BCB2D" w14:textId="63D2C987" w:rsidR="00196125" w:rsidRPr="00196125" w:rsidRDefault="00196125" w:rsidP="00BF0FB6">
            <w:r w:rsidRPr="00196125">
              <w:t>Planes de pago Unity Pro, Unity Enterprise y Unity Industry dependiendo del sector y tam</w:t>
            </w:r>
            <w:r>
              <w:t>año de los equipos</w:t>
            </w:r>
            <w:r w:rsidR="001E0F14">
              <w:t xml:space="preserve"> de desarrollo.</w:t>
            </w:r>
          </w:p>
        </w:tc>
        <w:tc>
          <w:tcPr>
            <w:tcW w:w="2278" w:type="dxa"/>
          </w:tcPr>
          <w:p w14:paraId="3CA7E4DC" w14:textId="77777777" w:rsidR="00A8683B" w:rsidRDefault="00A8683B" w:rsidP="00BF0FB6">
            <w:r>
              <w:t>Gratis para particulares y pequeñas empresas (con menos de 1 millón de dólares en ingresos anuales).</w:t>
            </w:r>
          </w:p>
          <w:p w14:paraId="592E5F94" w14:textId="232C9764" w:rsidR="00196125" w:rsidRPr="00646822" w:rsidRDefault="00196125" w:rsidP="00BF0FB6">
            <w:r>
              <w:t>Basado en regalías o en puestos si se genera más de 1 millón de dólares en ingresos.</w:t>
            </w:r>
          </w:p>
        </w:tc>
        <w:tc>
          <w:tcPr>
            <w:tcW w:w="2279" w:type="dxa"/>
          </w:tcPr>
          <w:p w14:paraId="63158F9F" w14:textId="36A93D9B" w:rsidR="00646822" w:rsidRPr="00646822" w:rsidRDefault="00A8683B" w:rsidP="00BF0FB6">
            <w:r>
              <w:t>Gratuito (licencia MIT)</w:t>
            </w:r>
          </w:p>
        </w:tc>
      </w:tr>
      <w:tr w:rsidR="001E0F14" w:rsidRPr="00A8683B" w14:paraId="32D8BAF5" w14:textId="77777777" w:rsidTr="00C567E2">
        <w:trPr>
          <w:cantSplit/>
        </w:trPr>
        <w:tc>
          <w:tcPr>
            <w:tcW w:w="1809" w:type="dxa"/>
          </w:tcPr>
          <w:p w14:paraId="24ED6B09" w14:textId="2E7B15E1" w:rsidR="001E0F14" w:rsidRPr="00BF0FB6" w:rsidRDefault="001E0F14" w:rsidP="00BF0FB6">
            <w:pPr>
              <w:rPr>
                <w:b/>
                <w:bCs/>
              </w:rPr>
            </w:pPr>
            <w:r w:rsidRPr="00BF0FB6">
              <w:rPr>
                <w:b/>
                <w:bCs/>
              </w:rPr>
              <w:lastRenderedPageBreak/>
              <w:t>Plataformas objetivo</w:t>
            </w:r>
          </w:p>
        </w:tc>
        <w:tc>
          <w:tcPr>
            <w:tcW w:w="2278" w:type="dxa"/>
          </w:tcPr>
          <w:p w14:paraId="43300226" w14:textId="430316C7" w:rsidR="001E0F14" w:rsidRDefault="001E0F14" w:rsidP="00BF0FB6">
            <w:r w:rsidRPr="00196125">
              <w:t>Más de 24 plataformas distintas</w:t>
            </w:r>
            <w:r>
              <w:t xml:space="preserve"> </w:t>
            </w:r>
            <w:r>
              <w:fldChar w:fldCharType="begin"/>
            </w:r>
            <w:r>
              <w:instrText xml:space="preserve"> ADDIN ZOTERO_ITEM CSL_CITATION {"citationID":"hnKotvZe","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fldChar w:fldCharType="separate"/>
            </w:r>
            <w:r w:rsidRPr="009B5480">
              <w:t>[6]</w:t>
            </w:r>
            <w:r>
              <w:fldChar w:fldCharType="end"/>
            </w:r>
          </w:p>
        </w:tc>
        <w:tc>
          <w:tcPr>
            <w:tcW w:w="2278" w:type="dxa"/>
          </w:tcPr>
          <w:p w14:paraId="23CF4964" w14:textId="54688523" w:rsidR="001E0F14" w:rsidRPr="00A8683B" w:rsidRDefault="001E0F14" w:rsidP="00BF0FB6">
            <w:pPr>
              <w:rPr>
                <w:lang w:val="en-US"/>
              </w:rPr>
            </w:pPr>
            <w:r w:rsidRPr="00196125">
              <w:t xml:space="preserve">17 plataformas </w:t>
            </w:r>
            <w:r w:rsidRPr="00196125">
              <w:fldChar w:fldCharType="begin"/>
            </w:r>
            <w:r w:rsidR="00A213FD">
              <w:instrText xml:space="preserve"> ADDIN ZOTERO_ITEM CSL_CITATION {"citationID":"MNiBBpl8","properties":{"formattedCitation":"[65]","plainCitation":"[65]","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196125">
              <w:fldChar w:fldCharType="separate"/>
            </w:r>
            <w:r w:rsidR="00A213FD" w:rsidRPr="00A213FD">
              <w:t>[65]</w:t>
            </w:r>
            <w:r w:rsidRPr="00196125">
              <w:fldChar w:fldCharType="end"/>
            </w:r>
          </w:p>
        </w:tc>
        <w:tc>
          <w:tcPr>
            <w:tcW w:w="2279" w:type="dxa"/>
          </w:tcPr>
          <w:p w14:paraId="623F5625" w14:textId="6DC2972E" w:rsidR="001E0F14" w:rsidRDefault="001E0F14" w:rsidP="00BF0FB6">
            <w:pPr>
              <w:rPr>
                <w:lang w:val="en-US"/>
              </w:rPr>
            </w:pPr>
            <w:r>
              <w:t xml:space="preserve">6 plataformas </w:t>
            </w:r>
            <w:r>
              <w:fldChar w:fldCharType="begin"/>
            </w:r>
            <w:r w:rsidR="00A213FD">
              <w:instrText xml:space="preserve"> ADDIN ZOTERO_ITEM CSL_CITATION {"citationID":"uPJJti0w","properties":{"formattedCitation":"[66]","plainCitation":"[66]","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fldChar w:fldCharType="separate"/>
            </w:r>
            <w:r w:rsidR="00A213FD" w:rsidRPr="00A213FD">
              <w:t>[66]</w:t>
            </w:r>
            <w:r>
              <w:fldChar w:fldCharType="end"/>
            </w:r>
          </w:p>
        </w:tc>
      </w:tr>
      <w:tr w:rsidR="001E0F14" w:rsidRPr="00A8683B" w14:paraId="6B7436DA" w14:textId="77777777" w:rsidTr="00C567E2">
        <w:trPr>
          <w:cantSplit/>
        </w:trPr>
        <w:tc>
          <w:tcPr>
            <w:tcW w:w="1809" w:type="dxa"/>
          </w:tcPr>
          <w:p w14:paraId="123382AD" w14:textId="31578699" w:rsidR="001E0F14" w:rsidRPr="00BF0FB6" w:rsidRDefault="001E0F14" w:rsidP="00BF0FB6">
            <w:pPr>
              <w:rPr>
                <w:b/>
                <w:bCs/>
              </w:rPr>
            </w:pPr>
            <w:r w:rsidRPr="00BF0FB6">
              <w:rPr>
                <w:b/>
                <w:bCs/>
              </w:rPr>
              <w:t>Programación</w:t>
            </w:r>
          </w:p>
        </w:tc>
        <w:tc>
          <w:tcPr>
            <w:tcW w:w="2278" w:type="dxa"/>
          </w:tcPr>
          <w:p w14:paraId="362CC83B" w14:textId="77777777" w:rsidR="001E0F14" w:rsidRDefault="001E0F14" w:rsidP="00BF0FB6">
            <w:r>
              <w:t>C#</w:t>
            </w:r>
          </w:p>
          <w:p w14:paraId="5D28E603" w14:textId="475FB3A3" w:rsidR="001E0F14" w:rsidRPr="00646822" w:rsidRDefault="001E0F14" w:rsidP="00BF0FB6">
            <w:r>
              <w:t>Unity Visual Scripting</w:t>
            </w:r>
          </w:p>
        </w:tc>
        <w:tc>
          <w:tcPr>
            <w:tcW w:w="2278" w:type="dxa"/>
          </w:tcPr>
          <w:p w14:paraId="0609638C" w14:textId="77777777" w:rsidR="001E0F14" w:rsidRPr="00A8683B" w:rsidRDefault="001E0F14" w:rsidP="00BF0FB6">
            <w:pPr>
              <w:rPr>
                <w:lang w:val="en-US"/>
              </w:rPr>
            </w:pPr>
            <w:r w:rsidRPr="00A8683B">
              <w:rPr>
                <w:lang w:val="en-US"/>
              </w:rPr>
              <w:t>C++</w:t>
            </w:r>
          </w:p>
          <w:p w14:paraId="050CDFA7" w14:textId="2F4BE2E3" w:rsidR="001E0F14" w:rsidRPr="00297336" w:rsidRDefault="001E0F14" w:rsidP="00BF0FB6">
            <w:pPr>
              <w:rPr>
                <w:lang w:val="en-US"/>
              </w:rPr>
            </w:pPr>
            <w:r w:rsidRPr="001E0F14">
              <w:rPr>
                <w:lang w:val="en-US"/>
              </w:rPr>
              <w:t>Visual scripting</w:t>
            </w:r>
            <w:r w:rsidRPr="00297336">
              <w:rPr>
                <w:lang w:val="en-US"/>
              </w:rPr>
              <w:t xml:space="preserve"> con Blueprints </w:t>
            </w:r>
            <w:r>
              <w:fldChar w:fldCharType="begin"/>
            </w:r>
            <w:r w:rsidR="00A213FD">
              <w:rPr>
                <w:lang w:val="en-US"/>
              </w:rPr>
              <w:instrText xml:space="preserve"> ADDIN ZOTERO_ITEM CSL_CITATION {"citationID":"DCdGzlUH","properties":{"formattedCitation":"[67]","plainCitation":"[67]","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fldChar w:fldCharType="separate"/>
            </w:r>
            <w:r w:rsidR="00A213FD" w:rsidRPr="00405203">
              <w:rPr>
                <w:lang w:val="en-US"/>
              </w:rPr>
              <w:t>[67]</w:t>
            </w:r>
            <w:r>
              <w:fldChar w:fldCharType="end"/>
            </w:r>
          </w:p>
        </w:tc>
        <w:tc>
          <w:tcPr>
            <w:tcW w:w="2279" w:type="dxa"/>
          </w:tcPr>
          <w:p w14:paraId="4ABFF43A" w14:textId="39F462AD" w:rsidR="001E0F14" w:rsidRPr="00816D34" w:rsidRDefault="001E0F14" w:rsidP="00BF0FB6">
            <w:r w:rsidRPr="00816D34">
              <w:t xml:space="preserve">GDScript </w:t>
            </w:r>
            <w:r>
              <w:rPr>
                <w:lang w:val="en-US"/>
              </w:rPr>
              <w:fldChar w:fldCharType="begin"/>
            </w:r>
            <w:r w:rsidR="00A213FD">
              <w:instrText xml:space="preserve"> ADDIN ZOTERO_ITEM CSL_CITATION {"citationID":"v0x36BdO","properties":{"formattedCitation":"[68]","plainCitation":"[68]","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Pr>
                <w:lang w:val="en-US"/>
              </w:rPr>
              <w:fldChar w:fldCharType="separate"/>
            </w:r>
            <w:r w:rsidR="00A213FD" w:rsidRPr="00A213FD">
              <w:t>[68]</w:t>
            </w:r>
            <w:r>
              <w:rPr>
                <w:lang w:val="en-US"/>
              </w:rPr>
              <w:fldChar w:fldCharType="end"/>
            </w:r>
          </w:p>
          <w:p w14:paraId="4CEE653B" w14:textId="77777777" w:rsidR="001E0F14" w:rsidRPr="00816D34" w:rsidRDefault="001E0F14" w:rsidP="00BF0FB6">
            <w:r w:rsidRPr="00816D34">
              <w:t>C#</w:t>
            </w:r>
          </w:p>
          <w:p w14:paraId="46FF1182" w14:textId="77777777" w:rsidR="001E0F14" w:rsidRPr="00816D34" w:rsidRDefault="001E0F14" w:rsidP="00BF0FB6">
            <w:r w:rsidRPr="00816D34">
              <w:t>C++</w:t>
            </w:r>
          </w:p>
          <w:p w14:paraId="3EDE5BB7" w14:textId="77777777" w:rsidR="001E0F14" w:rsidRPr="00816D34" w:rsidRDefault="001E0F14" w:rsidP="00BF0FB6">
            <w:r w:rsidRPr="00816D34">
              <w:t>Visual Scripting</w:t>
            </w:r>
          </w:p>
          <w:p w14:paraId="59ECC5FC" w14:textId="573CFBAF" w:rsidR="001E0F14" w:rsidRPr="00A8683B" w:rsidRDefault="001E0F14" w:rsidP="00BF0FB6">
            <w:r w:rsidRPr="00A8683B">
              <w:t>Con extension</w:t>
            </w:r>
            <w:r>
              <w:t>e</w:t>
            </w:r>
            <w:r w:rsidRPr="00A8683B">
              <w:t>s de la c</w:t>
            </w:r>
            <w:r>
              <w:t>omunidad: Rust, Nim, Python y JavaScript</w:t>
            </w:r>
          </w:p>
        </w:tc>
      </w:tr>
    </w:tbl>
    <w:p w14:paraId="56B4F81F" w14:textId="5B52004E" w:rsidR="003D0578" w:rsidRPr="002D52D6" w:rsidRDefault="003D0578">
      <w:pPr>
        <w:jc w:val="left"/>
      </w:pPr>
      <w:r w:rsidRPr="002D52D6">
        <w:br w:type="page"/>
      </w:r>
    </w:p>
    <w:p w14:paraId="4320B356" w14:textId="4298F176" w:rsidR="003D0578" w:rsidRPr="009828E2" w:rsidRDefault="00BE13BF" w:rsidP="003D0578">
      <w:pPr>
        <w:pStyle w:val="Captulo"/>
        <w:numPr>
          <w:ilvl w:val="0"/>
          <w:numId w:val="12"/>
        </w:numPr>
      </w:pPr>
      <w:bookmarkStart w:id="42" w:name="_Toc166609922"/>
      <w:bookmarkStart w:id="43" w:name="_Toc168166650"/>
      <w:r w:rsidRPr="009828E2">
        <w:lastRenderedPageBreak/>
        <w:t>ANÁLISIS</w:t>
      </w:r>
      <w:bookmarkEnd w:id="42"/>
      <w:bookmarkEnd w:id="43"/>
    </w:p>
    <w:p w14:paraId="79CC5AE1" w14:textId="5C2CACE1" w:rsidR="00816D34" w:rsidRDefault="00816D34" w:rsidP="00EC388A">
      <w:bookmarkStart w:id="44" w:name="_Toc166609923"/>
      <w:r>
        <w:t>En esta sección se definen los requisitos y casos de uso a partir de los cuales se ha realizado el diseño de este proyecto</w:t>
      </w:r>
      <w:r w:rsidR="008511F6">
        <w:t>, además de</w:t>
      </w:r>
      <w:r>
        <w:t xml:space="preserve"> la trazabilidad de los anteriores. Asimismo, se justifica la metodología de desarrollo utilizada y se detallan el conjunto de tecnologías empleadas.</w:t>
      </w:r>
    </w:p>
    <w:p w14:paraId="493336B7" w14:textId="22CCF7ED" w:rsidR="00B234DC" w:rsidRDefault="00525067" w:rsidP="00B234DC">
      <w:pPr>
        <w:pStyle w:val="Epgrafe"/>
        <w:numPr>
          <w:ilvl w:val="1"/>
          <w:numId w:val="12"/>
        </w:numPr>
      </w:pPr>
      <w:bookmarkStart w:id="45" w:name="_Toc168166651"/>
      <w:r>
        <w:t>Casos de uso</w:t>
      </w:r>
      <w:bookmarkEnd w:id="45"/>
    </w:p>
    <w:p w14:paraId="4CC6EF69" w14:textId="47323DA0" w:rsidR="00B234DC" w:rsidRDefault="008511F6" w:rsidP="00B234DC">
      <w:r>
        <w:t>Los casos de uso de este proyecto se han desarrollado en base a tres escenarios o flujos distintos</w:t>
      </w:r>
      <w:r w:rsidR="00525067">
        <w:t>, cada uno con su diagrama correspondiente</w:t>
      </w:r>
      <w:r>
        <w:t>:</w:t>
      </w:r>
    </w:p>
    <w:p w14:paraId="28719314" w14:textId="45EC02DC" w:rsidR="00B234DC" w:rsidRDefault="001E397C" w:rsidP="00B234DC">
      <w:pPr>
        <w:pStyle w:val="Prrafodelista"/>
        <w:numPr>
          <w:ilvl w:val="0"/>
          <w:numId w:val="38"/>
        </w:numPr>
      </w:pPr>
      <w:r>
        <w:rPr>
          <w:u w:val="single"/>
        </w:rPr>
        <w:t xml:space="preserve">Escenario </w:t>
      </w:r>
      <w:r w:rsidR="00EF6C74">
        <w:rPr>
          <w:u w:val="single"/>
        </w:rPr>
        <w:t>1</w:t>
      </w:r>
      <w:r>
        <w:rPr>
          <w:u w:val="single"/>
        </w:rPr>
        <w:t xml:space="preserve"> - </w:t>
      </w:r>
      <w:r w:rsidR="008511F6" w:rsidRPr="00525067">
        <w:rPr>
          <w:u w:val="single"/>
        </w:rPr>
        <w:t>Flujo de la partida</w:t>
      </w:r>
      <w:r w:rsidR="008511F6">
        <w:t>.</w:t>
      </w:r>
      <w:r w:rsidR="00525067">
        <w:t xml:space="preserve"> Manifiesta el curso de una partida, representando las acciones que puede tomar el jugador, así como las acciones que pueden ejecutar los enemigos que aparecen por la escena.</w:t>
      </w:r>
      <w:r w:rsidR="00BA2239">
        <w:t xml:space="preserve"> Como las acciones que pueden realizar todos los jugadores son las mismas, se ha representado dicho escenario con un solo jugador.</w:t>
      </w:r>
    </w:p>
    <w:p w14:paraId="5EF9AAB0" w14:textId="77777777" w:rsidR="00EF6C74" w:rsidRDefault="00EF6C74" w:rsidP="00EF6C74">
      <w:pPr>
        <w:pStyle w:val="Prrafodelista"/>
        <w:numPr>
          <w:ilvl w:val="0"/>
          <w:numId w:val="38"/>
        </w:numPr>
      </w:pPr>
      <w:r>
        <w:rPr>
          <w:u w:val="single"/>
        </w:rPr>
        <w:t xml:space="preserve">Escenario 2 - </w:t>
      </w:r>
      <w:r w:rsidRPr="00525067">
        <w:rPr>
          <w:u w:val="single"/>
        </w:rPr>
        <w:t xml:space="preserve">Escenario de conexión para </w:t>
      </w:r>
      <w:r>
        <w:rPr>
          <w:u w:val="single"/>
        </w:rPr>
        <w:t xml:space="preserve">el </w:t>
      </w:r>
      <w:r w:rsidRPr="00525067">
        <w:rPr>
          <w:u w:val="single"/>
        </w:rPr>
        <w:t>modo un jugador</w:t>
      </w:r>
      <w:r w:rsidRPr="00525067">
        <w:t>.</w:t>
      </w:r>
      <w:r>
        <w:t xml:space="preserve"> Representa el flujo de conexión desde que se inicia el juego hasta que se inicia una partida en el modo de un jugador.</w:t>
      </w:r>
    </w:p>
    <w:p w14:paraId="6D1EC784" w14:textId="77777777" w:rsidR="00EF6C74" w:rsidRDefault="00EF6C74" w:rsidP="00EF6C74">
      <w:pPr>
        <w:pStyle w:val="Prrafodelista"/>
        <w:numPr>
          <w:ilvl w:val="0"/>
          <w:numId w:val="38"/>
        </w:numPr>
      </w:pPr>
      <w:r>
        <w:rPr>
          <w:u w:val="single"/>
        </w:rPr>
        <w:t xml:space="preserve">Escenario 3 - </w:t>
      </w:r>
      <w:r w:rsidRPr="00525067">
        <w:rPr>
          <w:u w:val="single"/>
        </w:rPr>
        <w:t>Flujo de conexión para el modo multijugador</w:t>
      </w:r>
      <w:r w:rsidRPr="00525067">
        <w:t>.</w:t>
      </w:r>
      <w:r>
        <w:t xml:space="preserve"> Expresa el proceso de conexión del cliente y el anfitrión para crear una partida del modo multijugador, hasta el momento en el que se inicia dicha partida.</w:t>
      </w:r>
    </w:p>
    <w:p w14:paraId="378254A2" w14:textId="446B4D2A" w:rsidR="00525067" w:rsidRDefault="00525067" w:rsidP="00525067">
      <w:pPr>
        <w:pStyle w:val="Epgrafe"/>
        <w:numPr>
          <w:ilvl w:val="2"/>
          <w:numId w:val="12"/>
        </w:numPr>
      </w:pPr>
      <w:bookmarkStart w:id="46" w:name="_Toc168166652"/>
      <w:r>
        <w:t>Diagramas de los casos de uso</w:t>
      </w:r>
      <w:bookmarkEnd w:id="46"/>
    </w:p>
    <w:p w14:paraId="2ACC8011" w14:textId="1D6EC36E" w:rsidR="00525067" w:rsidRDefault="004861B8" w:rsidP="00525067">
      <w:r>
        <w:t xml:space="preserve">En este epígrafe se muestran los diagramas de casos de uso de cada uno de los escenarios planteados. Posteriormente, se listan los casos de uso nuevos que aparecen en cada uno de estos diagramas, dándoles un identificador </w:t>
      </w:r>
      <w:r w:rsidR="008925DA">
        <w:t>como el siguiente:</w:t>
      </w:r>
    </w:p>
    <w:p w14:paraId="2C4BBE12" w14:textId="6BAA203C" w:rsidR="008925DA" w:rsidRPr="008925DA" w:rsidRDefault="008925DA" w:rsidP="008925DA">
      <w:pPr>
        <w:jc w:val="center"/>
        <w:rPr>
          <w:i/>
          <w:iCs/>
        </w:rPr>
      </w:pPr>
      <w:r w:rsidRPr="008925DA">
        <w:rPr>
          <w:i/>
          <w:iCs/>
        </w:rPr>
        <w:t>CUXX</w:t>
      </w:r>
    </w:p>
    <w:p w14:paraId="36590A1D" w14:textId="359F4E16" w:rsidR="001E397C" w:rsidRDefault="008925DA" w:rsidP="008925DA">
      <w:r>
        <w:t xml:space="preserve">Donde cada </w:t>
      </w:r>
      <w:r w:rsidRPr="008925DA">
        <w:t>CU</w:t>
      </w:r>
      <w:r>
        <w:t xml:space="preserve"> (Caso de Uso) tiene asociado un número identificativo </w:t>
      </w:r>
      <w:r w:rsidRPr="008925DA">
        <w:t>XX</w:t>
      </w:r>
      <w:r>
        <w:t>.</w:t>
      </w:r>
    </w:p>
    <w:p w14:paraId="3B836474" w14:textId="77777777" w:rsidR="001E397C" w:rsidRDefault="001E397C">
      <w:pPr>
        <w:spacing w:before="0"/>
        <w:jc w:val="left"/>
      </w:pPr>
      <w:r>
        <w:br w:type="page"/>
      </w:r>
    </w:p>
    <w:p w14:paraId="18889023" w14:textId="6E063FD8" w:rsidR="00C567E2" w:rsidRDefault="001E397C" w:rsidP="00C567E2">
      <w:pPr>
        <w:pStyle w:val="Epgrafe"/>
        <w:numPr>
          <w:ilvl w:val="3"/>
          <w:numId w:val="12"/>
        </w:numPr>
      </w:pPr>
      <w:bookmarkStart w:id="47" w:name="_Toc168166653"/>
      <w:r>
        <w:lastRenderedPageBreak/>
        <w:t>Diagrama del escenario 1</w:t>
      </w:r>
      <w:bookmarkEnd w:id="47"/>
    </w:p>
    <w:p w14:paraId="11B63F1C" w14:textId="691D8BC0" w:rsidR="00EF6C74" w:rsidRPr="00EF6C74" w:rsidRDefault="00EF6C74" w:rsidP="005D7C18">
      <w:pPr>
        <w:jc w:val="center"/>
      </w:pPr>
      <w:r>
        <w:rPr>
          <w:noProof/>
        </w:rPr>
        <w:drawing>
          <wp:inline distT="0" distB="0" distL="0" distR="0" wp14:anchorId="2D87252F" wp14:editId="6E74C295">
            <wp:extent cx="5400040" cy="7753985"/>
            <wp:effectExtent l="0" t="0" r="0" b="0"/>
            <wp:docPr id="8764607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075" name="Imagen 5"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7753985"/>
                    </a:xfrm>
                    <a:prstGeom prst="rect">
                      <a:avLst/>
                    </a:prstGeom>
                  </pic:spPr>
                </pic:pic>
              </a:graphicData>
            </a:graphic>
          </wp:inline>
        </w:drawing>
      </w:r>
    </w:p>
    <w:p w14:paraId="64FE1FFA" w14:textId="0087859E" w:rsidR="001E397C" w:rsidRDefault="00EF6C74" w:rsidP="00EF6C74">
      <w:pPr>
        <w:pStyle w:val="TtuloFigura"/>
      </w:pPr>
      <w:bookmarkStart w:id="48" w:name="_Toc168166628"/>
      <w:r>
        <w:t>Fig. 3.1. Diagrama de casos de uso del escenario 1</w:t>
      </w:r>
      <w:bookmarkEnd w:id="48"/>
    </w:p>
    <w:p w14:paraId="2E181CEE" w14:textId="6E1A9699" w:rsidR="00EF6C74" w:rsidRDefault="00EF6C74">
      <w:pPr>
        <w:spacing w:before="0"/>
        <w:jc w:val="left"/>
      </w:pPr>
      <w:r>
        <w:br w:type="page"/>
      </w:r>
    </w:p>
    <w:p w14:paraId="5D426799" w14:textId="3B67F802" w:rsidR="00EF6C74" w:rsidRDefault="00EF6C74" w:rsidP="00EF6C74">
      <w:r>
        <w:lastRenderedPageBreak/>
        <w:t>En este primer diagrama, aparecen los siguientes casos de uso:</w:t>
      </w:r>
    </w:p>
    <w:p w14:paraId="149CD558" w14:textId="3B58F9FF" w:rsidR="00EF6C74" w:rsidRDefault="00EF6C74" w:rsidP="00EF6C74">
      <w:pPr>
        <w:pStyle w:val="TtuloTablaING"/>
      </w:pPr>
      <w:bookmarkStart w:id="49" w:name="_Toc168166544"/>
      <w:r>
        <w:t>Tabla 3.1.</w:t>
      </w:r>
      <w:r>
        <w:br/>
        <w:t>Casos de uso del escenario 1</w:t>
      </w:r>
      <w:bookmarkEnd w:id="49"/>
    </w:p>
    <w:tbl>
      <w:tblPr>
        <w:tblStyle w:val="Tablaconcuadrcula"/>
        <w:tblW w:w="0" w:type="auto"/>
        <w:jc w:val="center"/>
        <w:tblLook w:val="0420" w:firstRow="1" w:lastRow="0" w:firstColumn="0" w:lastColumn="0" w:noHBand="0" w:noVBand="1"/>
      </w:tblPr>
      <w:tblGrid>
        <w:gridCol w:w="1630"/>
        <w:gridCol w:w="3402"/>
      </w:tblGrid>
      <w:tr w:rsidR="00EF6C74" w14:paraId="29C9ABA2" w14:textId="77777777" w:rsidTr="005D7C18">
        <w:trPr>
          <w:cantSplit/>
          <w:tblHeader/>
          <w:jc w:val="center"/>
        </w:trPr>
        <w:tc>
          <w:tcPr>
            <w:tcW w:w="1630" w:type="dxa"/>
          </w:tcPr>
          <w:p w14:paraId="595BA2FB" w14:textId="2B179B3C" w:rsidR="00EF6C74" w:rsidRPr="00EF6C74" w:rsidRDefault="00EF6C74" w:rsidP="00EF6C74">
            <w:pPr>
              <w:rPr>
                <w:b/>
                <w:bCs/>
              </w:rPr>
            </w:pPr>
            <w:r>
              <w:rPr>
                <w:b/>
                <w:bCs/>
              </w:rPr>
              <w:t>Identificador</w:t>
            </w:r>
          </w:p>
        </w:tc>
        <w:tc>
          <w:tcPr>
            <w:tcW w:w="3402" w:type="dxa"/>
          </w:tcPr>
          <w:p w14:paraId="2B885FA3" w14:textId="6B6F21C4" w:rsidR="00EF6C74" w:rsidRPr="00EF6C74" w:rsidRDefault="00EF6C74" w:rsidP="00EF6C74">
            <w:pPr>
              <w:rPr>
                <w:b/>
                <w:bCs/>
              </w:rPr>
            </w:pPr>
            <w:r>
              <w:rPr>
                <w:b/>
                <w:bCs/>
              </w:rPr>
              <w:t>Nombre del caso de uso</w:t>
            </w:r>
          </w:p>
        </w:tc>
      </w:tr>
      <w:tr w:rsidR="00EF6C74" w14:paraId="437BEB8D" w14:textId="77777777" w:rsidTr="005D7C18">
        <w:trPr>
          <w:jc w:val="center"/>
        </w:trPr>
        <w:tc>
          <w:tcPr>
            <w:tcW w:w="1630" w:type="dxa"/>
          </w:tcPr>
          <w:p w14:paraId="38CA4144" w14:textId="2993785C" w:rsidR="00EF6C74" w:rsidRDefault="00DD6BF5" w:rsidP="00EF6C74">
            <w:r>
              <w:t>CU</w:t>
            </w:r>
            <w:r w:rsidR="00EF6C74">
              <w:t>01</w:t>
            </w:r>
          </w:p>
        </w:tc>
        <w:tc>
          <w:tcPr>
            <w:tcW w:w="3402" w:type="dxa"/>
          </w:tcPr>
          <w:p w14:paraId="42369842" w14:textId="5DBBC4A4" w:rsidR="00EF6C74" w:rsidRDefault="005D7C18" w:rsidP="00EF6C74">
            <w:r>
              <w:t>Mover el PJ</w:t>
            </w:r>
          </w:p>
        </w:tc>
      </w:tr>
      <w:tr w:rsidR="00EF6C74" w14:paraId="765890FD" w14:textId="77777777" w:rsidTr="005D7C18">
        <w:trPr>
          <w:jc w:val="center"/>
        </w:trPr>
        <w:tc>
          <w:tcPr>
            <w:tcW w:w="1630" w:type="dxa"/>
          </w:tcPr>
          <w:p w14:paraId="324B4052" w14:textId="1E3FCB74" w:rsidR="00EF6C74" w:rsidRDefault="00DD6BF5" w:rsidP="00EF6C74">
            <w:r>
              <w:t>CU</w:t>
            </w:r>
            <w:r w:rsidR="00EF6C74">
              <w:t>02</w:t>
            </w:r>
          </w:p>
        </w:tc>
        <w:tc>
          <w:tcPr>
            <w:tcW w:w="3402" w:type="dxa"/>
          </w:tcPr>
          <w:p w14:paraId="0BEF4C8E" w14:textId="47A03D52" w:rsidR="00EF6C74" w:rsidRDefault="005D7C18" w:rsidP="00EF6C74">
            <w:r>
              <w:t>Evadir</w:t>
            </w:r>
          </w:p>
        </w:tc>
      </w:tr>
      <w:tr w:rsidR="00EF6C74" w14:paraId="350D7B9B" w14:textId="77777777" w:rsidTr="005D7C18">
        <w:trPr>
          <w:jc w:val="center"/>
        </w:trPr>
        <w:tc>
          <w:tcPr>
            <w:tcW w:w="1630" w:type="dxa"/>
          </w:tcPr>
          <w:p w14:paraId="50FB2CB3" w14:textId="1F125EDF" w:rsidR="00EF6C74" w:rsidRDefault="00DD6BF5" w:rsidP="00EF6C74">
            <w:r>
              <w:t>CU</w:t>
            </w:r>
            <w:r w:rsidR="00EF6C74">
              <w:t>03</w:t>
            </w:r>
          </w:p>
        </w:tc>
        <w:tc>
          <w:tcPr>
            <w:tcW w:w="3402" w:type="dxa"/>
          </w:tcPr>
          <w:p w14:paraId="4EEEAA70" w14:textId="6012BD00" w:rsidR="00EF6C74" w:rsidRDefault="005D7C18" w:rsidP="00EF6C74">
            <w:r>
              <w:t>Apuntar el arma del PJ</w:t>
            </w:r>
          </w:p>
        </w:tc>
      </w:tr>
      <w:tr w:rsidR="00EF6C74" w14:paraId="7A786C63" w14:textId="77777777" w:rsidTr="005D7C18">
        <w:trPr>
          <w:jc w:val="center"/>
        </w:trPr>
        <w:tc>
          <w:tcPr>
            <w:tcW w:w="1630" w:type="dxa"/>
          </w:tcPr>
          <w:p w14:paraId="75B18BAF" w14:textId="26FD44AE" w:rsidR="00EF6C74" w:rsidRDefault="00DD6BF5" w:rsidP="00EF6C74">
            <w:r>
              <w:t>CU</w:t>
            </w:r>
            <w:r w:rsidR="00EF6C74">
              <w:t>04</w:t>
            </w:r>
          </w:p>
        </w:tc>
        <w:tc>
          <w:tcPr>
            <w:tcW w:w="3402" w:type="dxa"/>
          </w:tcPr>
          <w:p w14:paraId="3748AF43" w14:textId="09DC8D01" w:rsidR="00EF6C74" w:rsidRDefault="005D7C18" w:rsidP="00EF6C74">
            <w:r>
              <w:t>Disparar proyectil</w:t>
            </w:r>
          </w:p>
        </w:tc>
      </w:tr>
      <w:tr w:rsidR="00EF6C74" w14:paraId="66353E6F" w14:textId="77777777" w:rsidTr="005D7C18">
        <w:trPr>
          <w:jc w:val="center"/>
        </w:trPr>
        <w:tc>
          <w:tcPr>
            <w:tcW w:w="1630" w:type="dxa"/>
          </w:tcPr>
          <w:p w14:paraId="21057A5D" w14:textId="5BDD4F49" w:rsidR="00EF6C74" w:rsidRDefault="00DD6BF5" w:rsidP="00EF6C74">
            <w:r>
              <w:t>CU</w:t>
            </w:r>
            <w:r w:rsidR="00EF6C74">
              <w:t>05</w:t>
            </w:r>
          </w:p>
        </w:tc>
        <w:tc>
          <w:tcPr>
            <w:tcW w:w="3402" w:type="dxa"/>
          </w:tcPr>
          <w:p w14:paraId="6A33F46F" w14:textId="5DF7A8DF" w:rsidR="00EF6C74" w:rsidRDefault="005D7C18" w:rsidP="00EF6C74">
            <w:r>
              <w:t>Curar al PJ</w:t>
            </w:r>
          </w:p>
        </w:tc>
      </w:tr>
      <w:tr w:rsidR="00EF6C74" w14:paraId="64FB6B86" w14:textId="77777777" w:rsidTr="005D7C18">
        <w:trPr>
          <w:jc w:val="center"/>
        </w:trPr>
        <w:tc>
          <w:tcPr>
            <w:tcW w:w="1630" w:type="dxa"/>
          </w:tcPr>
          <w:p w14:paraId="48172A17" w14:textId="71E2ED3C" w:rsidR="00EF6C74" w:rsidRDefault="00DD6BF5" w:rsidP="00EF6C74">
            <w:r>
              <w:t>CU</w:t>
            </w:r>
            <w:r w:rsidR="00EF6C74">
              <w:t>06</w:t>
            </w:r>
          </w:p>
        </w:tc>
        <w:tc>
          <w:tcPr>
            <w:tcW w:w="3402" w:type="dxa"/>
          </w:tcPr>
          <w:p w14:paraId="3BB68AE6" w14:textId="39741C00" w:rsidR="00EF6C74" w:rsidRDefault="005D7C18" w:rsidP="00EF6C74">
            <w:r>
              <w:t>Dañar al PJ</w:t>
            </w:r>
          </w:p>
        </w:tc>
      </w:tr>
      <w:tr w:rsidR="00EF6C74" w14:paraId="513EE2C4" w14:textId="77777777" w:rsidTr="005D7C18">
        <w:trPr>
          <w:jc w:val="center"/>
        </w:trPr>
        <w:tc>
          <w:tcPr>
            <w:tcW w:w="1630" w:type="dxa"/>
          </w:tcPr>
          <w:p w14:paraId="64988455" w14:textId="63DEB71E" w:rsidR="00EF6C74" w:rsidRDefault="00DD6BF5" w:rsidP="00EF6C74">
            <w:r>
              <w:t>CU</w:t>
            </w:r>
            <w:r w:rsidR="00EF6C74">
              <w:t>07</w:t>
            </w:r>
          </w:p>
        </w:tc>
        <w:tc>
          <w:tcPr>
            <w:tcW w:w="3402" w:type="dxa"/>
          </w:tcPr>
          <w:p w14:paraId="4A198CE4" w14:textId="3E7BE46F" w:rsidR="00EF6C74" w:rsidRDefault="005D7C18" w:rsidP="00EF6C74">
            <w:r>
              <w:t>Matar al PJ</w:t>
            </w:r>
          </w:p>
        </w:tc>
      </w:tr>
      <w:tr w:rsidR="00EF6C74" w14:paraId="60480185" w14:textId="77777777" w:rsidTr="005D7C18">
        <w:trPr>
          <w:jc w:val="center"/>
        </w:trPr>
        <w:tc>
          <w:tcPr>
            <w:tcW w:w="1630" w:type="dxa"/>
          </w:tcPr>
          <w:p w14:paraId="3A3F4296" w14:textId="769B64ED" w:rsidR="00EF6C74" w:rsidRDefault="00DD6BF5" w:rsidP="00EF6C74">
            <w:r>
              <w:t>CU</w:t>
            </w:r>
            <w:r w:rsidR="00EF6C74">
              <w:t>08</w:t>
            </w:r>
          </w:p>
        </w:tc>
        <w:tc>
          <w:tcPr>
            <w:tcW w:w="3402" w:type="dxa"/>
          </w:tcPr>
          <w:p w14:paraId="27EA3D8D" w14:textId="0FF40EA8" w:rsidR="00EF6C74" w:rsidRDefault="005D7C18" w:rsidP="00EF6C74">
            <w:r>
              <w:t>Perder la partida</w:t>
            </w:r>
          </w:p>
        </w:tc>
      </w:tr>
      <w:tr w:rsidR="00EF6C74" w14:paraId="6FC1AD2A" w14:textId="77777777" w:rsidTr="005D7C18">
        <w:trPr>
          <w:jc w:val="center"/>
        </w:trPr>
        <w:tc>
          <w:tcPr>
            <w:tcW w:w="1630" w:type="dxa"/>
          </w:tcPr>
          <w:p w14:paraId="2D5A9BF3" w14:textId="2072EEA1" w:rsidR="00EF6C74" w:rsidRDefault="00DD6BF5" w:rsidP="00EF6C74">
            <w:r>
              <w:t>CU</w:t>
            </w:r>
            <w:r w:rsidR="00EF6C74">
              <w:t>09</w:t>
            </w:r>
          </w:p>
        </w:tc>
        <w:tc>
          <w:tcPr>
            <w:tcW w:w="3402" w:type="dxa"/>
          </w:tcPr>
          <w:p w14:paraId="081D869B" w14:textId="749FF8FE" w:rsidR="00EF6C74" w:rsidRDefault="005D7C18" w:rsidP="00EF6C74">
            <w:r>
              <w:t>Ganar la partida</w:t>
            </w:r>
          </w:p>
        </w:tc>
      </w:tr>
      <w:tr w:rsidR="00EF6C74" w14:paraId="77070F3C" w14:textId="77777777" w:rsidTr="005D7C18">
        <w:trPr>
          <w:jc w:val="center"/>
        </w:trPr>
        <w:tc>
          <w:tcPr>
            <w:tcW w:w="1630" w:type="dxa"/>
          </w:tcPr>
          <w:p w14:paraId="7F2A76AC" w14:textId="796A861F" w:rsidR="00EF6C74" w:rsidRDefault="00DD6BF5" w:rsidP="00EF6C74">
            <w:r>
              <w:t>CU</w:t>
            </w:r>
            <w:r w:rsidR="005D7C18">
              <w:t>10</w:t>
            </w:r>
          </w:p>
        </w:tc>
        <w:tc>
          <w:tcPr>
            <w:tcW w:w="3402" w:type="dxa"/>
          </w:tcPr>
          <w:p w14:paraId="1B17B1A7" w14:textId="2FE437DA" w:rsidR="00EF6C74" w:rsidRDefault="005D7C18" w:rsidP="00EF6C74">
            <w:r>
              <w:t>Salir al menú principal</w:t>
            </w:r>
          </w:p>
        </w:tc>
      </w:tr>
      <w:tr w:rsidR="00EF6C74" w14:paraId="03A1A7F4" w14:textId="77777777" w:rsidTr="005D7C18">
        <w:trPr>
          <w:jc w:val="center"/>
        </w:trPr>
        <w:tc>
          <w:tcPr>
            <w:tcW w:w="1630" w:type="dxa"/>
          </w:tcPr>
          <w:p w14:paraId="09FF9890" w14:textId="27B83516" w:rsidR="00EF6C74" w:rsidRDefault="00DD6BF5" w:rsidP="00EF6C74">
            <w:r>
              <w:t>CU</w:t>
            </w:r>
            <w:r w:rsidR="005D7C18">
              <w:t>11</w:t>
            </w:r>
          </w:p>
        </w:tc>
        <w:tc>
          <w:tcPr>
            <w:tcW w:w="3402" w:type="dxa"/>
          </w:tcPr>
          <w:p w14:paraId="2D8C8A48" w14:textId="1483957B" w:rsidR="00EF6C74" w:rsidRDefault="005D7C18" w:rsidP="00EF6C74">
            <w:r>
              <w:t>Matar al enemigo</w:t>
            </w:r>
          </w:p>
        </w:tc>
      </w:tr>
      <w:tr w:rsidR="005D7C18" w14:paraId="292C340D" w14:textId="77777777" w:rsidTr="005D7C18">
        <w:trPr>
          <w:jc w:val="center"/>
        </w:trPr>
        <w:tc>
          <w:tcPr>
            <w:tcW w:w="1630" w:type="dxa"/>
          </w:tcPr>
          <w:p w14:paraId="1A819699" w14:textId="7EA94142" w:rsidR="005D7C18" w:rsidRDefault="00DD6BF5" w:rsidP="00EF6C74">
            <w:r>
              <w:t>CU</w:t>
            </w:r>
            <w:r w:rsidR="005D7C18">
              <w:t>12</w:t>
            </w:r>
          </w:p>
        </w:tc>
        <w:tc>
          <w:tcPr>
            <w:tcW w:w="3402" w:type="dxa"/>
          </w:tcPr>
          <w:p w14:paraId="787B31A3" w14:textId="0728BF64" w:rsidR="005D7C18" w:rsidRDefault="005D7C18" w:rsidP="00EF6C74">
            <w:r>
              <w:t>Dañar al enemigo</w:t>
            </w:r>
          </w:p>
        </w:tc>
      </w:tr>
      <w:tr w:rsidR="005D7C18" w14:paraId="7A0129FA" w14:textId="77777777" w:rsidTr="005D7C18">
        <w:trPr>
          <w:jc w:val="center"/>
        </w:trPr>
        <w:tc>
          <w:tcPr>
            <w:tcW w:w="1630" w:type="dxa"/>
          </w:tcPr>
          <w:p w14:paraId="430D1307" w14:textId="11422B9D" w:rsidR="005D7C18" w:rsidRDefault="00DD6BF5" w:rsidP="00EF6C74">
            <w:r>
              <w:t>CU</w:t>
            </w:r>
            <w:r w:rsidR="005D7C18">
              <w:t>13</w:t>
            </w:r>
          </w:p>
        </w:tc>
        <w:tc>
          <w:tcPr>
            <w:tcW w:w="3402" w:type="dxa"/>
          </w:tcPr>
          <w:p w14:paraId="679FD6D2" w14:textId="4C498CD4" w:rsidR="005D7C18" w:rsidRDefault="005D7C18" w:rsidP="00EF6C74">
            <w:r>
              <w:t>Atacar al PJ</w:t>
            </w:r>
          </w:p>
        </w:tc>
      </w:tr>
      <w:tr w:rsidR="005D7C18" w14:paraId="23A809CE" w14:textId="77777777" w:rsidTr="005D7C18">
        <w:trPr>
          <w:jc w:val="center"/>
        </w:trPr>
        <w:tc>
          <w:tcPr>
            <w:tcW w:w="1630" w:type="dxa"/>
          </w:tcPr>
          <w:p w14:paraId="7A06FC7D" w14:textId="187FC22F" w:rsidR="005D7C18" w:rsidRDefault="00DD6BF5" w:rsidP="00EF6C74">
            <w:r>
              <w:t>CU</w:t>
            </w:r>
            <w:r w:rsidR="005D7C18">
              <w:t>14</w:t>
            </w:r>
          </w:p>
        </w:tc>
        <w:tc>
          <w:tcPr>
            <w:tcW w:w="3402" w:type="dxa"/>
          </w:tcPr>
          <w:p w14:paraId="79113195" w14:textId="20469BD8" w:rsidR="005D7C18" w:rsidRDefault="005D7C18" w:rsidP="00EF6C74">
            <w:r>
              <w:t>Perseguir al PJ</w:t>
            </w:r>
          </w:p>
        </w:tc>
      </w:tr>
    </w:tbl>
    <w:p w14:paraId="528623FE" w14:textId="37C4070F" w:rsidR="005D7C18" w:rsidRDefault="005D7C18" w:rsidP="00EF6C74">
      <w:r>
        <w:t>Nótese que, en estos casos de uso, PJ significa Personaje Jugable, es decir, el</w:t>
      </w:r>
      <w:r w:rsidR="00727A7A">
        <w:t xml:space="preserve"> personaje que maneja el</w:t>
      </w:r>
      <w:r>
        <w:t xml:space="preserve"> jugador.</w:t>
      </w:r>
    </w:p>
    <w:p w14:paraId="229DB2DC" w14:textId="77777777" w:rsidR="005D7C18" w:rsidRDefault="005D7C18">
      <w:pPr>
        <w:spacing w:before="0"/>
        <w:jc w:val="left"/>
      </w:pPr>
      <w:r>
        <w:br w:type="page"/>
      </w:r>
    </w:p>
    <w:p w14:paraId="184EDF38" w14:textId="11921410" w:rsidR="001E397C" w:rsidRDefault="001E397C" w:rsidP="00EF6C74">
      <w:pPr>
        <w:pStyle w:val="Epgrafe"/>
        <w:numPr>
          <w:ilvl w:val="3"/>
          <w:numId w:val="12"/>
        </w:numPr>
      </w:pPr>
      <w:bookmarkStart w:id="50" w:name="_Toc168166654"/>
      <w:r>
        <w:lastRenderedPageBreak/>
        <w:t>Diagrama del escenario 2</w:t>
      </w:r>
      <w:bookmarkEnd w:id="50"/>
    </w:p>
    <w:p w14:paraId="14075B66" w14:textId="35B6924D" w:rsidR="005D7C18" w:rsidRPr="005D7C18" w:rsidRDefault="005D7C18" w:rsidP="005D7C18">
      <w:r>
        <w:t>El diagrama para el segundo escenario es el siguiente, del que surgen dos nuevos casos de uso, como se puede apreciar en la tabla que se encuentra inmediatamente después de este.</w:t>
      </w:r>
    </w:p>
    <w:p w14:paraId="2A0DDEB4" w14:textId="3312D510" w:rsidR="005D7C18" w:rsidRPr="005D7C18" w:rsidRDefault="005D7C18" w:rsidP="005D7C18">
      <w:pPr>
        <w:jc w:val="center"/>
      </w:pPr>
      <w:r>
        <w:rPr>
          <w:noProof/>
        </w:rPr>
        <w:drawing>
          <wp:inline distT="0" distB="0" distL="0" distR="0" wp14:anchorId="7484A538" wp14:editId="7E4B951A">
            <wp:extent cx="3838575" cy="3057525"/>
            <wp:effectExtent l="0" t="0" r="0" b="0"/>
            <wp:docPr id="1939342354"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42354" name="Imagen 6"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838575" cy="3057525"/>
                    </a:xfrm>
                    <a:prstGeom prst="rect">
                      <a:avLst/>
                    </a:prstGeom>
                  </pic:spPr>
                </pic:pic>
              </a:graphicData>
            </a:graphic>
          </wp:inline>
        </w:drawing>
      </w:r>
    </w:p>
    <w:p w14:paraId="2970E8C9" w14:textId="58FCD5FE" w:rsidR="001E397C" w:rsidRDefault="001E397C" w:rsidP="001E397C">
      <w:pPr>
        <w:pStyle w:val="TtuloFigura"/>
      </w:pPr>
      <w:bookmarkStart w:id="51" w:name="_Toc168166629"/>
      <w:r>
        <w:t>Fig. 3.2. Diagrama de casos de uso del escenario 2</w:t>
      </w:r>
      <w:bookmarkEnd w:id="51"/>
    </w:p>
    <w:p w14:paraId="72A0BB7A" w14:textId="77777777" w:rsidR="005D7C18" w:rsidRDefault="005D7C18" w:rsidP="005D7C18"/>
    <w:p w14:paraId="39DACFDE" w14:textId="699316A1" w:rsidR="005D7C18" w:rsidRDefault="005D7C18" w:rsidP="005D7C18">
      <w:pPr>
        <w:pStyle w:val="TtuloTablaING"/>
      </w:pPr>
      <w:bookmarkStart w:id="52" w:name="_Toc168166545"/>
      <w:r>
        <w:t>Tabla 3.2.</w:t>
      </w:r>
      <w:r>
        <w:br/>
        <w:t xml:space="preserve">Casos de uso </w:t>
      </w:r>
      <w:r w:rsidR="001663A7">
        <w:t xml:space="preserve">del </w:t>
      </w:r>
      <w:r>
        <w:t>escenario 2</w:t>
      </w:r>
      <w:bookmarkEnd w:id="52"/>
    </w:p>
    <w:tbl>
      <w:tblPr>
        <w:tblStyle w:val="Tablaconcuadrcula"/>
        <w:tblW w:w="0" w:type="auto"/>
        <w:jc w:val="center"/>
        <w:tblLook w:val="0420" w:firstRow="1" w:lastRow="0" w:firstColumn="0" w:lastColumn="0" w:noHBand="0" w:noVBand="1"/>
      </w:tblPr>
      <w:tblGrid>
        <w:gridCol w:w="1630"/>
        <w:gridCol w:w="3402"/>
      </w:tblGrid>
      <w:tr w:rsidR="005D7C18" w:rsidRPr="00EF6C74" w14:paraId="2ED820CE" w14:textId="77777777" w:rsidTr="00FC1949">
        <w:trPr>
          <w:cantSplit/>
          <w:tblHeader/>
          <w:jc w:val="center"/>
        </w:trPr>
        <w:tc>
          <w:tcPr>
            <w:tcW w:w="1630" w:type="dxa"/>
          </w:tcPr>
          <w:p w14:paraId="17AE3905" w14:textId="77777777" w:rsidR="005D7C18" w:rsidRPr="00EF6C74" w:rsidRDefault="005D7C18" w:rsidP="00FC1949">
            <w:pPr>
              <w:rPr>
                <w:b/>
                <w:bCs/>
              </w:rPr>
            </w:pPr>
            <w:r>
              <w:rPr>
                <w:b/>
                <w:bCs/>
              </w:rPr>
              <w:t>Identificador</w:t>
            </w:r>
          </w:p>
        </w:tc>
        <w:tc>
          <w:tcPr>
            <w:tcW w:w="3402" w:type="dxa"/>
          </w:tcPr>
          <w:p w14:paraId="11CE351C" w14:textId="77777777" w:rsidR="005D7C18" w:rsidRPr="00EF6C74" w:rsidRDefault="005D7C18" w:rsidP="00FC1949">
            <w:pPr>
              <w:rPr>
                <w:b/>
                <w:bCs/>
              </w:rPr>
            </w:pPr>
            <w:r>
              <w:rPr>
                <w:b/>
                <w:bCs/>
              </w:rPr>
              <w:t>Nombre del caso de uso</w:t>
            </w:r>
          </w:p>
        </w:tc>
      </w:tr>
      <w:tr w:rsidR="005D7C18" w14:paraId="40293D07" w14:textId="77777777" w:rsidTr="00FC1949">
        <w:trPr>
          <w:jc w:val="center"/>
        </w:trPr>
        <w:tc>
          <w:tcPr>
            <w:tcW w:w="1630" w:type="dxa"/>
          </w:tcPr>
          <w:p w14:paraId="346F4A11" w14:textId="00071B98" w:rsidR="005D7C18" w:rsidRDefault="00DD6BF5" w:rsidP="00FC1949">
            <w:r>
              <w:t>CU</w:t>
            </w:r>
            <w:r w:rsidR="001663A7">
              <w:t>15</w:t>
            </w:r>
          </w:p>
        </w:tc>
        <w:tc>
          <w:tcPr>
            <w:tcW w:w="3402" w:type="dxa"/>
          </w:tcPr>
          <w:p w14:paraId="2C792FBD" w14:textId="7E95C337" w:rsidR="005D7C18" w:rsidRDefault="001663A7" w:rsidP="00FC1949">
            <w:r>
              <w:t>Iniciar modo un jugador</w:t>
            </w:r>
          </w:p>
        </w:tc>
      </w:tr>
      <w:tr w:rsidR="001663A7" w14:paraId="7C4E3EC0" w14:textId="77777777" w:rsidTr="00FC1949">
        <w:trPr>
          <w:jc w:val="center"/>
        </w:trPr>
        <w:tc>
          <w:tcPr>
            <w:tcW w:w="1630" w:type="dxa"/>
          </w:tcPr>
          <w:p w14:paraId="0A4B755D" w14:textId="3A6E7B36" w:rsidR="001663A7" w:rsidRDefault="00DD6BF5" w:rsidP="00FC1949">
            <w:r>
              <w:t>CU</w:t>
            </w:r>
            <w:r w:rsidR="001663A7">
              <w:t>16</w:t>
            </w:r>
          </w:p>
        </w:tc>
        <w:tc>
          <w:tcPr>
            <w:tcW w:w="3402" w:type="dxa"/>
          </w:tcPr>
          <w:p w14:paraId="0BE21BB9" w14:textId="3CA7920E" w:rsidR="001663A7" w:rsidRDefault="001663A7" w:rsidP="00FC1949">
            <w:r>
              <w:t>Salir de la aplicación</w:t>
            </w:r>
          </w:p>
        </w:tc>
      </w:tr>
    </w:tbl>
    <w:p w14:paraId="3A17A439" w14:textId="77777777" w:rsidR="001663A7" w:rsidRDefault="001663A7" w:rsidP="001663A7">
      <w:pPr>
        <w:pStyle w:val="Epgrafe"/>
      </w:pPr>
    </w:p>
    <w:p w14:paraId="0BB0810B" w14:textId="77777777" w:rsidR="001663A7" w:rsidRDefault="001663A7">
      <w:pPr>
        <w:spacing w:before="0"/>
        <w:jc w:val="left"/>
        <w:rPr>
          <w:rFonts w:eastAsiaTheme="majorEastAsia" w:cstheme="majorBidi"/>
          <w:b/>
          <w:iCs/>
          <w:spacing w:val="-10"/>
          <w:kern w:val="28"/>
          <w:szCs w:val="56"/>
        </w:rPr>
      </w:pPr>
      <w:r>
        <w:br w:type="page"/>
      </w:r>
    </w:p>
    <w:p w14:paraId="48FA2BFB" w14:textId="3803FA92" w:rsidR="001E397C" w:rsidRDefault="001E397C" w:rsidP="00EF6C74">
      <w:pPr>
        <w:pStyle w:val="Epgrafe"/>
        <w:numPr>
          <w:ilvl w:val="3"/>
          <w:numId w:val="12"/>
        </w:numPr>
      </w:pPr>
      <w:bookmarkStart w:id="53" w:name="_Toc168166655"/>
      <w:r>
        <w:lastRenderedPageBreak/>
        <w:t>Diagrama del escenario 3</w:t>
      </w:r>
      <w:bookmarkEnd w:id="53"/>
    </w:p>
    <w:p w14:paraId="4CDEEBCF" w14:textId="7C06DA11" w:rsidR="001663A7" w:rsidRPr="001663A7" w:rsidRDefault="001663A7" w:rsidP="001663A7">
      <w:pPr>
        <w:jc w:val="center"/>
      </w:pPr>
      <w:r>
        <w:rPr>
          <w:noProof/>
        </w:rPr>
        <w:drawing>
          <wp:inline distT="0" distB="0" distL="0" distR="0" wp14:anchorId="2DE8BB02" wp14:editId="23D95CC1">
            <wp:extent cx="4981575" cy="6486525"/>
            <wp:effectExtent l="0" t="0" r="0" b="0"/>
            <wp:docPr id="152099373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3739" name="Imagen 8"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4981575" cy="6486525"/>
                    </a:xfrm>
                    <a:prstGeom prst="rect">
                      <a:avLst/>
                    </a:prstGeom>
                  </pic:spPr>
                </pic:pic>
              </a:graphicData>
            </a:graphic>
          </wp:inline>
        </w:drawing>
      </w:r>
    </w:p>
    <w:p w14:paraId="016BE28B" w14:textId="6BEB6955" w:rsidR="001E397C" w:rsidRDefault="001E397C" w:rsidP="001E397C">
      <w:pPr>
        <w:pStyle w:val="TtuloFigura"/>
      </w:pPr>
      <w:bookmarkStart w:id="54" w:name="_Toc168166630"/>
      <w:r>
        <w:t>Fig. 3.3. Diagrama de casos de uso del escenario 3</w:t>
      </w:r>
      <w:bookmarkEnd w:id="54"/>
    </w:p>
    <w:p w14:paraId="6EAFD521" w14:textId="77777777" w:rsidR="001663A7" w:rsidRDefault="001663A7" w:rsidP="001663A7"/>
    <w:p w14:paraId="5050587B" w14:textId="15C3ABC5" w:rsidR="001663A7" w:rsidRDefault="001663A7" w:rsidP="001663A7">
      <w:r>
        <w:t xml:space="preserve">En este diagrama se reutiliza el caso de uso </w:t>
      </w:r>
      <w:r w:rsidRPr="001663A7">
        <w:rPr>
          <w:i/>
          <w:iCs/>
        </w:rPr>
        <w:t>UC16 - Salir de la aplicación</w:t>
      </w:r>
      <w:r>
        <w:t>. Así mismo, se incorporan los siguientes casos de uso nuevos:</w:t>
      </w:r>
    </w:p>
    <w:p w14:paraId="5EA75092" w14:textId="385694F3" w:rsidR="001663A7" w:rsidRDefault="001663A7" w:rsidP="001663A7">
      <w:pPr>
        <w:pStyle w:val="TtuloTablaING"/>
      </w:pPr>
      <w:bookmarkStart w:id="55" w:name="_Toc168166546"/>
      <w:r>
        <w:t>Tabla 3.3.</w:t>
      </w:r>
      <w:r>
        <w:br/>
        <w:t>Casos de uso del escenario 3</w:t>
      </w:r>
      <w:bookmarkEnd w:id="55"/>
    </w:p>
    <w:tbl>
      <w:tblPr>
        <w:tblStyle w:val="Tablaconcuadrcula"/>
        <w:tblW w:w="0" w:type="auto"/>
        <w:jc w:val="center"/>
        <w:tblLook w:val="0420" w:firstRow="1" w:lastRow="0" w:firstColumn="0" w:lastColumn="0" w:noHBand="0" w:noVBand="1"/>
      </w:tblPr>
      <w:tblGrid>
        <w:gridCol w:w="1630"/>
        <w:gridCol w:w="3402"/>
      </w:tblGrid>
      <w:tr w:rsidR="001663A7" w:rsidRPr="00EF6C74" w14:paraId="7F79D694" w14:textId="77777777" w:rsidTr="00FC1949">
        <w:trPr>
          <w:cantSplit/>
          <w:tblHeader/>
          <w:jc w:val="center"/>
        </w:trPr>
        <w:tc>
          <w:tcPr>
            <w:tcW w:w="1630" w:type="dxa"/>
          </w:tcPr>
          <w:p w14:paraId="5D664CCC" w14:textId="77777777" w:rsidR="001663A7" w:rsidRPr="00BF0FB6" w:rsidRDefault="001663A7" w:rsidP="00BF0FB6">
            <w:pPr>
              <w:rPr>
                <w:b/>
                <w:bCs/>
              </w:rPr>
            </w:pPr>
            <w:r w:rsidRPr="00BF0FB6">
              <w:rPr>
                <w:b/>
                <w:bCs/>
              </w:rPr>
              <w:t>Identificador</w:t>
            </w:r>
          </w:p>
        </w:tc>
        <w:tc>
          <w:tcPr>
            <w:tcW w:w="3402" w:type="dxa"/>
          </w:tcPr>
          <w:p w14:paraId="389D23F9" w14:textId="77777777" w:rsidR="001663A7" w:rsidRPr="00BF0FB6" w:rsidRDefault="001663A7" w:rsidP="00BF0FB6">
            <w:pPr>
              <w:rPr>
                <w:b/>
                <w:bCs/>
              </w:rPr>
            </w:pPr>
            <w:r w:rsidRPr="00BF0FB6">
              <w:rPr>
                <w:b/>
                <w:bCs/>
              </w:rPr>
              <w:t>Nombre del caso de uso</w:t>
            </w:r>
          </w:p>
        </w:tc>
      </w:tr>
      <w:tr w:rsidR="001663A7" w14:paraId="759814F5" w14:textId="77777777" w:rsidTr="00FC1949">
        <w:trPr>
          <w:jc w:val="center"/>
        </w:trPr>
        <w:tc>
          <w:tcPr>
            <w:tcW w:w="1630" w:type="dxa"/>
          </w:tcPr>
          <w:p w14:paraId="0029E4C7" w14:textId="43D8A584" w:rsidR="001663A7" w:rsidRDefault="00DD6BF5" w:rsidP="00BF0FB6">
            <w:r>
              <w:t>CU</w:t>
            </w:r>
            <w:r w:rsidR="001663A7">
              <w:t>17</w:t>
            </w:r>
          </w:p>
        </w:tc>
        <w:tc>
          <w:tcPr>
            <w:tcW w:w="3402" w:type="dxa"/>
          </w:tcPr>
          <w:p w14:paraId="623A6741" w14:textId="67226F3E" w:rsidR="001663A7" w:rsidRDefault="001663A7" w:rsidP="00BF0FB6">
            <w:r>
              <w:t>Iniciar modo multijugador</w:t>
            </w:r>
          </w:p>
        </w:tc>
      </w:tr>
      <w:tr w:rsidR="001663A7" w14:paraId="55933747" w14:textId="77777777" w:rsidTr="00FC1949">
        <w:trPr>
          <w:jc w:val="center"/>
        </w:trPr>
        <w:tc>
          <w:tcPr>
            <w:tcW w:w="1630" w:type="dxa"/>
          </w:tcPr>
          <w:p w14:paraId="0DE39677" w14:textId="787BD201" w:rsidR="001663A7" w:rsidRDefault="00DD6BF5" w:rsidP="00BF0FB6">
            <w:r>
              <w:lastRenderedPageBreak/>
              <w:t>CU</w:t>
            </w:r>
            <w:r w:rsidR="001663A7">
              <w:t>18</w:t>
            </w:r>
          </w:p>
        </w:tc>
        <w:tc>
          <w:tcPr>
            <w:tcW w:w="3402" w:type="dxa"/>
          </w:tcPr>
          <w:p w14:paraId="6F100B6D" w14:textId="5F03E902" w:rsidR="001663A7" w:rsidRDefault="001663A7" w:rsidP="00BF0FB6">
            <w:r>
              <w:t>Crear una sala</w:t>
            </w:r>
          </w:p>
        </w:tc>
      </w:tr>
      <w:tr w:rsidR="001663A7" w14:paraId="129BE12D" w14:textId="77777777" w:rsidTr="00FC1949">
        <w:trPr>
          <w:jc w:val="center"/>
        </w:trPr>
        <w:tc>
          <w:tcPr>
            <w:tcW w:w="1630" w:type="dxa"/>
          </w:tcPr>
          <w:p w14:paraId="7818059A" w14:textId="39955AA5" w:rsidR="001663A7" w:rsidRDefault="00DD6BF5" w:rsidP="00BF0FB6">
            <w:r>
              <w:t>CU</w:t>
            </w:r>
            <w:r w:rsidR="001663A7">
              <w:t>19</w:t>
            </w:r>
          </w:p>
        </w:tc>
        <w:tc>
          <w:tcPr>
            <w:tcW w:w="3402" w:type="dxa"/>
          </w:tcPr>
          <w:p w14:paraId="4C9BDDE1" w14:textId="421C2B28" w:rsidR="001663A7" w:rsidRDefault="001663A7" w:rsidP="00BF0FB6">
            <w:r>
              <w:t>Unirse a una sala</w:t>
            </w:r>
          </w:p>
        </w:tc>
      </w:tr>
      <w:tr w:rsidR="001663A7" w14:paraId="2E8ECB0F" w14:textId="77777777" w:rsidTr="00FC1949">
        <w:trPr>
          <w:jc w:val="center"/>
        </w:trPr>
        <w:tc>
          <w:tcPr>
            <w:tcW w:w="1630" w:type="dxa"/>
          </w:tcPr>
          <w:p w14:paraId="6B225DDD" w14:textId="10ED47E2" w:rsidR="001663A7" w:rsidRDefault="00DD6BF5" w:rsidP="00BF0FB6">
            <w:r>
              <w:t>CU</w:t>
            </w:r>
            <w:r w:rsidR="001663A7">
              <w:t>20</w:t>
            </w:r>
          </w:p>
        </w:tc>
        <w:tc>
          <w:tcPr>
            <w:tcW w:w="3402" w:type="dxa"/>
          </w:tcPr>
          <w:p w14:paraId="2077CA0B" w14:textId="30265764" w:rsidR="001663A7" w:rsidRDefault="001663A7" w:rsidP="00BF0FB6">
            <w:r>
              <w:t>Establecerse como listo</w:t>
            </w:r>
          </w:p>
        </w:tc>
      </w:tr>
    </w:tbl>
    <w:p w14:paraId="1B12B2C1" w14:textId="378C03CB" w:rsidR="001663A7" w:rsidRDefault="001663A7" w:rsidP="001663A7">
      <w:pPr>
        <w:pStyle w:val="Epgrafe"/>
      </w:pPr>
    </w:p>
    <w:p w14:paraId="28241F37" w14:textId="49F36FBE" w:rsidR="00B234DC" w:rsidRDefault="00B234DC" w:rsidP="00B234DC">
      <w:pPr>
        <w:pStyle w:val="Epgrafe"/>
        <w:numPr>
          <w:ilvl w:val="2"/>
          <w:numId w:val="12"/>
        </w:numPr>
      </w:pPr>
      <w:bookmarkStart w:id="56" w:name="_Toc168166656"/>
      <w:r>
        <w:t>Descripción de los casos de uso</w:t>
      </w:r>
      <w:bookmarkEnd w:id="56"/>
    </w:p>
    <w:p w14:paraId="30ACA563" w14:textId="206C3B0A" w:rsidR="00DD6BF5" w:rsidRDefault="00DD6BF5" w:rsidP="00BF0FB6">
      <w:r>
        <w:t xml:space="preserve">A continuación, se va a proporcionar una descripción de alto nivel de cada caso de uso, </w:t>
      </w:r>
      <w:r w:rsidR="0073735B">
        <w:t>mediante el uso de una tabla como la siguiente:</w:t>
      </w:r>
    </w:p>
    <w:p w14:paraId="08C64788" w14:textId="3FDD6915" w:rsidR="0073735B" w:rsidRDefault="0073735B" w:rsidP="0073735B">
      <w:pPr>
        <w:pStyle w:val="TtuloTablaING"/>
      </w:pPr>
      <w:bookmarkStart w:id="57" w:name="_Toc168166547"/>
      <w:r>
        <w:t>Tabla 3.4.</w:t>
      </w:r>
      <w:r>
        <w:br/>
      </w:r>
      <w:r w:rsidR="00BF0FB6">
        <w:t>Plantilla de la descripción de los casos de uso</w:t>
      </w:r>
      <w:bookmarkEnd w:id="57"/>
    </w:p>
    <w:tbl>
      <w:tblPr>
        <w:tblStyle w:val="Tablanormal5"/>
        <w:tblW w:w="0" w:type="auto"/>
        <w:tblLook w:val="04A0" w:firstRow="1" w:lastRow="0" w:firstColumn="1" w:lastColumn="0" w:noHBand="0" w:noVBand="1"/>
      </w:tblPr>
      <w:tblGrid>
        <w:gridCol w:w="1668"/>
        <w:gridCol w:w="6976"/>
      </w:tblGrid>
      <w:tr w:rsidR="00BF0FB6" w:rsidRPr="00B66BD3" w14:paraId="38C820DC" w14:textId="77777777" w:rsidTr="00D05DEB">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142BFE2" w14:textId="3E9A3738" w:rsidR="00BF0FB6" w:rsidRPr="00B66BD3" w:rsidRDefault="00BF0FB6" w:rsidP="00B66BD3">
            <w:pPr>
              <w:jc w:val="center"/>
              <w:rPr>
                <w:b/>
                <w:bCs/>
                <w:i w:val="0"/>
                <w:iCs w:val="0"/>
                <w:sz w:val="24"/>
                <w:szCs w:val="24"/>
              </w:rPr>
            </w:pPr>
            <w:r w:rsidRPr="00B66BD3">
              <w:rPr>
                <w:b/>
                <w:bCs/>
                <w:i w:val="0"/>
                <w:iCs w:val="0"/>
                <w:sz w:val="24"/>
                <w:szCs w:val="24"/>
              </w:rPr>
              <w:t>CUXX</w:t>
            </w:r>
          </w:p>
        </w:tc>
      </w:tr>
      <w:tr w:rsidR="00BF0FB6" w:rsidRPr="00B66BD3" w14:paraId="4C51CA53"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0A17701" w14:textId="7779FD69" w:rsidR="00BF0FB6" w:rsidRPr="00B66BD3" w:rsidRDefault="00BF0FB6" w:rsidP="00B66BD3">
            <w:pPr>
              <w:rPr>
                <w:b/>
                <w:bCs/>
                <w:i w:val="0"/>
                <w:iCs w:val="0"/>
                <w:sz w:val="22"/>
              </w:rPr>
            </w:pPr>
            <w:r w:rsidRPr="00B66BD3">
              <w:rPr>
                <w:b/>
                <w:bCs/>
                <w:i w:val="0"/>
                <w:iCs w:val="0"/>
                <w:sz w:val="22"/>
              </w:rPr>
              <w:t>Nombre</w:t>
            </w:r>
          </w:p>
        </w:tc>
        <w:tc>
          <w:tcPr>
            <w:tcW w:w="6976" w:type="dxa"/>
          </w:tcPr>
          <w:p w14:paraId="7D5F4E75"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r w:rsidR="00BF0FB6" w:rsidRPr="00B66BD3" w14:paraId="36FA19DD" w14:textId="77777777" w:rsidTr="00D05DEB">
        <w:trPr>
          <w:cantSplit/>
        </w:trPr>
        <w:tc>
          <w:tcPr>
            <w:cnfStyle w:val="001000000000" w:firstRow="0" w:lastRow="0" w:firstColumn="1" w:lastColumn="0" w:oddVBand="0" w:evenVBand="0" w:oddHBand="0" w:evenHBand="0" w:firstRowFirstColumn="0" w:firstRowLastColumn="0" w:lastRowFirstColumn="0" w:lastRowLastColumn="0"/>
            <w:tcW w:w="1668" w:type="dxa"/>
          </w:tcPr>
          <w:p w14:paraId="35325A50" w14:textId="18041415" w:rsidR="00BF0FB6" w:rsidRPr="00B66BD3" w:rsidRDefault="00BF0FB6" w:rsidP="00B66BD3">
            <w:pPr>
              <w:rPr>
                <w:b/>
                <w:bCs/>
                <w:i w:val="0"/>
                <w:iCs w:val="0"/>
                <w:sz w:val="22"/>
              </w:rPr>
            </w:pPr>
            <w:r w:rsidRPr="00B66BD3">
              <w:rPr>
                <w:b/>
                <w:bCs/>
                <w:i w:val="0"/>
                <w:iCs w:val="0"/>
                <w:sz w:val="22"/>
              </w:rPr>
              <w:t>Actores</w:t>
            </w:r>
          </w:p>
        </w:tc>
        <w:tc>
          <w:tcPr>
            <w:tcW w:w="6976" w:type="dxa"/>
          </w:tcPr>
          <w:p w14:paraId="67BF750B" w14:textId="77777777" w:rsidR="00BF0FB6" w:rsidRPr="00B66BD3" w:rsidRDefault="00BF0FB6" w:rsidP="00B66BD3">
            <w:pPr>
              <w:cnfStyle w:val="000000000000" w:firstRow="0" w:lastRow="0" w:firstColumn="0" w:lastColumn="0" w:oddVBand="0" w:evenVBand="0" w:oddHBand="0" w:evenHBand="0" w:firstRowFirstColumn="0" w:firstRowLastColumn="0" w:lastRowFirstColumn="0" w:lastRowLastColumn="0"/>
            </w:pPr>
          </w:p>
        </w:tc>
      </w:tr>
      <w:tr w:rsidR="00BF0FB6" w:rsidRPr="00B66BD3" w14:paraId="384B2DE0"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FA91381" w14:textId="6CDC1503" w:rsidR="00BF0FB6" w:rsidRPr="00B66BD3" w:rsidRDefault="00BF0FB6" w:rsidP="00B66BD3">
            <w:pPr>
              <w:rPr>
                <w:b/>
                <w:bCs/>
                <w:i w:val="0"/>
                <w:iCs w:val="0"/>
                <w:sz w:val="22"/>
              </w:rPr>
            </w:pPr>
            <w:r w:rsidRPr="00B66BD3">
              <w:rPr>
                <w:b/>
                <w:bCs/>
                <w:i w:val="0"/>
                <w:iCs w:val="0"/>
                <w:sz w:val="22"/>
              </w:rPr>
              <w:t>Descripción</w:t>
            </w:r>
          </w:p>
        </w:tc>
        <w:tc>
          <w:tcPr>
            <w:tcW w:w="6976" w:type="dxa"/>
          </w:tcPr>
          <w:p w14:paraId="545E14A7"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bl>
    <w:p w14:paraId="7AA8DE96" w14:textId="02ABB420" w:rsidR="00B66BD3" w:rsidRDefault="00B66BD3" w:rsidP="00BF0FB6">
      <w:r>
        <w:t>En esta plantilla, se presentan los siguientes campos:</w:t>
      </w:r>
    </w:p>
    <w:p w14:paraId="3025A333" w14:textId="22939A88" w:rsidR="00B66BD3" w:rsidRDefault="00B66BD3" w:rsidP="00B66BD3">
      <w:pPr>
        <w:pStyle w:val="Prrafodelista"/>
        <w:numPr>
          <w:ilvl w:val="0"/>
          <w:numId w:val="28"/>
        </w:numPr>
      </w:pPr>
      <w:r w:rsidRPr="005F7AAE">
        <w:rPr>
          <w:b/>
          <w:bCs/>
        </w:rPr>
        <w:t>Nombre</w:t>
      </w:r>
      <w:r>
        <w:t xml:space="preserve"> del caso de uso.</w:t>
      </w:r>
    </w:p>
    <w:p w14:paraId="6CB31FAC" w14:textId="1EFFAC91" w:rsidR="005F7AAE" w:rsidRDefault="005F7AAE" w:rsidP="00B66BD3">
      <w:pPr>
        <w:pStyle w:val="Prrafodelista"/>
        <w:numPr>
          <w:ilvl w:val="0"/>
          <w:numId w:val="28"/>
        </w:numPr>
      </w:pPr>
      <w:r w:rsidRPr="005F7AAE">
        <w:rPr>
          <w:b/>
          <w:bCs/>
        </w:rPr>
        <w:t>Actores</w:t>
      </w:r>
      <w:r>
        <w:t xml:space="preserve"> involucrados.</w:t>
      </w:r>
    </w:p>
    <w:p w14:paraId="63ED148A" w14:textId="4E698D5B" w:rsidR="005F7AAE" w:rsidRDefault="005F7AAE" w:rsidP="00B66BD3">
      <w:pPr>
        <w:pStyle w:val="Prrafodelista"/>
        <w:numPr>
          <w:ilvl w:val="0"/>
          <w:numId w:val="28"/>
        </w:numPr>
      </w:pPr>
      <w:r>
        <w:rPr>
          <w:b/>
          <w:bCs/>
        </w:rPr>
        <w:t>Descripción</w:t>
      </w:r>
      <w:r>
        <w:t xml:space="preserve"> de alto nivel del caso de uso.</w:t>
      </w:r>
    </w:p>
    <w:p w14:paraId="16459221" w14:textId="77777777" w:rsidR="005F7AAE" w:rsidRDefault="005F7AAE" w:rsidP="005F7AAE"/>
    <w:p w14:paraId="16DE99E3" w14:textId="22E170C8" w:rsidR="00D05DEB" w:rsidRDefault="00D05DEB" w:rsidP="00D05DEB">
      <w:pPr>
        <w:pStyle w:val="TtuloTablaING"/>
      </w:pPr>
      <w:bookmarkStart w:id="58" w:name="_Toc168166548"/>
      <w:r>
        <w:t>Tabla 3.5.</w:t>
      </w:r>
      <w:r>
        <w:br/>
        <w:t>Caso de uso CU01</w:t>
      </w:r>
      <w:bookmarkEnd w:id="58"/>
    </w:p>
    <w:tbl>
      <w:tblPr>
        <w:tblStyle w:val="Tablanormal5"/>
        <w:tblW w:w="0" w:type="auto"/>
        <w:tblLook w:val="04A0" w:firstRow="1" w:lastRow="0" w:firstColumn="1" w:lastColumn="0" w:noHBand="0" w:noVBand="1"/>
      </w:tblPr>
      <w:tblGrid>
        <w:gridCol w:w="1668"/>
        <w:gridCol w:w="6976"/>
      </w:tblGrid>
      <w:tr w:rsidR="00D05DEB" w:rsidRPr="00B66BD3" w14:paraId="79FEFAD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A0EEF4C" w14:textId="193004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1</w:t>
            </w:r>
          </w:p>
        </w:tc>
      </w:tr>
      <w:tr w:rsidR="00D05DEB" w:rsidRPr="00B66BD3" w14:paraId="39F6EB3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5EB02B2"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D33DCE" w14:textId="647766CE"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over el PJ</w:t>
            </w:r>
          </w:p>
        </w:tc>
      </w:tr>
      <w:tr w:rsidR="00D05DEB" w:rsidRPr="00B66BD3" w14:paraId="18C195B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0A98B1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349FED3" w14:textId="4A073AB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677F5C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599FFC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FF71F49" w14:textId="216E4367" w:rsidR="00D05DEB" w:rsidRPr="00B66BD3" w:rsidRDefault="00070C57" w:rsidP="00FC1949">
            <w:pPr>
              <w:cnfStyle w:val="000000100000" w:firstRow="0" w:lastRow="0" w:firstColumn="0" w:lastColumn="0" w:oddVBand="0" w:evenVBand="0" w:oddHBand="1" w:evenHBand="0" w:firstRowFirstColumn="0" w:firstRowLastColumn="0" w:lastRowFirstColumn="0" w:lastRowLastColumn="0"/>
            </w:pPr>
            <w:r>
              <w:t>El jugador es capaz de mover a su personaje jugable por el escenario mediante una señal de entrada.</w:t>
            </w:r>
          </w:p>
        </w:tc>
      </w:tr>
    </w:tbl>
    <w:p w14:paraId="1CF5A446" w14:textId="77777777" w:rsidR="00D05DEB" w:rsidRDefault="00D05DEB" w:rsidP="00D05DEB"/>
    <w:p w14:paraId="17292F61" w14:textId="50EFDCC7" w:rsidR="00D05DEB" w:rsidRDefault="00D05DEB" w:rsidP="00D05DEB">
      <w:pPr>
        <w:pStyle w:val="TtuloTablaING"/>
      </w:pPr>
      <w:bookmarkStart w:id="59" w:name="_Toc168166549"/>
      <w:r>
        <w:t>Tabla 3.6.</w:t>
      </w:r>
      <w:r>
        <w:br/>
        <w:t>Caso de uso CU02</w:t>
      </w:r>
      <w:bookmarkEnd w:id="59"/>
    </w:p>
    <w:tbl>
      <w:tblPr>
        <w:tblStyle w:val="Tablanormal5"/>
        <w:tblW w:w="0" w:type="auto"/>
        <w:tblLook w:val="04A0" w:firstRow="1" w:lastRow="0" w:firstColumn="1" w:lastColumn="0" w:noHBand="0" w:noVBand="1"/>
      </w:tblPr>
      <w:tblGrid>
        <w:gridCol w:w="1668"/>
        <w:gridCol w:w="6976"/>
      </w:tblGrid>
      <w:tr w:rsidR="00D05DEB" w:rsidRPr="00B66BD3" w14:paraId="31BF997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B8829FC" w14:textId="16E6932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2</w:t>
            </w:r>
          </w:p>
        </w:tc>
      </w:tr>
      <w:tr w:rsidR="00D05DEB" w:rsidRPr="00B66BD3" w14:paraId="44D3BB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E6F456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C6F5E2" w14:textId="2A560EF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vadir</w:t>
            </w:r>
          </w:p>
        </w:tc>
      </w:tr>
      <w:tr w:rsidR="00D05DEB" w:rsidRPr="00B66BD3" w14:paraId="2DC7E5F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9BB439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01D4408" w14:textId="568E9C1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23DEC1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8CED0C8"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12C797F" w14:textId="435050AC" w:rsidR="00D05DEB" w:rsidRPr="00B66BD3" w:rsidRDefault="00331042" w:rsidP="00FC1949">
            <w:pPr>
              <w:cnfStyle w:val="000000100000" w:firstRow="0" w:lastRow="0" w:firstColumn="0" w:lastColumn="0" w:oddVBand="0" w:evenVBand="0" w:oddHBand="1" w:evenHBand="0" w:firstRowFirstColumn="0" w:firstRowLastColumn="0" w:lastRowFirstColumn="0" w:lastRowLastColumn="0"/>
            </w:pPr>
            <w:r>
              <w:t>El jugador puede realizar una esquiv</w:t>
            </w:r>
            <w:r w:rsidR="00437A8A">
              <w:t>a en la dirección en la que se está moviendo. Por ende, si el jugador está parado, no podrá evadir en ninguna dirección.</w:t>
            </w:r>
          </w:p>
        </w:tc>
      </w:tr>
    </w:tbl>
    <w:p w14:paraId="2BA3C3A7" w14:textId="77777777" w:rsidR="00D05DEB" w:rsidRDefault="00D05DEB" w:rsidP="005F7AAE"/>
    <w:p w14:paraId="201704C1" w14:textId="57B5DDC3" w:rsidR="00D05DEB" w:rsidRDefault="00D05DEB" w:rsidP="00D05DEB">
      <w:pPr>
        <w:pStyle w:val="TtuloTablaING"/>
      </w:pPr>
      <w:bookmarkStart w:id="60" w:name="_Toc168166550"/>
      <w:r>
        <w:lastRenderedPageBreak/>
        <w:t>Tabla 3.7.</w:t>
      </w:r>
      <w:r>
        <w:br/>
        <w:t>Caso de uso CU03</w:t>
      </w:r>
      <w:bookmarkEnd w:id="60"/>
    </w:p>
    <w:tbl>
      <w:tblPr>
        <w:tblStyle w:val="Tablanormal5"/>
        <w:tblW w:w="0" w:type="auto"/>
        <w:tblLook w:val="04A0" w:firstRow="1" w:lastRow="0" w:firstColumn="1" w:lastColumn="0" w:noHBand="0" w:noVBand="1"/>
      </w:tblPr>
      <w:tblGrid>
        <w:gridCol w:w="1668"/>
        <w:gridCol w:w="6976"/>
      </w:tblGrid>
      <w:tr w:rsidR="00D05DEB" w:rsidRPr="00B66BD3" w14:paraId="1843A7D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C544765" w14:textId="6F90CBC2"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3</w:t>
            </w:r>
          </w:p>
        </w:tc>
      </w:tr>
      <w:tr w:rsidR="00D05DEB" w:rsidRPr="00B66BD3" w14:paraId="2561DBA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68A94C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D7AA6E8" w14:textId="65A66334"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puntar el arma del PJ</w:t>
            </w:r>
          </w:p>
        </w:tc>
      </w:tr>
      <w:tr w:rsidR="00D05DEB" w:rsidRPr="00B66BD3" w14:paraId="4D872399"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633CF6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CA7D444" w14:textId="1695BB2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7C82254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6D77D4"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69AD24A" w14:textId="5B57AB55" w:rsidR="00D05DEB" w:rsidRPr="00B66BD3" w:rsidRDefault="00BC0485" w:rsidP="00FC1949">
            <w:pPr>
              <w:cnfStyle w:val="000000100000" w:firstRow="0" w:lastRow="0" w:firstColumn="0" w:lastColumn="0" w:oddVBand="0" w:evenVBand="0" w:oddHBand="1" w:evenHBand="0" w:firstRowFirstColumn="0" w:firstRowLastColumn="0" w:lastRowFirstColumn="0" w:lastRowLastColumn="0"/>
            </w:pPr>
            <w:r>
              <w:t xml:space="preserve">El personaje jugable apunta en </w:t>
            </w:r>
            <w:r w:rsidR="00693792">
              <w:t>la</w:t>
            </w:r>
            <w:r>
              <w:t xml:space="preserve"> dirección designada por una entrada </w:t>
            </w:r>
            <w:r w:rsidR="00693792">
              <w:t>que realiza el jugador.</w:t>
            </w:r>
          </w:p>
        </w:tc>
      </w:tr>
    </w:tbl>
    <w:p w14:paraId="664C6153" w14:textId="77777777" w:rsidR="00D05DEB" w:rsidRDefault="00D05DEB" w:rsidP="005F7AAE"/>
    <w:p w14:paraId="719E124E" w14:textId="16A5D7F4" w:rsidR="00D05DEB" w:rsidRDefault="00D05DEB" w:rsidP="00D05DEB">
      <w:pPr>
        <w:pStyle w:val="TtuloTablaING"/>
      </w:pPr>
      <w:bookmarkStart w:id="61" w:name="_Toc168166551"/>
      <w:r>
        <w:t>Tabla 3.8.</w:t>
      </w:r>
      <w:r>
        <w:br/>
        <w:t>Caso de uso CU04</w:t>
      </w:r>
      <w:bookmarkEnd w:id="61"/>
    </w:p>
    <w:tbl>
      <w:tblPr>
        <w:tblStyle w:val="Tablanormal5"/>
        <w:tblW w:w="0" w:type="auto"/>
        <w:tblLook w:val="04A0" w:firstRow="1" w:lastRow="0" w:firstColumn="1" w:lastColumn="0" w:noHBand="0" w:noVBand="1"/>
      </w:tblPr>
      <w:tblGrid>
        <w:gridCol w:w="1668"/>
        <w:gridCol w:w="6976"/>
      </w:tblGrid>
      <w:tr w:rsidR="00D05DEB" w:rsidRPr="00B66BD3" w14:paraId="219B1D1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ED7A329" w14:textId="25B635A9"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4</w:t>
            </w:r>
          </w:p>
        </w:tc>
      </w:tr>
      <w:tr w:rsidR="00D05DEB" w:rsidRPr="00B66BD3" w14:paraId="1D11159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6B78984"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A237374" w14:textId="0D8E7D9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isparar proyectil</w:t>
            </w:r>
          </w:p>
        </w:tc>
      </w:tr>
      <w:tr w:rsidR="00D05DEB" w:rsidRPr="00B66BD3" w14:paraId="1CA514C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37508C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BDEC7D6" w14:textId="0B86509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2169691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41B5E21"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28F6DC2D" w14:textId="6F107E2A" w:rsidR="00D05DEB" w:rsidRPr="00B66BD3" w:rsidRDefault="00693792" w:rsidP="00FC1949">
            <w:pPr>
              <w:cnfStyle w:val="000000100000" w:firstRow="0" w:lastRow="0" w:firstColumn="0" w:lastColumn="0" w:oddVBand="0" w:evenVBand="0" w:oddHBand="1" w:evenHBand="0" w:firstRowFirstColumn="0" w:firstRowLastColumn="0" w:lastRowFirstColumn="0" w:lastRowLastColumn="0"/>
            </w:pPr>
            <w:r>
              <w:t xml:space="preserve">El </w:t>
            </w:r>
            <w:r w:rsidR="00C41D42">
              <w:t>PJ</w:t>
            </w:r>
            <w:r>
              <w:t xml:space="preserve"> del jugador dispara </w:t>
            </w:r>
            <w:r w:rsidR="00C41D42">
              <w:t>un proyectil en la dirección en la que está apuntando su arma. Este proyectil sigue una trayectoria recta hasta colisionar con un objeto del entorno o un enemigo.</w:t>
            </w:r>
          </w:p>
        </w:tc>
      </w:tr>
    </w:tbl>
    <w:p w14:paraId="4D5CE7F3" w14:textId="77777777" w:rsidR="00D05DEB" w:rsidRDefault="00D05DEB" w:rsidP="005F7AAE"/>
    <w:p w14:paraId="6BEBDFFC" w14:textId="0A8EF3EA" w:rsidR="00D05DEB" w:rsidRDefault="00D05DEB" w:rsidP="00D05DEB">
      <w:pPr>
        <w:pStyle w:val="TtuloTablaING"/>
      </w:pPr>
      <w:bookmarkStart w:id="62" w:name="_Toc168166552"/>
      <w:r>
        <w:t>Tabla 3.9.</w:t>
      </w:r>
      <w:r>
        <w:br/>
        <w:t>Caso de uso CU05</w:t>
      </w:r>
      <w:bookmarkEnd w:id="62"/>
    </w:p>
    <w:tbl>
      <w:tblPr>
        <w:tblStyle w:val="Tablanormal5"/>
        <w:tblW w:w="0" w:type="auto"/>
        <w:tblLook w:val="04A0" w:firstRow="1" w:lastRow="0" w:firstColumn="1" w:lastColumn="0" w:noHBand="0" w:noVBand="1"/>
      </w:tblPr>
      <w:tblGrid>
        <w:gridCol w:w="1668"/>
        <w:gridCol w:w="6976"/>
      </w:tblGrid>
      <w:tr w:rsidR="00D05DEB" w:rsidRPr="00B66BD3" w14:paraId="38D2723F"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862292E" w14:textId="63DC012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5</w:t>
            </w:r>
          </w:p>
        </w:tc>
      </w:tr>
      <w:tr w:rsidR="00D05DEB" w:rsidRPr="00B66BD3" w14:paraId="7121700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75BEFD"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C2CE386" w14:textId="7E990D49"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urar al PJ</w:t>
            </w:r>
          </w:p>
        </w:tc>
      </w:tr>
      <w:tr w:rsidR="00D05DEB" w:rsidRPr="00B66BD3" w14:paraId="5984BB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AD2DEE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6BD5C24" w14:textId="3DC3A0C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4DD29A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134ED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3C59430" w14:textId="0B7553FB" w:rsidR="00D05DEB" w:rsidRPr="00B66BD3" w:rsidRDefault="00C41D42" w:rsidP="00FC1949">
            <w:pPr>
              <w:cnfStyle w:val="000000100000" w:firstRow="0" w:lastRow="0" w:firstColumn="0" w:lastColumn="0" w:oddVBand="0" w:evenVBand="0" w:oddHBand="1" w:evenHBand="0" w:firstRowFirstColumn="0" w:firstRowLastColumn="0" w:lastRowFirstColumn="0" w:lastRowLastColumn="0"/>
            </w:pPr>
            <w:r>
              <w:t>El jugador puede restablecer parcial o completamente sus puntos de vida, haciendo uso de algún objeto consumible, que puede ser encontrado por el escenario.</w:t>
            </w:r>
          </w:p>
        </w:tc>
      </w:tr>
    </w:tbl>
    <w:p w14:paraId="5DC92C09" w14:textId="77777777" w:rsidR="00D05DEB" w:rsidRDefault="00D05DEB" w:rsidP="005F7AAE"/>
    <w:p w14:paraId="78481077" w14:textId="405836A4" w:rsidR="001E4774" w:rsidRDefault="001E4774" w:rsidP="001E4774">
      <w:pPr>
        <w:pStyle w:val="TtuloTablaING"/>
      </w:pPr>
      <w:bookmarkStart w:id="63" w:name="_Toc168166553"/>
      <w:r>
        <w:t>Tabla 3.10.</w:t>
      </w:r>
      <w:r>
        <w:br/>
        <w:t>Caso de uso CU06</w:t>
      </w:r>
      <w:bookmarkEnd w:id="63"/>
    </w:p>
    <w:tbl>
      <w:tblPr>
        <w:tblStyle w:val="Tablanormal5"/>
        <w:tblW w:w="0" w:type="auto"/>
        <w:tblLook w:val="04A0" w:firstRow="1" w:lastRow="0" w:firstColumn="1" w:lastColumn="0" w:noHBand="0" w:noVBand="1"/>
      </w:tblPr>
      <w:tblGrid>
        <w:gridCol w:w="1668"/>
        <w:gridCol w:w="6976"/>
      </w:tblGrid>
      <w:tr w:rsidR="00D05DEB" w:rsidRPr="00B66BD3" w14:paraId="23B9625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6925A" w14:textId="7502F80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6</w:t>
            </w:r>
          </w:p>
        </w:tc>
      </w:tr>
      <w:tr w:rsidR="00D05DEB" w:rsidRPr="00B66BD3" w14:paraId="2849AB2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9FE365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8776AD1" w14:textId="0E40B48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PJ</w:t>
            </w:r>
          </w:p>
        </w:tc>
      </w:tr>
      <w:tr w:rsidR="00D05DEB" w:rsidRPr="00B66BD3" w14:paraId="247BC955"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D376E67"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2933597" w14:textId="24FC78A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B31FAF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BE795CD"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3E6A9DBC" w14:textId="118CAF03" w:rsidR="00D05DEB" w:rsidRPr="00B66BD3" w:rsidRDefault="00C41D42" w:rsidP="00FC1949">
            <w:pPr>
              <w:cnfStyle w:val="000000100000" w:firstRow="0" w:lastRow="0" w:firstColumn="0" w:lastColumn="0" w:oddVBand="0" w:evenVBand="0" w:oddHBand="1" w:evenHBand="0" w:firstRowFirstColumn="0" w:firstRowLastColumn="0" w:lastRowFirstColumn="0" w:lastRowLastColumn="0"/>
            </w:pPr>
            <w:r>
              <w:t xml:space="preserve">El personaje del jugador puede ser dañado por </w:t>
            </w:r>
            <w:r w:rsidR="007940FA">
              <w:t>alguna fuente externa, como el impacto de un proyectil enemigo. Al ser dañado, se reducen sus puntos de salud una cantidad determinada por el daño ocasionado por la fuente externa.</w:t>
            </w:r>
          </w:p>
        </w:tc>
      </w:tr>
    </w:tbl>
    <w:p w14:paraId="50E9B605" w14:textId="77777777" w:rsidR="00D05DEB" w:rsidRDefault="00D05DEB" w:rsidP="005F7AAE"/>
    <w:p w14:paraId="18555FEE" w14:textId="77777777" w:rsidR="007940FA" w:rsidRDefault="007940FA" w:rsidP="005F7AAE"/>
    <w:p w14:paraId="2B9E95AA" w14:textId="77777777" w:rsidR="007940FA" w:rsidRDefault="007940FA" w:rsidP="005F7AAE"/>
    <w:p w14:paraId="74154446" w14:textId="4C6A4DD6" w:rsidR="001E4774" w:rsidRDefault="001E4774" w:rsidP="001E4774">
      <w:pPr>
        <w:pStyle w:val="TtuloTablaING"/>
      </w:pPr>
      <w:bookmarkStart w:id="64" w:name="_Toc168166554"/>
      <w:r>
        <w:lastRenderedPageBreak/>
        <w:t>Tabla 3.11.</w:t>
      </w:r>
      <w:r>
        <w:br/>
        <w:t>Caso de uso CU07</w:t>
      </w:r>
      <w:bookmarkEnd w:id="64"/>
    </w:p>
    <w:tbl>
      <w:tblPr>
        <w:tblStyle w:val="Tablanormal5"/>
        <w:tblW w:w="0" w:type="auto"/>
        <w:tblLook w:val="04A0" w:firstRow="1" w:lastRow="0" w:firstColumn="1" w:lastColumn="0" w:noHBand="0" w:noVBand="1"/>
      </w:tblPr>
      <w:tblGrid>
        <w:gridCol w:w="1668"/>
        <w:gridCol w:w="6976"/>
      </w:tblGrid>
      <w:tr w:rsidR="00D05DEB" w:rsidRPr="00B66BD3" w14:paraId="26412D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4B0307D" w14:textId="27EA136C"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7</w:t>
            </w:r>
          </w:p>
        </w:tc>
      </w:tr>
      <w:tr w:rsidR="00D05DEB" w:rsidRPr="00B66BD3" w14:paraId="1F248DA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D8933E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398FCBD" w14:textId="7BC1BDA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PJ</w:t>
            </w:r>
          </w:p>
        </w:tc>
      </w:tr>
      <w:tr w:rsidR="00D05DEB" w:rsidRPr="00B66BD3" w14:paraId="5505A21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5AA22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80B4FEB" w14:textId="2808538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6473B46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293822"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C5B4505" w14:textId="161E279E" w:rsidR="0054786D" w:rsidRPr="00B66BD3" w:rsidRDefault="001D3940" w:rsidP="00FC1949">
            <w:pPr>
              <w:cnfStyle w:val="000000100000" w:firstRow="0" w:lastRow="0" w:firstColumn="0" w:lastColumn="0" w:oddVBand="0" w:evenVBand="0" w:oddHBand="1" w:evenHBand="0" w:firstRowFirstColumn="0" w:firstRowLastColumn="0" w:lastRowFirstColumn="0" w:lastRowLastColumn="0"/>
            </w:pPr>
            <w:r>
              <w:t xml:space="preserve">Cuando el jugador recibe daño y los puntos de salud de su personaje se agotan (sus puntos de vida actuales son inferiores o igual a 0), el jugador pierde el control de su personaje </w:t>
            </w:r>
            <w:r w:rsidR="0054786D">
              <w:t xml:space="preserve">y </w:t>
            </w:r>
            <w:r>
              <w:t>desaparece de la escena.</w:t>
            </w:r>
            <w:r w:rsidR="0054786D">
              <w:t xml:space="preserve"> La ejecución de este caso de uso desencadena también la ejecución del caso de uso CU08.</w:t>
            </w:r>
          </w:p>
        </w:tc>
      </w:tr>
    </w:tbl>
    <w:p w14:paraId="48555773" w14:textId="77777777" w:rsidR="00D05DEB" w:rsidRDefault="00D05DEB" w:rsidP="005F7AAE"/>
    <w:p w14:paraId="7ACB756F" w14:textId="33808FDA" w:rsidR="001E4774" w:rsidRDefault="001E4774" w:rsidP="001E4774">
      <w:pPr>
        <w:pStyle w:val="TtuloTablaING"/>
      </w:pPr>
      <w:bookmarkStart w:id="65" w:name="_Toc168166555"/>
      <w:r>
        <w:t>Tabla 3.12.</w:t>
      </w:r>
      <w:r>
        <w:br/>
        <w:t>Caso de uso CU08</w:t>
      </w:r>
      <w:bookmarkEnd w:id="65"/>
    </w:p>
    <w:p w14:paraId="115B68AD" w14:textId="77777777" w:rsidR="001E4774" w:rsidRDefault="001E4774" w:rsidP="005F7AAE"/>
    <w:tbl>
      <w:tblPr>
        <w:tblStyle w:val="Tablanormal5"/>
        <w:tblW w:w="0" w:type="auto"/>
        <w:tblLook w:val="04A0" w:firstRow="1" w:lastRow="0" w:firstColumn="1" w:lastColumn="0" w:noHBand="0" w:noVBand="1"/>
      </w:tblPr>
      <w:tblGrid>
        <w:gridCol w:w="1668"/>
        <w:gridCol w:w="6976"/>
      </w:tblGrid>
      <w:tr w:rsidR="00D05DEB" w:rsidRPr="00B66BD3" w14:paraId="6BF58390"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F813C5D" w14:textId="3CF4279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8</w:t>
            </w:r>
          </w:p>
        </w:tc>
      </w:tr>
      <w:tr w:rsidR="00D05DEB" w:rsidRPr="00B66BD3" w14:paraId="06E986B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4C52BF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B3477EC" w14:textId="31BD2ED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der la partida</w:t>
            </w:r>
          </w:p>
        </w:tc>
      </w:tr>
      <w:tr w:rsidR="00D05DEB" w:rsidRPr="00B66BD3" w14:paraId="24989704"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7E2804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7604DE1" w14:textId="698C27F2"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4E3922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CE64BF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9FD48EC" w14:textId="47E0AFBD" w:rsidR="00D05DEB" w:rsidRPr="00B66BD3" w:rsidRDefault="0054786D" w:rsidP="00FC1949">
            <w:pPr>
              <w:cnfStyle w:val="000000100000" w:firstRow="0" w:lastRow="0" w:firstColumn="0" w:lastColumn="0" w:oddVBand="0" w:evenVBand="0" w:oddHBand="1" w:evenHBand="0" w:firstRowFirstColumn="0" w:firstRowLastColumn="0" w:lastRowFirstColumn="0" w:lastRowLastColumn="0"/>
            </w:pPr>
            <w:r>
              <w:t xml:space="preserve">Cuando el personaje del jugador fallece (se ejecuta el caso de uso CU07), el </w:t>
            </w:r>
            <w:r w:rsidR="00051D9D">
              <w:t>sistema indica visualmente el fin de la partida, permitiendo al jugador volver al menú de inicio.</w:t>
            </w:r>
          </w:p>
        </w:tc>
      </w:tr>
    </w:tbl>
    <w:p w14:paraId="39D1A8E4" w14:textId="77777777" w:rsidR="00D05DEB" w:rsidRDefault="00D05DEB" w:rsidP="005F7AAE"/>
    <w:p w14:paraId="42C584E1" w14:textId="3F9A5D0B" w:rsidR="001E4774" w:rsidRDefault="001E4774" w:rsidP="001E4774">
      <w:pPr>
        <w:pStyle w:val="TtuloTablaING"/>
      </w:pPr>
      <w:bookmarkStart w:id="66" w:name="_Toc168166556"/>
      <w:r>
        <w:t>Tabla 3.13.</w:t>
      </w:r>
      <w:r>
        <w:br/>
        <w:t>Caso de uso CU09</w:t>
      </w:r>
      <w:bookmarkEnd w:id="66"/>
    </w:p>
    <w:tbl>
      <w:tblPr>
        <w:tblStyle w:val="Tablanormal5"/>
        <w:tblW w:w="0" w:type="auto"/>
        <w:tblLook w:val="04A0" w:firstRow="1" w:lastRow="0" w:firstColumn="1" w:lastColumn="0" w:noHBand="0" w:noVBand="1"/>
      </w:tblPr>
      <w:tblGrid>
        <w:gridCol w:w="1668"/>
        <w:gridCol w:w="6976"/>
      </w:tblGrid>
      <w:tr w:rsidR="00D05DEB" w:rsidRPr="00B66BD3" w14:paraId="5817FA9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58345C2" w14:textId="1C76ADAE"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9</w:t>
            </w:r>
          </w:p>
        </w:tc>
      </w:tr>
      <w:tr w:rsidR="00D05DEB" w:rsidRPr="00B66BD3" w14:paraId="6B942EE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AF662C1"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9375A68" w14:textId="322BB7D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Ganar la partida</w:t>
            </w:r>
          </w:p>
        </w:tc>
      </w:tr>
      <w:tr w:rsidR="00D05DEB" w:rsidRPr="00B66BD3" w14:paraId="1C296F7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ED76B8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9458C70" w14:textId="756DDAC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5430337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A60CB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9426BDA" w14:textId="66F78130" w:rsidR="00D05DEB" w:rsidRPr="00B66BD3" w:rsidRDefault="00051D9D" w:rsidP="00FC1949">
            <w:pPr>
              <w:cnfStyle w:val="000000100000" w:firstRow="0" w:lastRow="0" w:firstColumn="0" w:lastColumn="0" w:oddVBand="0" w:evenVBand="0" w:oddHBand="1" w:evenHBand="0" w:firstRowFirstColumn="0" w:firstRowLastColumn="0" w:lastRowFirstColumn="0" w:lastRowLastColumn="0"/>
            </w:pPr>
            <w:r>
              <w:t>Cuando el jugador llega a un punto específico del escenario, que se considera como la meta o salida, el sistema le muestra de manera visual el fin de la partida, habiendo cumplido el objetivo del juego.</w:t>
            </w:r>
          </w:p>
        </w:tc>
      </w:tr>
    </w:tbl>
    <w:p w14:paraId="15218000" w14:textId="77777777" w:rsidR="00D05DEB" w:rsidRDefault="00D05DEB" w:rsidP="005F7AAE"/>
    <w:p w14:paraId="43972872" w14:textId="17ADF4E4" w:rsidR="001E4774" w:rsidRDefault="001E4774" w:rsidP="001E4774">
      <w:pPr>
        <w:pStyle w:val="TtuloTablaING"/>
      </w:pPr>
      <w:bookmarkStart w:id="67" w:name="_Toc168166557"/>
      <w:r>
        <w:t>Tabla 3.14.</w:t>
      </w:r>
      <w:r>
        <w:br/>
        <w:t>Caso de uso CU10</w:t>
      </w:r>
      <w:bookmarkEnd w:id="67"/>
    </w:p>
    <w:tbl>
      <w:tblPr>
        <w:tblStyle w:val="Tablanormal5"/>
        <w:tblW w:w="0" w:type="auto"/>
        <w:tblLook w:val="04A0" w:firstRow="1" w:lastRow="0" w:firstColumn="1" w:lastColumn="0" w:noHBand="0" w:noVBand="1"/>
      </w:tblPr>
      <w:tblGrid>
        <w:gridCol w:w="1668"/>
        <w:gridCol w:w="6976"/>
      </w:tblGrid>
      <w:tr w:rsidR="00D05DEB" w:rsidRPr="00B66BD3" w14:paraId="1F632B8A"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FD7A85F" w14:textId="44CA51E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0</w:t>
            </w:r>
          </w:p>
        </w:tc>
      </w:tr>
      <w:tr w:rsidR="00D05DEB" w:rsidRPr="00B66BD3" w14:paraId="6378470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A8A1D9B"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F9EA04B" w14:textId="464573C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al menú principal</w:t>
            </w:r>
          </w:p>
        </w:tc>
      </w:tr>
      <w:tr w:rsidR="00D05DEB" w:rsidRPr="00B66BD3" w14:paraId="60303A3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84A5D1F"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7E325DB" w14:textId="3DCF824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C4A943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536535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027A752" w14:textId="191EA5BC" w:rsidR="00D05DEB" w:rsidRPr="00B66BD3" w:rsidRDefault="00FD2D94" w:rsidP="00FC1949">
            <w:pPr>
              <w:cnfStyle w:val="000000100000" w:firstRow="0" w:lastRow="0" w:firstColumn="0" w:lastColumn="0" w:oddVBand="0" w:evenVBand="0" w:oddHBand="1" w:evenHBand="0" w:firstRowFirstColumn="0" w:firstRowLastColumn="0" w:lastRowFirstColumn="0" w:lastRowLastColumn="0"/>
            </w:pPr>
            <w:r>
              <w:t>El jugador puede salir al menú principal en cualquier punto de la partid</w:t>
            </w:r>
            <w:r w:rsidR="006E4B81">
              <w:t>a. Esto implica que el flujo de la partida actual termina sin guardarse el progreso actual, por lo que, cuando el jugador acceda nuevamente a alguno de los modos de juego, empezará una partida completamente distinta.</w:t>
            </w:r>
          </w:p>
        </w:tc>
      </w:tr>
    </w:tbl>
    <w:p w14:paraId="61BE6CAA" w14:textId="77777777" w:rsidR="00D05DEB" w:rsidRDefault="00D05DEB" w:rsidP="005F7AAE"/>
    <w:p w14:paraId="65948DFF" w14:textId="3DD411F6" w:rsidR="001E4774" w:rsidRDefault="001E4774" w:rsidP="001E4774">
      <w:pPr>
        <w:pStyle w:val="TtuloTablaING"/>
      </w:pPr>
      <w:bookmarkStart w:id="68" w:name="_Toc168166558"/>
      <w:r>
        <w:lastRenderedPageBreak/>
        <w:t>Tabla 3.15.</w:t>
      </w:r>
      <w:r>
        <w:br/>
        <w:t>Caso de uso CU11</w:t>
      </w:r>
      <w:bookmarkEnd w:id="68"/>
    </w:p>
    <w:tbl>
      <w:tblPr>
        <w:tblStyle w:val="Tablanormal5"/>
        <w:tblW w:w="0" w:type="auto"/>
        <w:tblLook w:val="04A0" w:firstRow="1" w:lastRow="0" w:firstColumn="1" w:lastColumn="0" w:noHBand="0" w:noVBand="1"/>
      </w:tblPr>
      <w:tblGrid>
        <w:gridCol w:w="1668"/>
        <w:gridCol w:w="6976"/>
      </w:tblGrid>
      <w:tr w:rsidR="00D05DEB" w:rsidRPr="00B66BD3" w14:paraId="290FAB8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EBB78A1" w14:textId="069691FF"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1</w:t>
            </w:r>
          </w:p>
        </w:tc>
      </w:tr>
      <w:tr w:rsidR="00D05DEB" w:rsidRPr="00B66BD3" w14:paraId="6BA2F7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335DB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29FE864" w14:textId="3D0C734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enemigo</w:t>
            </w:r>
          </w:p>
        </w:tc>
      </w:tr>
      <w:tr w:rsidR="00D05DEB" w:rsidRPr="00B66BD3" w14:paraId="28C4C25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6096B81"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26E33C5" w14:textId="5CDF398C"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0B5C4A1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F6153A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3D3471E" w14:textId="2AD4FB16" w:rsidR="00D05DEB" w:rsidRPr="00B66BD3" w:rsidRDefault="006E4B81" w:rsidP="00FC1949">
            <w:pPr>
              <w:cnfStyle w:val="000000100000" w:firstRow="0" w:lastRow="0" w:firstColumn="0" w:lastColumn="0" w:oddVBand="0" w:evenVBand="0" w:oddHBand="1" w:evenHBand="0" w:firstRowFirstColumn="0" w:firstRowLastColumn="0" w:lastRowFirstColumn="0" w:lastRowLastColumn="0"/>
            </w:pPr>
            <w:r>
              <w:t>Cuando los puntos de vida de un enemigo se agoten tras ser dañado, el sistema se encargará de eliminarlo de la escena, proporcionando al jugador una respuesta visual y/o sonora</w:t>
            </w:r>
            <w:r w:rsidR="00A96A01">
              <w:t>.</w:t>
            </w:r>
          </w:p>
        </w:tc>
      </w:tr>
    </w:tbl>
    <w:p w14:paraId="5C09D3B7" w14:textId="77777777" w:rsidR="00D05DEB" w:rsidRDefault="00D05DEB" w:rsidP="005F7AAE"/>
    <w:p w14:paraId="3862BAEC" w14:textId="6E48B4E9" w:rsidR="001E4774" w:rsidRDefault="001E4774" w:rsidP="001E4774">
      <w:pPr>
        <w:pStyle w:val="TtuloTablaING"/>
      </w:pPr>
      <w:bookmarkStart w:id="69" w:name="_Toc168166559"/>
      <w:r>
        <w:t>Tabla 3.16.</w:t>
      </w:r>
      <w:r>
        <w:br/>
        <w:t>Caso de uso CU12</w:t>
      </w:r>
      <w:bookmarkEnd w:id="69"/>
    </w:p>
    <w:tbl>
      <w:tblPr>
        <w:tblStyle w:val="Tablanormal5"/>
        <w:tblW w:w="0" w:type="auto"/>
        <w:tblLook w:val="04A0" w:firstRow="1" w:lastRow="0" w:firstColumn="1" w:lastColumn="0" w:noHBand="0" w:noVBand="1"/>
      </w:tblPr>
      <w:tblGrid>
        <w:gridCol w:w="1668"/>
        <w:gridCol w:w="6976"/>
      </w:tblGrid>
      <w:tr w:rsidR="00D05DEB" w:rsidRPr="00B66BD3" w14:paraId="3A9A69B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98125F9" w14:textId="4EA81A7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2</w:t>
            </w:r>
          </w:p>
        </w:tc>
      </w:tr>
      <w:tr w:rsidR="00D05DEB" w:rsidRPr="00B66BD3" w14:paraId="4CD23DD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0D599E5"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7DC3EE" w14:textId="0EB4F1C0"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enemigo</w:t>
            </w:r>
          </w:p>
        </w:tc>
      </w:tr>
      <w:tr w:rsidR="00D05DEB" w:rsidRPr="00B66BD3" w14:paraId="79ED0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89BBD7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9C0864D" w14:textId="4370643D"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EB845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602338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D805135" w14:textId="678CA314" w:rsidR="00D05DEB" w:rsidRPr="00B66BD3" w:rsidRDefault="00A96A01" w:rsidP="00FC1949">
            <w:pPr>
              <w:cnfStyle w:val="000000100000" w:firstRow="0" w:lastRow="0" w:firstColumn="0" w:lastColumn="0" w:oddVBand="0" w:evenVBand="0" w:oddHBand="1" w:evenHBand="0" w:firstRowFirstColumn="0" w:firstRowLastColumn="0" w:lastRowFirstColumn="0" w:lastRowLastColumn="0"/>
            </w:pPr>
            <w:r>
              <w:t>En el momento en el que un jugador logre impactar uno de los proyectiles disparados por su arma en un enemigo, este último sufrirá una reducción en sus puntos de vida actuales. Esta reducción será igual al daño del jugador.</w:t>
            </w:r>
          </w:p>
        </w:tc>
      </w:tr>
    </w:tbl>
    <w:p w14:paraId="001673BC" w14:textId="77777777" w:rsidR="00D05DEB" w:rsidRDefault="00D05DEB" w:rsidP="005F7AAE"/>
    <w:p w14:paraId="5A1C86ED" w14:textId="48467FD2" w:rsidR="001E4774" w:rsidRDefault="001E4774" w:rsidP="001E4774">
      <w:pPr>
        <w:pStyle w:val="TtuloTablaING"/>
      </w:pPr>
      <w:bookmarkStart w:id="70" w:name="_Toc168166560"/>
      <w:r>
        <w:t>Tabla 3.17.</w:t>
      </w:r>
      <w:r>
        <w:br/>
        <w:t>Caso de uso CU13</w:t>
      </w:r>
      <w:bookmarkEnd w:id="70"/>
    </w:p>
    <w:tbl>
      <w:tblPr>
        <w:tblStyle w:val="Tablanormal5"/>
        <w:tblW w:w="0" w:type="auto"/>
        <w:tblLook w:val="04A0" w:firstRow="1" w:lastRow="0" w:firstColumn="1" w:lastColumn="0" w:noHBand="0" w:noVBand="1"/>
      </w:tblPr>
      <w:tblGrid>
        <w:gridCol w:w="1668"/>
        <w:gridCol w:w="6976"/>
      </w:tblGrid>
      <w:tr w:rsidR="00D05DEB" w:rsidRPr="00B66BD3" w14:paraId="550C31D9"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3447A14" w14:textId="45636B5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3</w:t>
            </w:r>
          </w:p>
        </w:tc>
      </w:tr>
      <w:tr w:rsidR="00D05DEB" w:rsidRPr="00B66BD3" w14:paraId="752C5D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FE130D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D1B8E3C" w14:textId="14174392"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tacar al PJ</w:t>
            </w:r>
          </w:p>
        </w:tc>
      </w:tr>
      <w:tr w:rsidR="00D05DEB" w:rsidRPr="00B66BD3" w14:paraId="0B5E9BA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20713F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49536A8" w14:textId="6D74BF1A"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41F7230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78640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468C26B" w14:textId="4A745C45" w:rsidR="00D05DEB" w:rsidRPr="00B66BD3" w:rsidRDefault="00A96A01" w:rsidP="00FC1949">
            <w:pPr>
              <w:cnfStyle w:val="000000100000" w:firstRow="0" w:lastRow="0" w:firstColumn="0" w:lastColumn="0" w:oddVBand="0" w:evenVBand="0" w:oddHBand="1" w:evenHBand="0" w:firstRowFirstColumn="0" w:firstRowLastColumn="0" w:lastRowFirstColumn="0" w:lastRowLastColumn="0"/>
            </w:pPr>
            <w:r>
              <w:t xml:space="preserve">Un enemigo puede atacar al personaje de un jugador </w:t>
            </w:r>
            <w:r w:rsidR="00B72491">
              <w:t>de diversas formas distintas, ya sea golpeándole directamente o atacándole desde la distancia.</w:t>
            </w:r>
          </w:p>
        </w:tc>
      </w:tr>
    </w:tbl>
    <w:p w14:paraId="0E192BC1" w14:textId="77777777" w:rsidR="00D05DEB" w:rsidRDefault="00D05DEB" w:rsidP="005F7AAE"/>
    <w:p w14:paraId="14851161" w14:textId="05E421BF" w:rsidR="001E4774" w:rsidRDefault="001E4774" w:rsidP="001E4774">
      <w:pPr>
        <w:pStyle w:val="TtuloTablaING"/>
      </w:pPr>
      <w:bookmarkStart w:id="71" w:name="_Toc168166561"/>
      <w:r>
        <w:t>Tabla 3.18.</w:t>
      </w:r>
      <w:r>
        <w:br/>
        <w:t>Caso de uso CU14</w:t>
      </w:r>
      <w:bookmarkEnd w:id="71"/>
    </w:p>
    <w:tbl>
      <w:tblPr>
        <w:tblStyle w:val="Tablanormal5"/>
        <w:tblW w:w="0" w:type="auto"/>
        <w:tblLook w:val="04A0" w:firstRow="1" w:lastRow="0" w:firstColumn="1" w:lastColumn="0" w:noHBand="0" w:noVBand="1"/>
      </w:tblPr>
      <w:tblGrid>
        <w:gridCol w:w="1668"/>
        <w:gridCol w:w="6976"/>
      </w:tblGrid>
      <w:tr w:rsidR="00D05DEB" w:rsidRPr="00B66BD3" w14:paraId="4D338FF8"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684BC2B" w14:textId="15EF9E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4</w:t>
            </w:r>
          </w:p>
        </w:tc>
      </w:tr>
      <w:tr w:rsidR="00D05DEB" w:rsidRPr="00B66BD3" w14:paraId="3AF60CA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E26E87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5B13975" w14:textId="64C3A52A"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seguir al PJ</w:t>
            </w:r>
          </w:p>
        </w:tc>
      </w:tr>
      <w:tr w:rsidR="00D05DEB" w:rsidRPr="00B66BD3" w14:paraId="451FA3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C4F4F2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99BB29A" w14:textId="311387C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0F379C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9C977C6"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104D1DA" w14:textId="469B2480" w:rsidR="00D05DEB" w:rsidRPr="00B66BD3" w:rsidRDefault="00F50EA0" w:rsidP="00FC1949">
            <w:pPr>
              <w:cnfStyle w:val="000000100000" w:firstRow="0" w:lastRow="0" w:firstColumn="0" w:lastColumn="0" w:oddVBand="0" w:evenVBand="0" w:oddHBand="1" w:evenHBand="0" w:firstRowFirstColumn="0" w:firstRowLastColumn="0" w:lastRowFirstColumn="0" w:lastRowLastColumn="0"/>
            </w:pPr>
            <w:r>
              <w:t>Cuando un jugador entre en el rango de detección de un enemigo, este empezará a perseguir al primero, hasta que consiga asesinarlo o muera en el intento.</w:t>
            </w:r>
          </w:p>
        </w:tc>
      </w:tr>
    </w:tbl>
    <w:p w14:paraId="48FAF8F2" w14:textId="77777777" w:rsidR="00D05DEB" w:rsidRDefault="00D05DEB" w:rsidP="005F7AAE"/>
    <w:p w14:paraId="0D559B83" w14:textId="77777777" w:rsidR="00F50EA0" w:rsidRDefault="00F50EA0" w:rsidP="005F7AAE"/>
    <w:p w14:paraId="144B43C1" w14:textId="77777777" w:rsidR="00F50EA0" w:rsidRDefault="00F50EA0" w:rsidP="005F7AAE"/>
    <w:p w14:paraId="705200CE" w14:textId="10CCF0FC" w:rsidR="001E4774" w:rsidRDefault="001E4774" w:rsidP="001E4774">
      <w:pPr>
        <w:pStyle w:val="TtuloTablaING"/>
      </w:pPr>
      <w:bookmarkStart w:id="72" w:name="_Toc168166562"/>
      <w:r>
        <w:lastRenderedPageBreak/>
        <w:t>Tabla 3.19.</w:t>
      </w:r>
      <w:r>
        <w:br/>
        <w:t>Caso de uso CU15</w:t>
      </w:r>
      <w:bookmarkEnd w:id="72"/>
    </w:p>
    <w:tbl>
      <w:tblPr>
        <w:tblStyle w:val="Tablanormal5"/>
        <w:tblW w:w="0" w:type="auto"/>
        <w:tblLook w:val="04A0" w:firstRow="1" w:lastRow="0" w:firstColumn="1" w:lastColumn="0" w:noHBand="0" w:noVBand="1"/>
      </w:tblPr>
      <w:tblGrid>
        <w:gridCol w:w="1668"/>
        <w:gridCol w:w="6976"/>
      </w:tblGrid>
      <w:tr w:rsidR="00D05DEB" w:rsidRPr="00B66BD3" w14:paraId="49D91484"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6947F01" w14:textId="1848230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5</w:t>
            </w:r>
          </w:p>
        </w:tc>
      </w:tr>
      <w:tr w:rsidR="00D05DEB" w:rsidRPr="00B66BD3" w14:paraId="585A23DF"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7F4ECE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A318221" w14:textId="6FC3ED6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un jugador</w:t>
            </w:r>
          </w:p>
        </w:tc>
      </w:tr>
      <w:tr w:rsidR="00D05DEB" w:rsidRPr="00B66BD3" w14:paraId="4CC29A0D"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51F13D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448827B" w14:textId="51BDF150"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33FED7E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09CB7BE"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741D7C0" w14:textId="182B2A3D" w:rsidR="003F3F55" w:rsidRPr="00B66BD3" w:rsidRDefault="003F3F55" w:rsidP="00FC1949">
            <w:pPr>
              <w:cnfStyle w:val="000000100000" w:firstRow="0" w:lastRow="0" w:firstColumn="0" w:lastColumn="0" w:oddVBand="0" w:evenVBand="0" w:oddHBand="1" w:evenHBand="0" w:firstRowFirstColumn="0" w:firstRowLastColumn="0" w:lastRowFirstColumn="0" w:lastRowLastColumn="0"/>
            </w:pPr>
            <w:r>
              <w:t>Un jugador puede acceder al modo un jugador desde el menú principal del videojuego. Este modo le permite jugar sin conexión a Internet, accediendo directamente a una nueva partida en solitario.</w:t>
            </w:r>
          </w:p>
        </w:tc>
      </w:tr>
    </w:tbl>
    <w:p w14:paraId="56F65AAF" w14:textId="77777777" w:rsidR="00D05DEB" w:rsidRDefault="00D05DEB" w:rsidP="005F7AAE"/>
    <w:p w14:paraId="15993C1D" w14:textId="2A052078" w:rsidR="001E4774" w:rsidRDefault="001E4774" w:rsidP="001E4774">
      <w:pPr>
        <w:pStyle w:val="TtuloTablaING"/>
      </w:pPr>
      <w:bookmarkStart w:id="73" w:name="_Toc168166563"/>
      <w:r>
        <w:t>Tabla 3.20.</w:t>
      </w:r>
      <w:r>
        <w:br/>
        <w:t>Caso de uso CU16</w:t>
      </w:r>
      <w:bookmarkEnd w:id="73"/>
    </w:p>
    <w:tbl>
      <w:tblPr>
        <w:tblStyle w:val="Tablanormal5"/>
        <w:tblW w:w="0" w:type="auto"/>
        <w:tblLook w:val="04A0" w:firstRow="1" w:lastRow="0" w:firstColumn="1" w:lastColumn="0" w:noHBand="0" w:noVBand="1"/>
      </w:tblPr>
      <w:tblGrid>
        <w:gridCol w:w="1668"/>
        <w:gridCol w:w="6976"/>
      </w:tblGrid>
      <w:tr w:rsidR="00D05DEB" w:rsidRPr="00B66BD3" w14:paraId="7940F1C3"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C233E" w14:textId="1B4425C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6</w:t>
            </w:r>
          </w:p>
        </w:tc>
      </w:tr>
      <w:tr w:rsidR="00D05DEB" w:rsidRPr="00B66BD3" w14:paraId="639DB8E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B87C9C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3551F47" w14:textId="2D083A4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de la aplicación</w:t>
            </w:r>
          </w:p>
        </w:tc>
      </w:tr>
      <w:tr w:rsidR="00D05DEB" w:rsidRPr="00B66BD3" w14:paraId="109249E2"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4CBC5D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871CB56" w14:textId="3E089C24"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r w:rsidR="003F3F55">
              <w:t>, cliente</w:t>
            </w:r>
          </w:p>
        </w:tc>
      </w:tr>
      <w:tr w:rsidR="00D05DEB" w:rsidRPr="00B66BD3" w14:paraId="398F2828"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72919F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ED5579E" w14:textId="1A53C5A0" w:rsidR="00D05DEB" w:rsidRPr="00B66BD3" w:rsidRDefault="003F3F55" w:rsidP="00FC1949">
            <w:pPr>
              <w:cnfStyle w:val="000000100000" w:firstRow="0" w:lastRow="0" w:firstColumn="0" w:lastColumn="0" w:oddVBand="0" w:evenVBand="0" w:oddHBand="1" w:evenHBand="0" w:firstRowFirstColumn="0" w:firstRowLastColumn="0" w:lastRowFirstColumn="0" w:lastRowLastColumn="0"/>
            </w:pPr>
            <w:r>
              <w:t>Un jugador puede interactuar con el sistema para cerrar la aplicación desde el menú principal, lo que finaliza completamente el proceso.</w:t>
            </w:r>
          </w:p>
        </w:tc>
      </w:tr>
    </w:tbl>
    <w:p w14:paraId="66E7AB78" w14:textId="77777777" w:rsidR="00D05DEB" w:rsidRDefault="00D05DEB" w:rsidP="005F7AAE"/>
    <w:p w14:paraId="12C8839B" w14:textId="31C13C1A" w:rsidR="001E4774" w:rsidRDefault="001E4774" w:rsidP="001E4774">
      <w:pPr>
        <w:pStyle w:val="TtuloTablaING"/>
      </w:pPr>
      <w:bookmarkStart w:id="74" w:name="_Toc168166564"/>
      <w:r>
        <w:t>Tabla 3.21.</w:t>
      </w:r>
      <w:r>
        <w:br/>
        <w:t>Caso de uso CU17</w:t>
      </w:r>
      <w:bookmarkEnd w:id="74"/>
    </w:p>
    <w:tbl>
      <w:tblPr>
        <w:tblStyle w:val="Tablanormal5"/>
        <w:tblW w:w="0" w:type="auto"/>
        <w:tblLook w:val="04A0" w:firstRow="1" w:lastRow="0" w:firstColumn="1" w:lastColumn="0" w:noHBand="0" w:noVBand="1"/>
      </w:tblPr>
      <w:tblGrid>
        <w:gridCol w:w="1668"/>
        <w:gridCol w:w="6976"/>
      </w:tblGrid>
      <w:tr w:rsidR="00D05DEB" w:rsidRPr="00B66BD3" w14:paraId="5CACBF7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170BA6E" w14:textId="192A49E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7</w:t>
            </w:r>
          </w:p>
        </w:tc>
      </w:tr>
      <w:tr w:rsidR="00D05DEB" w:rsidRPr="00B66BD3" w14:paraId="77F429B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A3AFAB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3B1681E" w14:textId="41ABFA1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multijugador</w:t>
            </w:r>
          </w:p>
        </w:tc>
      </w:tr>
      <w:tr w:rsidR="00D05DEB" w:rsidRPr="00B66BD3" w14:paraId="395B6976"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CF1B4E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FB54D19" w14:textId="6F56FDE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5F8247B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2E9A23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801FE36" w14:textId="377892AE"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Los jugadores pueden acceder al menú del modo multijugador desde el menú principal. El menú del modo multijugador permitirá a los jugadores crear o unirse a una sala de juego (CU18 y CU19), o regresar al menú principal.</w:t>
            </w:r>
          </w:p>
        </w:tc>
      </w:tr>
    </w:tbl>
    <w:p w14:paraId="4A3911BA" w14:textId="77777777" w:rsidR="00D05DEB" w:rsidRDefault="00D05DEB" w:rsidP="005F7AAE"/>
    <w:p w14:paraId="61251883" w14:textId="3C6CDC03" w:rsidR="001E4774" w:rsidRDefault="001E4774" w:rsidP="001E4774">
      <w:pPr>
        <w:pStyle w:val="TtuloTablaING"/>
      </w:pPr>
      <w:bookmarkStart w:id="75" w:name="_Toc168166565"/>
      <w:r>
        <w:t>Tabla 3.22.</w:t>
      </w:r>
      <w:r>
        <w:br/>
        <w:t>Caso de uso CU18</w:t>
      </w:r>
      <w:bookmarkEnd w:id="75"/>
    </w:p>
    <w:tbl>
      <w:tblPr>
        <w:tblStyle w:val="Tablanormal5"/>
        <w:tblW w:w="0" w:type="auto"/>
        <w:tblLook w:val="04A0" w:firstRow="1" w:lastRow="0" w:firstColumn="1" w:lastColumn="0" w:noHBand="0" w:noVBand="1"/>
      </w:tblPr>
      <w:tblGrid>
        <w:gridCol w:w="1668"/>
        <w:gridCol w:w="6976"/>
      </w:tblGrid>
      <w:tr w:rsidR="00D05DEB" w:rsidRPr="00B66BD3" w14:paraId="2D63749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5490577" w14:textId="6B57C230"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8</w:t>
            </w:r>
          </w:p>
        </w:tc>
      </w:tr>
      <w:tr w:rsidR="00D05DEB" w:rsidRPr="00B66BD3" w14:paraId="6366DCE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B7D37FF"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DDA1BBC" w14:textId="1F3C77B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rear una sala</w:t>
            </w:r>
          </w:p>
        </w:tc>
      </w:tr>
      <w:tr w:rsidR="00D05DEB" w:rsidRPr="00B66BD3" w14:paraId="32D2B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C36640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DA7A0DA" w14:textId="50C5253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5CA63C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92F3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597D3D3" w14:textId="77625A79"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Un jugador puede, desde el menú del modo multijugador, crear una sala. En este instante, este jugador pasará a ser el anfitrión de una partida. En esta sala el anfitrión tendrá en su poder un código identificador que podrá proporcionar a otro jugador para que se una a su sala de juego.</w:t>
            </w:r>
          </w:p>
        </w:tc>
      </w:tr>
    </w:tbl>
    <w:p w14:paraId="49073497" w14:textId="77777777" w:rsidR="00D05DEB" w:rsidRDefault="00D05DEB" w:rsidP="005F7AAE"/>
    <w:p w14:paraId="0F8403D3" w14:textId="77777777" w:rsidR="00A47311" w:rsidRDefault="00A47311" w:rsidP="005F7AAE"/>
    <w:p w14:paraId="3374EC9C" w14:textId="17E46CE5" w:rsidR="001E4774" w:rsidRDefault="001E4774" w:rsidP="001E4774">
      <w:pPr>
        <w:pStyle w:val="TtuloTablaING"/>
      </w:pPr>
      <w:bookmarkStart w:id="76" w:name="_Toc168166566"/>
      <w:r>
        <w:lastRenderedPageBreak/>
        <w:t>Tabla 3.23.</w:t>
      </w:r>
      <w:r>
        <w:br/>
        <w:t>Caso de uso CU19</w:t>
      </w:r>
      <w:bookmarkEnd w:id="76"/>
    </w:p>
    <w:tbl>
      <w:tblPr>
        <w:tblStyle w:val="Tablanormal5"/>
        <w:tblW w:w="0" w:type="auto"/>
        <w:tblLook w:val="04A0" w:firstRow="1" w:lastRow="0" w:firstColumn="1" w:lastColumn="0" w:noHBand="0" w:noVBand="1"/>
      </w:tblPr>
      <w:tblGrid>
        <w:gridCol w:w="1668"/>
        <w:gridCol w:w="6976"/>
      </w:tblGrid>
      <w:tr w:rsidR="00D05DEB" w:rsidRPr="00B66BD3" w14:paraId="7677A83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42DA74A" w14:textId="111F1F5B"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9</w:t>
            </w:r>
          </w:p>
        </w:tc>
      </w:tr>
      <w:tr w:rsidR="00D05DEB" w:rsidRPr="00B66BD3" w14:paraId="4471FFF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77DE44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AB79F1" w14:textId="62466127"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Unirse a una sala</w:t>
            </w:r>
          </w:p>
        </w:tc>
      </w:tr>
      <w:tr w:rsidR="00D05DEB" w:rsidRPr="00B66BD3" w14:paraId="104EBE7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474C83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F32F0DA" w14:textId="34BA4E3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Cliente</w:t>
            </w:r>
          </w:p>
        </w:tc>
      </w:tr>
      <w:tr w:rsidR="00D05DEB" w:rsidRPr="00B66BD3" w14:paraId="5566B03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7EE1BB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4AA5409" w14:textId="07949D81" w:rsidR="00D05DEB" w:rsidRPr="00B66BD3" w:rsidRDefault="00A47311" w:rsidP="00FC1949">
            <w:pPr>
              <w:cnfStyle w:val="000000100000" w:firstRow="0" w:lastRow="0" w:firstColumn="0" w:lastColumn="0" w:oddVBand="0" w:evenVBand="0" w:oddHBand="1" w:evenHBand="0" w:firstRowFirstColumn="0" w:firstRowLastColumn="0" w:lastRowFirstColumn="0" w:lastRowLastColumn="0"/>
            </w:pPr>
            <w:r>
              <w:t>Un jugador podrá unirse a una sala de juego desde el menú del modo multijugador, introduciendo un identificador proporcionado por el jugador que ha creado la sala a la que se está intentando unir.</w:t>
            </w:r>
          </w:p>
        </w:tc>
      </w:tr>
    </w:tbl>
    <w:p w14:paraId="59DEF43F" w14:textId="77777777" w:rsidR="00D05DEB" w:rsidRDefault="00D05DEB" w:rsidP="005F7AAE"/>
    <w:p w14:paraId="7399AA3D" w14:textId="0F982C1B" w:rsidR="001E4774" w:rsidRDefault="001E4774" w:rsidP="001E4774">
      <w:pPr>
        <w:pStyle w:val="TtuloTablaING"/>
      </w:pPr>
      <w:bookmarkStart w:id="77" w:name="_Toc168166567"/>
      <w:r>
        <w:t>Tabla 3.24.</w:t>
      </w:r>
      <w:r>
        <w:br/>
        <w:t>Caso de uso CU20</w:t>
      </w:r>
      <w:bookmarkEnd w:id="77"/>
    </w:p>
    <w:tbl>
      <w:tblPr>
        <w:tblStyle w:val="Tablanormal5"/>
        <w:tblW w:w="0" w:type="auto"/>
        <w:tblLook w:val="04A0" w:firstRow="1" w:lastRow="0" w:firstColumn="1" w:lastColumn="0" w:noHBand="0" w:noVBand="1"/>
      </w:tblPr>
      <w:tblGrid>
        <w:gridCol w:w="1668"/>
        <w:gridCol w:w="6976"/>
      </w:tblGrid>
      <w:tr w:rsidR="00D05DEB" w:rsidRPr="00B66BD3" w14:paraId="7630A0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7280ABD" w14:textId="5FB7A755"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20</w:t>
            </w:r>
          </w:p>
        </w:tc>
      </w:tr>
      <w:tr w:rsidR="00D05DEB" w:rsidRPr="00B66BD3" w14:paraId="216D587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29844EE"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6994808" w14:textId="0D10BDF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stablecerse como listo</w:t>
            </w:r>
          </w:p>
        </w:tc>
      </w:tr>
      <w:tr w:rsidR="00D05DEB" w:rsidRPr="00B66BD3" w14:paraId="6122EC3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AE8775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33847AF" w14:textId="58417BC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21D608F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3CC426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1E1B8BFC" w14:textId="0A8FC8CF" w:rsidR="00D05DEB" w:rsidRPr="00B66BD3" w:rsidRDefault="00D47213" w:rsidP="00FC1949">
            <w:pPr>
              <w:cnfStyle w:val="000000100000" w:firstRow="0" w:lastRow="0" w:firstColumn="0" w:lastColumn="0" w:oddVBand="0" w:evenVBand="0" w:oddHBand="1" w:evenHBand="0" w:firstRowFirstColumn="0" w:firstRowLastColumn="0" w:lastRowFirstColumn="0" w:lastRowLastColumn="0"/>
            </w:pPr>
            <w:r>
              <w:t>Cuando un jugador se haya unido a una sala, podrá establecer su estado a “listo”. Una vez todos los jugadores de la sala hayan ejecutado esta acción, se cargará la escena de juego y este dará comienzo.</w:t>
            </w:r>
          </w:p>
        </w:tc>
      </w:tr>
    </w:tbl>
    <w:p w14:paraId="464D68AD" w14:textId="77777777" w:rsidR="00D05DEB" w:rsidRPr="001663A7" w:rsidRDefault="00D05DEB" w:rsidP="005F7AAE"/>
    <w:p w14:paraId="6C683A54" w14:textId="339693DA" w:rsidR="00C470E4" w:rsidRPr="009828E2" w:rsidRDefault="004201DA" w:rsidP="00F46D5A">
      <w:pPr>
        <w:pStyle w:val="Epgrafe"/>
        <w:numPr>
          <w:ilvl w:val="1"/>
          <w:numId w:val="12"/>
        </w:numPr>
      </w:pPr>
      <w:bookmarkStart w:id="78" w:name="_Toc168166657"/>
      <w:bookmarkEnd w:id="44"/>
      <w:r>
        <w:t>Especificación de requisitos de software</w:t>
      </w:r>
      <w:bookmarkEnd w:id="78"/>
    </w:p>
    <w:p w14:paraId="2E2C48AC" w14:textId="61BEEAD3" w:rsidR="0053367A" w:rsidRDefault="009003DC" w:rsidP="0053367A">
      <w:r>
        <w:t>Cada requisito se especifica con una tabla como la que se encuentra a continuación:</w:t>
      </w:r>
    </w:p>
    <w:p w14:paraId="5F7C3A61" w14:textId="1840B014" w:rsidR="009003DC" w:rsidRDefault="009003DC" w:rsidP="009003DC">
      <w:pPr>
        <w:pStyle w:val="TtuloTablaING"/>
      </w:pPr>
      <w:bookmarkStart w:id="79" w:name="_Toc168166568"/>
      <w:r>
        <w:t>Tabla 3.</w:t>
      </w:r>
      <w:r w:rsidR="00070C57">
        <w:t>25.</w:t>
      </w:r>
      <w:r>
        <w:br/>
        <w:t>Plantilla de los Requisitos</w:t>
      </w:r>
      <w:bookmarkEnd w:id="79"/>
    </w:p>
    <w:tbl>
      <w:tblPr>
        <w:tblStyle w:val="Tabladelista6concolores"/>
        <w:tblW w:w="0" w:type="auto"/>
        <w:jc w:val="center"/>
        <w:tblLook w:val="0400" w:firstRow="0" w:lastRow="0" w:firstColumn="0" w:lastColumn="0" w:noHBand="0" w:noVBand="1"/>
      </w:tblPr>
      <w:tblGrid>
        <w:gridCol w:w="4322"/>
        <w:gridCol w:w="4322"/>
      </w:tblGrid>
      <w:tr w:rsidR="009003DC" w14:paraId="4900A26E"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E18D90" w14:textId="16BB54EF" w:rsidR="009003DC" w:rsidRDefault="009003DC" w:rsidP="009003DC">
            <w:r w:rsidRPr="009003DC">
              <w:rPr>
                <w:b/>
                <w:bCs/>
              </w:rPr>
              <w:t>Identificador:</w:t>
            </w:r>
            <w:r>
              <w:t xml:space="preserve"> </w:t>
            </w:r>
          </w:p>
        </w:tc>
      </w:tr>
      <w:tr w:rsidR="009003DC" w14:paraId="1E5C9F71" w14:textId="77777777" w:rsidTr="00034059">
        <w:trPr>
          <w:jc w:val="center"/>
        </w:trPr>
        <w:tc>
          <w:tcPr>
            <w:tcW w:w="8644" w:type="dxa"/>
            <w:gridSpan w:val="2"/>
          </w:tcPr>
          <w:p w14:paraId="59795271" w14:textId="77E13BAD" w:rsidR="009003DC" w:rsidRPr="009003DC" w:rsidRDefault="009003DC" w:rsidP="009003DC">
            <w:pPr>
              <w:rPr>
                <w:b/>
                <w:bCs/>
              </w:rPr>
            </w:pPr>
            <w:r w:rsidRPr="009003DC">
              <w:rPr>
                <w:b/>
                <w:bCs/>
              </w:rPr>
              <w:t>Descripción:</w:t>
            </w:r>
            <w:r w:rsidRPr="009003DC">
              <w:t xml:space="preserve"> </w:t>
            </w:r>
          </w:p>
        </w:tc>
      </w:tr>
      <w:tr w:rsidR="009003DC" w14:paraId="7195D51A"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7E61F9" w14:textId="4EFA6AD5" w:rsidR="009003DC" w:rsidRDefault="009003DC" w:rsidP="009003DC">
            <w:r w:rsidRPr="009003DC">
              <w:rPr>
                <w:b/>
                <w:bCs/>
              </w:rPr>
              <w:t>Prioridad:</w:t>
            </w:r>
            <w:r>
              <w:t xml:space="preserve"> </w:t>
            </w:r>
          </w:p>
        </w:tc>
        <w:tc>
          <w:tcPr>
            <w:tcW w:w="4322" w:type="dxa"/>
          </w:tcPr>
          <w:p w14:paraId="04815B3D" w14:textId="2BB61CAF" w:rsidR="009003DC" w:rsidRDefault="00034059" w:rsidP="009003DC">
            <w:r>
              <w:rPr>
                <w:b/>
                <w:bCs/>
              </w:rPr>
              <w:t>Necesidad</w:t>
            </w:r>
            <w:r w:rsidR="009003DC" w:rsidRPr="009003DC">
              <w:rPr>
                <w:b/>
                <w:bCs/>
              </w:rPr>
              <w:t>:</w:t>
            </w:r>
            <w:r w:rsidR="009003DC">
              <w:t xml:space="preserve"> </w:t>
            </w:r>
          </w:p>
        </w:tc>
      </w:tr>
      <w:tr w:rsidR="009003DC" w14:paraId="56840210" w14:textId="77777777" w:rsidTr="00034059">
        <w:trPr>
          <w:jc w:val="center"/>
        </w:trPr>
        <w:tc>
          <w:tcPr>
            <w:tcW w:w="4322" w:type="dxa"/>
          </w:tcPr>
          <w:p w14:paraId="78BB1E07" w14:textId="6365AF13" w:rsidR="009003DC" w:rsidRDefault="00034059" w:rsidP="009003DC">
            <w:r>
              <w:rPr>
                <w:b/>
                <w:bCs/>
              </w:rPr>
              <w:t>Verificabilidad</w:t>
            </w:r>
            <w:r w:rsidR="009003DC" w:rsidRPr="009003DC">
              <w:rPr>
                <w:b/>
                <w:bCs/>
              </w:rPr>
              <w:t>:</w:t>
            </w:r>
            <w:r w:rsidR="009003DC">
              <w:t xml:space="preserve"> </w:t>
            </w:r>
          </w:p>
        </w:tc>
        <w:tc>
          <w:tcPr>
            <w:tcW w:w="4322" w:type="dxa"/>
          </w:tcPr>
          <w:p w14:paraId="3D7BEEC6" w14:textId="30A970FA" w:rsidR="009003DC" w:rsidRPr="00917335" w:rsidRDefault="00917335" w:rsidP="009003DC">
            <w:pPr>
              <w:rPr>
                <w:b/>
                <w:bCs/>
              </w:rPr>
            </w:pPr>
            <w:r w:rsidRPr="00917335">
              <w:rPr>
                <w:b/>
                <w:bCs/>
              </w:rPr>
              <w:t>Casos de uso asociados:</w:t>
            </w:r>
            <w:r w:rsidRPr="00917335">
              <w:t xml:space="preserve"> </w:t>
            </w:r>
          </w:p>
        </w:tc>
      </w:tr>
    </w:tbl>
    <w:p w14:paraId="6538A8A5" w14:textId="18A4ADC2" w:rsidR="009003DC" w:rsidRDefault="00034059" w:rsidP="009003DC">
      <w:r>
        <w:t>Donde cada uno de los campos representa lo siguiente:</w:t>
      </w:r>
    </w:p>
    <w:p w14:paraId="0D55DFAF" w14:textId="305A2915" w:rsidR="00F13EB3" w:rsidRPr="00F13EB3" w:rsidRDefault="00034059" w:rsidP="00F13EB3">
      <w:pPr>
        <w:pStyle w:val="Prrafodelista"/>
        <w:numPr>
          <w:ilvl w:val="0"/>
          <w:numId w:val="37"/>
        </w:numPr>
        <w:rPr>
          <w:b/>
          <w:bCs/>
        </w:rPr>
      </w:pPr>
      <w:r w:rsidRPr="00034059">
        <w:rPr>
          <w:b/>
          <w:bCs/>
        </w:rPr>
        <w:t>Identificador:</w:t>
      </w:r>
      <w:r>
        <w:t xml:space="preserve"> representa la identificación del requisito</w:t>
      </w:r>
      <w:r w:rsidR="00F13EB3">
        <w:t xml:space="preserve"> con una cadena de caracteres con el formato </w:t>
      </w:r>
      <w:r w:rsidR="00F13EB3" w:rsidRPr="00F13EB3">
        <w:rPr>
          <w:i/>
          <w:iCs/>
        </w:rPr>
        <w:t>&lt;F/NF&gt;-&lt;U/S&gt;-&lt;C/R&gt;&lt;XXX&gt;</w:t>
      </w:r>
      <w:r w:rsidR="00F13EB3" w:rsidRPr="00F13EB3">
        <w:t>,</w:t>
      </w:r>
      <w:r w:rsidR="00F13EB3">
        <w:t xml:space="preserve"> donde:</w:t>
      </w:r>
    </w:p>
    <w:p w14:paraId="6A11CCB8" w14:textId="7A2DF553" w:rsidR="00F13EB3" w:rsidRPr="00F13EB3" w:rsidRDefault="00F13EB3" w:rsidP="00F13EB3">
      <w:pPr>
        <w:pStyle w:val="Prrafodelista"/>
        <w:numPr>
          <w:ilvl w:val="1"/>
          <w:numId w:val="37"/>
        </w:numPr>
        <w:rPr>
          <w:i/>
          <w:iCs/>
        </w:rPr>
      </w:pPr>
      <w:r w:rsidRPr="00F13EB3">
        <w:rPr>
          <w:i/>
          <w:iCs/>
        </w:rPr>
        <w:t>&lt;F/NF&gt;</w:t>
      </w:r>
    </w:p>
    <w:p w14:paraId="5FA6D08C" w14:textId="180CB45F" w:rsidR="00F13EB3" w:rsidRDefault="00F13EB3" w:rsidP="00F13EB3">
      <w:pPr>
        <w:pStyle w:val="Prrafodelista"/>
        <w:numPr>
          <w:ilvl w:val="2"/>
          <w:numId w:val="37"/>
        </w:numPr>
        <w:rPr>
          <w:b/>
          <w:bCs/>
        </w:rPr>
      </w:pPr>
      <w:r w:rsidRPr="00F13EB3">
        <w:rPr>
          <w:b/>
          <w:bCs/>
        </w:rPr>
        <w:t xml:space="preserve">F: </w:t>
      </w:r>
      <w:r w:rsidRPr="00F13EB3">
        <w:t>requisito funcional.</w:t>
      </w:r>
    </w:p>
    <w:p w14:paraId="37D7FAC6" w14:textId="2B15181E" w:rsidR="00F13EB3" w:rsidRPr="00F13EB3" w:rsidRDefault="00F13EB3" w:rsidP="00F13EB3">
      <w:pPr>
        <w:pStyle w:val="Prrafodelista"/>
        <w:numPr>
          <w:ilvl w:val="2"/>
          <w:numId w:val="37"/>
        </w:numPr>
        <w:rPr>
          <w:b/>
          <w:bCs/>
        </w:rPr>
      </w:pPr>
      <w:r>
        <w:rPr>
          <w:b/>
          <w:bCs/>
        </w:rPr>
        <w:t>NF:</w:t>
      </w:r>
      <w:r w:rsidRPr="00F13EB3">
        <w:t xml:space="preserve"> requisito no funcional.</w:t>
      </w:r>
    </w:p>
    <w:p w14:paraId="73A1F0A1" w14:textId="3593A195" w:rsidR="00F13EB3" w:rsidRPr="00F13EB3" w:rsidRDefault="00F13EB3" w:rsidP="00F13EB3">
      <w:pPr>
        <w:pStyle w:val="Prrafodelista"/>
        <w:numPr>
          <w:ilvl w:val="1"/>
          <w:numId w:val="37"/>
        </w:numPr>
        <w:rPr>
          <w:i/>
          <w:iCs/>
        </w:rPr>
      </w:pPr>
      <w:r w:rsidRPr="00F13EB3">
        <w:rPr>
          <w:i/>
          <w:iCs/>
        </w:rPr>
        <w:t>&lt;U/S&gt;</w:t>
      </w:r>
    </w:p>
    <w:p w14:paraId="5E8D30D5" w14:textId="354EC70E" w:rsidR="00F13EB3" w:rsidRPr="00F13EB3" w:rsidRDefault="00F13EB3" w:rsidP="00F13EB3">
      <w:pPr>
        <w:pStyle w:val="Prrafodelista"/>
        <w:numPr>
          <w:ilvl w:val="2"/>
          <w:numId w:val="37"/>
        </w:numPr>
        <w:rPr>
          <w:b/>
          <w:bCs/>
        </w:rPr>
      </w:pPr>
      <w:r>
        <w:rPr>
          <w:b/>
          <w:bCs/>
        </w:rPr>
        <w:t>U:</w:t>
      </w:r>
      <w:r>
        <w:t xml:space="preserve"> requisito de usuario.</w:t>
      </w:r>
    </w:p>
    <w:p w14:paraId="24639DDE" w14:textId="081118EE" w:rsidR="00F13EB3" w:rsidRPr="00F13EB3" w:rsidRDefault="00F13EB3" w:rsidP="00F13EB3">
      <w:pPr>
        <w:pStyle w:val="Prrafodelista"/>
        <w:numPr>
          <w:ilvl w:val="2"/>
          <w:numId w:val="37"/>
        </w:numPr>
        <w:rPr>
          <w:b/>
          <w:bCs/>
        </w:rPr>
      </w:pPr>
      <w:r>
        <w:rPr>
          <w:b/>
          <w:bCs/>
        </w:rPr>
        <w:t>S:</w:t>
      </w:r>
      <w:r>
        <w:t xml:space="preserve"> requisito d</w:t>
      </w:r>
      <w:r w:rsidR="004201DA">
        <w:t>el sistema</w:t>
      </w:r>
      <w:r>
        <w:t>.</w:t>
      </w:r>
    </w:p>
    <w:p w14:paraId="287568CE" w14:textId="7B569EB2" w:rsidR="00F13EB3" w:rsidRDefault="00F13EB3" w:rsidP="00F13EB3">
      <w:pPr>
        <w:pStyle w:val="Prrafodelista"/>
        <w:numPr>
          <w:ilvl w:val="1"/>
          <w:numId w:val="37"/>
        </w:numPr>
        <w:rPr>
          <w:i/>
          <w:iCs/>
        </w:rPr>
      </w:pPr>
      <w:r w:rsidRPr="00F13EB3">
        <w:rPr>
          <w:i/>
          <w:iCs/>
        </w:rPr>
        <w:t>&lt;C/R&gt;</w:t>
      </w:r>
    </w:p>
    <w:p w14:paraId="1FBD0B61" w14:textId="730EB16C" w:rsidR="00F13EB3" w:rsidRPr="00F13EB3" w:rsidRDefault="00F13EB3" w:rsidP="00F13EB3">
      <w:pPr>
        <w:pStyle w:val="Prrafodelista"/>
        <w:numPr>
          <w:ilvl w:val="2"/>
          <w:numId w:val="37"/>
        </w:numPr>
        <w:rPr>
          <w:i/>
          <w:iCs/>
        </w:rPr>
      </w:pPr>
      <w:r>
        <w:rPr>
          <w:b/>
          <w:bCs/>
        </w:rPr>
        <w:t>C:</w:t>
      </w:r>
      <w:r>
        <w:t xml:space="preserve"> requisito de capacidad.</w:t>
      </w:r>
    </w:p>
    <w:p w14:paraId="04B46B5F" w14:textId="408F6AAA" w:rsidR="00F13EB3" w:rsidRPr="00F13EB3" w:rsidRDefault="00F13EB3" w:rsidP="00F13EB3">
      <w:pPr>
        <w:pStyle w:val="Prrafodelista"/>
        <w:numPr>
          <w:ilvl w:val="2"/>
          <w:numId w:val="37"/>
        </w:numPr>
        <w:rPr>
          <w:i/>
          <w:iCs/>
        </w:rPr>
      </w:pPr>
      <w:r>
        <w:rPr>
          <w:b/>
          <w:bCs/>
        </w:rPr>
        <w:t>R:</w:t>
      </w:r>
      <w:r>
        <w:rPr>
          <w:i/>
          <w:iCs/>
        </w:rPr>
        <w:t xml:space="preserve"> </w:t>
      </w:r>
      <w:r w:rsidRPr="00F13EB3">
        <w:t>requisito de restricción.</w:t>
      </w:r>
    </w:p>
    <w:p w14:paraId="514F33F8" w14:textId="2594292D" w:rsidR="00F13EB3" w:rsidRDefault="00F13EB3" w:rsidP="00F13EB3">
      <w:pPr>
        <w:pStyle w:val="Prrafodelista"/>
        <w:numPr>
          <w:ilvl w:val="1"/>
          <w:numId w:val="37"/>
        </w:numPr>
        <w:rPr>
          <w:i/>
          <w:iCs/>
        </w:rPr>
      </w:pPr>
      <w:r w:rsidRPr="00F13EB3">
        <w:rPr>
          <w:i/>
          <w:iCs/>
        </w:rPr>
        <w:t>&lt;XXX&gt;</w:t>
      </w:r>
    </w:p>
    <w:p w14:paraId="51928C2E" w14:textId="199DABCC" w:rsidR="00F13EB3" w:rsidRPr="00F13EB3" w:rsidRDefault="00F13EB3" w:rsidP="00F13EB3">
      <w:pPr>
        <w:pStyle w:val="Prrafodelista"/>
        <w:numPr>
          <w:ilvl w:val="2"/>
          <w:numId w:val="37"/>
        </w:numPr>
        <w:rPr>
          <w:i/>
          <w:iCs/>
        </w:rPr>
      </w:pPr>
      <w:r>
        <w:lastRenderedPageBreak/>
        <w:t>Número identificador del requisito.</w:t>
      </w:r>
    </w:p>
    <w:p w14:paraId="7EC1E48F" w14:textId="50F68E20" w:rsidR="00F13EB3" w:rsidRPr="001700B3" w:rsidRDefault="001700B3" w:rsidP="00F13EB3">
      <w:pPr>
        <w:pStyle w:val="Prrafodelista"/>
        <w:numPr>
          <w:ilvl w:val="0"/>
          <w:numId w:val="37"/>
        </w:numPr>
        <w:rPr>
          <w:b/>
          <w:bCs/>
          <w:i/>
          <w:iCs/>
        </w:rPr>
      </w:pPr>
      <w:r w:rsidRPr="001700B3">
        <w:rPr>
          <w:b/>
          <w:bCs/>
        </w:rPr>
        <w:t>Descripción:</w:t>
      </w:r>
      <w:r>
        <w:t xml:space="preserve"> breve explicación del requisito.</w:t>
      </w:r>
    </w:p>
    <w:p w14:paraId="1A2BED80" w14:textId="5A408956" w:rsidR="001700B3" w:rsidRPr="003F2824" w:rsidRDefault="001700B3" w:rsidP="00F13EB3">
      <w:pPr>
        <w:pStyle w:val="Prrafodelista"/>
        <w:numPr>
          <w:ilvl w:val="0"/>
          <w:numId w:val="37"/>
        </w:numPr>
        <w:rPr>
          <w:b/>
          <w:bCs/>
          <w:i/>
          <w:iCs/>
        </w:rPr>
      </w:pPr>
      <w:r>
        <w:rPr>
          <w:b/>
          <w:bCs/>
        </w:rPr>
        <w:t>Prioridad:</w:t>
      </w:r>
      <w:r>
        <w:t xml:space="preserve"> indica la </w:t>
      </w:r>
      <w:r w:rsidR="003F2824">
        <w:t>preferencia del requisito sobre el resto. Obtiene los siguientes valores:</w:t>
      </w:r>
    </w:p>
    <w:p w14:paraId="7DACF848" w14:textId="70BAA42F" w:rsidR="003F2824" w:rsidRDefault="003F2824" w:rsidP="003F2824">
      <w:pPr>
        <w:pStyle w:val="Prrafodelista"/>
        <w:numPr>
          <w:ilvl w:val="1"/>
          <w:numId w:val="37"/>
        </w:numPr>
        <w:rPr>
          <w:b/>
          <w:bCs/>
          <w:i/>
          <w:iCs/>
        </w:rPr>
      </w:pPr>
      <w:r>
        <w:rPr>
          <w:b/>
          <w:bCs/>
        </w:rPr>
        <w:t>Alta.</w:t>
      </w:r>
      <w:r>
        <w:t xml:space="preserve"> El requerimiento es esencial para el funcionamiento del sistema y otros requisitos dependen de este.</w:t>
      </w:r>
    </w:p>
    <w:p w14:paraId="05E7C0C2" w14:textId="1CFC3E0E" w:rsidR="003F2824" w:rsidRPr="003F2824" w:rsidRDefault="003F2824" w:rsidP="003F2824">
      <w:pPr>
        <w:pStyle w:val="Prrafodelista"/>
        <w:numPr>
          <w:ilvl w:val="1"/>
          <w:numId w:val="37"/>
        </w:numPr>
        <w:rPr>
          <w:b/>
          <w:bCs/>
        </w:rPr>
      </w:pPr>
      <w:r w:rsidRPr="003F2824">
        <w:rPr>
          <w:b/>
          <w:bCs/>
        </w:rPr>
        <w:t>Media</w:t>
      </w:r>
      <w:r>
        <w:rPr>
          <w:b/>
          <w:bCs/>
        </w:rPr>
        <w:t>.</w:t>
      </w:r>
      <w:r>
        <w:t xml:space="preserve"> El requisito depende de otro de mayor prioridad y otros dependen de él.</w:t>
      </w:r>
    </w:p>
    <w:p w14:paraId="497CF181" w14:textId="44C10613" w:rsidR="003F2824" w:rsidRPr="003F2824" w:rsidRDefault="003F2824" w:rsidP="003F2824">
      <w:pPr>
        <w:pStyle w:val="Prrafodelista"/>
        <w:numPr>
          <w:ilvl w:val="1"/>
          <w:numId w:val="37"/>
        </w:numPr>
        <w:rPr>
          <w:b/>
          <w:bCs/>
        </w:rPr>
      </w:pPr>
      <w:r w:rsidRPr="003F2824">
        <w:rPr>
          <w:b/>
          <w:bCs/>
        </w:rPr>
        <w:t>Baja.</w:t>
      </w:r>
      <w:r>
        <w:t xml:space="preserve"> Nivel de prioridad más bajo. La realización del requisito no es fundamental o depende de otros requisitos de mayor prioridad.</w:t>
      </w:r>
    </w:p>
    <w:p w14:paraId="5549EF86" w14:textId="0666E2CA" w:rsidR="001700B3" w:rsidRPr="00AD7B02" w:rsidRDefault="001700B3" w:rsidP="00F13EB3">
      <w:pPr>
        <w:pStyle w:val="Prrafodelista"/>
        <w:numPr>
          <w:ilvl w:val="0"/>
          <w:numId w:val="37"/>
        </w:numPr>
        <w:rPr>
          <w:b/>
          <w:bCs/>
          <w:i/>
          <w:iCs/>
        </w:rPr>
      </w:pPr>
      <w:r>
        <w:rPr>
          <w:b/>
          <w:bCs/>
        </w:rPr>
        <w:t>Necesidad:</w:t>
      </w:r>
      <w:r>
        <w:t xml:space="preserve"> </w:t>
      </w:r>
      <w:r w:rsidR="003F2824">
        <w:t xml:space="preserve">representa la </w:t>
      </w:r>
      <w:r w:rsidR="00AD7B02">
        <w:t>obligatoriedad del requisito. Obtiene los siguientes valores:</w:t>
      </w:r>
    </w:p>
    <w:p w14:paraId="768004F7" w14:textId="1A13CFA0" w:rsidR="00AD7B02" w:rsidRPr="00AD7B02" w:rsidRDefault="00AD7B02" w:rsidP="00AD7B02">
      <w:pPr>
        <w:pStyle w:val="Prrafodelista"/>
        <w:numPr>
          <w:ilvl w:val="1"/>
          <w:numId w:val="37"/>
        </w:numPr>
        <w:rPr>
          <w:b/>
          <w:bCs/>
          <w:i/>
          <w:iCs/>
        </w:rPr>
      </w:pPr>
      <w:r>
        <w:rPr>
          <w:b/>
          <w:bCs/>
        </w:rPr>
        <w:t>Obligatorio:</w:t>
      </w:r>
      <w:r>
        <w:t xml:space="preserve"> el requisito es indispensable para el sistema.</w:t>
      </w:r>
    </w:p>
    <w:p w14:paraId="125312A5" w14:textId="14AE75EB" w:rsidR="00AD7B02" w:rsidRPr="00AD7B02" w:rsidRDefault="00AD7B02" w:rsidP="00AD7B02">
      <w:pPr>
        <w:pStyle w:val="Prrafodelista"/>
        <w:numPr>
          <w:ilvl w:val="1"/>
          <w:numId w:val="37"/>
        </w:numPr>
        <w:rPr>
          <w:b/>
          <w:bCs/>
          <w:i/>
          <w:iCs/>
        </w:rPr>
      </w:pPr>
      <w:r w:rsidRPr="00AD7B02">
        <w:rPr>
          <w:b/>
          <w:bCs/>
        </w:rPr>
        <w:t>Opcional:</w:t>
      </w:r>
      <w:r w:rsidRPr="00AD7B02">
        <w:t xml:space="preserve"> </w:t>
      </w:r>
      <w:r>
        <w:t>representa una característica optativa del sistema.</w:t>
      </w:r>
    </w:p>
    <w:p w14:paraId="5A41E997" w14:textId="016CD80A" w:rsidR="001700B3" w:rsidRPr="001700B3" w:rsidRDefault="001700B3" w:rsidP="00F13EB3">
      <w:pPr>
        <w:pStyle w:val="Prrafodelista"/>
        <w:numPr>
          <w:ilvl w:val="0"/>
          <w:numId w:val="37"/>
        </w:numPr>
        <w:rPr>
          <w:b/>
          <w:bCs/>
          <w:i/>
          <w:iCs/>
        </w:rPr>
      </w:pPr>
      <w:r>
        <w:rPr>
          <w:b/>
          <w:bCs/>
        </w:rPr>
        <w:t>Verificabilidad:</w:t>
      </w:r>
      <w:r>
        <w:t xml:space="preserve"> indica si el requisito se puede verificar con un plan de pruebas. Puede obtener los siguientes valores:</w:t>
      </w:r>
    </w:p>
    <w:p w14:paraId="2B1575BA" w14:textId="7DFC48A5" w:rsidR="001700B3" w:rsidRPr="001700B3" w:rsidRDefault="001700B3" w:rsidP="001700B3">
      <w:pPr>
        <w:pStyle w:val="Prrafodelista"/>
        <w:numPr>
          <w:ilvl w:val="1"/>
          <w:numId w:val="37"/>
        </w:numPr>
        <w:rPr>
          <w:b/>
          <w:bCs/>
          <w:i/>
          <w:iCs/>
        </w:rPr>
      </w:pPr>
      <w:r>
        <w:rPr>
          <w:b/>
          <w:bCs/>
        </w:rPr>
        <w:t>Total:</w:t>
      </w:r>
      <w:r>
        <w:t xml:space="preserve"> se puede verificar en su totalidad mediante un plan de pruebas.</w:t>
      </w:r>
    </w:p>
    <w:p w14:paraId="2E3211C3" w14:textId="4829958B" w:rsidR="001700B3" w:rsidRPr="001700B3" w:rsidRDefault="001700B3" w:rsidP="001700B3">
      <w:pPr>
        <w:pStyle w:val="Prrafodelista"/>
        <w:numPr>
          <w:ilvl w:val="1"/>
          <w:numId w:val="37"/>
        </w:numPr>
        <w:rPr>
          <w:b/>
          <w:bCs/>
          <w:i/>
          <w:iCs/>
        </w:rPr>
      </w:pPr>
      <w:r>
        <w:rPr>
          <w:b/>
          <w:bCs/>
        </w:rPr>
        <w:t>Parcial:</w:t>
      </w:r>
      <w:r>
        <w:t xml:space="preserve"> no se puede verificar en su totalidad su correcto funcionamiento.</w:t>
      </w:r>
    </w:p>
    <w:p w14:paraId="5707ED82" w14:textId="76D67703" w:rsidR="001700B3" w:rsidRPr="00337D62" w:rsidRDefault="001700B3" w:rsidP="001700B3">
      <w:pPr>
        <w:pStyle w:val="Prrafodelista"/>
        <w:numPr>
          <w:ilvl w:val="1"/>
          <w:numId w:val="37"/>
        </w:numPr>
        <w:rPr>
          <w:b/>
          <w:bCs/>
          <w:i/>
          <w:iCs/>
        </w:rPr>
      </w:pPr>
      <w:r>
        <w:rPr>
          <w:b/>
          <w:bCs/>
        </w:rPr>
        <w:t>Nula:</w:t>
      </w:r>
      <w:r>
        <w:t xml:space="preserve"> no es posible verificar el requisito en base a las pruebas.</w:t>
      </w:r>
    </w:p>
    <w:p w14:paraId="6F71C453" w14:textId="5EE452DD" w:rsidR="00337D62" w:rsidRPr="001700B3" w:rsidRDefault="00337D62" w:rsidP="00337D62">
      <w:pPr>
        <w:pStyle w:val="Prrafodelista"/>
        <w:numPr>
          <w:ilvl w:val="0"/>
          <w:numId w:val="37"/>
        </w:numPr>
        <w:rPr>
          <w:b/>
          <w:bCs/>
          <w:i/>
          <w:iCs/>
        </w:rPr>
      </w:pPr>
      <w:r>
        <w:rPr>
          <w:b/>
          <w:bCs/>
        </w:rPr>
        <w:t>Casos de uso asociados:</w:t>
      </w:r>
      <w:r>
        <w:t xml:space="preserve"> indica el identificador de los casos de uso asociados al requisito.</w:t>
      </w:r>
    </w:p>
    <w:p w14:paraId="62C5249C" w14:textId="48C6AB7C" w:rsidR="00C470E4" w:rsidRPr="009828E2" w:rsidRDefault="00C470E4" w:rsidP="00F46D5A">
      <w:pPr>
        <w:pStyle w:val="Epgrafe"/>
        <w:numPr>
          <w:ilvl w:val="2"/>
          <w:numId w:val="12"/>
        </w:numPr>
      </w:pPr>
      <w:bookmarkStart w:id="80" w:name="_Toc166609924"/>
      <w:bookmarkStart w:id="81" w:name="_Toc168166658"/>
      <w:r w:rsidRPr="009828E2">
        <w:t xml:space="preserve">Requisitos </w:t>
      </w:r>
      <w:bookmarkEnd w:id="80"/>
      <w:r w:rsidR="009003DC">
        <w:t>funcionales</w:t>
      </w:r>
      <w:bookmarkEnd w:id="81"/>
    </w:p>
    <w:p w14:paraId="5B4A06CB" w14:textId="76A682F6" w:rsidR="0053367A" w:rsidRDefault="00835774" w:rsidP="009003DC">
      <w:r>
        <w:t xml:space="preserve">A continuación, se van a listar todos los requisitos funcionales especificados para este proyecto. </w:t>
      </w:r>
    </w:p>
    <w:p w14:paraId="326A586F" w14:textId="6C7CC2E0" w:rsidR="00337D62" w:rsidRDefault="00337D62" w:rsidP="00337D62">
      <w:pPr>
        <w:pStyle w:val="TtuloTablaING"/>
      </w:pPr>
      <w:bookmarkStart w:id="82" w:name="_Toc168166569"/>
      <w:r>
        <w:t>Tabla 3.26.</w:t>
      </w:r>
      <w:r>
        <w:br/>
        <w:t>Requisito F-U-C01</w:t>
      </w:r>
      <w:bookmarkEnd w:id="82"/>
    </w:p>
    <w:tbl>
      <w:tblPr>
        <w:tblStyle w:val="Tabladelista6concolores"/>
        <w:tblW w:w="0" w:type="auto"/>
        <w:jc w:val="center"/>
        <w:tblLook w:val="0400" w:firstRow="0" w:lastRow="0" w:firstColumn="0" w:lastColumn="0" w:noHBand="0" w:noVBand="1"/>
      </w:tblPr>
      <w:tblGrid>
        <w:gridCol w:w="4322"/>
        <w:gridCol w:w="4322"/>
      </w:tblGrid>
      <w:tr w:rsidR="00337D62" w14:paraId="163DBA3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4CF780F" w14:textId="094CF4BA" w:rsidR="00337D62" w:rsidRDefault="00337D62" w:rsidP="00133C32">
            <w:r w:rsidRPr="009003DC">
              <w:rPr>
                <w:b/>
                <w:bCs/>
              </w:rPr>
              <w:t>Identificador:</w:t>
            </w:r>
            <w:r>
              <w:t xml:space="preserve"> F-U-C01</w:t>
            </w:r>
          </w:p>
        </w:tc>
      </w:tr>
      <w:tr w:rsidR="00337D62" w14:paraId="53199AF7" w14:textId="77777777" w:rsidTr="00133C32">
        <w:trPr>
          <w:jc w:val="center"/>
        </w:trPr>
        <w:tc>
          <w:tcPr>
            <w:tcW w:w="8644" w:type="dxa"/>
            <w:gridSpan w:val="2"/>
          </w:tcPr>
          <w:p w14:paraId="591D462A" w14:textId="649A212D" w:rsidR="00337D62" w:rsidRPr="009003DC" w:rsidRDefault="00337D62" w:rsidP="00133C32">
            <w:pPr>
              <w:rPr>
                <w:b/>
                <w:bCs/>
              </w:rPr>
            </w:pPr>
            <w:r w:rsidRPr="009003DC">
              <w:rPr>
                <w:b/>
                <w:bCs/>
              </w:rPr>
              <w:t>Descripción:</w:t>
            </w:r>
            <w:r w:rsidRPr="009003DC">
              <w:t xml:space="preserve"> </w:t>
            </w:r>
            <w:r>
              <w:t>El jugador deberá poder mover su personaje jugable por el escenario mediante una señal de entrada.</w:t>
            </w:r>
          </w:p>
        </w:tc>
      </w:tr>
      <w:tr w:rsidR="00337D62" w14:paraId="348088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85ACA2D" w14:textId="2E928156" w:rsidR="00337D62" w:rsidRDefault="00337D62" w:rsidP="00133C32">
            <w:r w:rsidRPr="009003DC">
              <w:rPr>
                <w:b/>
                <w:bCs/>
              </w:rPr>
              <w:t>Prioridad:</w:t>
            </w:r>
            <w:r>
              <w:t xml:space="preserve"> Alta</w:t>
            </w:r>
          </w:p>
        </w:tc>
        <w:tc>
          <w:tcPr>
            <w:tcW w:w="4322" w:type="dxa"/>
          </w:tcPr>
          <w:p w14:paraId="6E0AEF05" w14:textId="6431269A" w:rsidR="00337D62" w:rsidRDefault="00337D62" w:rsidP="00133C32">
            <w:r>
              <w:rPr>
                <w:b/>
                <w:bCs/>
              </w:rPr>
              <w:t>Necesidad</w:t>
            </w:r>
            <w:r w:rsidRPr="009003DC">
              <w:rPr>
                <w:b/>
                <w:bCs/>
              </w:rPr>
              <w:t>:</w:t>
            </w:r>
            <w:r>
              <w:t xml:space="preserve"> Obligatorio</w:t>
            </w:r>
          </w:p>
        </w:tc>
      </w:tr>
      <w:tr w:rsidR="00337D62" w14:paraId="529CEFCB" w14:textId="77777777" w:rsidTr="00133C32">
        <w:trPr>
          <w:jc w:val="center"/>
        </w:trPr>
        <w:tc>
          <w:tcPr>
            <w:tcW w:w="4322" w:type="dxa"/>
          </w:tcPr>
          <w:p w14:paraId="41FCCAED" w14:textId="4ACEF43A" w:rsidR="00337D62" w:rsidRDefault="00337D62" w:rsidP="00133C32">
            <w:r>
              <w:rPr>
                <w:b/>
                <w:bCs/>
              </w:rPr>
              <w:t>Verificabilidad</w:t>
            </w:r>
            <w:r w:rsidRPr="009003DC">
              <w:rPr>
                <w:b/>
                <w:bCs/>
              </w:rPr>
              <w:t>:</w:t>
            </w:r>
            <w:r>
              <w:t xml:space="preserve"> Total</w:t>
            </w:r>
          </w:p>
        </w:tc>
        <w:tc>
          <w:tcPr>
            <w:tcW w:w="4322" w:type="dxa"/>
          </w:tcPr>
          <w:p w14:paraId="1A01D033" w14:textId="13BA364A" w:rsidR="00337D62" w:rsidRPr="00917335" w:rsidRDefault="00337D62" w:rsidP="00133C32">
            <w:pPr>
              <w:rPr>
                <w:b/>
                <w:bCs/>
              </w:rPr>
            </w:pPr>
            <w:r w:rsidRPr="00917335">
              <w:rPr>
                <w:b/>
                <w:bCs/>
              </w:rPr>
              <w:t>Casos de uso asociados:</w:t>
            </w:r>
            <w:r w:rsidRPr="00917335">
              <w:t xml:space="preserve"> </w:t>
            </w:r>
            <w:r>
              <w:t>CU01</w:t>
            </w:r>
          </w:p>
        </w:tc>
      </w:tr>
    </w:tbl>
    <w:p w14:paraId="4D743E9A" w14:textId="77777777" w:rsidR="004F709C" w:rsidRDefault="004F709C" w:rsidP="009003DC"/>
    <w:p w14:paraId="294E53A2" w14:textId="68554608" w:rsidR="00337D62" w:rsidRDefault="00337D62" w:rsidP="00337D62">
      <w:pPr>
        <w:pStyle w:val="TtuloTablaING"/>
      </w:pPr>
      <w:bookmarkStart w:id="83" w:name="_Toc168166570"/>
      <w:r>
        <w:t>Tabla 3.27.</w:t>
      </w:r>
      <w:r>
        <w:br/>
        <w:t>Requisito F-S-R02</w:t>
      </w:r>
      <w:bookmarkEnd w:id="83"/>
    </w:p>
    <w:tbl>
      <w:tblPr>
        <w:tblStyle w:val="Tabladelista6concolores"/>
        <w:tblW w:w="0" w:type="auto"/>
        <w:jc w:val="center"/>
        <w:tblLook w:val="0400" w:firstRow="0" w:lastRow="0" w:firstColumn="0" w:lastColumn="0" w:noHBand="0" w:noVBand="1"/>
      </w:tblPr>
      <w:tblGrid>
        <w:gridCol w:w="4322"/>
        <w:gridCol w:w="4322"/>
      </w:tblGrid>
      <w:tr w:rsidR="00337D62" w14:paraId="23FCFE9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CEB2526" w14:textId="2A6C7F2B" w:rsidR="00337D62" w:rsidRDefault="00337D62" w:rsidP="00133C32">
            <w:r w:rsidRPr="009003DC">
              <w:rPr>
                <w:b/>
                <w:bCs/>
              </w:rPr>
              <w:t>Identificador:</w:t>
            </w:r>
            <w:r>
              <w:t xml:space="preserve"> F-S-R02</w:t>
            </w:r>
          </w:p>
        </w:tc>
      </w:tr>
      <w:tr w:rsidR="00337D62" w14:paraId="493E7C95" w14:textId="77777777" w:rsidTr="00133C32">
        <w:trPr>
          <w:jc w:val="center"/>
        </w:trPr>
        <w:tc>
          <w:tcPr>
            <w:tcW w:w="8644" w:type="dxa"/>
            <w:gridSpan w:val="2"/>
          </w:tcPr>
          <w:p w14:paraId="3BBFD440" w14:textId="0B7C7600" w:rsidR="00337D62" w:rsidRPr="009003DC" w:rsidRDefault="00337D62" w:rsidP="00133C32">
            <w:pPr>
              <w:rPr>
                <w:b/>
                <w:bCs/>
              </w:rPr>
            </w:pPr>
            <w:r w:rsidRPr="009003DC">
              <w:rPr>
                <w:b/>
                <w:bCs/>
              </w:rPr>
              <w:t>Descripción:</w:t>
            </w:r>
            <w:r w:rsidRPr="009003DC">
              <w:t xml:space="preserve"> </w:t>
            </w:r>
            <w:r w:rsidRPr="00337D62">
              <w:t>El sistema deberá controlar el movimiento de los personajes del juego, para que nunca realicen movimientos inválidos.</w:t>
            </w:r>
          </w:p>
        </w:tc>
      </w:tr>
      <w:tr w:rsidR="00337D62" w14:paraId="6FA3D1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D3E3817" w14:textId="77777777" w:rsidR="00337D62" w:rsidRDefault="00337D62" w:rsidP="00133C32">
            <w:r w:rsidRPr="009003DC">
              <w:rPr>
                <w:b/>
                <w:bCs/>
              </w:rPr>
              <w:t>Prioridad:</w:t>
            </w:r>
            <w:r>
              <w:t xml:space="preserve"> Alta</w:t>
            </w:r>
          </w:p>
        </w:tc>
        <w:tc>
          <w:tcPr>
            <w:tcW w:w="4322" w:type="dxa"/>
          </w:tcPr>
          <w:p w14:paraId="56FAD3FF" w14:textId="77777777" w:rsidR="00337D62" w:rsidRDefault="00337D62" w:rsidP="00133C32">
            <w:r>
              <w:rPr>
                <w:b/>
                <w:bCs/>
              </w:rPr>
              <w:t>Necesidad</w:t>
            </w:r>
            <w:r w:rsidRPr="009003DC">
              <w:rPr>
                <w:b/>
                <w:bCs/>
              </w:rPr>
              <w:t>:</w:t>
            </w:r>
            <w:r>
              <w:t xml:space="preserve"> Obligatorio</w:t>
            </w:r>
          </w:p>
        </w:tc>
      </w:tr>
      <w:tr w:rsidR="00337D62" w14:paraId="52698737" w14:textId="77777777" w:rsidTr="00133C32">
        <w:trPr>
          <w:jc w:val="center"/>
        </w:trPr>
        <w:tc>
          <w:tcPr>
            <w:tcW w:w="4322" w:type="dxa"/>
          </w:tcPr>
          <w:p w14:paraId="7AA5283E" w14:textId="77777777" w:rsidR="00337D62" w:rsidRDefault="00337D62" w:rsidP="00133C32">
            <w:r>
              <w:rPr>
                <w:b/>
                <w:bCs/>
              </w:rPr>
              <w:t>Verificabilidad</w:t>
            </w:r>
            <w:r w:rsidRPr="009003DC">
              <w:rPr>
                <w:b/>
                <w:bCs/>
              </w:rPr>
              <w:t>:</w:t>
            </w:r>
            <w:r>
              <w:t xml:space="preserve"> Total</w:t>
            </w:r>
          </w:p>
        </w:tc>
        <w:tc>
          <w:tcPr>
            <w:tcW w:w="4322" w:type="dxa"/>
          </w:tcPr>
          <w:p w14:paraId="2D05CBD5" w14:textId="77777777" w:rsidR="00337D62" w:rsidRPr="00917335" w:rsidRDefault="00337D62" w:rsidP="00133C32">
            <w:pPr>
              <w:rPr>
                <w:b/>
                <w:bCs/>
              </w:rPr>
            </w:pPr>
            <w:r w:rsidRPr="00917335">
              <w:rPr>
                <w:b/>
                <w:bCs/>
              </w:rPr>
              <w:t>Casos de uso asociados:</w:t>
            </w:r>
            <w:r w:rsidRPr="00917335">
              <w:t xml:space="preserve"> </w:t>
            </w:r>
            <w:r>
              <w:t>CU01</w:t>
            </w:r>
          </w:p>
        </w:tc>
      </w:tr>
    </w:tbl>
    <w:p w14:paraId="4943BF3F" w14:textId="77777777" w:rsidR="004F709C" w:rsidRDefault="004F709C" w:rsidP="00671C12"/>
    <w:p w14:paraId="58C881C9" w14:textId="1F575B6E" w:rsidR="00337D62" w:rsidRDefault="00337D62" w:rsidP="00337D62">
      <w:pPr>
        <w:pStyle w:val="TtuloTablaING"/>
      </w:pPr>
      <w:bookmarkStart w:id="84" w:name="_Toc168166571"/>
      <w:r>
        <w:t>Tabla 3.28.</w:t>
      </w:r>
      <w:r>
        <w:br/>
        <w:t xml:space="preserve">Requisito </w:t>
      </w:r>
      <w:r w:rsidRPr="00337D62">
        <w:t>F-U-C</w:t>
      </w:r>
      <w:r>
        <w:t>0</w:t>
      </w:r>
      <w:r w:rsidRPr="00337D62">
        <w:t>3</w:t>
      </w:r>
      <w:bookmarkEnd w:id="84"/>
    </w:p>
    <w:tbl>
      <w:tblPr>
        <w:tblStyle w:val="Tabladelista6concolores"/>
        <w:tblW w:w="0" w:type="auto"/>
        <w:jc w:val="center"/>
        <w:tblLook w:val="0400" w:firstRow="0" w:lastRow="0" w:firstColumn="0" w:lastColumn="0" w:noHBand="0" w:noVBand="1"/>
      </w:tblPr>
      <w:tblGrid>
        <w:gridCol w:w="4322"/>
        <w:gridCol w:w="4322"/>
      </w:tblGrid>
      <w:tr w:rsidR="00337D62" w14:paraId="57805C5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27DE1A" w14:textId="755B5763" w:rsidR="00337D62" w:rsidRDefault="00337D62" w:rsidP="00133C32">
            <w:r w:rsidRPr="009003DC">
              <w:rPr>
                <w:b/>
                <w:bCs/>
              </w:rPr>
              <w:t>Identificador:</w:t>
            </w:r>
            <w:r>
              <w:t xml:space="preserve"> </w:t>
            </w:r>
            <w:r w:rsidRPr="00337D62">
              <w:t>F-U-C</w:t>
            </w:r>
            <w:r>
              <w:t>0</w:t>
            </w:r>
            <w:r w:rsidRPr="00337D62">
              <w:t>3</w:t>
            </w:r>
          </w:p>
        </w:tc>
      </w:tr>
      <w:tr w:rsidR="00337D62" w14:paraId="1026BF34" w14:textId="77777777" w:rsidTr="00133C32">
        <w:trPr>
          <w:jc w:val="center"/>
        </w:trPr>
        <w:tc>
          <w:tcPr>
            <w:tcW w:w="8644" w:type="dxa"/>
            <w:gridSpan w:val="2"/>
          </w:tcPr>
          <w:p w14:paraId="72646294" w14:textId="173E6AD4" w:rsidR="00337D62" w:rsidRPr="009003DC" w:rsidRDefault="00337D62" w:rsidP="00133C32">
            <w:pPr>
              <w:rPr>
                <w:b/>
                <w:bCs/>
              </w:rPr>
            </w:pPr>
            <w:r w:rsidRPr="009003DC">
              <w:rPr>
                <w:b/>
                <w:bCs/>
              </w:rPr>
              <w:t>Descripción:</w:t>
            </w:r>
            <w:r w:rsidRPr="009003DC">
              <w:t xml:space="preserve"> </w:t>
            </w:r>
            <w:r w:rsidRPr="00337D62">
              <w:t>El jugador deberá poder realizar una evasión en la dirección y sentido del vector de movimiento de su personaje.</w:t>
            </w:r>
          </w:p>
        </w:tc>
      </w:tr>
      <w:tr w:rsidR="00337D62" w14:paraId="3F3D0F8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981F60C" w14:textId="51618EFD" w:rsidR="00337D62" w:rsidRDefault="00337D62" w:rsidP="00133C32">
            <w:r w:rsidRPr="009003DC">
              <w:rPr>
                <w:b/>
                <w:bCs/>
              </w:rPr>
              <w:t>Prioridad:</w:t>
            </w:r>
            <w:r>
              <w:t xml:space="preserve"> Baja</w:t>
            </w:r>
          </w:p>
        </w:tc>
        <w:tc>
          <w:tcPr>
            <w:tcW w:w="4322" w:type="dxa"/>
          </w:tcPr>
          <w:p w14:paraId="49C90120" w14:textId="3EE4833A" w:rsidR="00337D62" w:rsidRDefault="00337D62" w:rsidP="00133C32">
            <w:r>
              <w:rPr>
                <w:b/>
                <w:bCs/>
              </w:rPr>
              <w:t>Necesidad</w:t>
            </w:r>
            <w:r w:rsidRPr="009003DC">
              <w:rPr>
                <w:b/>
                <w:bCs/>
              </w:rPr>
              <w:t>:</w:t>
            </w:r>
            <w:r>
              <w:t xml:space="preserve"> Opcional</w:t>
            </w:r>
          </w:p>
        </w:tc>
      </w:tr>
      <w:tr w:rsidR="00337D62" w14:paraId="163EC335" w14:textId="77777777" w:rsidTr="00133C32">
        <w:trPr>
          <w:jc w:val="center"/>
        </w:trPr>
        <w:tc>
          <w:tcPr>
            <w:tcW w:w="4322" w:type="dxa"/>
          </w:tcPr>
          <w:p w14:paraId="24888A67" w14:textId="4738DAE3" w:rsidR="00337D62" w:rsidRDefault="00337D62" w:rsidP="00133C32">
            <w:r>
              <w:rPr>
                <w:b/>
                <w:bCs/>
              </w:rPr>
              <w:t>Verificabilidad</w:t>
            </w:r>
            <w:r w:rsidRPr="009003DC">
              <w:rPr>
                <w:b/>
                <w:bCs/>
              </w:rPr>
              <w:t>:</w:t>
            </w:r>
            <w:r>
              <w:t xml:space="preserve"> Total</w:t>
            </w:r>
          </w:p>
        </w:tc>
        <w:tc>
          <w:tcPr>
            <w:tcW w:w="4322" w:type="dxa"/>
          </w:tcPr>
          <w:p w14:paraId="25325049" w14:textId="75B80F4C" w:rsidR="00337D62" w:rsidRPr="00917335" w:rsidRDefault="00337D62" w:rsidP="00133C32">
            <w:pPr>
              <w:rPr>
                <w:b/>
                <w:bCs/>
              </w:rPr>
            </w:pPr>
            <w:r w:rsidRPr="00917335">
              <w:rPr>
                <w:b/>
                <w:bCs/>
              </w:rPr>
              <w:t>Casos de uso asociados:</w:t>
            </w:r>
            <w:r w:rsidRPr="00917335">
              <w:t xml:space="preserve"> </w:t>
            </w:r>
            <w:r>
              <w:t>CU02</w:t>
            </w:r>
          </w:p>
        </w:tc>
      </w:tr>
    </w:tbl>
    <w:p w14:paraId="5FEAC50E" w14:textId="77777777" w:rsidR="004F709C" w:rsidRDefault="004F709C" w:rsidP="009003DC"/>
    <w:p w14:paraId="39B5A4C0" w14:textId="4C34554B" w:rsidR="00337D62" w:rsidRDefault="00337D62" w:rsidP="00337D62">
      <w:pPr>
        <w:pStyle w:val="TtuloTablaING"/>
      </w:pPr>
      <w:bookmarkStart w:id="85" w:name="_Toc168166572"/>
      <w:r>
        <w:t>Tabla 3.29.</w:t>
      </w:r>
      <w:r>
        <w:br/>
        <w:t xml:space="preserve">Requisito </w:t>
      </w:r>
      <w:r w:rsidRPr="00337D62">
        <w:t>F-S-R</w:t>
      </w:r>
      <w:r>
        <w:t>0</w:t>
      </w:r>
      <w:r w:rsidRPr="00337D62">
        <w:t>4</w:t>
      </w:r>
      <w:bookmarkEnd w:id="85"/>
    </w:p>
    <w:tbl>
      <w:tblPr>
        <w:tblStyle w:val="Tabladelista6concolores"/>
        <w:tblW w:w="0" w:type="auto"/>
        <w:jc w:val="center"/>
        <w:tblLook w:val="0400" w:firstRow="0" w:lastRow="0" w:firstColumn="0" w:lastColumn="0" w:noHBand="0" w:noVBand="1"/>
      </w:tblPr>
      <w:tblGrid>
        <w:gridCol w:w="4322"/>
        <w:gridCol w:w="4322"/>
      </w:tblGrid>
      <w:tr w:rsidR="00337D62" w14:paraId="6CAD981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87E346B" w14:textId="0EB9007B" w:rsidR="00337D62" w:rsidRDefault="00337D62" w:rsidP="00133C32">
            <w:r w:rsidRPr="009003DC">
              <w:rPr>
                <w:b/>
                <w:bCs/>
              </w:rPr>
              <w:t>Identificador:</w:t>
            </w:r>
            <w:r>
              <w:t xml:space="preserve"> </w:t>
            </w:r>
            <w:bookmarkStart w:id="86" w:name="_Hlk168076612"/>
            <w:r w:rsidRPr="00337D62">
              <w:t>F-S-R</w:t>
            </w:r>
            <w:r>
              <w:t>0</w:t>
            </w:r>
            <w:r w:rsidRPr="00337D62">
              <w:t>4</w:t>
            </w:r>
            <w:bookmarkEnd w:id="86"/>
          </w:p>
        </w:tc>
      </w:tr>
      <w:tr w:rsidR="00337D62" w14:paraId="56AEA7C7" w14:textId="77777777" w:rsidTr="00133C32">
        <w:trPr>
          <w:jc w:val="center"/>
        </w:trPr>
        <w:tc>
          <w:tcPr>
            <w:tcW w:w="8644" w:type="dxa"/>
            <w:gridSpan w:val="2"/>
          </w:tcPr>
          <w:p w14:paraId="5AB1163A" w14:textId="026823E3" w:rsidR="00337D62" w:rsidRPr="009003DC" w:rsidRDefault="00337D62" w:rsidP="00133C32">
            <w:pPr>
              <w:rPr>
                <w:b/>
                <w:bCs/>
              </w:rPr>
            </w:pPr>
            <w:r w:rsidRPr="009003DC">
              <w:rPr>
                <w:b/>
                <w:bCs/>
              </w:rPr>
              <w:t>Descripción:</w:t>
            </w:r>
            <w:r w:rsidRPr="009003DC">
              <w:t xml:space="preserve"> </w:t>
            </w:r>
            <w:r w:rsidRPr="00337D62">
              <w:t>El sistema deberá controlar la frecuencia con la que el usuario puede realizar una evasión.</w:t>
            </w:r>
          </w:p>
        </w:tc>
      </w:tr>
      <w:tr w:rsidR="00337D62" w14:paraId="756803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5676F0A" w14:textId="77777777" w:rsidR="00337D62" w:rsidRDefault="00337D62" w:rsidP="00133C32">
            <w:r w:rsidRPr="009003DC">
              <w:rPr>
                <w:b/>
                <w:bCs/>
              </w:rPr>
              <w:t>Prioridad:</w:t>
            </w:r>
            <w:r>
              <w:t xml:space="preserve"> Baja</w:t>
            </w:r>
          </w:p>
        </w:tc>
        <w:tc>
          <w:tcPr>
            <w:tcW w:w="4322" w:type="dxa"/>
          </w:tcPr>
          <w:p w14:paraId="6C1B7BC4" w14:textId="77777777" w:rsidR="00337D62" w:rsidRDefault="00337D62" w:rsidP="00133C32">
            <w:r>
              <w:rPr>
                <w:b/>
                <w:bCs/>
              </w:rPr>
              <w:t>Necesidad</w:t>
            </w:r>
            <w:r w:rsidRPr="009003DC">
              <w:rPr>
                <w:b/>
                <w:bCs/>
              </w:rPr>
              <w:t>:</w:t>
            </w:r>
            <w:r>
              <w:t xml:space="preserve"> Opcional</w:t>
            </w:r>
          </w:p>
        </w:tc>
      </w:tr>
      <w:tr w:rsidR="00337D62" w14:paraId="5490D681" w14:textId="77777777" w:rsidTr="00133C32">
        <w:trPr>
          <w:jc w:val="center"/>
        </w:trPr>
        <w:tc>
          <w:tcPr>
            <w:tcW w:w="4322" w:type="dxa"/>
          </w:tcPr>
          <w:p w14:paraId="32626FF3" w14:textId="77777777" w:rsidR="00337D62" w:rsidRDefault="00337D62" w:rsidP="00133C32">
            <w:r>
              <w:rPr>
                <w:b/>
                <w:bCs/>
              </w:rPr>
              <w:t>Verificabilidad</w:t>
            </w:r>
            <w:r w:rsidRPr="009003DC">
              <w:rPr>
                <w:b/>
                <w:bCs/>
              </w:rPr>
              <w:t>:</w:t>
            </w:r>
            <w:r>
              <w:t xml:space="preserve"> Total</w:t>
            </w:r>
          </w:p>
        </w:tc>
        <w:tc>
          <w:tcPr>
            <w:tcW w:w="4322" w:type="dxa"/>
          </w:tcPr>
          <w:p w14:paraId="056D7E3E" w14:textId="77777777" w:rsidR="00337D62" w:rsidRPr="00917335" w:rsidRDefault="00337D62" w:rsidP="00133C32">
            <w:pPr>
              <w:rPr>
                <w:b/>
                <w:bCs/>
              </w:rPr>
            </w:pPr>
            <w:r w:rsidRPr="00917335">
              <w:rPr>
                <w:b/>
                <w:bCs/>
              </w:rPr>
              <w:t>Casos de uso asociados:</w:t>
            </w:r>
            <w:r w:rsidRPr="00917335">
              <w:t xml:space="preserve"> </w:t>
            </w:r>
            <w:r>
              <w:t>CU02</w:t>
            </w:r>
          </w:p>
        </w:tc>
      </w:tr>
    </w:tbl>
    <w:p w14:paraId="04201EE9" w14:textId="77777777" w:rsidR="004F709C" w:rsidRDefault="004F709C" w:rsidP="009003DC"/>
    <w:p w14:paraId="3033F2FE" w14:textId="6A54272D" w:rsidR="00337D62" w:rsidRDefault="00337D62" w:rsidP="00337D62">
      <w:pPr>
        <w:pStyle w:val="TtuloTablaING"/>
      </w:pPr>
      <w:bookmarkStart w:id="87" w:name="_Toc168166573"/>
      <w:r>
        <w:t>Tabla 3.30.</w:t>
      </w:r>
      <w:r>
        <w:br/>
        <w:t xml:space="preserve">Requisito </w:t>
      </w:r>
      <w:r w:rsidR="003C26B8" w:rsidRPr="003C26B8">
        <w:t>F-U-C</w:t>
      </w:r>
      <w:r w:rsidR="003C26B8">
        <w:t>0</w:t>
      </w:r>
      <w:r w:rsidR="003C26B8" w:rsidRPr="003C26B8">
        <w:t>5</w:t>
      </w:r>
      <w:bookmarkEnd w:id="87"/>
    </w:p>
    <w:tbl>
      <w:tblPr>
        <w:tblStyle w:val="Tabladelista6concolores"/>
        <w:tblW w:w="0" w:type="auto"/>
        <w:jc w:val="center"/>
        <w:tblLook w:val="0400" w:firstRow="0" w:lastRow="0" w:firstColumn="0" w:lastColumn="0" w:noHBand="0" w:noVBand="1"/>
      </w:tblPr>
      <w:tblGrid>
        <w:gridCol w:w="4322"/>
        <w:gridCol w:w="4322"/>
      </w:tblGrid>
      <w:tr w:rsidR="00337D62" w14:paraId="4C85854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3FDD948" w14:textId="396FE7E7" w:rsidR="00337D62" w:rsidRDefault="00337D62" w:rsidP="00133C32">
            <w:r w:rsidRPr="009003DC">
              <w:rPr>
                <w:b/>
                <w:bCs/>
              </w:rPr>
              <w:t>Identificador:</w:t>
            </w:r>
            <w:r>
              <w:t xml:space="preserve"> </w:t>
            </w:r>
            <w:r w:rsidR="003C26B8" w:rsidRPr="003C26B8">
              <w:t>F-U-C</w:t>
            </w:r>
            <w:r w:rsidR="003C26B8">
              <w:t>0</w:t>
            </w:r>
            <w:r w:rsidR="003C26B8" w:rsidRPr="003C26B8">
              <w:t>5</w:t>
            </w:r>
          </w:p>
        </w:tc>
      </w:tr>
      <w:tr w:rsidR="00337D62" w14:paraId="5B51A628" w14:textId="77777777" w:rsidTr="00133C32">
        <w:trPr>
          <w:jc w:val="center"/>
        </w:trPr>
        <w:tc>
          <w:tcPr>
            <w:tcW w:w="8644" w:type="dxa"/>
            <w:gridSpan w:val="2"/>
          </w:tcPr>
          <w:p w14:paraId="39570B1A" w14:textId="0C491931" w:rsidR="00337D62" w:rsidRPr="009003DC" w:rsidRDefault="00337D62" w:rsidP="00133C32">
            <w:pPr>
              <w:rPr>
                <w:b/>
                <w:bCs/>
              </w:rPr>
            </w:pPr>
            <w:r w:rsidRPr="009003DC">
              <w:rPr>
                <w:b/>
                <w:bCs/>
              </w:rPr>
              <w:t>Descripción:</w:t>
            </w:r>
            <w:r w:rsidRPr="009003DC">
              <w:t xml:space="preserve"> </w:t>
            </w:r>
            <w:r w:rsidR="003C26B8" w:rsidRPr="003C26B8">
              <w:t>El jugador deberá poder apuntar el arma de su personaje, en cualquier dirección, alrededor de este.</w:t>
            </w:r>
          </w:p>
        </w:tc>
      </w:tr>
      <w:tr w:rsidR="00337D62" w14:paraId="179D19B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6031D5" w14:textId="58D97568" w:rsidR="00337D62" w:rsidRDefault="00337D62" w:rsidP="00133C32">
            <w:r w:rsidRPr="009003DC">
              <w:rPr>
                <w:b/>
                <w:bCs/>
              </w:rPr>
              <w:t>Prioridad:</w:t>
            </w:r>
            <w:r>
              <w:t xml:space="preserve"> </w:t>
            </w:r>
            <w:r w:rsidR="003C26B8">
              <w:t>Alta</w:t>
            </w:r>
          </w:p>
        </w:tc>
        <w:tc>
          <w:tcPr>
            <w:tcW w:w="4322" w:type="dxa"/>
          </w:tcPr>
          <w:p w14:paraId="1364A866" w14:textId="69A1FF49" w:rsidR="00337D62" w:rsidRDefault="00337D62" w:rsidP="00133C32">
            <w:r>
              <w:rPr>
                <w:b/>
                <w:bCs/>
              </w:rPr>
              <w:t>Necesidad</w:t>
            </w:r>
            <w:r w:rsidRPr="009003DC">
              <w:rPr>
                <w:b/>
                <w:bCs/>
              </w:rPr>
              <w:t>:</w:t>
            </w:r>
            <w:r>
              <w:t xml:space="preserve"> </w:t>
            </w:r>
            <w:r w:rsidR="003C26B8">
              <w:t>Obligatorio</w:t>
            </w:r>
          </w:p>
        </w:tc>
      </w:tr>
      <w:tr w:rsidR="00337D62" w14:paraId="393D3BA4" w14:textId="77777777" w:rsidTr="00133C32">
        <w:trPr>
          <w:jc w:val="center"/>
        </w:trPr>
        <w:tc>
          <w:tcPr>
            <w:tcW w:w="4322" w:type="dxa"/>
          </w:tcPr>
          <w:p w14:paraId="00F1227C" w14:textId="77777777" w:rsidR="00337D62" w:rsidRDefault="00337D62" w:rsidP="00133C32">
            <w:r>
              <w:rPr>
                <w:b/>
                <w:bCs/>
              </w:rPr>
              <w:t>Verificabilidad</w:t>
            </w:r>
            <w:r w:rsidRPr="009003DC">
              <w:rPr>
                <w:b/>
                <w:bCs/>
              </w:rPr>
              <w:t>:</w:t>
            </w:r>
            <w:r>
              <w:t xml:space="preserve"> Total</w:t>
            </w:r>
          </w:p>
        </w:tc>
        <w:tc>
          <w:tcPr>
            <w:tcW w:w="4322" w:type="dxa"/>
          </w:tcPr>
          <w:p w14:paraId="3DC492B7" w14:textId="48D767B0" w:rsidR="00337D62" w:rsidRPr="00917335" w:rsidRDefault="00337D62" w:rsidP="00133C32">
            <w:pPr>
              <w:rPr>
                <w:b/>
                <w:bCs/>
              </w:rPr>
            </w:pPr>
            <w:r w:rsidRPr="00917335">
              <w:rPr>
                <w:b/>
                <w:bCs/>
              </w:rPr>
              <w:t>Casos de uso asociados:</w:t>
            </w:r>
            <w:r w:rsidRPr="00917335">
              <w:t xml:space="preserve"> </w:t>
            </w:r>
            <w:r w:rsidR="003C26B8">
              <w:t>CU03</w:t>
            </w:r>
          </w:p>
        </w:tc>
      </w:tr>
    </w:tbl>
    <w:p w14:paraId="1EE06D13" w14:textId="77777777" w:rsidR="004F709C" w:rsidRDefault="004F709C" w:rsidP="009003DC"/>
    <w:p w14:paraId="4E55B419" w14:textId="15205ABE" w:rsidR="003C26B8" w:rsidRDefault="003C26B8" w:rsidP="003C26B8">
      <w:pPr>
        <w:pStyle w:val="TtuloTablaING"/>
      </w:pPr>
      <w:bookmarkStart w:id="88" w:name="_Toc168166574"/>
      <w:r>
        <w:t>Tabla 3.31.</w:t>
      </w:r>
      <w:r>
        <w:br/>
        <w:t xml:space="preserve">Requisito </w:t>
      </w:r>
      <w:r w:rsidRPr="003C26B8">
        <w:t>F-U-C</w:t>
      </w:r>
      <w:r>
        <w:t>0</w:t>
      </w:r>
      <w:r w:rsidRPr="003C26B8">
        <w:t>6</w:t>
      </w:r>
      <w:bookmarkEnd w:id="88"/>
    </w:p>
    <w:tbl>
      <w:tblPr>
        <w:tblStyle w:val="Tabladelista6concolores"/>
        <w:tblW w:w="0" w:type="auto"/>
        <w:jc w:val="center"/>
        <w:tblLook w:val="0400" w:firstRow="0" w:lastRow="0" w:firstColumn="0" w:lastColumn="0" w:noHBand="0" w:noVBand="1"/>
      </w:tblPr>
      <w:tblGrid>
        <w:gridCol w:w="4322"/>
        <w:gridCol w:w="4322"/>
      </w:tblGrid>
      <w:tr w:rsidR="003C26B8" w14:paraId="7840CF1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8EAF188" w14:textId="1545EBFD" w:rsidR="003C26B8" w:rsidRDefault="003C26B8" w:rsidP="00133C32">
            <w:r w:rsidRPr="009003DC">
              <w:rPr>
                <w:b/>
                <w:bCs/>
              </w:rPr>
              <w:t>Identificador:</w:t>
            </w:r>
            <w:r>
              <w:t xml:space="preserve"> </w:t>
            </w:r>
            <w:r w:rsidRPr="003C26B8">
              <w:t>F-U-C</w:t>
            </w:r>
            <w:r>
              <w:t>06</w:t>
            </w:r>
          </w:p>
        </w:tc>
      </w:tr>
      <w:tr w:rsidR="003C26B8" w14:paraId="6990ED76" w14:textId="77777777" w:rsidTr="00133C32">
        <w:trPr>
          <w:jc w:val="center"/>
        </w:trPr>
        <w:tc>
          <w:tcPr>
            <w:tcW w:w="8644" w:type="dxa"/>
            <w:gridSpan w:val="2"/>
          </w:tcPr>
          <w:p w14:paraId="69547ECA" w14:textId="508FF3EA" w:rsidR="003C26B8" w:rsidRPr="009003DC" w:rsidRDefault="003C26B8" w:rsidP="00133C32">
            <w:pPr>
              <w:rPr>
                <w:b/>
                <w:bCs/>
              </w:rPr>
            </w:pPr>
            <w:r w:rsidRPr="009003DC">
              <w:rPr>
                <w:b/>
                <w:bCs/>
              </w:rPr>
              <w:t>Descripción:</w:t>
            </w:r>
            <w:r w:rsidRPr="009003DC">
              <w:t xml:space="preserve"> </w:t>
            </w:r>
            <w:r w:rsidRPr="003C26B8">
              <w:t>El jugador deberá poder disparar un proyectil con su arma en la dirección en la que esté apuntando.</w:t>
            </w:r>
          </w:p>
        </w:tc>
      </w:tr>
      <w:tr w:rsidR="003C26B8" w14:paraId="1DDBB41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7F2BF26" w14:textId="77777777" w:rsidR="003C26B8" w:rsidRDefault="003C26B8" w:rsidP="00133C32">
            <w:r w:rsidRPr="009003DC">
              <w:rPr>
                <w:b/>
                <w:bCs/>
              </w:rPr>
              <w:t>Prioridad:</w:t>
            </w:r>
            <w:r>
              <w:t xml:space="preserve"> Alta</w:t>
            </w:r>
          </w:p>
        </w:tc>
        <w:tc>
          <w:tcPr>
            <w:tcW w:w="4322" w:type="dxa"/>
          </w:tcPr>
          <w:p w14:paraId="369C1B9A" w14:textId="77777777" w:rsidR="003C26B8" w:rsidRDefault="003C26B8" w:rsidP="00133C32">
            <w:r>
              <w:rPr>
                <w:b/>
                <w:bCs/>
              </w:rPr>
              <w:t>Necesidad</w:t>
            </w:r>
            <w:r w:rsidRPr="009003DC">
              <w:rPr>
                <w:b/>
                <w:bCs/>
              </w:rPr>
              <w:t>:</w:t>
            </w:r>
            <w:r>
              <w:t xml:space="preserve"> Obligatorio</w:t>
            </w:r>
          </w:p>
        </w:tc>
      </w:tr>
      <w:tr w:rsidR="003C26B8" w14:paraId="1E0B9C02" w14:textId="77777777" w:rsidTr="00133C32">
        <w:trPr>
          <w:jc w:val="center"/>
        </w:trPr>
        <w:tc>
          <w:tcPr>
            <w:tcW w:w="4322" w:type="dxa"/>
          </w:tcPr>
          <w:p w14:paraId="1098CBB2" w14:textId="77777777" w:rsidR="003C26B8" w:rsidRDefault="003C26B8" w:rsidP="00133C32">
            <w:r>
              <w:rPr>
                <w:b/>
                <w:bCs/>
              </w:rPr>
              <w:t>Verificabilidad</w:t>
            </w:r>
            <w:r w:rsidRPr="009003DC">
              <w:rPr>
                <w:b/>
                <w:bCs/>
              </w:rPr>
              <w:t>:</w:t>
            </w:r>
            <w:r>
              <w:t xml:space="preserve"> Total</w:t>
            </w:r>
          </w:p>
        </w:tc>
        <w:tc>
          <w:tcPr>
            <w:tcW w:w="4322" w:type="dxa"/>
          </w:tcPr>
          <w:p w14:paraId="50CB305F" w14:textId="6B03776B" w:rsidR="003C26B8" w:rsidRPr="00917335" w:rsidRDefault="003C26B8" w:rsidP="00133C32">
            <w:pPr>
              <w:rPr>
                <w:b/>
                <w:bCs/>
              </w:rPr>
            </w:pPr>
            <w:r w:rsidRPr="00917335">
              <w:rPr>
                <w:b/>
                <w:bCs/>
              </w:rPr>
              <w:t>Casos de uso asociados:</w:t>
            </w:r>
            <w:r w:rsidRPr="00917335">
              <w:t xml:space="preserve"> </w:t>
            </w:r>
            <w:r>
              <w:t>CU04</w:t>
            </w:r>
          </w:p>
        </w:tc>
      </w:tr>
    </w:tbl>
    <w:p w14:paraId="7DDB44C9" w14:textId="77777777" w:rsidR="00671C12" w:rsidRDefault="00671C12" w:rsidP="009003DC"/>
    <w:p w14:paraId="3248227C" w14:textId="77777777" w:rsidR="004F709C" w:rsidRDefault="004F709C" w:rsidP="009003DC"/>
    <w:p w14:paraId="3612A786" w14:textId="77777777" w:rsidR="004F709C" w:rsidRDefault="004F709C" w:rsidP="009003DC"/>
    <w:p w14:paraId="28B23F26" w14:textId="77777777" w:rsidR="004F709C" w:rsidRDefault="004F709C" w:rsidP="009003DC"/>
    <w:p w14:paraId="2DE00F80" w14:textId="367B0EE5" w:rsidR="003C26B8" w:rsidRDefault="003C26B8" w:rsidP="003C26B8">
      <w:pPr>
        <w:pStyle w:val="TtuloTablaING"/>
      </w:pPr>
      <w:bookmarkStart w:id="89" w:name="_Toc168166575"/>
      <w:r>
        <w:lastRenderedPageBreak/>
        <w:t>Tabla 3.32.</w:t>
      </w:r>
      <w:r>
        <w:br/>
        <w:t xml:space="preserve">Requisito </w:t>
      </w:r>
      <w:r w:rsidRPr="003C26B8">
        <w:t>F-S-R</w:t>
      </w:r>
      <w:r>
        <w:t>0</w:t>
      </w:r>
      <w:r w:rsidRPr="003C26B8">
        <w:t>7</w:t>
      </w:r>
      <w:bookmarkEnd w:id="89"/>
    </w:p>
    <w:tbl>
      <w:tblPr>
        <w:tblStyle w:val="Tabladelista6concolores"/>
        <w:tblW w:w="0" w:type="auto"/>
        <w:jc w:val="center"/>
        <w:tblLook w:val="0400" w:firstRow="0" w:lastRow="0" w:firstColumn="0" w:lastColumn="0" w:noHBand="0" w:noVBand="1"/>
      </w:tblPr>
      <w:tblGrid>
        <w:gridCol w:w="4322"/>
        <w:gridCol w:w="4322"/>
      </w:tblGrid>
      <w:tr w:rsidR="003C26B8" w14:paraId="54E92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BF6743" w14:textId="29F733B2" w:rsidR="003C26B8" w:rsidRDefault="003C26B8" w:rsidP="00133C32">
            <w:r w:rsidRPr="009003DC">
              <w:rPr>
                <w:b/>
                <w:bCs/>
              </w:rPr>
              <w:t>Identificador:</w:t>
            </w:r>
            <w:r>
              <w:t xml:space="preserve"> </w:t>
            </w:r>
            <w:r w:rsidRPr="003C26B8">
              <w:t>F-S-R</w:t>
            </w:r>
            <w:r>
              <w:t>0</w:t>
            </w:r>
            <w:r w:rsidRPr="003C26B8">
              <w:t>7</w:t>
            </w:r>
          </w:p>
        </w:tc>
      </w:tr>
      <w:tr w:rsidR="003C26B8" w14:paraId="5E17A5F5" w14:textId="77777777" w:rsidTr="00133C32">
        <w:trPr>
          <w:jc w:val="center"/>
        </w:trPr>
        <w:tc>
          <w:tcPr>
            <w:tcW w:w="8644" w:type="dxa"/>
            <w:gridSpan w:val="2"/>
          </w:tcPr>
          <w:p w14:paraId="106DC47D" w14:textId="61676482" w:rsidR="003C26B8" w:rsidRPr="009003DC" w:rsidRDefault="003C26B8" w:rsidP="00133C32">
            <w:pPr>
              <w:rPr>
                <w:b/>
                <w:bCs/>
              </w:rPr>
            </w:pPr>
            <w:r w:rsidRPr="009003DC">
              <w:rPr>
                <w:b/>
                <w:bCs/>
              </w:rPr>
              <w:t>Descripción:</w:t>
            </w:r>
            <w:r w:rsidRPr="009003DC">
              <w:t xml:space="preserve"> </w:t>
            </w:r>
            <w:r w:rsidRPr="003C26B8">
              <w:t>El sistema deberá controlar la cadencia de disparo del jugador.</w:t>
            </w:r>
          </w:p>
        </w:tc>
      </w:tr>
      <w:tr w:rsidR="003C26B8" w14:paraId="10369A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468AD5" w14:textId="77777777" w:rsidR="003C26B8" w:rsidRDefault="003C26B8" w:rsidP="00133C32">
            <w:r w:rsidRPr="009003DC">
              <w:rPr>
                <w:b/>
                <w:bCs/>
              </w:rPr>
              <w:t>Prioridad:</w:t>
            </w:r>
            <w:r>
              <w:t xml:space="preserve"> Alta</w:t>
            </w:r>
          </w:p>
        </w:tc>
        <w:tc>
          <w:tcPr>
            <w:tcW w:w="4322" w:type="dxa"/>
          </w:tcPr>
          <w:p w14:paraId="4948FD9F" w14:textId="77777777" w:rsidR="003C26B8" w:rsidRDefault="003C26B8" w:rsidP="00133C32">
            <w:r>
              <w:rPr>
                <w:b/>
                <w:bCs/>
              </w:rPr>
              <w:t>Necesidad</w:t>
            </w:r>
            <w:r w:rsidRPr="009003DC">
              <w:rPr>
                <w:b/>
                <w:bCs/>
              </w:rPr>
              <w:t>:</w:t>
            </w:r>
            <w:r>
              <w:t xml:space="preserve"> Obligatorio</w:t>
            </w:r>
          </w:p>
        </w:tc>
      </w:tr>
      <w:tr w:rsidR="003C26B8" w14:paraId="4ABC26BF" w14:textId="77777777" w:rsidTr="00133C32">
        <w:trPr>
          <w:jc w:val="center"/>
        </w:trPr>
        <w:tc>
          <w:tcPr>
            <w:tcW w:w="4322" w:type="dxa"/>
          </w:tcPr>
          <w:p w14:paraId="19CC1D27" w14:textId="77777777" w:rsidR="003C26B8" w:rsidRDefault="003C26B8" w:rsidP="00133C32">
            <w:r>
              <w:rPr>
                <w:b/>
                <w:bCs/>
              </w:rPr>
              <w:t>Verificabilidad</w:t>
            </w:r>
            <w:r w:rsidRPr="009003DC">
              <w:rPr>
                <w:b/>
                <w:bCs/>
              </w:rPr>
              <w:t>:</w:t>
            </w:r>
            <w:r>
              <w:t xml:space="preserve"> Total</w:t>
            </w:r>
          </w:p>
        </w:tc>
        <w:tc>
          <w:tcPr>
            <w:tcW w:w="4322" w:type="dxa"/>
          </w:tcPr>
          <w:p w14:paraId="46872C52" w14:textId="77777777" w:rsidR="003C26B8" w:rsidRPr="00917335" w:rsidRDefault="003C26B8" w:rsidP="00133C32">
            <w:pPr>
              <w:rPr>
                <w:b/>
                <w:bCs/>
              </w:rPr>
            </w:pPr>
            <w:r w:rsidRPr="00917335">
              <w:rPr>
                <w:b/>
                <w:bCs/>
              </w:rPr>
              <w:t>Casos de uso asociados:</w:t>
            </w:r>
            <w:r w:rsidRPr="00917335">
              <w:t xml:space="preserve"> </w:t>
            </w:r>
            <w:r>
              <w:t>CU04</w:t>
            </w:r>
          </w:p>
        </w:tc>
      </w:tr>
    </w:tbl>
    <w:p w14:paraId="07FA02F4" w14:textId="77777777" w:rsidR="004F709C" w:rsidRDefault="004F709C" w:rsidP="009003DC"/>
    <w:p w14:paraId="5B038975" w14:textId="0B86F89A" w:rsidR="003C26B8" w:rsidRDefault="003C26B8" w:rsidP="003C26B8">
      <w:pPr>
        <w:pStyle w:val="TtuloTablaING"/>
      </w:pPr>
      <w:bookmarkStart w:id="90" w:name="_Toc168166576"/>
      <w:r>
        <w:t>Tabla 3.33.</w:t>
      </w:r>
      <w:r>
        <w:br/>
        <w:t xml:space="preserve">Requisito </w:t>
      </w:r>
      <w:r w:rsidRPr="003C26B8">
        <w:t>F-S-C</w:t>
      </w:r>
      <w:r>
        <w:t>0</w:t>
      </w:r>
      <w:r w:rsidRPr="003C26B8">
        <w:t>8</w:t>
      </w:r>
      <w:bookmarkEnd w:id="90"/>
    </w:p>
    <w:tbl>
      <w:tblPr>
        <w:tblStyle w:val="Tabladelista6concolores"/>
        <w:tblW w:w="0" w:type="auto"/>
        <w:jc w:val="center"/>
        <w:tblLook w:val="0400" w:firstRow="0" w:lastRow="0" w:firstColumn="0" w:lastColumn="0" w:noHBand="0" w:noVBand="1"/>
      </w:tblPr>
      <w:tblGrid>
        <w:gridCol w:w="4322"/>
        <w:gridCol w:w="4322"/>
      </w:tblGrid>
      <w:tr w:rsidR="003C26B8" w14:paraId="3FAC976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1BD2120" w14:textId="53FBE39E" w:rsidR="003C26B8" w:rsidRDefault="003C26B8" w:rsidP="00133C32">
            <w:r w:rsidRPr="009003DC">
              <w:rPr>
                <w:b/>
                <w:bCs/>
              </w:rPr>
              <w:t>Identificador:</w:t>
            </w:r>
            <w:r>
              <w:t xml:space="preserve"> </w:t>
            </w:r>
            <w:r w:rsidRPr="003C26B8">
              <w:t>F-S-C</w:t>
            </w:r>
            <w:r>
              <w:t>0</w:t>
            </w:r>
            <w:r w:rsidRPr="003C26B8">
              <w:t>8</w:t>
            </w:r>
          </w:p>
        </w:tc>
      </w:tr>
      <w:tr w:rsidR="003C26B8" w14:paraId="1165BF7E" w14:textId="77777777" w:rsidTr="00133C32">
        <w:trPr>
          <w:jc w:val="center"/>
        </w:trPr>
        <w:tc>
          <w:tcPr>
            <w:tcW w:w="8644" w:type="dxa"/>
            <w:gridSpan w:val="2"/>
          </w:tcPr>
          <w:p w14:paraId="5B38140B" w14:textId="376BF00B" w:rsidR="003C26B8" w:rsidRPr="009003DC" w:rsidRDefault="003C26B8" w:rsidP="00133C32">
            <w:pPr>
              <w:rPr>
                <w:b/>
                <w:bCs/>
              </w:rPr>
            </w:pPr>
            <w:r w:rsidRPr="009003DC">
              <w:rPr>
                <w:b/>
                <w:bCs/>
              </w:rPr>
              <w:t>Descripción:</w:t>
            </w:r>
            <w:r w:rsidRPr="009003DC">
              <w:t xml:space="preserve"> </w:t>
            </w:r>
            <w:r w:rsidRPr="003C26B8">
              <w:t>El sistema deberá controlar la vida de los jugadores y enemigos, basándose en un sistema de puntos de salud.</w:t>
            </w:r>
          </w:p>
        </w:tc>
      </w:tr>
      <w:tr w:rsidR="003C26B8" w14:paraId="6041130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77001EB" w14:textId="77777777" w:rsidR="003C26B8" w:rsidRDefault="003C26B8" w:rsidP="00133C32">
            <w:r w:rsidRPr="009003DC">
              <w:rPr>
                <w:b/>
                <w:bCs/>
              </w:rPr>
              <w:t>Prioridad:</w:t>
            </w:r>
            <w:r>
              <w:t xml:space="preserve"> Alta</w:t>
            </w:r>
          </w:p>
        </w:tc>
        <w:tc>
          <w:tcPr>
            <w:tcW w:w="4322" w:type="dxa"/>
          </w:tcPr>
          <w:p w14:paraId="6F06503C" w14:textId="77777777" w:rsidR="003C26B8" w:rsidRDefault="003C26B8" w:rsidP="00133C32">
            <w:r>
              <w:rPr>
                <w:b/>
                <w:bCs/>
              </w:rPr>
              <w:t>Necesidad</w:t>
            </w:r>
            <w:r w:rsidRPr="009003DC">
              <w:rPr>
                <w:b/>
                <w:bCs/>
              </w:rPr>
              <w:t>:</w:t>
            </w:r>
            <w:r>
              <w:t xml:space="preserve"> Obligatorio</w:t>
            </w:r>
          </w:p>
        </w:tc>
      </w:tr>
      <w:tr w:rsidR="003C26B8" w14:paraId="4DE852F7" w14:textId="77777777" w:rsidTr="00133C32">
        <w:trPr>
          <w:jc w:val="center"/>
        </w:trPr>
        <w:tc>
          <w:tcPr>
            <w:tcW w:w="4322" w:type="dxa"/>
          </w:tcPr>
          <w:p w14:paraId="3B837F28" w14:textId="77777777" w:rsidR="003C26B8" w:rsidRDefault="003C26B8" w:rsidP="00133C32">
            <w:r>
              <w:rPr>
                <w:b/>
                <w:bCs/>
              </w:rPr>
              <w:t>Verificabilidad</w:t>
            </w:r>
            <w:r w:rsidRPr="009003DC">
              <w:rPr>
                <w:b/>
                <w:bCs/>
              </w:rPr>
              <w:t>:</w:t>
            </w:r>
            <w:r>
              <w:t xml:space="preserve"> Total</w:t>
            </w:r>
          </w:p>
        </w:tc>
        <w:tc>
          <w:tcPr>
            <w:tcW w:w="4322" w:type="dxa"/>
          </w:tcPr>
          <w:p w14:paraId="3EB2014A" w14:textId="6CCE4B65" w:rsidR="003C26B8" w:rsidRPr="00917335" w:rsidRDefault="003C26B8" w:rsidP="00133C32">
            <w:pPr>
              <w:rPr>
                <w:b/>
                <w:bCs/>
              </w:rPr>
            </w:pPr>
            <w:r w:rsidRPr="00917335">
              <w:rPr>
                <w:b/>
                <w:bCs/>
              </w:rPr>
              <w:t>Casos de uso asociados:</w:t>
            </w:r>
            <w:r w:rsidRPr="00917335">
              <w:t xml:space="preserve"> </w:t>
            </w:r>
            <w:r w:rsidRPr="003C26B8">
              <w:t>CU05, CU06, CU11, CU12</w:t>
            </w:r>
          </w:p>
        </w:tc>
      </w:tr>
    </w:tbl>
    <w:p w14:paraId="3018D335" w14:textId="77777777" w:rsidR="004F709C" w:rsidRDefault="004F709C" w:rsidP="009003DC"/>
    <w:p w14:paraId="2ED1D293" w14:textId="0157FCAB" w:rsidR="003C26B8" w:rsidRDefault="003C26B8" w:rsidP="003C26B8">
      <w:pPr>
        <w:pStyle w:val="TtuloTablaING"/>
      </w:pPr>
      <w:bookmarkStart w:id="91" w:name="_Toc168166577"/>
      <w:r>
        <w:t>Tabla 3.34.</w:t>
      </w:r>
      <w:r>
        <w:br/>
        <w:t xml:space="preserve">Requisito </w:t>
      </w:r>
      <w:r w:rsidRPr="003C26B8">
        <w:t>F-U-C</w:t>
      </w:r>
      <w:r>
        <w:t>0</w:t>
      </w:r>
      <w:r w:rsidRPr="003C26B8">
        <w:t>9</w:t>
      </w:r>
      <w:bookmarkEnd w:id="91"/>
    </w:p>
    <w:tbl>
      <w:tblPr>
        <w:tblStyle w:val="Tabladelista6concolores"/>
        <w:tblW w:w="0" w:type="auto"/>
        <w:jc w:val="center"/>
        <w:tblLook w:val="0400" w:firstRow="0" w:lastRow="0" w:firstColumn="0" w:lastColumn="0" w:noHBand="0" w:noVBand="1"/>
      </w:tblPr>
      <w:tblGrid>
        <w:gridCol w:w="4322"/>
        <w:gridCol w:w="4322"/>
      </w:tblGrid>
      <w:tr w:rsidR="003C26B8" w14:paraId="783E314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880BEC" w14:textId="2784DE8D" w:rsidR="003C26B8" w:rsidRDefault="003C26B8" w:rsidP="00133C32">
            <w:r w:rsidRPr="009003DC">
              <w:rPr>
                <w:b/>
                <w:bCs/>
              </w:rPr>
              <w:t>Identificador:</w:t>
            </w:r>
            <w:r>
              <w:t xml:space="preserve"> </w:t>
            </w:r>
            <w:r w:rsidRPr="003C26B8">
              <w:t>F-U-C</w:t>
            </w:r>
            <w:r>
              <w:t>0</w:t>
            </w:r>
            <w:r w:rsidRPr="003C26B8">
              <w:t>9</w:t>
            </w:r>
          </w:p>
        </w:tc>
      </w:tr>
      <w:tr w:rsidR="003C26B8" w14:paraId="2E1D8F22" w14:textId="77777777" w:rsidTr="00133C32">
        <w:trPr>
          <w:jc w:val="center"/>
        </w:trPr>
        <w:tc>
          <w:tcPr>
            <w:tcW w:w="8644" w:type="dxa"/>
            <w:gridSpan w:val="2"/>
          </w:tcPr>
          <w:p w14:paraId="04F46043" w14:textId="06450FBD" w:rsidR="003C26B8" w:rsidRPr="009003DC" w:rsidRDefault="003C26B8" w:rsidP="00133C32">
            <w:pPr>
              <w:rPr>
                <w:b/>
                <w:bCs/>
              </w:rPr>
            </w:pPr>
            <w:r w:rsidRPr="009003DC">
              <w:rPr>
                <w:b/>
                <w:bCs/>
              </w:rPr>
              <w:t>Descripción:</w:t>
            </w:r>
            <w:r w:rsidRPr="009003DC">
              <w:t xml:space="preserve"> </w:t>
            </w:r>
            <w:r w:rsidRPr="003C26B8">
              <w:t>El usuario deberá poder restablecer los puntos de vida de su personaje haciendo uso de un botiquín que se encontrará por el escenario.</w:t>
            </w:r>
          </w:p>
        </w:tc>
      </w:tr>
      <w:tr w:rsidR="003C26B8" w14:paraId="38E230F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F08C5F2" w14:textId="15A6A998" w:rsidR="003C26B8" w:rsidRDefault="003C26B8" w:rsidP="00133C32">
            <w:r w:rsidRPr="009003DC">
              <w:rPr>
                <w:b/>
                <w:bCs/>
              </w:rPr>
              <w:t>Prioridad:</w:t>
            </w:r>
            <w:r>
              <w:t xml:space="preserve"> Media</w:t>
            </w:r>
          </w:p>
        </w:tc>
        <w:tc>
          <w:tcPr>
            <w:tcW w:w="4322" w:type="dxa"/>
          </w:tcPr>
          <w:p w14:paraId="4E9EB067" w14:textId="00EB65F8" w:rsidR="003C26B8" w:rsidRDefault="003C26B8" w:rsidP="00133C32">
            <w:r>
              <w:rPr>
                <w:b/>
                <w:bCs/>
              </w:rPr>
              <w:t>Necesidad</w:t>
            </w:r>
            <w:r w:rsidRPr="009003DC">
              <w:rPr>
                <w:b/>
                <w:bCs/>
              </w:rPr>
              <w:t>:</w:t>
            </w:r>
            <w:r>
              <w:t xml:space="preserve"> Opcional</w:t>
            </w:r>
          </w:p>
        </w:tc>
      </w:tr>
      <w:tr w:rsidR="003C26B8" w14:paraId="0AA32363" w14:textId="77777777" w:rsidTr="00133C32">
        <w:trPr>
          <w:jc w:val="center"/>
        </w:trPr>
        <w:tc>
          <w:tcPr>
            <w:tcW w:w="4322" w:type="dxa"/>
          </w:tcPr>
          <w:p w14:paraId="587C5901" w14:textId="77777777" w:rsidR="003C26B8" w:rsidRDefault="003C26B8" w:rsidP="00133C32">
            <w:r>
              <w:rPr>
                <w:b/>
                <w:bCs/>
              </w:rPr>
              <w:t>Verificabilidad</w:t>
            </w:r>
            <w:r w:rsidRPr="009003DC">
              <w:rPr>
                <w:b/>
                <w:bCs/>
              </w:rPr>
              <w:t>:</w:t>
            </w:r>
            <w:r>
              <w:t xml:space="preserve"> Total</w:t>
            </w:r>
          </w:p>
        </w:tc>
        <w:tc>
          <w:tcPr>
            <w:tcW w:w="4322" w:type="dxa"/>
          </w:tcPr>
          <w:p w14:paraId="356F51D5" w14:textId="783C9662" w:rsidR="003C26B8" w:rsidRPr="00917335" w:rsidRDefault="003C26B8" w:rsidP="00133C32">
            <w:pPr>
              <w:rPr>
                <w:b/>
                <w:bCs/>
              </w:rPr>
            </w:pPr>
            <w:r w:rsidRPr="00917335">
              <w:rPr>
                <w:b/>
                <w:bCs/>
              </w:rPr>
              <w:t>Casos de uso asociados:</w:t>
            </w:r>
            <w:r w:rsidRPr="00917335">
              <w:t xml:space="preserve"> </w:t>
            </w:r>
            <w:r w:rsidRPr="003C26B8">
              <w:t>CU05</w:t>
            </w:r>
          </w:p>
        </w:tc>
      </w:tr>
    </w:tbl>
    <w:p w14:paraId="005B39D2" w14:textId="77777777" w:rsidR="004F709C" w:rsidRDefault="004F709C" w:rsidP="009003DC"/>
    <w:p w14:paraId="3A8A993B" w14:textId="2F5A8411" w:rsidR="00671C12" w:rsidRDefault="00671C12" w:rsidP="00671C12">
      <w:pPr>
        <w:pStyle w:val="TtuloTablaING"/>
      </w:pPr>
      <w:bookmarkStart w:id="92" w:name="_Toc168166578"/>
      <w:r>
        <w:t>Tabla 3.35.</w:t>
      </w:r>
      <w:r>
        <w:br/>
        <w:t xml:space="preserve">Requisito </w:t>
      </w:r>
      <w:r w:rsidRPr="00671C12">
        <w:t>F-S-R10</w:t>
      </w:r>
      <w:bookmarkEnd w:id="92"/>
    </w:p>
    <w:tbl>
      <w:tblPr>
        <w:tblStyle w:val="Tabladelista6concolores"/>
        <w:tblW w:w="0" w:type="auto"/>
        <w:jc w:val="center"/>
        <w:tblLook w:val="0400" w:firstRow="0" w:lastRow="0" w:firstColumn="0" w:lastColumn="0" w:noHBand="0" w:noVBand="1"/>
      </w:tblPr>
      <w:tblGrid>
        <w:gridCol w:w="4322"/>
        <w:gridCol w:w="4322"/>
      </w:tblGrid>
      <w:tr w:rsidR="00671C12" w14:paraId="195F301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2253B41" w14:textId="3E895209" w:rsidR="00671C12" w:rsidRDefault="00671C12" w:rsidP="00133C32">
            <w:r w:rsidRPr="009003DC">
              <w:rPr>
                <w:b/>
                <w:bCs/>
              </w:rPr>
              <w:t>Identificador:</w:t>
            </w:r>
            <w:r>
              <w:t xml:space="preserve"> </w:t>
            </w:r>
            <w:r w:rsidRPr="00671C12">
              <w:t>F-S-R10</w:t>
            </w:r>
          </w:p>
        </w:tc>
      </w:tr>
      <w:tr w:rsidR="00671C12" w14:paraId="7EB11D07" w14:textId="77777777" w:rsidTr="00133C32">
        <w:trPr>
          <w:jc w:val="center"/>
        </w:trPr>
        <w:tc>
          <w:tcPr>
            <w:tcW w:w="8644" w:type="dxa"/>
            <w:gridSpan w:val="2"/>
          </w:tcPr>
          <w:p w14:paraId="73C599FB" w14:textId="2E932553" w:rsidR="00671C12" w:rsidRPr="009003DC" w:rsidRDefault="00671C12" w:rsidP="00133C32">
            <w:pPr>
              <w:rPr>
                <w:b/>
                <w:bCs/>
              </w:rPr>
            </w:pPr>
            <w:r w:rsidRPr="009003DC">
              <w:rPr>
                <w:b/>
                <w:bCs/>
              </w:rPr>
              <w:t>Descripción:</w:t>
            </w:r>
            <w:r w:rsidRPr="009003DC">
              <w:t xml:space="preserve"> </w:t>
            </w:r>
            <w:r w:rsidRPr="00671C12">
              <w:t>El sistema deberá controlar que nunca se sobrepasen los puntos de vida máximos del jugador.</w:t>
            </w:r>
          </w:p>
        </w:tc>
      </w:tr>
      <w:tr w:rsidR="00671C12" w14:paraId="1B33F97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BB396A4" w14:textId="61C40438" w:rsidR="00671C12" w:rsidRDefault="00671C12" w:rsidP="00133C32">
            <w:r w:rsidRPr="009003DC">
              <w:rPr>
                <w:b/>
                <w:bCs/>
              </w:rPr>
              <w:t>Prioridad:</w:t>
            </w:r>
            <w:r>
              <w:t xml:space="preserve"> Media</w:t>
            </w:r>
          </w:p>
        </w:tc>
        <w:tc>
          <w:tcPr>
            <w:tcW w:w="4322" w:type="dxa"/>
          </w:tcPr>
          <w:p w14:paraId="63A71094" w14:textId="2CB7C1BB" w:rsidR="00671C12" w:rsidRDefault="00671C12" w:rsidP="00133C32">
            <w:r>
              <w:rPr>
                <w:b/>
                <w:bCs/>
              </w:rPr>
              <w:t>Necesidad</w:t>
            </w:r>
            <w:r w:rsidRPr="009003DC">
              <w:rPr>
                <w:b/>
                <w:bCs/>
              </w:rPr>
              <w:t>:</w:t>
            </w:r>
            <w:r>
              <w:t xml:space="preserve"> Obligatorio</w:t>
            </w:r>
          </w:p>
        </w:tc>
      </w:tr>
      <w:tr w:rsidR="00671C12" w14:paraId="2A202548" w14:textId="77777777" w:rsidTr="00133C32">
        <w:trPr>
          <w:jc w:val="center"/>
        </w:trPr>
        <w:tc>
          <w:tcPr>
            <w:tcW w:w="4322" w:type="dxa"/>
          </w:tcPr>
          <w:p w14:paraId="33F66C87" w14:textId="77C51AB5" w:rsidR="00671C12" w:rsidRDefault="00671C12" w:rsidP="00133C32">
            <w:r>
              <w:rPr>
                <w:b/>
                <w:bCs/>
              </w:rPr>
              <w:t>Verificabilidad</w:t>
            </w:r>
            <w:r w:rsidRPr="009003DC">
              <w:rPr>
                <w:b/>
                <w:bCs/>
              </w:rPr>
              <w:t>:</w:t>
            </w:r>
            <w:r>
              <w:t xml:space="preserve"> Total</w:t>
            </w:r>
          </w:p>
        </w:tc>
        <w:tc>
          <w:tcPr>
            <w:tcW w:w="4322" w:type="dxa"/>
          </w:tcPr>
          <w:p w14:paraId="0FAE3B28" w14:textId="722DD9CE" w:rsidR="00671C12" w:rsidRPr="00917335" w:rsidRDefault="00671C12" w:rsidP="00133C32">
            <w:pPr>
              <w:rPr>
                <w:b/>
                <w:bCs/>
              </w:rPr>
            </w:pPr>
            <w:r w:rsidRPr="00917335">
              <w:rPr>
                <w:b/>
                <w:bCs/>
              </w:rPr>
              <w:t>Casos de uso asociados:</w:t>
            </w:r>
            <w:r w:rsidRPr="00917335">
              <w:t xml:space="preserve"> </w:t>
            </w:r>
            <w:r>
              <w:t>CU05</w:t>
            </w:r>
          </w:p>
        </w:tc>
      </w:tr>
    </w:tbl>
    <w:p w14:paraId="2D9865C5" w14:textId="77777777" w:rsidR="00671C12" w:rsidRDefault="00671C12" w:rsidP="009003DC"/>
    <w:p w14:paraId="3F060119" w14:textId="77777777" w:rsidR="004F709C" w:rsidRDefault="004F709C" w:rsidP="009003DC"/>
    <w:p w14:paraId="0DB18DA3" w14:textId="77777777" w:rsidR="004F709C" w:rsidRDefault="004F709C" w:rsidP="009003DC"/>
    <w:p w14:paraId="046B9B63" w14:textId="77777777" w:rsidR="004F709C" w:rsidRDefault="004F709C" w:rsidP="009003DC"/>
    <w:p w14:paraId="1B939F61" w14:textId="77777777" w:rsidR="004F709C" w:rsidRDefault="004F709C" w:rsidP="009003DC"/>
    <w:p w14:paraId="15A81DC8" w14:textId="351CFAE6" w:rsidR="00671C12" w:rsidRDefault="00671C12" w:rsidP="00671C12">
      <w:pPr>
        <w:pStyle w:val="TtuloTablaING"/>
      </w:pPr>
      <w:bookmarkStart w:id="93" w:name="_Toc168166579"/>
      <w:r>
        <w:lastRenderedPageBreak/>
        <w:t>Tabla 3.36.</w:t>
      </w:r>
      <w:r>
        <w:br/>
        <w:t xml:space="preserve">Requisito </w:t>
      </w:r>
      <w:r w:rsidRPr="00671C12">
        <w:t>F-S-C11</w:t>
      </w:r>
      <w:bookmarkEnd w:id="93"/>
    </w:p>
    <w:tbl>
      <w:tblPr>
        <w:tblStyle w:val="Tabladelista6concolores"/>
        <w:tblW w:w="0" w:type="auto"/>
        <w:jc w:val="center"/>
        <w:tblLook w:val="0400" w:firstRow="0" w:lastRow="0" w:firstColumn="0" w:lastColumn="0" w:noHBand="0" w:noVBand="1"/>
      </w:tblPr>
      <w:tblGrid>
        <w:gridCol w:w="4322"/>
        <w:gridCol w:w="4322"/>
      </w:tblGrid>
      <w:tr w:rsidR="00671C12" w14:paraId="112323C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D8B3953" w14:textId="33D2209F" w:rsidR="00671C12" w:rsidRDefault="00671C12" w:rsidP="00133C32">
            <w:r w:rsidRPr="009003DC">
              <w:rPr>
                <w:b/>
                <w:bCs/>
              </w:rPr>
              <w:t>Identificador:</w:t>
            </w:r>
            <w:r>
              <w:t xml:space="preserve"> </w:t>
            </w:r>
            <w:r w:rsidRPr="00671C12">
              <w:t>F-S-C11</w:t>
            </w:r>
          </w:p>
        </w:tc>
      </w:tr>
      <w:tr w:rsidR="00671C12" w14:paraId="5725205C" w14:textId="77777777" w:rsidTr="00133C32">
        <w:trPr>
          <w:jc w:val="center"/>
        </w:trPr>
        <w:tc>
          <w:tcPr>
            <w:tcW w:w="8644" w:type="dxa"/>
            <w:gridSpan w:val="2"/>
          </w:tcPr>
          <w:p w14:paraId="0C20889A" w14:textId="608A72FC" w:rsidR="00671C12" w:rsidRPr="009003DC" w:rsidRDefault="00671C12" w:rsidP="00133C32">
            <w:pPr>
              <w:rPr>
                <w:b/>
                <w:bCs/>
              </w:rPr>
            </w:pPr>
            <w:r w:rsidRPr="009003DC">
              <w:rPr>
                <w:b/>
                <w:bCs/>
              </w:rPr>
              <w:t>Descripción:</w:t>
            </w:r>
            <w:r w:rsidRPr="009003DC">
              <w:t xml:space="preserve"> </w:t>
            </w:r>
            <w:r w:rsidRPr="00671C12">
              <w:t>El sistema deberá dañar al personaje del jugador cuando este reciba un golpe proveniente de un enemigo.</w:t>
            </w:r>
          </w:p>
        </w:tc>
      </w:tr>
      <w:tr w:rsidR="00671C12" w14:paraId="260C8FF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6574DE7" w14:textId="3475889A" w:rsidR="00671C12" w:rsidRDefault="00671C12" w:rsidP="00133C32">
            <w:r w:rsidRPr="009003DC">
              <w:rPr>
                <w:b/>
                <w:bCs/>
              </w:rPr>
              <w:t>Prioridad:</w:t>
            </w:r>
            <w:r>
              <w:t xml:space="preserve"> Alta</w:t>
            </w:r>
          </w:p>
        </w:tc>
        <w:tc>
          <w:tcPr>
            <w:tcW w:w="4322" w:type="dxa"/>
          </w:tcPr>
          <w:p w14:paraId="1E5460A6" w14:textId="0CE0A11E" w:rsidR="00671C12" w:rsidRDefault="00671C12" w:rsidP="00133C32">
            <w:r>
              <w:rPr>
                <w:b/>
                <w:bCs/>
              </w:rPr>
              <w:t>Necesidad</w:t>
            </w:r>
            <w:r w:rsidRPr="009003DC">
              <w:rPr>
                <w:b/>
                <w:bCs/>
              </w:rPr>
              <w:t>:</w:t>
            </w:r>
            <w:r>
              <w:t xml:space="preserve"> Obligatorio</w:t>
            </w:r>
          </w:p>
        </w:tc>
      </w:tr>
      <w:tr w:rsidR="00671C12" w14:paraId="74CD8ABE" w14:textId="77777777" w:rsidTr="00133C32">
        <w:trPr>
          <w:jc w:val="center"/>
        </w:trPr>
        <w:tc>
          <w:tcPr>
            <w:tcW w:w="4322" w:type="dxa"/>
          </w:tcPr>
          <w:p w14:paraId="4AFB60B4" w14:textId="5A8CC860" w:rsidR="00671C12" w:rsidRDefault="00671C12" w:rsidP="00133C32">
            <w:r>
              <w:rPr>
                <w:b/>
                <w:bCs/>
              </w:rPr>
              <w:t>Verificabilidad</w:t>
            </w:r>
            <w:r w:rsidRPr="009003DC">
              <w:rPr>
                <w:b/>
                <w:bCs/>
              </w:rPr>
              <w:t>:</w:t>
            </w:r>
            <w:r>
              <w:t xml:space="preserve"> Total</w:t>
            </w:r>
          </w:p>
        </w:tc>
        <w:tc>
          <w:tcPr>
            <w:tcW w:w="4322" w:type="dxa"/>
          </w:tcPr>
          <w:p w14:paraId="28B9A3CC" w14:textId="10E5B483" w:rsidR="00671C12" w:rsidRPr="00917335" w:rsidRDefault="00671C12" w:rsidP="00133C32">
            <w:pPr>
              <w:rPr>
                <w:b/>
                <w:bCs/>
              </w:rPr>
            </w:pPr>
            <w:r w:rsidRPr="00917335">
              <w:rPr>
                <w:b/>
                <w:bCs/>
              </w:rPr>
              <w:t>Casos de uso asociados:</w:t>
            </w:r>
            <w:r w:rsidRPr="00917335">
              <w:t xml:space="preserve"> </w:t>
            </w:r>
            <w:r>
              <w:t>CU06</w:t>
            </w:r>
          </w:p>
        </w:tc>
      </w:tr>
    </w:tbl>
    <w:p w14:paraId="4693B0E4" w14:textId="77777777" w:rsidR="004F709C" w:rsidRDefault="004F709C" w:rsidP="009003DC"/>
    <w:p w14:paraId="26149C0B" w14:textId="1F3A5027" w:rsidR="00671C12" w:rsidRDefault="00671C12" w:rsidP="00671C12">
      <w:pPr>
        <w:pStyle w:val="TtuloTablaING"/>
      </w:pPr>
      <w:bookmarkStart w:id="94" w:name="_Toc168166580"/>
      <w:r>
        <w:t>Tabla 3.37.</w:t>
      </w:r>
      <w:r>
        <w:br/>
        <w:t xml:space="preserve">Requisito </w:t>
      </w:r>
      <w:r w:rsidRPr="00671C12">
        <w:t>F-S-C12</w:t>
      </w:r>
      <w:bookmarkEnd w:id="94"/>
    </w:p>
    <w:tbl>
      <w:tblPr>
        <w:tblStyle w:val="Tabladelista6concolores"/>
        <w:tblW w:w="0" w:type="auto"/>
        <w:jc w:val="center"/>
        <w:tblLook w:val="0400" w:firstRow="0" w:lastRow="0" w:firstColumn="0" w:lastColumn="0" w:noHBand="0" w:noVBand="1"/>
      </w:tblPr>
      <w:tblGrid>
        <w:gridCol w:w="4322"/>
        <w:gridCol w:w="4322"/>
      </w:tblGrid>
      <w:tr w:rsidR="00671C12" w14:paraId="1769252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FB32A42" w14:textId="1B219A39" w:rsidR="00671C12" w:rsidRDefault="00671C12" w:rsidP="00133C32">
            <w:r w:rsidRPr="009003DC">
              <w:rPr>
                <w:b/>
                <w:bCs/>
              </w:rPr>
              <w:t>Identificador:</w:t>
            </w:r>
            <w:r>
              <w:t xml:space="preserve"> </w:t>
            </w:r>
            <w:r w:rsidRPr="00671C12">
              <w:t>F-S-C12</w:t>
            </w:r>
          </w:p>
        </w:tc>
      </w:tr>
      <w:tr w:rsidR="00671C12" w14:paraId="330E9265" w14:textId="77777777" w:rsidTr="00133C32">
        <w:trPr>
          <w:jc w:val="center"/>
        </w:trPr>
        <w:tc>
          <w:tcPr>
            <w:tcW w:w="8644" w:type="dxa"/>
            <w:gridSpan w:val="2"/>
          </w:tcPr>
          <w:p w14:paraId="37C24645" w14:textId="513EF85C" w:rsidR="00671C12" w:rsidRPr="009003DC" w:rsidRDefault="00671C12" w:rsidP="00133C32">
            <w:pPr>
              <w:rPr>
                <w:b/>
                <w:bCs/>
              </w:rPr>
            </w:pPr>
            <w:r w:rsidRPr="009003DC">
              <w:rPr>
                <w:b/>
                <w:bCs/>
              </w:rPr>
              <w:t>Descripción:</w:t>
            </w:r>
            <w:r w:rsidRPr="009003DC">
              <w:t xml:space="preserve"> </w:t>
            </w:r>
            <w:r w:rsidRPr="00671C12">
              <w:t>El sistema deberá eliminar al personaje del jugador cuando los puntos de vida del susodicho alcancen el valor</w:t>
            </w:r>
            <w:r>
              <w:t xml:space="preserve"> de</w:t>
            </w:r>
            <w:r w:rsidRPr="00671C12">
              <w:t xml:space="preserve"> 0.</w:t>
            </w:r>
          </w:p>
        </w:tc>
      </w:tr>
      <w:tr w:rsidR="00671C12" w14:paraId="740B444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112F18D" w14:textId="41AFCBC6" w:rsidR="00671C12" w:rsidRDefault="00671C12" w:rsidP="00133C32">
            <w:r w:rsidRPr="009003DC">
              <w:rPr>
                <w:b/>
                <w:bCs/>
              </w:rPr>
              <w:t>Prioridad:</w:t>
            </w:r>
            <w:r>
              <w:t xml:space="preserve"> Media</w:t>
            </w:r>
          </w:p>
        </w:tc>
        <w:tc>
          <w:tcPr>
            <w:tcW w:w="4322" w:type="dxa"/>
          </w:tcPr>
          <w:p w14:paraId="5EC9854A" w14:textId="274C0081" w:rsidR="00671C12" w:rsidRDefault="00671C12" w:rsidP="00133C32">
            <w:r>
              <w:rPr>
                <w:b/>
                <w:bCs/>
              </w:rPr>
              <w:t>Necesidad</w:t>
            </w:r>
            <w:r w:rsidRPr="009003DC">
              <w:rPr>
                <w:b/>
                <w:bCs/>
              </w:rPr>
              <w:t>:</w:t>
            </w:r>
            <w:r>
              <w:t xml:space="preserve"> Obligatorio</w:t>
            </w:r>
          </w:p>
        </w:tc>
      </w:tr>
      <w:tr w:rsidR="00671C12" w14:paraId="2D5BB32F" w14:textId="77777777" w:rsidTr="00133C32">
        <w:trPr>
          <w:jc w:val="center"/>
        </w:trPr>
        <w:tc>
          <w:tcPr>
            <w:tcW w:w="4322" w:type="dxa"/>
          </w:tcPr>
          <w:p w14:paraId="6F46E37B" w14:textId="1E32B645" w:rsidR="00671C12" w:rsidRDefault="00671C12" w:rsidP="00133C32">
            <w:r>
              <w:rPr>
                <w:b/>
                <w:bCs/>
              </w:rPr>
              <w:t>Verificabilidad</w:t>
            </w:r>
            <w:r w:rsidRPr="009003DC">
              <w:rPr>
                <w:b/>
                <w:bCs/>
              </w:rPr>
              <w:t>:</w:t>
            </w:r>
            <w:r>
              <w:t xml:space="preserve"> Total</w:t>
            </w:r>
          </w:p>
        </w:tc>
        <w:tc>
          <w:tcPr>
            <w:tcW w:w="4322" w:type="dxa"/>
          </w:tcPr>
          <w:p w14:paraId="0D91CC6A" w14:textId="50042038" w:rsidR="00671C12" w:rsidRPr="00917335" w:rsidRDefault="00671C12" w:rsidP="00133C32">
            <w:pPr>
              <w:rPr>
                <w:b/>
                <w:bCs/>
              </w:rPr>
            </w:pPr>
            <w:r w:rsidRPr="00917335">
              <w:rPr>
                <w:b/>
                <w:bCs/>
              </w:rPr>
              <w:t>Casos de uso asociados:</w:t>
            </w:r>
            <w:r w:rsidRPr="00917335">
              <w:t xml:space="preserve"> </w:t>
            </w:r>
            <w:r w:rsidRPr="00671C12">
              <w:t>CU07</w:t>
            </w:r>
          </w:p>
        </w:tc>
      </w:tr>
    </w:tbl>
    <w:p w14:paraId="38E613B9" w14:textId="77777777" w:rsidR="004F709C" w:rsidRDefault="004F709C" w:rsidP="009003DC"/>
    <w:p w14:paraId="5F05E7A2" w14:textId="73263D11" w:rsidR="00671C12" w:rsidRDefault="00671C12" w:rsidP="00671C12">
      <w:pPr>
        <w:pStyle w:val="TtuloTablaING"/>
      </w:pPr>
      <w:bookmarkStart w:id="95" w:name="_Toc168166581"/>
      <w:r>
        <w:t>Tabla 3.38.</w:t>
      </w:r>
      <w:r>
        <w:br/>
        <w:t xml:space="preserve">Requisito </w:t>
      </w:r>
      <w:r w:rsidR="004F709C" w:rsidRPr="004F709C">
        <w:t>F-S-R13</w:t>
      </w:r>
      <w:bookmarkEnd w:id="95"/>
    </w:p>
    <w:tbl>
      <w:tblPr>
        <w:tblStyle w:val="Tabladelista6concolores"/>
        <w:tblW w:w="0" w:type="auto"/>
        <w:jc w:val="center"/>
        <w:tblLook w:val="0400" w:firstRow="0" w:lastRow="0" w:firstColumn="0" w:lastColumn="0" w:noHBand="0" w:noVBand="1"/>
      </w:tblPr>
      <w:tblGrid>
        <w:gridCol w:w="4322"/>
        <w:gridCol w:w="4322"/>
      </w:tblGrid>
      <w:tr w:rsidR="00671C12" w14:paraId="4F20627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0942A1E" w14:textId="1D01B681" w:rsidR="00671C12" w:rsidRDefault="00671C12" w:rsidP="00133C32">
            <w:r w:rsidRPr="009003DC">
              <w:rPr>
                <w:b/>
                <w:bCs/>
              </w:rPr>
              <w:t>Identificador:</w:t>
            </w:r>
            <w:r>
              <w:t xml:space="preserve"> </w:t>
            </w:r>
            <w:r w:rsidR="004F709C" w:rsidRPr="004F709C">
              <w:t>F-S-R13</w:t>
            </w:r>
          </w:p>
        </w:tc>
      </w:tr>
      <w:tr w:rsidR="00671C12" w14:paraId="2C1DFBD9" w14:textId="77777777" w:rsidTr="00133C32">
        <w:trPr>
          <w:jc w:val="center"/>
        </w:trPr>
        <w:tc>
          <w:tcPr>
            <w:tcW w:w="8644" w:type="dxa"/>
            <w:gridSpan w:val="2"/>
          </w:tcPr>
          <w:p w14:paraId="286E5775" w14:textId="1D41F38D" w:rsidR="00671C12" w:rsidRPr="009003DC" w:rsidRDefault="00671C12" w:rsidP="00133C32">
            <w:pPr>
              <w:rPr>
                <w:b/>
                <w:bCs/>
              </w:rPr>
            </w:pPr>
            <w:r w:rsidRPr="009003DC">
              <w:rPr>
                <w:b/>
                <w:bCs/>
              </w:rPr>
              <w:t>Descripción:</w:t>
            </w:r>
            <w:r w:rsidRPr="009003DC">
              <w:t xml:space="preserve"> </w:t>
            </w:r>
            <w:r w:rsidR="004F709C" w:rsidRPr="004F709C">
              <w:t>El sistema deberá controlar que los puntos de vida del jugador nunca alcancen un valor negativo y este pueda seguir jugando.</w:t>
            </w:r>
          </w:p>
        </w:tc>
      </w:tr>
      <w:tr w:rsidR="00671C12" w14:paraId="4E41AA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536D3B" w14:textId="5252B58D" w:rsidR="00671C12" w:rsidRDefault="00671C12" w:rsidP="00133C32">
            <w:r w:rsidRPr="009003DC">
              <w:rPr>
                <w:b/>
                <w:bCs/>
              </w:rPr>
              <w:t>Prioridad:</w:t>
            </w:r>
            <w:r>
              <w:t xml:space="preserve"> </w:t>
            </w:r>
            <w:r w:rsidR="004F709C">
              <w:t>Media</w:t>
            </w:r>
          </w:p>
        </w:tc>
        <w:tc>
          <w:tcPr>
            <w:tcW w:w="4322" w:type="dxa"/>
          </w:tcPr>
          <w:p w14:paraId="3C922928" w14:textId="412A9BA6" w:rsidR="00671C12" w:rsidRDefault="00671C12" w:rsidP="00133C32">
            <w:r>
              <w:rPr>
                <w:b/>
                <w:bCs/>
              </w:rPr>
              <w:t>Necesidad</w:t>
            </w:r>
            <w:r w:rsidRPr="009003DC">
              <w:rPr>
                <w:b/>
                <w:bCs/>
              </w:rPr>
              <w:t>:</w:t>
            </w:r>
            <w:r>
              <w:t xml:space="preserve"> </w:t>
            </w:r>
            <w:r w:rsidR="004F709C">
              <w:t>Obligatorio</w:t>
            </w:r>
          </w:p>
        </w:tc>
      </w:tr>
      <w:tr w:rsidR="00671C12" w14:paraId="79B142BF" w14:textId="77777777" w:rsidTr="00133C32">
        <w:trPr>
          <w:jc w:val="center"/>
        </w:trPr>
        <w:tc>
          <w:tcPr>
            <w:tcW w:w="4322" w:type="dxa"/>
          </w:tcPr>
          <w:p w14:paraId="482DB829" w14:textId="03CABE50" w:rsidR="00671C12" w:rsidRDefault="00671C12" w:rsidP="00133C32">
            <w:r>
              <w:rPr>
                <w:b/>
                <w:bCs/>
              </w:rPr>
              <w:t>Verificabilidad</w:t>
            </w:r>
            <w:r w:rsidRPr="009003DC">
              <w:rPr>
                <w:b/>
                <w:bCs/>
              </w:rPr>
              <w:t>:</w:t>
            </w:r>
            <w:r>
              <w:t xml:space="preserve"> </w:t>
            </w:r>
            <w:r w:rsidR="004F709C">
              <w:t>Total</w:t>
            </w:r>
          </w:p>
        </w:tc>
        <w:tc>
          <w:tcPr>
            <w:tcW w:w="4322" w:type="dxa"/>
          </w:tcPr>
          <w:p w14:paraId="1CFEE559" w14:textId="3EF4A8F9" w:rsidR="00671C12" w:rsidRPr="00917335" w:rsidRDefault="00671C12" w:rsidP="00133C32">
            <w:pPr>
              <w:rPr>
                <w:b/>
                <w:bCs/>
              </w:rPr>
            </w:pPr>
            <w:r w:rsidRPr="00917335">
              <w:rPr>
                <w:b/>
                <w:bCs/>
              </w:rPr>
              <w:t>Casos de uso asociados:</w:t>
            </w:r>
            <w:r w:rsidRPr="00917335">
              <w:t xml:space="preserve"> </w:t>
            </w:r>
            <w:r w:rsidR="004F709C" w:rsidRPr="004F709C">
              <w:t>CU06, CU07, CU08</w:t>
            </w:r>
          </w:p>
        </w:tc>
      </w:tr>
    </w:tbl>
    <w:p w14:paraId="35D69E2F" w14:textId="77777777" w:rsidR="004F709C" w:rsidRDefault="004F709C" w:rsidP="009003DC"/>
    <w:p w14:paraId="03E14F95" w14:textId="65C33A1E" w:rsidR="00671C12" w:rsidRDefault="00671C12" w:rsidP="00671C12">
      <w:pPr>
        <w:pStyle w:val="TtuloTablaING"/>
      </w:pPr>
      <w:bookmarkStart w:id="96" w:name="_Toc168166582"/>
      <w:r>
        <w:t>Tabla 3.39.</w:t>
      </w:r>
      <w:r>
        <w:br/>
        <w:t xml:space="preserve">Requisito </w:t>
      </w:r>
      <w:r w:rsidR="004F709C" w:rsidRPr="004F709C">
        <w:t>F-S-C14</w:t>
      </w:r>
      <w:bookmarkEnd w:id="96"/>
    </w:p>
    <w:tbl>
      <w:tblPr>
        <w:tblStyle w:val="Tabladelista6concolores"/>
        <w:tblW w:w="0" w:type="auto"/>
        <w:jc w:val="center"/>
        <w:tblLook w:val="0400" w:firstRow="0" w:lastRow="0" w:firstColumn="0" w:lastColumn="0" w:noHBand="0" w:noVBand="1"/>
      </w:tblPr>
      <w:tblGrid>
        <w:gridCol w:w="4322"/>
        <w:gridCol w:w="4322"/>
      </w:tblGrid>
      <w:tr w:rsidR="00671C12" w14:paraId="009441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5B6CAF0" w14:textId="0D998724" w:rsidR="00671C12" w:rsidRDefault="00671C12" w:rsidP="00133C32">
            <w:r w:rsidRPr="009003DC">
              <w:rPr>
                <w:b/>
                <w:bCs/>
              </w:rPr>
              <w:t>Identificador:</w:t>
            </w:r>
            <w:r>
              <w:t xml:space="preserve"> </w:t>
            </w:r>
            <w:r w:rsidR="004F709C" w:rsidRPr="004F709C">
              <w:t>F-S-C14</w:t>
            </w:r>
          </w:p>
        </w:tc>
      </w:tr>
      <w:tr w:rsidR="00671C12" w14:paraId="454544D5" w14:textId="77777777" w:rsidTr="00133C32">
        <w:trPr>
          <w:jc w:val="center"/>
        </w:trPr>
        <w:tc>
          <w:tcPr>
            <w:tcW w:w="8644" w:type="dxa"/>
            <w:gridSpan w:val="2"/>
          </w:tcPr>
          <w:p w14:paraId="52ACABBD" w14:textId="464407EA" w:rsidR="00671C12" w:rsidRPr="009003DC" w:rsidRDefault="00671C12" w:rsidP="00133C32">
            <w:pPr>
              <w:rPr>
                <w:b/>
                <w:bCs/>
              </w:rPr>
            </w:pPr>
            <w:r w:rsidRPr="009003DC">
              <w:rPr>
                <w:b/>
                <w:bCs/>
              </w:rPr>
              <w:t>Descripción:</w:t>
            </w:r>
            <w:r w:rsidRPr="009003DC">
              <w:t xml:space="preserve"> </w:t>
            </w:r>
            <w:r w:rsidR="004F709C" w:rsidRPr="004F709C">
              <w:t>El sistema deberá terminar el flujo de la partida cuando el personaje del jugador muere.</w:t>
            </w:r>
          </w:p>
        </w:tc>
      </w:tr>
      <w:tr w:rsidR="00671C12" w14:paraId="50911C5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6E7626" w14:textId="440108BB" w:rsidR="00671C12" w:rsidRDefault="00671C12" w:rsidP="00133C32">
            <w:r w:rsidRPr="009003DC">
              <w:rPr>
                <w:b/>
                <w:bCs/>
              </w:rPr>
              <w:t>Prioridad:</w:t>
            </w:r>
            <w:r>
              <w:t xml:space="preserve"> </w:t>
            </w:r>
            <w:r w:rsidR="004F709C">
              <w:t>Alta</w:t>
            </w:r>
          </w:p>
        </w:tc>
        <w:tc>
          <w:tcPr>
            <w:tcW w:w="4322" w:type="dxa"/>
          </w:tcPr>
          <w:p w14:paraId="61B75051" w14:textId="392E7D31" w:rsidR="00671C12" w:rsidRDefault="00671C12" w:rsidP="00133C32">
            <w:r>
              <w:rPr>
                <w:b/>
                <w:bCs/>
              </w:rPr>
              <w:t>Necesidad</w:t>
            </w:r>
            <w:r w:rsidRPr="009003DC">
              <w:rPr>
                <w:b/>
                <w:bCs/>
              </w:rPr>
              <w:t>:</w:t>
            </w:r>
            <w:r>
              <w:t xml:space="preserve"> </w:t>
            </w:r>
            <w:r w:rsidR="004F709C">
              <w:t>Obligatorio</w:t>
            </w:r>
          </w:p>
        </w:tc>
      </w:tr>
      <w:tr w:rsidR="00671C12" w14:paraId="715696AE" w14:textId="77777777" w:rsidTr="00133C32">
        <w:trPr>
          <w:jc w:val="center"/>
        </w:trPr>
        <w:tc>
          <w:tcPr>
            <w:tcW w:w="4322" w:type="dxa"/>
          </w:tcPr>
          <w:p w14:paraId="69F88161" w14:textId="696B8B70" w:rsidR="00671C12" w:rsidRDefault="00671C12" w:rsidP="00133C32">
            <w:r>
              <w:rPr>
                <w:b/>
                <w:bCs/>
              </w:rPr>
              <w:t>Verificabilidad</w:t>
            </w:r>
            <w:r w:rsidRPr="009003DC">
              <w:rPr>
                <w:b/>
                <w:bCs/>
              </w:rPr>
              <w:t>:</w:t>
            </w:r>
            <w:r>
              <w:t xml:space="preserve"> </w:t>
            </w:r>
            <w:r w:rsidR="004F709C">
              <w:t>Total</w:t>
            </w:r>
          </w:p>
        </w:tc>
        <w:tc>
          <w:tcPr>
            <w:tcW w:w="4322" w:type="dxa"/>
          </w:tcPr>
          <w:p w14:paraId="7D884F49" w14:textId="3CB8A103" w:rsidR="00671C12" w:rsidRPr="00917335" w:rsidRDefault="00671C12" w:rsidP="00133C32">
            <w:pPr>
              <w:rPr>
                <w:b/>
                <w:bCs/>
              </w:rPr>
            </w:pPr>
            <w:r w:rsidRPr="00917335">
              <w:rPr>
                <w:b/>
                <w:bCs/>
              </w:rPr>
              <w:t>Casos de uso asociados:</w:t>
            </w:r>
            <w:r w:rsidRPr="00917335">
              <w:t xml:space="preserve"> </w:t>
            </w:r>
            <w:r w:rsidR="004F709C">
              <w:t>CU08</w:t>
            </w:r>
          </w:p>
        </w:tc>
      </w:tr>
    </w:tbl>
    <w:p w14:paraId="0E7333DF" w14:textId="77777777" w:rsidR="004F709C" w:rsidRDefault="004F709C" w:rsidP="009003DC"/>
    <w:p w14:paraId="42DE258D" w14:textId="77777777" w:rsidR="004F709C" w:rsidRDefault="004F709C" w:rsidP="009003DC"/>
    <w:p w14:paraId="1C548B48" w14:textId="77777777" w:rsidR="004F709C" w:rsidRDefault="004F709C" w:rsidP="009003DC"/>
    <w:p w14:paraId="5191329A" w14:textId="77777777" w:rsidR="004F709C" w:rsidRDefault="004F709C" w:rsidP="009003DC"/>
    <w:p w14:paraId="5A52A908" w14:textId="77777777" w:rsidR="004F709C" w:rsidRDefault="004F709C" w:rsidP="009003DC"/>
    <w:p w14:paraId="59420562" w14:textId="5D58A8D4" w:rsidR="00671C12" w:rsidRDefault="00671C12" w:rsidP="00671C12">
      <w:pPr>
        <w:pStyle w:val="TtuloTablaING"/>
      </w:pPr>
      <w:bookmarkStart w:id="97" w:name="_Toc168166583"/>
      <w:r>
        <w:lastRenderedPageBreak/>
        <w:t>Tabla 3.40.</w:t>
      </w:r>
      <w:r>
        <w:br/>
        <w:t xml:space="preserve">Requisito </w:t>
      </w:r>
      <w:r w:rsidR="006B60FA" w:rsidRPr="006B60FA">
        <w:t>F-U-C15</w:t>
      </w:r>
      <w:bookmarkEnd w:id="97"/>
    </w:p>
    <w:tbl>
      <w:tblPr>
        <w:tblStyle w:val="Tabladelista6concolores"/>
        <w:tblW w:w="0" w:type="auto"/>
        <w:jc w:val="center"/>
        <w:tblLook w:val="0400" w:firstRow="0" w:lastRow="0" w:firstColumn="0" w:lastColumn="0" w:noHBand="0" w:noVBand="1"/>
      </w:tblPr>
      <w:tblGrid>
        <w:gridCol w:w="4322"/>
        <w:gridCol w:w="4322"/>
      </w:tblGrid>
      <w:tr w:rsidR="00671C12" w14:paraId="176BB93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4D556B1" w14:textId="55E21551" w:rsidR="00671C12" w:rsidRDefault="00671C12" w:rsidP="00133C32">
            <w:r w:rsidRPr="009003DC">
              <w:rPr>
                <w:b/>
                <w:bCs/>
              </w:rPr>
              <w:t>Identificador:</w:t>
            </w:r>
            <w:r>
              <w:t xml:space="preserve"> </w:t>
            </w:r>
            <w:r w:rsidR="006B60FA" w:rsidRPr="006B60FA">
              <w:t>F-U-C15</w:t>
            </w:r>
          </w:p>
        </w:tc>
      </w:tr>
      <w:tr w:rsidR="00671C12" w14:paraId="5F3B9DAB" w14:textId="77777777" w:rsidTr="00133C32">
        <w:trPr>
          <w:jc w:val="center"/>
        </w:trPr>
        <w:tc>
          <w:tcPr>
            <w:tcW w:w="8644" w:type="dxa"/>
            <w:gridSpan w:val="2"/>
          </w:tcPr>
          <w:p w14:paraId="1AAC4E11" w14:textId="17DD0AE3" w:rsidR="00671C12" w:rsidRPr="009003DC" w:rsidRDefault="00671C12" w:rsidP="00133C32">
            <w:pPr>
              <w:rPr>
                <w:b/>
                <w:bCs/>
              </w:rPr>
            </w:pPr>
            <w:r w:rsidRPr="009003DC">
              <w:rPr>
                <w:b/>
                <w:bCs/>
              </w:rPr>
              <w:t>Descripción:</w:t>
            </w:r>
            <w:r w:rsidRPr="009003DC">
              <w:t xml:space="preserve"> </w:t>
            </w:r>
            <w:r w:rsidR="006B60FA" w:rsidRPr="006B60FA">
              <w:t>El jugador deberá percibir el final de la partida mediante estímulos visuales o sonoros, con el motivo por el que ha terminado la partida.</w:t>
            </w:r>
          </w:p>
        </w:tc>
      </w:tr>
      <w:tr w:rsidR="00671C12" w14:paraId="4CCC25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D1C8B81" w14:textId="705E448D" w:rsidR="00671C12" w:rsidRDefault="00671C12" w:rsidP="00133C32">
            <w:r w:rsidRPr="009003DC">
              <w:rPr>
                <w:b/>
                <w:bCs/>
              </w:rPr>
              <w:t>Prioridad:</w:t>
            </w:r>
            <w:r>
              <w:t xml:space="preserve"> </w:t>
            </w:r>
            <w:r w:rsidR="006B60FA">
              <w:t>Alta</w:t>
            </w:r>
          </w:p>
        </w:tc>
        <w:tc>
          <w:tcPr>
            <w:tcW w:w="4322" w:type="dxa"/>
          </w:tcPr>
          <w:p w14:paraId="1B209A4C" w14:textId="15E052BB" w:rsidR="00671C12" w:rsidRDefault="00671C12" w:rsidP="00133C32">
            <w:r>
              <w:rPr>
                <w:b/>
                <w:bCs/>
              </w:rPr>
              <w:t>Necesidad</w:t>
            </w:r>
            <w:r w:rsidRPr="009003DC">
              <w:rPr>
                <w:b/>
                <w:bCs/>
              </w:rPr>
              <w:t>:</w:t>
            </w:r>
            <w:r>
              <w:t xml:space="preserve"> </w:t>
            </w:r>
            <w:r w:rsidR="006B60FA">
              <w:t>Obligatorio</w:t>
            </w:r>
          </w:p>
        </w:tc>
      </w:tr>
      <w:tr w:rsidR="00671C12" w14:paraId="27ABA615" w14:textId="77777777" w:rsidTr="00133C32">
        <w:trPr>
          <w:jc w:val="center"/>
        </w:trPr>
        <w:tc>
          <w:tcPr>
            <w:tcW w:w="4322" w:type="dxa"/>
          </w:tcPr>
          <w:p w14:paraId="4EC9B185" w14:textId="7C936E7C" w:rsidR="00671C12" w:rsidRDefault="00671C12" w:rsidP="00133C32">
            <w:r>
              <w:rPr>
                <w:b/>
                <w:bCs/>
              </w:rPr>
              <w:t>Verificabilidad</w:t>
            </w:r>
            <w:r w:rsidRPr="009003DC">
              <w:rPr>
                <w:b/>
                <w:bCs/>
              </w:rPr>
              <w:t>:</w:t>
            </w:r>
            <w:r>
              <w:t xml:space="preserve"> </w:t>
            </w:r>
            <w:r w:rsidR="006B60FA">
              <w:t>Total</w:t>
            </w:r>
          </w:p>
        </w:tc>
        <w:tc>
          <w:tcPr>
            <w:tcW w:w="4322" w:type="dxa"/>
          </w:tcPr>
          <w:p w14:paraId="2AAC1B9A" w14:textId="6E12FC74" w:rsidR="00671C12" w:rsidRPr="00917335" w:rsidRDefault="00671C12" w:rsidP="00133C32">
            <w:pPr>
              <w:rPr>
                <w:b/>
                <w:bCs/>
              </w:rPr>
            </w:pPr>
            <w:r w:rsidRPr="00917335">
              <w:rPr>
                <w:b/>
                <w:bCs/>
              </w:rPr>
              <w:t>Casos de uso asociados:</w:t>
            </w:r>
            <w:r w:rsidRPr="00917335">
              <w:t xml:space="preserve"> </w:t>
            </w:r>
            <w:r w:rsidR="006B60FA" w:rsidRPr="006B60FA">
              <w:t>CU08, CU09</w:t>
            </w:r>
          </w:p>
        </w:tc>
      </w:tr>
    </w:tbl>
    <w:p w14:paraId="604F321A" w14:textId="77777777" w:rsidR="00671C12" w:rsidRDefault="00671C12" w:rsidP="009003DC"/>
    <w:p w14:paraId="6D74DAE1" w14:textId="32C556D9" w:rsidR="00671C12" w:rsidRDefault="00671C12" w:rsidP="00671C12">
      <w:pPr>
        <w:pStyle w:val="TtuloTablaING"/>
      </w:pPr>
      <w:bookmarkStart w:id="98" w:name="_Toc168166584"/>
      <w:r>
        <w:t>Tabla 3.41.</w:t>
      </w:r>
      <w:r>
        <w:br/>
        <w:t xml:space="preserve">Requisito </w:t>
      </w:r>
      <w:r w:rsidR="006B60FA" w:rsidRPr="006B60FA">
        <w:t>F-S-C16</w:t>
      </w:r>
      <w:bookmarkEnd w:id="98"/>
    </w:p>
    <w:tbl>
      <w:tblPr>
        <w:tblStyle w:val="Tabladelista6concolores"/>
        <w:tblW w:w="0" w:type="auto"/>
        <w:jc w:val="center"/>
        <w:tblLook w:val="0400" w:firstRow="0" w:lastRow="0" w:firstColumn="0" w:lastColumn="0" w:noHBand="0" w:noVBand="1"/>
      </w:tblPr>
      <w:tblGrid>
        <w:gridCol w:w="4322"/>
        <w:gridCol w:w="4322"/>
      </w:tblGrid>
      <w:tr w:rsidR="00671C12" w14:paraId="459A392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6FDE72B" w14:textId="2D51B624" w:rsidR="00671C12" w:rsidRDefault="00671C12" w:rsidP="00133C32">
            <w:r w:rsidRPr="009003DC">
              <w:rPr>
                <w:b/>
                <w:bCs/>
              </w:rPr>
              <w:t>Identificador:</w:t>
            </w:r>
            <w:r>
              <w:t xml:space="preserve"> </w:t>
            </w:r>
            <w:r w:rsidR="006B60FA" w:rsidRPr="006B60FA">
              <w:t>F-S-C16</w:t>
            </w:r>
          </w:p>
        </w:tc>
      </w:tr>
      <w:tr w:rsidR="00671C12" w14:paraId="480F5196" w14:textId="77777777" w:rsidTr="00133C32">
        <w:trPr>
          <w:jc w:val="center"/>
        </w:trPr>
        <w:tc>
          <w:tcPr>
            <w:tcW w:w="8644" w:type="dxa"/>
            <w:gridSpan w:val="2"/>
          </w:tcPr>
          <w:p w14:paraId="488F99E2" w14:textId="2B1DFCBE" w:rsidR="00671C12" w:rsidRPr="009003DC" w:rsidRDefault="00671C12" w:rsidP="00133C32">
            <w:pPr>
              <w:rPr>
                <w:b/>
                <w:bCs/>
              </w:rPr>
            </w:pPr>
            <w:r w:rsidRPr="009003DC">
              <w:rPr>
                <w:b/>
                <w:bCs/>
              </w:rPr>
              <w:t>Descripción:</w:t>
            </w:r>
            <w:r w:rsidRPr="009003DC">
              <w:t xml:space="preserve"> </w:t>
            </w:r>
            <w:r w:rsidR="006B60FA" w:rsidRPr="006B60FA">
              <w:t>El sistema deberá terminar el flujo de la partida cuando un personaje jugable alcance la meta establecida.</w:t>
            </w:r>
          </w:p>
        </w:tc>
      </w:tr>
      <w:tr w:rsidR="00671C12" w14:paraId="35B470E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EB9C335" w14:textId="292E23CE" w:rsidR="00671C12" w:rsidRDefault="00671C12" w:rsidP="00133C32">
            <w:r w:rsidRPr="009003DC">
              <w:rPr>
                <w:b/>
                <w:bCs/>
              </w:rPr>
              <w:t>Prioridad:</w:t>
            </w:r>
            <w:r>
              <w:t xml:space="preserve"> </w:t>
            </w:r>
            <w:r w:rsidR="006B60FA">
              <w:t>Baja</w:t>
            </w:r>
          </w:p>
        </w:tc>
        <w:tc>
          <w:tcPr>
            <w:tcW w:w="4322" w:type="dxa"/>
          </w:tcPr>
          <w:p w14:paraId="07828852" w14:textId="57EFCC84" w:rsidR="00671C12" w:rsidRDefault="00671C12" w:rsidP="00133C32">
            <w:r>
              <w:rPr>
                <w:b/>
                <w:bCs/>
              </w:rPr>
              <w:t>Necesidad</w:t>
            </w:r>
            <w:r w:rsidRPr="009003DC">
              <w:rPr>
                <w:b/>
                <w:bCs/>
              </w:rPr>
              <w:t>:</w:t>
            </w:r>
            <w:r>
              <w:t xml:space="preserve"> </w:t>
            </w:r>
            <w:r w:rsidR="006B60FA">
              <w:t>Obligatorio</w:t>
            </w:r>
          </w:p>
        </w:tc>
      </w:tr>
      <w:tr w:rsidR="00671C12" w14:paraId="7810E55B" w14:textId="77777777" w:rsidTr="00133C32">
        <w:trPr>
          <w:jc w:val="center"/>
        </w:trPr>
        <w:tc>
          <w:tcPr>
            <w:tcW w:w="4322" w:type="dxa"/>
          </w:tcPr>
          <w:p w14:paraId="665B3F54" w14:textId="640F054F" w:rsidR="00671C12" w:rsidRDefault="00671C12" w:rsidP="00133C32">
            <w:r>
              <w:rPr>
                <w:b/>
                <w:bCs/>
              </w:rPr>
              <w:t>Verificabilidad</w:t>
            </w:r>
            <w:r w:rsidRPr="009003DC">
              <w:rPr>
                <w:b/>
                <w:bCs/>
              </w:rPr>
              <w:t>:</w:t>
            </w:r>
            <w:r>
              <w:t xml:space="preserve"> </w:t>
            </w:r>
            <w:r w:rsidR="006B60FA">
              <w:t>Total</w:t>
            </w:r>
          </w:p>
        </w:tc>
        <w:tc>
          <w:tcPr>
            <w:tcW w:w="4322" w:type="dxa"/>
          </w:tcPr>
          <w:p w14:paraId="55996051" w14:textId="406EB3FA" w:rsidR="00671C12" w:rsidRPr="00917335" w:rsidRDefault="00671C12" w:rsidP="00133C32">
            <w:pPr>
              <w:rPr>
                <w:b/>
                <w:bCs/>
              </w:rPr>
            </w:pPr>
            <w:r w:rsidRPr="00917335">
              <w:rPr>
                <w:b/>
                <w:bCs/>
              </w:rPr>
              <w:t>Casos de uso asociados:</w:t>
            </w:r>
            <w:r w:rsidRPr="00917335">
              <w:t xml:space="preserve"> </w:t>
            </w:r>
            <w:r w:rsidR="006B60FA">
              <w:t>CU09</w:t>
            </w:r>
          </w:p>
        </w:tc>
      </w:tr>
    </w:tbl>
    <w:p w14:paraId="05E641BE" w14:textId="77777777" w:rsidR="00671C12" w:rsidRDefault="00671C12" w:rsidP="009003DC"/>
    <w:p w14:paraId="0B51612A" w14:textId="57A19F84" w:rsidR="00671C12" w:rsidRDefault="00671C12" w:rsidP="00671C12">
      <w:pPr>
        <w:pStyle w:val="TtuloTablaING"/>
      </w:pPr>
      <w:bookmarkStart w:id="99" w:name="_Toc168166585"/>
      <w:r>
        <w:t>Tabla 3.42.</w:t>
      </w:r>
      <w:r>
        <w:br/>
        <w:t xml:space="preserve">Requisito </w:t>
      </w:r>
      <w:r w:rsidR="006B60FA" w:rsidRPr="006B60FA">
        <w:t>F-U-C17</w:t>
      </w:r>
      <w:bookmarkEnd w:id="99"/>
    </w:p>
    <w:tbl>
      <w:tblPr>
        <w:tblStyle w:val="Tabladelista6concolores"/>
        <w:tblW w:w="0" w:type="auto"/>
        <w:jc w:val="center"/>
        <w:tblLook w:val="0400" w:firstRow="0" w:lastRow="0" w:firstColumn="0" w:lastColumn="0" w:noHBand="0" w:noVBand="1"/>
      </w:tblPr>
      <w:tblGrid>
        <w:gridCol w:w="4322"/>
        <w:gridCol w:w="4322"/>
      </w:tblGrid>
      <w:tr w:rsidR="00671C12" w14:paraId="17F7FBF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C09330B" w14:textId="6E717F3D" w:rsidR="00671C12" w:rsidRDefault="00671C12" w:rsidP="00133C32">
            <w:r w:rsidRPr="009003DC">
              <w:rPr>
                <w:b/>
                <w:bCs/>
              </w:rPr>
              <w:t>Identificador:</w:t>
            </w:r>
            <w:r>
              <w:t xml:space="preserve"> </w:t>
            </w:r>
            <w:r w:rsidR="006B60FA" w:rsidRPr="006B60FA">
              <w:t>F-U-C17</w:t>
            </w:r>
          </w:p>
        </w:tc>
      </w:tr>
      <w:tr w:rsidR="00671C12" w14:paraId="1665EEC1" w14:textId="77777777" w:rsidTr="00133C32">
        <w:trPr>
          <w:jc w:val="center"/>
        </w:trPr>
        <w:tc>
          <w:tcPr>
            <w:tcW w:w="8644" w:type="dxa"/>
            <w:gridSpan w:val="2"/>
          </w:tcPr>
          <w:p w14:paraId="1F8A442B" w14:textId="27DC7D62" w:rsidR="00671C12" w:rsidRPr="009003DC" w:rsidRDefault="00671C12" w:rsidP="00133C32">
            <w:pPr>
              <w:rPr>
                <w:b/>
                <w:bCs/>
              </w:rPr>
            </w:pPr>
            <w:r w:rsidRPr="009003DC">
              <w:rPr>
                <w:b/>
                <w:bCs/>
              </w:rPr>
              <w:t>Descripción:</w:t>
            </w:r>
            <w:r w:rsidRPr="009003DC">
              <w:t xml:space="preserve"> </w:t>
            </w:r>
            <w:r w:rsidR="006B60FA" w:rsidRPr="006B60FA">
              <w:t>El usuario deberá poder volver al menú principal en cualquier momento, sin tener que cerrar y volver a abrir la aplicación.</w:t>
            </w:r>
          </w:p>
        </w:tc>
      </w:tr>
      <w:tr w:rsidR="00671C12" w14:paraId="2C878BB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F852061" w14:textId="3B69829A" w:rsidR="00671C12" w:rsidRDefault="00671C12" w:rsidP="00133C32">
            <w:r w:rsidRPr="009003DC">
              <w:rPr>
                <w:b/>
                <w:bCs/>
              </w:rPr>
              <w:t>Prioridad:</w:t>
            </w:r>
            <w:r>
              <w:t xml:space="preserve"> </w:t>
            </w:r>
            <w:r w:rsidR="006B60FA">
              <w:t>Media</w:t>
            </w:r>
          </w:p>
        </w:tc>
        <w:tc>
          <w:tcPr>
            <w:tcW w:w="4322" w:type="dxa"/>
          </w:tcPr>
          <w:p w14:paraId="113800E8" w14:textId="6CC2CF0B" w:rsidR="00671C12" w:rsidRDefault="00671C12" w:rsidP="00133C32">
            <w:r>
              <w:rPr>
                <w:b/>
                <w:bCs/>
              </w:rPr>
              <w:t>Necesidad</w:t>
            </w:r>
            <w:r w:rsidRPr="009003DC">
              <w:rPr>
                <w:b/>
                <w:bCs/>
              </w:rPr>
              <w:t>:</w:t>
            </w:r>
            <w:r>
              <w:t xml:space="preserve"> </w:t>
            </w:r>
            <w:r w:rsidR="006B60FA">
              <w:t>Obligatorio</w:t>
            </w:r>
          </w:p>
        </w:tc>
      </w:tr>
      <w:tr w:rsidR="00671C12" w14:paraId="44937853" w14:textId="77777777" w:rsidTr="00133C32">
        <w:trPr>
          <w:jc w:val="center"/>
        </w:trPr>
        <w:tc>
          <w:tcPr>
            <w:tcW w:w="4322" w:type="dxa"/>
          </w:tcPr>
          <w:p w14:paraId="6706BCBF" w14:textId="4312FE9D" w:rsidR="00671C12" w:rsidRDefault="00671C12" w:rsidP="00133C32">
            <w:r>
              <w:rPr>
                <w:b/>
                <w:bCs/>
              </w:rPr>
              <w:t>Verificabilidad</w:t>
            </w:r>
            <w:r w:rsidRPr="009003DC">
              <w:rPr>
                <w:b/>
                <w:bCs/>
              </w:rPr>
              <w:t>:</w:t>
            </w:r>
            <w:r>
              <w:t xml:space="preserve"> </w:t>
            </w:r>
            <w:r w:rsidR="006B60FA">
              <w:t>Total</w:t>
            </w:r>
          </w:p>
        </w:tc>
        <w:tc>
          <w:tcPr>
            <w:tcW w:w="4322" w:type="dxa"/>
          </w:tcPr>
          <w:p w14:paraId="0883D51D" w14:textId="26864EF1" w:rsidR="00671C12" w:rsidRPr="00917335" w:rsidRDefault="00671C12" w:rsidP="00133C32">
            <w:pPr>
              <w:rPr>
                <w:b/>
                <w:bCs/>
              </w:rPr>
            </w:pPr>
            <w:r w:rsidRPr="00917335">
              <w:rPr>
                <w:b/>
                <w:bCs/>
              </w:rPr>
              <w:t>Casos de uso asociados:</w:t>
            </w:r>
            <w:r w:rsidRPr="00917335">
              <w:t xml:space="preserve"> </w:t>
            </w:r>
            <w:r w:rsidR="006B60FA" w:rsidRPr="006B60FA">
              <w:t>CU08, CU09, CU10</w:t>
            </w:r>
          </w:p>
        </w:tc>
      </w:tr>
    </w:tbl>
    <w:p w14:paraId="07AF35DD" w14:textId="77777777" w:rsidR="00671C12" w:rsidRDefault="00671C12" w:rsidP="009003DC"/>
    <w:p w14:paraId="71966FF7" w14:textId="132B43C5" w:rsidR="00671C12" w:rsidRDefault="00671C12" w:rsidP="00671C12">
      <w:pPr>
        <w:pStyle w:val="TtuloTablaING"/>
      </w:pPr>
      <w:bookmarkStart w:id="100" w:name="_Toc168166586"/>
      <w:r>
        <w:t>Tabla 3.43.</w:t>
      </w:r>
      <w:r>
        <w:br/>
        <w:t xml:space="preserve">Requisito </w:t>
      </w:r>
      <w:r w:rsidR="006B60FA" w:rsidRPr="006B60FA">
        <w:t>F-S-R18</w:t>
      </w:r>
      <w:bookmarkEnd w:id="100"/>
    </w:p>
    <w:tbl>
      <w:tblPr>
        <w:tblStyle w:val="Tabladelista6concolores"/>
        <w:tblW w:w="0" w:type="auto"/>
        <w:jc w:val="center"/>
        <w:tblLook w:val="0400" w:firstRow="0" w:lastRow="0" w:firstColumn="0" w:lastColumn="0" w:noHBand="0" w:noVBand="1"/>
      </w:tblPr>
      <w:tblGrid>
        <w:gridCol w:w="4322"/>
        <w:gridCol w:w="4322"/>
      </w:tblGrid>
      <w:tr w:rsidR="00671C12" w14:paraId="7562C8A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3523FB5" w14:textId="7DD392BC" w:rsidR="00671C12" w:rsidRDefault="00671C12" w:rsidP="00133C32">
            <w:r w:rsidRPr="009003DC">
              <w:rPr>
                <w:b/>
                <w:bCs/>
              </w:rPr>
              <w:t>Identificador:</w:t>
            </w:r>
            <w:r>
              <w:t xml:space="preserve"> </w:t>
            </w:r>
            <w:r w:rsidR="006B60FA" w:rsidRPr="006B60FA">
              <w:t>F-S-R18</w:t>
            </w:r>
          </w:p>
        </w:tc>
      </w:tr>
      <w:tr w:rsidR="00671C12" w14:paraId="758DF14C" w14:textId="77777777" w:rsidTr="00133C32">
        <w:trPr>
          <w:jc w:val="center"/>
        </w:trPr>
        <w:tc>
          <w:tcPr>
            <w:tcW w:w="8644" w:type="dxa"/>
            <w:gridSpan w:val="2"/>
          </w:tcPr>
          <w:p w14:paraId="69B8E74A" w14:textId="331950DF" w:rsidR="00671C12" w:rsidRPr="009003DC" w:rsidRDefault="00671C12" w:rsidP="00133C32">
            <w:pPr>
              <w:rPr>
                <w:b/>
                <w:bCs/>
              </w:rPr>
            </w:pPr>
            <w:r w:rsidRPr="009003DC">
              <w:rPr>
                <w:b/>
                <w:bCs/>
              </w:rPr>
              <w:t>Descripción:</w:t>
            </w:r>
            <w:r w:rsidRPr="009003DC">
              <w:t xml:space="preserve"> </w:t>
            </w:r>
            <w:r w:rsidR="006B60FA" w:rsidRPr="006B60FA">
              <w:t>El sistema no deberá guardar el progreso actual del jugador, una vez este vuelva al menú principal.</w:t>
            </w:r>
          </w:p>
        </w:tc>
      </w:tr>
      <w:tr w:rsidR="00671C12" w14:paraId="70F60859"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16EF4A2" w14:textId="4A64DBB7" w:rsidR="00671C12" w:rsidRDefault="00671C12" w:rsidP="00133C32">
            <w:r w:rsidRPr="009003DC">
              <w:rPr>
                <w:b/>
                <w:bCs/>
              </w:rPr>
              <w:t>Prioridad:</w:t>
            </w:r>
            <w:r>
              <w:t xml:space="preserve"> </w:t>
            </w:r>
            <w:r w:rsidR="006B60FA">
              <w:t>Media</w:t>
            </w:r>
          </w:p>
        </w:tc>
        <w:tc>
          <w:tcPr>
            <w:tcW w:w="4322" w:type="dxa"/>
          </w:tcPr>
          <w:p w14:paraId="78ABC6C9" w14:textId="71430A27" w:rsidR="00671C12" w:rsidRDefault="00671C12" w:rsidP="00133C32">
            <w:r>
              <w:rPr>
                <w:b/>
                <w:bCs/>
              </w:rPr>
              <w:t>Necesidad</w:t>
            </w:r>
            <w:r w:rsidRPr="009003DC">
              <w:rPr>
                <w:b/>
                <w:bCs/>
              </w:rPr>
              <w:t>:</w:t>
            </w:r>
            <w:r>
              <w:t xml:space="preserve"> </w:t>
            </w:r>
            <w:r w:rsidR="006B60FA">
              <w:t>Obligatorio</w:t>
            </w:r>
          </w:p>
        </w:tc>
      </w:tr>
      <w:tr w:rsidR="00671C12" w14:paraId="5D7A5C2F" w14:textId="77777777" w:rsidTr="00133C32">
        <w:trPr>
          <w:jc w:val="center"/>
        </w:trPr>
        <w:tc>
          <w:tcPr>
            <w:tcW w:w="4322" w:type="dxa"/>
          </w:tcPr>
          <w:p w14:paraId="29AB3DF0" w14:textId="20D38AB0" w:rsidR="00671C12" w:rsidRDefault="00671C12" w:rsidP="00133C32">
            <w:r>
              <w:rPr>
                <w:b/>
                <w:bCs/>
              </w:rPr>
              <w:t>Verificabilidad</w:t>
            </w:r>
            <w:r w:rsidRPr="009003DC">
              <w:rPr>
                <w:b/>
                <w:bCs/>
              </w:rPr>
              <w:t>:</w:t>
            </w:r>
            <w:r>
              <w:t xml:space="preserve"> </w:t>
            </w:r>
            <w:r w:rsidR="006B60FA">
              <w:t>Total</w:t>
            </w:r>
          </w:p>
        </w:tc>
        <w:tc>
          <w:tcPr>
            <w:tcW w:w="4322" w:type="dxa"/>
          </w:tcPr>
          <w:p w14:paraId="2973E08D" w14:textId="13FD6A4E" w:rsidR="00671C12" w:rsidRPr="00917335" w:rsidRDefault="00671C12" w:rsidP="00133C32">
            <w:pPr>
              <w:rPr>
                <w:b/>
                <w:bCs/>
              </w:rPr>
            </w:pPr>
            <w:r w:rsidRPr="00917335">
              <w:rPr>
                <w:b/>
                <w:bCs/>
              </w:rPr>
              <w:t>Casos de uso asociados:</w:t>
            </w:r>
            <w:r w:rsidRPr="00917335">
              <w:t xml:space="preserve"> </w:t>
            </w:r>
            <w:r w:rsidR="006B60FA" w:rsidRPr="006B60FA">
              <w:t>CU10</w:t>
            </w:r>
          </w:p>
        </w:tc>
      </w:tr>
    </w:tbl>
    <w:p w14:paraId="7F300E02" w14:textId="77777777" w:rsidR="00671C12" w:rsidRDefault="00671C12" w:rsidP="009003DC"/>
    <w:p w14:paraId="423FD4D6" w14:textId="77777777" w:rsidR="006B60FA" w:rsidRDefault="006B60FA" w:rsidP="009003DC"/>
    <w:p w14:paraId="77875B50" w14:textId="77777777" w:rsidR="006B60FA" w:rsidRDefault="006B60FA" w:rsidP="009003DC"/>
    <w:p w14:paraId="5248BFD1" w14:textId="77777777" w:rsidR="006B60FA" w:rsidRDefault="006B60FA" w:rsidP="009003DC"/>
    <w:p w14:paraId="590F2E81" w14:textId="77777777" w:rsidR="006B60FA" w:rsidRDefault="006B60FA" w:rsidP="009003DC"/>
    <w:p w14:paraId="59C78F3D" w14:textId="38B14303" w:rsidR="00671C12" w:rsidRDefault="00671C12" w:rsidP="00671C12">
      <w:pPr>
        <w:pStyle w:val="TtuloTablaING"/>
      </w:pPr>
      <w:bookmarkStart w:id="101" w:name="_Toc168166587"/>
      <w:r>
        <w:lastRenderedPageBreak/>
        <w:t>Tabla 3.44.</w:t>
      </w:r>
      <w:r>
        <w:br/>
        <w:t xml:space="preserve">Requisito </w:t>
      </w:r>
      <w:r w:rsidR="006B60FA" w:rsidRPr="006B60FA">
        <w:t>F-S-C19</w:t>
      </w:r>
      <w:bookmarkEnd w:id="101"/>
    </w:p>
    <w:tbl>
      <w:tblPr>
        <w:tblStyle w:val="Tabladelista6concolores"/>
        <w:tblW w:w="0" w:type="auto"/>
        <w:jc w:val="center"/>
        <w:tblLook w:val="0400" w:firstRow="0" w:lastRow="0" w:firstColumn="0" w:lastColumn="0" w:noHBand="0" w:noVBand="1"/>
      </w:tblPr>
      <w:tblGrid>
        <w:gridCol w:w="4322"/>
        <w:gridCol w:w="4322"/>
      </w:tblGrid>
      <w:tr w:rsidR="00671C12" w14:paraId="3D72AB7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7CF0EAB" w14:textId="0364A8BA" w:rsidR="00671C12" w:rsidRDefault="00671C12" w:rsidP="00133C32">
            <w:r w:rsidRPr="009003DC">
              <w:rPr>
                <w:b/>
                <w:bCs/>
              </w:rPr>
              <w:t>Identificador:</w:t>
            </w:r>
            <w:r>
              <w:t xml:space="preserve"> </w:t>
            </w:r>
            <w:r w:rsidR="006B60FA" w:rsidRPr="006B60FA">
              <w:t>F-S-C19</w:t>
            </w:r>
          </w:p>
        </w:tc>
      </w:tr>
      <w:tr w:rsidR="00671C12" w14:paraId="768C00E5" w14:textId="77777777" w:rsidTr="00133C32">
        <w:trPr>
          <w:jc w:val="center"/>
        </w:trPr>
        <w:tc>
          <w:tcPr>
            <w:tcW w:w="8644" w:type="dxa"/>
            <w:gridSpan w:val="2"/>
          </w:tcPr>
          <w:p w14:paraId="73289293" w14:textId="6F6AF0C4" w:rsidR="00671C12" w:rsidRPr="009003DC" w:rsidRDefault="00671C12" w:rsidP="00133C32">
            <w:pPr>
              <w:rPr>
                <w:b/>
                <w:bCs/>
              </w:rPr>
            </w:pPr>
            <w:r w:rsidRPr="009003DC">
              <w:rPr>
                <w:b/>
                <w:bCs/>
              </w:rPr>
              <w:t>Descripción:</w:t>
            </w:r>
            <w:r w:rsidRPr="009003DC">
              <w:t xml:space="preserve"> </w:t>
            </w:r>
            <w:r w:rsidR="006B60FA" w:rsidRPr="006B60FA">
              <w:t>El sistema deberá eliminar de la escena a un enemigo cuando sus puntos de vida se reduzcan a 0.</w:t>
            </w:r>
          </w:p>
        </w:tc>
      </w:tr>
      <w:tr w:rsidR="00671C12" w14:paraId="7BF4AE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740B35D1" w14:textId="2855A4FB" w:rsidR="00671C12" w:rsidRDefault="00671C12" w:rsidP="00133C32">
            <w:r w:rsidRPr="009003DC">
              <w:rPr>
                <w:b/>
                <w:bCs/>
              </w:rPr>
              <w:t>Prioridad:</w:t>
            </w:r>
            <w:r>
              <w:t xml:space="preserve"> </w:t>
            </w:r>
            <w:r w:rsidR="006B60FA">
              <w:t>Alta</w:t>
            </w:r>
          </w:p>
        </w:tc>
        <w:tc>
          <w:tcPr>
            <w:tcW w:w="4322" w:type="dxa"/>
          </w:tcPr>
          <w:p w14:paraId="6D1C9107" w14:textId="7AF6632D" w:rsidR="00671C12" w:rsidRDefault="00671C12" w:rsidP="00133C32">
            <w:r>
              <w:rPr>
                <w:b/>
                <w:bCs/>
              </w:rPr>
              <w:t>Necesidad</w:t>
            </w:r>
            <w:r w:rsidRPr="009003DC">
              <w:rPr>
                <w:b/>
                <w:bCs/>
              </w:rPr>
              <w:t>:</w:t>
            </w:r>
            <w:r>
              <w:t xml:space="preserve"> </w:t>
            </w:r>
            <w:r w:rsidR="006B60FA">
              <w:t>Obligatorio</w:t>
            </w:r>
          </w:p>
        </w:tc>
      </w:tr>
      <w:tr w:rsidR="00671C12" w14:paraId="7878BF58" w14:textId="77777777" w:rsidTr="00133C32">
        <w:trPr>
          <w:jc w:val="center"/>
        </w:trPr>
        <w:tc>
          <w:tcPr>
            <w:tcW w:w="4322" w:type="dxa"/>
          </w:tcPr>
          <w:p w14:paraId="74D1B9CA" w14:textId="605AC90C" w:rsidR="00671C12" w:rsidRDefault="00671C12" w:rsidP="00133C32">
            <w:r>
              <w:rPr>
                <w:b/>
                <w:bCs/>
              </w:rPr>
              <w:t>Verificabilidad</w:t>
            </w:r>
            <w:r w:rsidRPr="009003DC">
              <w:rPr>
                <w:b/>
                <w:bCs/>
              </w:rPr>
              <w:t>:</w:t>
            </w:r>
            <w:r>
              <w:t xml:space="preserve"> </w:t>
            </w:r>
            <w:r w:rsidR="006B60FA">
              <w:t>Total</w:t>
            </w:r>
          </w:p>
        </w:tc>
        <w:tc>
          <w:tcPr>
            <w:tcW w:w="4322" w:type="dxa"/>
          </w:tcPr>
          <w:p w14:paraId="2CD16768" w14:textId="34C2FD84" w:rsidR="00671C12" w:rsidRPr="00917335" w:rsidRDefault="00671C12" w:rsidP="00133C32">
            <w:pPr>
              <w:rPr>
                <w:b/>
                <w:bCs/>
              </w:rPr>
            </w:pPr>
            <w:r w:rsidRPr="00917335">
              <w:rPr>
                <w:b/>
                <w:bCs/>
              </w:rPr>
              <w:t>Casos de uso asociados:</w:t>
            </w:r>
            <w:r w:rsidRPr="00917335">
              <w:t xml:space="preserve"> </w:t>
            </w:r>
            <w:r w:rsidR="006B60FA">
              <w:t>CU11</w:t>
            </w:r>
          </w:p>
        </w:tc>
      </w:tr>
    </w:tbl>
    <w:p w14:paraId="7280FF1A" w14:textId="77777777" w:rsidR="00671C12" w:rsidRDefault="00671C12" w:rsidP="009003DC"/>
    <w:p w14:paraId="138ECF7D" w14:textId="47A9AADB" w:rsidR="00671C12" w:rsidRDefault="00671C12" w:rsidP="00671C12">
      <w:pPr>
        <w:pStyle w:val="TtuloTablaING"/>
      </w:pPr>
      <w:bookmarkStart w:id="102" w:name="_Toc168166588"/>
      <w:r>
        <w:t>Tabla 3.45.</w:t>
      </w:r>
      <w:r>
        <w:br/>
        <w:t xml:space="preserve">Requisito </w:t>
      </w:r>
      <w:r w:rsidR="006B60FA" w:rsidRPr="006B60FA">
        <w:t>F-U-C20</w:t>
      </w:r>
      <w:bookmarkEnd w:id="102"/>
    </w:p>
    <w:tbl>
      <w:tblPr>
        <w:tblStyle w:val="Tabladelista6concolores"/>
        <w:tblW w:w="0" w:type="auto"/>
        <w:jc w:val="center"/>
        <w:tblLook w:val="0400" w:firstRow="0" w:lastRow="0" w:firstColumn="0" w:lastColumn="0" w:noHBand="0" w:noVBand="1"/>
      </w:tblPr>
      <w:tblGrid>
        <w:gridCol w:w="4322"/>
        <w:gridCol w:w="4322"/>
      </w:tblGrid>
      <w:tr w:rsidR="00671C12" w14:paraId="5DB5BE0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8BAB4C4" w14:textId="530C71BE" w:rsidR="00671C12" w:rsidRDefault="00671C12" w:rsidP="00133C32">
            <w:r w:rsidRPr="009003DC">
              <w:rPr>
                <w:b/>
                <w:bCs/>
              </w:rPr>
              <w:t>Identificador:</w:t>
            </w:r>
            <w:r>
              <w:t xml:space="preserve"> </w:t>
            </w:r>
            <w:r w:rsidR="006B60FA" w:rsidRPr="006B60FA">
              <w:t>F-U-C20</w:t>
            </w:r>
          </w:p>
        </w:tc>
      </w:tr>
      <w:tr w:rsidR="00671C12" w14:paraId="20BABE6A" w14:textId="77777777" w:rsidTr="00133C32">
        <w:trPr>
          <w:jc w:val="center"/>
        </w:trPr>
        <w:tc>
          <w:tcPr>
            <w:tcW w:w="8644" w:type="dxa"/>
            <w:gridSpan w:val="2"/>
          </w:tcPr>
          <w:p w14:paraId="2048B7AA" w14:textId="2D9377DF" w:rsidR="00671C12" w:rsidRPr="009003DC" w:rsidRDefault="00671C12" w:rsidP="00133C32">
            <w:pPr>
              <w:rPr>
                <w:b/>
                <w:bCs/>
              </w:rPr>
            </w:pPr>
            <w:r w:rsidRPr="009003DC">
              <w:rPr>
                <w:b/>
                <w:bCs/>
              </w:rPr>
              <w:t>Descripción:</w:t>
            </w:r>
            <w:r w:rsidRPr="009003DC">
              <w:t xml:space="preserve"> </w:t>
            </w:r>
            <w:r w:rsidR="006B60FA" w:rsidRPr="006B60FA">
              <w:t>El usuario deberá recibir una respuesta visual y sonora cuando un enemigo muera.</w:t>
            </w:r>
          </w:p>
        </w:tc>
      </w:tr>
      <w:tr w:rsidR="00671C12" w14:paraId="16F220C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727B130" w14:textId="3A30FA82" w:rsidR="00671C12" w:rsidRDefault="00671C12" w:rsidP="00133C32">
            <w:r w:rsidRPr="009003DC">
              <w:rPr>
                <w:b/>
                <w:bCs/>
              </w:rPr>
              <w:t>Prioridad:</w:t>
            </w:r>
            <w:r>
              <w:t xml:space="preserve"> </w:t>
            </w:r>
            <w:r w:rsidR="006B60FA">
              <w:t>Media</w:t>
            </w:r>
          </w:p>
        </w:tc>
        <w:tc>
          <w:tcPr>
            <w:tcW w:w="4322" w:type="dxa"/>
          </w:tcPr>
          <w:p w14:paraId="08C55FA0" w14:textId="1BB0FD1B" w:rsidR="00671C12" w:rsidRDefault="00671C12" w:rsidP="00133C32">
            <w:r>
              <w:rPr>
                <w:b/>
                <w:bCs/>
              </w:rPr>
              <w:t>Necesidad</w:t>
            </w:r>
            <w:r w:rsidRPr="009003DC">
              <w:rPr>
                <w:b/>
                <w:bCs/>
              </w:rPr>
              <w:t>:</w:t>
            </w:r>
            <w:r>
              <w:t xml:space="preserve"> </w:t>
            </w:r>
            <w:r w:rsidR="006B60FA">
              <w:t>Opcional</w:t>
            </w:r>
          </w:p>
        </w:tc>
      </w:tr>
      <w:tr w:rsidR="00671C12" w14:paraId="0DE863D4" w14:textId="77777777" w:rsidTr="00133C32">
        <w:trPr>
          <w:jc w:val="center"/>
        </w:trPr>
        <w:tc>
          <w:tcPr>
            <w:tcW w:w="4322" w:type="dxa"/>
          </w:tcPr>
          <w:p w14:paraId="61E0D0E7" w14:textId="43AA5F4F" w:rsidR="00671C12" w:rsidRDefault="00671C12" w:rsidP="00133C32">
            <w:r>
              <w:rPr>
                <w:b/>
                <w:bCs/>
              </w:rPr>
              <w:t>Verificabilidad</w:t>
            </w:r>
            <w:r w:rsidRPr="009003DC">
              <w:rPr>
                <w:b/>
                <w:bCs/>
              </w:rPr>
              <w:t>:</w:t>
            </w:r>
            <w:r>
              <w:t xml:space="preserve"> </w:t>
            </w:r>
            <w:r w:rsidR="006B60FA">
              <w:t>Total</w:t>
            </w:r>
          </w:p>
        </w:tc>
        <w:tc>
          <w:tcPr>
            <w:tcW w:w="4322" w:type="dxa"/>
          </w:tcPr>
          <w:p w14:paraId="08BB20DD" w14:textId="58C64737" w:rsidR="00671C12" w:rsidRPr="00917335" w:rsidRDefault="00671C12" w:rsidP="00133C32">
            <w:pPr>
              <w:rPr>
                <w:b/>
                <w:bCs/>
              </w:rPr>
            </w:pPr>
            <w:r w:rsidRPr="00917335">
              <w:rPr>
                <w:b/>
                <w:bCs/>
              </w:rPr>
              <w:t>Casos de uso asociados:</w:t>
            </w:r>
            <w:r w:rsidRPr="00917335">
              <w:t xml:space="preserve"> </w:t>
            </w:r>
            <w:r w:rsidR="0095460B">
              <w:t>CU11</w:t>
            </w:r>
          </w:p>
        </w:tc>
      </w:tr>
    </w:tbl>
    <w:p w14:paraId="009948E9" w14:textId="77777777" w:rsidR="00671C12" w:rsidRDefault="00671C12" w:rsidP="009003DC"/>
    <w:p w14:paraId="37E46B18" w14:textId="1F746C3A" w:rsidR="00671C12" w:rsidRDefault="00671C12" w:rsidP="00671C12">
      <w:pPr>
        <w:pStyle w:val="TtuloTablaING"/>
      </w:pPr>
      <w:bookmarkStart w:id="103" w:name="_Toc168166589"/>
      <w:r>
        <w:t>Tabla 3.46.</w:t>
      </w:r>
      <w:r>
        <w:br/>
        <w:t xml:space="preserve">Requisito </w:t>
      </w:r>
      <w:r w:rsidR="0095460B" w:rsidRPr="0095460B">
        <w:t>F-S-C21</w:t>
      </w:r>
      <w:bookmarkEnd w:id="103"/>
    </w:p>
    <w:tbl>
      <w:tblPr>
        <w:tblStyle w:val="Tabladelista6concolores"/>
        <w:tblW w:w="0" w:type="auto"/>
        <w:jc w:val="center"/>
        <w:tblLook w:val="0400" w:firstRow="0" w:lastRow="0" w:firstColumn="0" w:lastColumn="0" w:noHBand="0" w:noVBand="1"/>
      </w:tblPr>
      <w:tblGrid>
        <w:gridCol w:w="4322"/>
        <w:gridCol w:w="4322"/>
      </w:tblGrid>
      <w:tr w:rsidR="00671C12" w14:paraId="374B3B9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0ED365C" w14:textId="5068BD9E" w:rsidR="00671C12" w:rsidRDefault="00671C12" w:rsidP="00133C32">
            <w:r w:rsidRPr="009003DC">
              <w:rPr>
                <w:b/>
                <w:bCs/>
              </w:rPr>
              <w:t>Identificador:</w:t>
            </w:r>
            <w:r>
              <w:t xml:space="preserve"> </w:t>
            </w:r>
            <w:r w:rsidR="0095460B" w:rsidRPr="0095460B">
              <w:t>F-S-C21</w:t>
            </w:r>
          </w:p>
        </w:tc>
      </w:tr>
      <w:tr w:rsidR="00671C12" w14:paraId="122ED1CB" w14:textId="77777777" w:rsidTr="00133C32">
        <w:trPr>
          <w:jc w:val="center"/>
        </w:trPr>
        <w:tc>
          <w:tcPr>
            <w:tcW w:w="8644" w:type="dxa"/>
            <w:gridSpan w:val="2"/>
          </w:tcPr>
          <w:p w14:paraId="5C3902D7" w14:textId="1DBD6757" w:rsidR="00671C12" w:rsidRPr="009003DC" w:rsidRDefault="00671C12" w:rsidP="00133C32">
            <w:pPr>
              <w:rPr>
                <w:b/>
                <w:bCs/>
              </w:rPr>
            </w:pPr>
            <w:r w:rsidRPr="009003DC">
              <w:rPr>
                <w:b/>
                <w:bCs/>
              </w:rPr>
              <w:t>Descripción:</w:t>
            </w:r>
            <w:r w:rsidRPr="009003DC">
              <w:t xml:space="preserve"> </w:t>
            </w:r>
            <w:r w:rsidR="0095460B" w:rsidRPr="0095460B">
              <w:t>El sistema deberá reducir los puntos de vida de un enemigo cuando el proyectil de un jugador lo alcance, reduciendo los puntos de vida en base al daño del proyectil.</w:t>
            </w:r>
          </w:p>
        </w:tc>
      </w:tr>
      <w:tr w:rsidR="00671C12" w14:paraId="3222B72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330A80" w14:textId="0941493B" w:rsidR="00671C12" w:rsidRDefault="00671C12" w:rsidP="00133C32">
            <w:r w:rsidRPr="009003DC">
              <w:rPr>
                <w:b/>
                <w:bCs/>
              </w:rPr>
              <w:t>Prioridad:</w:t>
            </w:r>
            <w:r>
              <w:t xml:space="preserve"> </w:t>
            </w:r>
            <w:r w:rsidR="0095460B">
              <w:t>Alta</w:t>
            </w:r>
          </w:p>
        </w:tc>
        <w:tc>
          <w:tcPr>
            <w:tcW w:w="4322" w:type="dxa"/>
          </w:tcPr>
          <w:p w14:paraId="26269B5B" w14:textId="74E341CD" w:rsidR="00671C12" w:rsidRDefault="00671C12" w:rsidP="00133C32">
            <w:r>
              <w:rPr>
                <w:b/>
                <w:bCs/>
              </w:rPr>
              <w:t>Necesidad</w:t>
            </w:r>
            <w:r w:rsidRPr="009003DC">
              <w:rPr>
                <w:b/>
                <w:bCs/>
              </w:rPr>
              <w:t>:</w:t>
            </w:r>
            <w:r>
              <w:t xml:space="preserve"> </w:t>
            </w:r>
            <w:r w:rsidR="0095460B">
              <w:t>Obligatorio</w:t>
            </w:r>
          </w:p>
        </w:tc>
      </w:tr>
      <w:tr w:rsidR="00671C12" w14:paraId="45261EED" w14:textId="77777777" w:rsidTr="00133C32">
        <w:trPr>
          <w:jc w:val="center"/>
        </w:trPr>
        <w:tc>
          <w:tcPr>
            <w:tcW w:w="4322" w:type="dxa"/>
          </w:tcPr>
          <w:p w14:paraId="78D8CC0C" w14:textId="548CE0F0" w:rsidR="00671C12" w:rsidRDefault="00671C12" w:rsidP="00133C32">
            <w:r>
              <w:rPr>
                <w:b/>
                <w:bCs/>
              </w:rPr>
              <w:t>Verificabilidad</w:t>
            </w:r>
            <w:r w:rsidRPr="009003DC">
              <w:rPr>
                <w:b/>
                <w:bCs/>
              </w:rPr>
              <w:t>:</w:t>
            </w:r>
            <w:r>
              <w:t xml:space="preserve"> </w:t>
            </w:r>
            <w:r w:rsidR="0095460B">
              <w:t>Total</w:t>
            </w:r>
          </w:p>
        </w:tc>
        <w:tc>
          <w:tcPr>
            <w:tcW w:w="4322" w:type="dxa"/>
          </w:tcPr>
          <w:p w14:paraId="3018DEBF" w14:textId="4ADD609B" w:rsidR="00671C12" w:rsidRPr="00917335" w:rsidRDefault="00671C12" w:rsidP="00133C32">
            <w:pPr>
              <w:rPr>
                <w:b/>
                <w:bCs/>
              </w:rPr>
            </w:pPr>
            <w:r w:rsidRPr="00917335">
              <w:rPr>
                <w:b/>
                <w:bCs/>
              </w:rPr>
              <w:t>Casos de uso asociados:</w:t>
            </w:r>
            <w:r w:rsidRPr="00917335">
              <w:t xml:space="preserve"> </w:t>
            </w:r>
            <w:r w:rsidR="0095460B">
              <w:t>CU12</w:t>
            </w:r>
          </w:p>
        </w:tc>
      </w:tr>
    </w:tbl>
    <w:p w14:paraId="0C371319" w14:textId="77777777" w:rsidR="00671C12" w:rsidRDefault="00671C12" w:rsidP="009003DC"/>
    <w:p w14:paraId="5B67FDB3" w14:textId="5D3F3A5A" w:rsidR="00671C12" w:rsidRDefault="00671C12" w:rsidP="00671C12">
      <w:pPr>
        <w:pStyle w:val="TtuloTablaING"/>
      </w:pPr>
      <w:bookmarkStart w:id="104" w:name="_Toc168166590"/>
      <w:r>
        <w:t>Tabla 3.47.</w:t>
      </w:r>
      <w:r>
        <w:br/>
        <w:t xml:space="preserve">Requisito </w:t>
      </w:r>
      <w:r w:rsidR="0095460B" w:rsidRPr="0095460B">
        <w:t>F-S-R22</w:t>
      </w:r>
      <w:bookmarkEnd w:id="104"/>
    </w:p>
    <w:tbl>
      <w:tblPr>
        <w:tblStyle w:val="Tabladelista6concolores"/>
        <w:tblW w:w="0" w:type="auto"/>
        <w:jc w:val="center"/>
        <w:tblLook w:val="0400" w:firstRow="0" w:lastRow="0" w:firstColumn="0" w:lastColumn="0" w:noHBand="0" w:noVBand="1"/>
      </w:tblPr>
      <w:tblGrid>
        <w:gridCol w:w="4322"/>
        <w:gridCol w:w="4322"/>
      </w:tblGrid>
      <w:tr w:rsidR="00671C12" w14:paraId="2A548E6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7C9B09" w14:textId="5DAE745F" w:rsidR="00671C12" w:rsidRDefault="00671C12" w:rsidP="00133C32">
            <w:r w:rsidRPr="009003DC">
              <w:rPr>
                <w:b/>
                <w:bCs/>
              </w:rPr>
              <w:t>Identificador:</w:t>
            </w:r>
            <w:r>
              <w:t xml:space="preserve"> </w:t>
            </w:r>
            <w:r w:rsidR="0095460B" w:rsidRPr="0095460B">
              <w:t>F-S-R22</w:t>
            </w:r>
          </w:p>
        </w:tc>
      </w:tr>
      <w:tr w:rsidR="00671C12" w14:paraId="3A3D36ED" w14:textId="77777777" w:rsidTr="00133C32">
        <w:trPr>
          <w:jc w:val="center"/>
        </w:trPr>
        <w:tc>
          <w:tcPr>
            <w:tcW w:w="8644" w:type="dxa"/>
            <w:gridSpan w:val="2"/>
          </w:tcPr>
          <w:p w14:paraId="08E7A8A3" w14:textId="319D1E09" w:rsidR="00671C12" w:rsidRPr="009003DC" w:rsidRDefault="00671C12" w:rsidP="00133C32">
            <w:pPr>
              <w:rPr>
                <w:b/>
                <w:bCs/>
              </w:rPr>
            </w:pPr>
            <w:r w:rsidRPr="009003DC">
              <w:rPr>
                <w:b/>
                <w:bCs/>
              </w:rPr>
              <w:t>Descripción:</w:t>
            </w:r>
            <w:r w:rsidRPr="009003DC">
              <w:t xml:space="preserve"> </w:t>
            </w:r>
            <w:r w:rsidR="0095460B" w:rsidRPr="0095460B">
              <w:t>El sistema deberá controlar que la vida de un enemigo no alcance un valor negativo.</w:t>
            </w:r>
          </w:p>
        </w:tc>
      </w:tr>
      <w:tr w:rsidR="00671C12" w14:paraId="09AFD59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9710766" w14:textId="062096C8" w:rsidR="00671C12" w:rsidRDefault="00671C12" w:rsidP="00133C32">
            <w:r w:rsidRPr="009003DC">
              <w:rPr>
                <w:b/>
                <w:bCs/>
              </w:rPr>
              <w:t>Prioridad:</w:t>
            </w:r>
            <w:r>
              <w:t xml:space="preserve"> </w:t>
            </w:r>
            <w:r w:rsidR="0095460B" w:rsidRPr="0095460B">
              <w:t>Alta</w:t>
            </w:r>
          </w:p>
        </w:tc>
        <w:tc>
          <w:tcPr>
            <w:tcW w:w="4322" w:type="dxa"/>
          </w:tcPr>
          <w:p w14:paraId="6035C412" w14:textId="529204DF" w:rsidR="00671C12" w:rsidRDefault="00671C12" w:rsidP="00133C32">
            <w:r>
              <w:rPr>
                <w:b/>
                <w:bCs/>
              </w:rPr>
              <w:t>Necesidad</w:t>
            </w:r>
            <w:r w:rsidRPr="009003DC">
              <w:rPr>
                <w:b/>
                <w:bCs/>
              </w:rPr>
              <w:t>:</w:t>
            </w:r>
            <w:r>
              <w:t xml:space="preserve"> </w:t>
            </w:r>
            <w:r w:rsidR="0095460B">
              <w:t>Obligatorio</w:t>
            </w:r>
          </w:p>
        </w:tc>
      </w:tr>
      <w:tr w:rsidR="00671C12" w14:paraId="16376EE1" w14:textId="77777777" w:rsidTr="00133C32">
        <w:trPr>
          <w:jc w:val="center"/>
        </w:trPr>
        <w:tc>
          <w:tcPr>
            <w:tcW w:w="4322" w:type="dxa"/>
          </w:tcPr>
          <w:p w14:paraId="39A19650" w14:textId="7500FEE0" w:rsidR="00671C12" w:rsidRDefault="00671C12" w:rsidP="00133C32">
            <w:r>
              <w:rPr>
                <w:b/>
                <w:bCs/>
              </w:rPr>
              <w:t>Verificabilidad</w:t>
            </w:r>
            <w:r w:rsidRPr="009003DC">
              <w:rPr>
                <w:b/>
                <w:bCs/>
              </w:rPr>
              <w:t>:</w:t>
            </w:r>
            <w:r>
              <w:t xml:space="preserve"> </w:t>
            </w:r>
            <w:r w:rsidR="0095460B">
              <w:t>Total</w:t>
            </w:r>
          </w:p>
        </w:tc>
        <w:tc>
          <w:tcPr>
            <w:tcW w:w="4322" w:type="dxa"/>
          </w:tcPr>
          <w:p w14:paraId="07104518" w14:textId="66D682C4" w:rsidR="00671C12" w:rsidRPr="00917335" w:rsidRDefault="00671C12" w:rsidP="00133C32">
            <w:pPr>
              <w:rPr>
                <w:b/>
                <w:bCs/>
              </w:rPr>
            </w:pPr>
            <w:r w:rsidRPr="00917335">
              <w:rPr>
                <w:b/>
                <w:bCs/>
              </w:rPr>
              <w:t>Casos de uso asociados:</w:t>
            </w:r>
            <w:r w:rsidRPr="00917335">
              <w:t xml:space="preserve"> </w:t>
            </w:r>
            <w:r w:rsidR="0095460B">
              <w:t>CU11, CU12</w:t>
            </w:r>
          </w:p>
        </w:tc>
      </w:tr>
    </w:tbl>
    <w:p w14:paraId="10B3C3B7" w14:textId="77777777" w:rsidR="00671C12" w:rsidRDefault="00671C12" w:rsidP="009003DC"/>
    <w:p w14:paraId="5DBEDF6D" w14:textId="77777777" w:rsidR="0095460B" w:rsidRDefault="0095460B" w:rsidP="009003DC"/>
    <w:p w14:paraId="32D545F8" w14:textId="77777777" w:rsidR="0095460B" w:rsidRDefault="0095460B" w:rsidP="009003DC"/>
    <w:p w14:paraId="3FBC374F" w14:textId="77777777" w:rsidR="0095460B" w:rsidRDefault="0095460B" w:rsidP="009003DC"/>
    <w:p w14:paraId="2556A1E9" w14:textId="77777777" w:rsidR="0095460B" w:rsidRDefault="0095460B" w:rsidP="009003DC"/>
    <w:p w14:paraId="3E55B2FC" w14:textId="08B34D03" w:rsidR="00671C12" w:rsidRDefault="00671C12" w:rsidP="00671C12">
      <w:pPr>
        <w:pStyle w:val="TtuloTablaING"/>
      </w:pPr>
      <w:bookmarkStart w:id="105" w:name="_Toc168166591"/>
      <w:r>
        <w:lastRenderedPageBreak/>
        <w:t>Tabla 3.48.</w:t>
      </w:r>
      <w:r>
        <w:br/>
        <w:t xml:space="preserve">Requisito </w:t>
      </w:r>
      <w:r w:rsidR="0095460B" w:rsidRPr="0095460B">
        <w:t>F-S-C23</w:t>
      </w:r>
      <w:bookmarkEnd w:id="105"/>
    </w:p>
    <w:tbl>
      <w:tblPr>
        <w:tblStyle w:val="Tabladelista6concolores"/>
        <w:tblW w:w="0" w:type="auto"/>
        <w:jc w:val="center"/>
        <w:tblLook w:val="0400" w:firstRow="0" w:lastRow="0" w:firstColumn="0" w:lastColumn="0" w:noHBand="0" w:noVBand="1"/>
      </w:tblPr>
      <w:tblGrid>
        <w:gridCol w:w="4322"/>
        <w:gridCol w:w="4322"/>
      </w:tblGrid>
      <w:tr w:rsidR="00671C12" w14:paraId="032EF64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C04549" w14:textId="619E202A" w:rsidR="00671C12" w:rsidRDefault="00671C12" w:rsidP="00133C32">
            <w:r w:rsidRPr="009003DC">
              <w:rPr>
                <w:b/>
                <w:bCs/>
              </w:rPr>
              <w:t>Identificador:</w:t>
            </w:r>
            <w:r>
              <w:t xml:space="preserve"> </w:t>
            </w:r>
            <w:r w:rsidR="0095460B" w:rsidRPr="0095460B">
              <w:t>F-S-C23</w:t>
            </w:r>
          </w:p>
        </w:tc>
      </w:tr>
      <w:tr w:rsidR="00671C12" w14:paraId="07F9F29B" w14:textId="77777777" w:rsidTr="00133C32">
        <w:trPr>
          <w:jc w:val="center"/>
        </w:trPr>
        <w:tc>
          <w:tcPr>
            <w:tcW w:w="8644" w:type="dxa"/>
            <w:gridSpan w:val="2"/>
          </w:tcPr>
          <w:p w14:paraId="3BAA1BD1" w14:textId="59398412" w:rsidR="00671C12" w:rsidRPr="009003DC" w:rsidRDefault="00671C12" w:rsidP="00133C32">
            <w:pPr>
              <w:rPr>
                <w:b/>
                <w:bCs/>
              </w:rPr>
            </w:pPr>
            <w:r w:rsidRPr="009003DC">
              <w:rPr>
                <w:b/>
                <w:bCs/>
              </w:rPr>
              <w:t>Descripción:</w:t>
            </w:r>
            <w:r w:rsidRPr="009003DC">
              <w:t xml:space="preserve"> </w:t>
            </w:r>
            <w:r w:rsidR="0095460B" w:rsidRPr="0095460B">
              <w:t>El sistema deberá permitir a un enemigo atacar al personaje de un jugador, mediante el uso de proyectiles o de su propio cuerpo.</w:t>
            </w:r>
          </w:p>
        </w:tc>
      </w:tr>
      <w:tr w:rsidR="00671C12" w14:paraId="007717C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DCC7FA" w14:textId="752FF88D" w:rsidR="00671C12" w:rsidRDefault="00671C12" w:rsidP="00133C32">
            <w:r w:rsidRPr="009003DC">
              <w:rPr>
                <w:b/>
                <w:bCs/>
              </w:rPr>
              <w:t>Prioridad:</w:t>
            </w:r>
            <w:r>
              <w:t xml:space="preserve"> </w:t>
            </w:r>
            <w:r w:rsidR="0095460B">
              <w:t>Alta</w:t>
            </w:r>
          </w:p>
        </w:tc>
        <w:tc>
          <w:tcPr>
            <w:tcW w:w="4322" w:type="dxa"/>
          </w:tcPr>
          <w:p w14:paraId="22F086FB" w14:textId="11853CED" w:rsidR="00671C12" w:rsidRDefault="00671C12" w:rsidP="00133C32">
            <w:r>
              <w:rPr>
                <w:b/>
                <w:bCs/>
              </w:rPr>
              <w:t>Necesidad</w:t>
            </w:r>
            <w:r w:rsidRPr="009003DC">
              <w:rPr>
                <w:b/>
                <w:bCs/>
              </w:rPr>
              <w:t>:</w:t>
            </w:r>
            <w:r>
              <w:t xml:space="preserve"> </w:t>
            </w:r>
            <w:r w:rsidR="0095460B">
              <w:t>Obligatorio</w:t>
            </w:r>
          </w:p>
        </w:tc>
      </w:tr>
      <w:tr w:rsidR="00671C12" w14:paraId="719C3C5D" w14:textId="77777777" w:rsidTr="00133C32">
        <w:trPr>
          <w:jc w:val="center"/>
        </w:trPr>
        <w:tc>
          <w:tcPr>
            <w:tcW w:w="4322" w:type="dxa"/>
          </w:tcPr>
          <w:p w14:paraId="73D75FBD" w14:textId="397A1D41" w:rsidR="00671C12" w:rsidRDefault="00671C12" w:rsidP="00133C32">
            <w:r>
              <w:rPr>
                <w:b/>
                <w:bCs/>
              </w:rPr>
              <w:t>Verificabilidad</w:t>
            </w:r>
            <w:r w:rsidRPr="009003DC">
              <w:rPr>
                <w:b/>
                <w:bCs/>
              </w:rPr>
              <w:t>:</w:t>
            </w:r>
            <w:r>
              <w:t xml:space="preserve"> </w:t>
            </w:r>
            <w:r w:rsidR="0095460B">
              <w:t>Total</w:t>
            </w:r>
          </w:p>
        </w:tc>
        <w:tc>
          <w:tcPr>
            <w:tcW w:w="4322" w:type="dxa"/>
          </w:tcPr>
          <w:p w14:paraId="2880D5F1" w14:textId="49888B99" w:rsidR="00671C12" w:rsidRPr="00917335" w:rsidRDefault="00671C12" w:rsidP="00133C32">
            <w:pPr>
              <w:rPr>
                <w:b/>
                <w:bCs/>
              </w:rPr>
            </w:pPr>
            <w:r w:rsidRPr="00917335">
              <w:rPr>
                <w:b/>
                <w:bCs/>
              </w:rPr>
              <w:t>Casos de uso asociados:</w:t>
            </w:r>
            <w:r w:rsidRPr="00917335">
              <w:t xml:space="preserve"> </w:t>
            </w:r>
            <w:r w:rsidR="0095460B">
              <w:t>CU13</w:t>
            </w:r>
          </w:p>
        </w:tc>
      </w:tr>
    </w:tbl>
    <w:p w14:paraId="20F6FD07" w14:textId="77777777" w:rsidR="00671C12" w:rsidRDefault="00671C12" w:rsidP="009003DC"/>
    <w:p w14:paraId="235178D8" w14:textId="0A44CE51" w:rsidR="00671C12" w:rsidRDefault="00671C12" w:rsidP="00671C12">
      <w:pPr>
        <w:pStyle w:val="TtuloTablaING"/>
      </w:pPr>
      <w:bookmarkStart w:id="106" w:name="_Toc168166592"/>
      <w:r>
        <w:t>Tabla 3.49.</w:t>
      </w:r>
      <w:r>
        <w:br/>
        <w:t xml:space="preserve">Requisito </w:t>
      </w:r>
      <w:r w:rsidR="0095460B" w:rsidRPr="0095460B">
        <w:t>F-U-C24</w:t>
      </w:r>
      <w:bookmarkEnd w:id="106"/>
    </w:p>
    <w:tbl>
      <w:tblPr>
        <w:tblStyle w:val="Tabladelista6concolores"/>
        <w:tblW w:w="0" w:type="auto"/>
        <w:jc w:val="center"/>
        <w:tblLook w:val="0400" w:firstRow="0" w:lastRow="0" w:firstColumn="0" w:lastColumn="0" w:noHBand="0" w:noVBand="1"/>
      </w:tblPr>
      <w:tblGrid>
        <w:gridCol w:w="4322"/>
        <w:gridCol w:w="4322"/>
      </w:tblGrid>
      <w:tr w:rsidR="00671C12" w14:paraId="14940FD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795B02B" w14:textId="0CABB1DA" w:rsidR="00671C12" w:rsidRDefault="00671C12" w:rsidP="00133C32">
            <w:r w:rsidRPr="009003DC">
              <w:rPr>
                <w:b/>
                <w:bCs/>
              </w:rPr>
              <w:t>Identificador:</w:t>
            </w:r>
            <w:r>
              <w:t xml:space="preserve"> </w:t>
            </w:r>
            <w:r w:rsidR="0095460B" w:rsidRPr="0095460B">
              <w:t>F-U-C24</w:t>
            </w:r>
          </w:p>
        </w:tc>
      </w:tr>
      <w:tr w:rsidR="00671C12" w14:paraId="65129E28" w14:textId="77777777" w:rsidTr="00133C32">
        <w:trPr>
          <w:jc w:val="center"/>
        </w:trPr>
        <w:tc>
          <w:tcPr>
            <w:tcW w:w="8644" w:type="dxa"/>
            <w:gridSpan w:val="2"/>
          </w:tcPr>
          <w:p w14:paraId="0F30FACF" w14:textId="6A76C407" w:rsidR="00671C12" w:rsidRPr="009003DC" w:rsidRDefault="00671C12" w:rsidP="00133C32">
            <w:pPr>
              <w:rPr>
                <w:b/>
                <w:bCs/>
              </w:rPr>
            </w:pPr>
            <w:r w:rsidRPr="009003DC">
              <w:rPr>
                <w:b/>
                <w:bCs/>
              </w:rPr>
              <w:t>Descripción:</w:t>
            </w:r>
            <w:r w:rsidRPr="009003DC">
              <w:t xml:space="preserve"> </w:t>
            </w:r>
            <w:r w:rsidR="0095460B" w:rsidRPr="0095460B">
              <w:t>El usuario deberá recibir un estímulo visual y sonoro cuando su personaje jugable reciba daño.</w:t>
            </w:r>
          </w:p>
        </w:tc>
      </w:tr>
      <w:tr w:rsidR="00671C12" w14:paraId="0DF98DB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64A3EE6" w14:textId="1968215F" w:rsidR="00671C12" w:rsidRDefault="00671C12" w:rsidP="00133C32">
            <w:r w:rsidRPr="009003DC">
              <w:rPr>
                <w:b/>
                <w:bCs/>
              </w:rPr>
              <w:t>Prioridad:</w:t>
            </w:r>
            <w:r>
              <w:t xml:space="preserve"> </w:t>
            </w:r>
            <w:r w:rsidR="0095460B">
              <w:t>Media</w:t>
            </w:r>
          </w:p>
        </w:tc>
        <w:tc>
          <w:tcPr>
            <w:tcW w:w="4322" w:type="dxa"/>
          </w:tcPr>
          <w:p w14:paraId="395BB347" w14:textId="1B051766" w:rsidR="00671C12" w:rsidRDefault="00671C12" w:rsidP="00133C32">
            <w:r>
              <w:rPr>
                <w:b/>
                <w:bCs/>
              </w:rPr>
              <w:t>Necesidad</w:t>
            </w:r>
            <w:r w:rsidRPr="009003DC">
              <w:rPr>
                <w:b/>
                <w:bCs/>
              </w:rPr>
              <w:t>:</w:t>
            </w:r>
            <w:r>
              <w:t xml:space="preserve"> </w:t>
            </w:r>
            <w:r w:rsidR="0095460B">
              <w:t>Opcional</w:t>
            </w:r>
          </w:p>
        </w:tc>
      </w:tr>
      <w:tr w:rsidR="00671C12" w14:paraId="04434B4E" w14:textId="77777777" w:rsidTr="00133C32">
        <w:trPr>
          <w:jc w:val="center"/>
        </w:trPr>
        <w:tc>
          <w:tcPr>
            <w:tcW w:w="4322" w:type="dxa"/>
          </w:tcPr>
          <w:p w14:paraId="39BDDCE0" w14:textId="50309227" w:rsidR="00671C12" w:rsidRDefault="00671C12" w:rsidP="00133C32">
            <w:r>
              <w:rPr>
                <w:b/>
                <w:bCs/>
              </w:rPr>
              <w:t>Verificabilidad</w:t>
            </w:r>
            <w:r w:rsidRPr="009003DC">
              <w:rPr>
                <w:b/>
                <w:bCs/>
              </w:rPr>
              <w:t>:</w:t>
            </w:r>
            <w:r>
              <w:t xml:space="preserve"> </w:t>
            </w:r>
            <w:r w:rsidR="0095460B">
              <w:t>Total</w:t>
            </w:r>
          </w:p>
        </w:tc>
        <w:tc>
          <w:tcPr>
            <w:tcW w:w="4322" w:type="dxa"/>
          </w:tcPr>
          <w:p w14:paraId="43CF56D7" w14:textId="6D0374F0" w:rsidR="00671C12" w:rsidRPr="00917335" w:rsidRDefault="00671C12" w:rsidP="00133C32">
            <w:pPr>
              <w:rPr>
                <w:b/>
                <w:bCs/>
              </w:rPr>
            </w:pPr>
            <w:r w:rsidRPr="00917335">
              <w:rPr>
                <w:b/>
                <w:bCs/>
              </w:rPr>
              <w:t>Casos de uso asociados:</w:t>
            </w:r>
            <w:r w:rsidRPr="00917335">
              <w:t xml:space="preserve"> </w:t>
            </w:r>
            <w:r w:rsidR="0095460B" w:rsidRPr="0095460B">
              <w:t>CU06, CU13</w:t>
            </w:r>
          </w:p>
        </w:tc>
      </w:tr>
    </w:tbl>
    <w:p w14:paraId="4563DE3C" w14:textId="77777777" w:rsidR="00671C12" w:rsidRDefault="00671C12" w:rsidP="009003DC"/>
    <w:p w14:paraId="1C31DA1C" w14:textId="31D2A30E" w:rsidR="00671C12" w:rsidRDefault="00671C12" w:rsidP="00671C12">
      <w:pPr>
        <w:pStyle w:val="TtuloTablaING"/>
      </w:pPr>
      <w:bookmarkStart w:id="107" w:name="_Toc168166593"/>
      <w:r>
        <w:t>Tabla 3.50.</w:t>
      </w:r>
      <w:r>
        <w:br/>
        <w:t xml:space="preserve">Requisito </w:t>
      </w:r>
      <w:r w:rsidR="0095460B" w:rsidRPr="0095460B">
        <w:t>F-S-C25</w:t>
      </w:r>
      <w:bookmarkEnd w:id="107"/>
    </w:p>
    <w:tbl>
      <w:tblPr>
        <w:tblStyle w:val="Tabladelista6concolores"/>
        <w:tblW w:w="0" w:type="auto"/>
        <w:jc w:val="center"/>
        <w:tblLook w:val="0400" w:firstRow="0" w:lastRow="0" w:firstColumn="0" w:lastColumn="0" w:noHBand="0" w:noVBand="1"/>
      </w:tblPr>
      <w:tblGrid>
        <w:gridCol w:w="4322"/>
        <w:gridCol w:w="4322"/>
      </w:tblGrid>
      <w:tr w:rsidR="00671C12" w14:paraId="0C5F6A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F892BBB" w14:textId="78C62607" w:rsidR="00671C12" w:rsidRDefault="00671C12" w:rsidP="00133C32">
            <w:r w:rsidRPr="009003DC">
              <w:rPr>
                <w:b/>
                <w:bCs/>
              </w:rPr>
              <w:t>Identificador:</w:t>
            </w:r>
            <w:r>
              <w:t xml:space="preserve"> </w:t>
            </w:r>
            <w:r w:rsidR="0095460B" w:rsidRPr="0095460B">
              <w:t>F-S-C25</w:t>
            </w:r>
          </w:p>
        </w:tc>
      </w:tr>
      <w:tr w:rsidR="00671C12" w14:paraId="680A582E" w14:textId="77777777" w:rsidTr="00133C32">
        <w:trPr>
          <w:jc w:val="center"/>
        </w:trPr>
        <w:tc>
          <w:tcPr>
            <w:tcW w:w="8644" w:type="dxa"/>
            <w:gridSpan w:val="2"/>
          </w:tcPr>
          <w:p w14:paraId="437E86E8" w14:textId="19DFE6F7" w:rsidR="00671C12" w:rsidRPr="009003DC" w:rsidRDefault="00671C12" w:rsidP="00133C32">
            <w:pPr>
              <w:rPr>
                <w:b/>
                <w:bCs/>
              </w:rPr>
            </w:pPr>
            <w:r w:rsidRPr="009003DC">
              <w:rPr>
                <w:b/>
                <w:bCs/>
              </w:rPr>
              <w:t>Descripción:</w:t>
            </w:r>
            <w:r w:rsidRPr="009003DC">
              <w:t xml:space="preserve"> </w:t>
            </w:r>
            <w:r w:rsidR="0095460B" w:rsidRPr="0095460B">
              <w:t>El sistema deberá permitir a un enemigo perseguir a un jugador a través del escenario.</w:t>
            </w:r>
          </w:p>
        </w:tc>
      </w:tr>
      <w:tr w:rsidR="00671C12" w14:paraId="2E64610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FE5DE1C" w14:textId="7C215498" w:rsidR="00671C12" w:rsidRDefault="00671C12" w:rsidP="00133C32">
            <w:r w:rsidRPr="009003DC">
              <w:rPr>
                <w:b/>
                <w:bCs/>
              </w:rPr>
              <w:t>Prioridad:</w:t>
            </w:r>
            <w:r>
              <w:t xml:space="preserve"> </w:t>
            </w:r>
            <w:r w:rsidR="0095460B">
              <w:t>Alta</w:t>
            </w:r>
          </w:p>
        </w:tc>
        <w:tc>
          <w:tcPr>
            <w:tcW w:w="4322" w:type="dxa"/>
          </w:tcPr>
          <w:p w14:paraId="6086CC9C" w14:textId="6B8A4628" w:rsidR="00671C12" w:rsidRDefault="00671C12" w:rsidP="00133C32">
            <w:r>
              <w:rPr>
                <w:b/>
                <w:bCs/>
              </w:rPr>
              <w:t>Necesidad</w:t>
            </w:r>
            <w:r w:rsidRPr="009003DC">
              <w:rPr>
                <w:b/>
                <w:bCs/>
              </w:rPr>
              <w:t>:</w:t>
            </w:r>
            <w:r>
              <w:t xml:space="preserve"> </w:t>
            </w:r>
            <w:r w:rsidR="0095460B">
              <w:t>Obligatorio</w:t>
            </w:r>
          </w:p>
        </w:tc>
      </w:tr>
      <w:tr w:rsidR="00671C12" w14:paraId="616E208B" w14:textId="77777777" w:rsidTr="00133C32">
        <w:trPr>
          <w:jc w:val="center"/>
        </w:trPr>
        <w:tc>
          <w:tcPr>
            <w:tcW w:w="4322" w:type="dxa"/>
          </w:tcPr>
          <w:p w14:paraId="5BEA1F28" w14:textId="059F503E" w:rsidR="00671C12" w:rsidRDefault="00671C12" w:rsidP="00133C32">
            <w:r>
              <w:rPr>
                <w:b/>
                <w:bCs/>
              </w:rPr>
              <w:t>Verificabilidad</w:t>
            </w:r>
            <w:r w:rsidRPr="009003DC">
              <w:rPr>
                <w:b/>
                <w:bCs/>
              </w:rPr>
              <w:t>:</w:t>
            </w:r>
            <w:r>
              <w:t xml:space="preserve"> </w:t>
            </w:r>
            <w:r w:rsidR="0095460B">
              <w:t>Total</w:t>
            </w:r>
          </w:p>
        </w:tc>
        <w:tc>
          <w:tcPr>
            <w:tcW w:w="4322" w:type="dxa"/>
          </w:tcPr>
          <w:p w14:paraId="3FBA196C" w14:textId="5ACF9110" w:rsidR="00671C12" w:rsidRPr="00917335" w:rsidRDefault="00671C12" w:rsidP="00133C32">
            <w:pPr>
              <w:rPr>
                <w:b/>
                <w:bCs/>
              </w:rPr>
            </w:pPr>
            <w:r w:rsidRPr="00917335">
              <w:rPr>
                <w:b/>
                <w:bCs/>
              </w:rPr>
              <w:t>Casos de uso asociados:</w:t>
            </w:r>
            <w:r w:rsidRPr="00917335">
              <w:t xml:space="preserve"> </w:t>
            </w:r>
            <w:r w:rsidR="0095460B">
              <w:t>CU14</w:t>
            </w:r>
          </w:p>
        </w:tc>
      </w:tr>
    </w:tbl>
    <w:p w14:paraId="1A2BC504" w14:textId="77777777" w:rsidR="00671C12" w:rsidRDefault="00671C12" w:rsidP="009003DC"/>
    <w:p w14:paraId="18D3C5EE" w14:textId="64ADC17E" w:rsidR="00671C12" w:rsidRDefault="00671C12" w:rsidP="00671C12">
      <w:pPr>
        <w:pStyle w:val="TtuloTablaING"/>
      </w:pPr>
      <w:bookmarkStart w:id="108" w:name="_Toc168166594"/>
      <w:r>
        <w:t>Tabla 3.51.</w:t>
      </w:r>
      <w:r>
        <w:br/>
        <w:t xml:space="preserve">Requisito </w:t>
      </w:r>
      <w:r w:rsidR="0095460B" w:rsidRPr="0095460B">
        <w:t>F-S-R26</w:t>
      </w:r>
      <w:bookmarkEnd w:id="108"/>
    </w:p>
    <w:tbl>
      <w:tblPr>
        <w:tblStyle w:val="Tabladelista6concolores"/>
        <w:tblW w:w="0" w:type="auto"/>
        <w:jc w:val="center"/>
        <w:tblLook w:val="0400" w:firstRow="0" w:lastRow="0" w:firstColumn="0" w:lastColumn="0" w:noHBand="0" w:noVBand="1"/>
      </w:tblPr>
      <w:tblGrid>
        <w:gridCol w:w="4322"/>
        <w:gridCol w:w="4322"/>
      </w:tblGrid>
      <w:tr w:rsidR="00671C12" w14:paraId="7D3B685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5CFBFA" w14:textId="78E4EECA" w:rsidR="00671C12" w:rsidRDefault="00671C12" w:rsidP="00133C32">
            <w:r w:rsidRPr="009003DC">
              <w:rPr>
                <w:b/>
                <w:bCs/>
              </w:rPr>
              <w:t>Identificador:</w:t>
            </w:r>
            <w:r>
              <w:t xml:space="preserve"> </w:t>
            </w:r>
            <w:r w:rsidR="0095460B" w:rsidRPr="0095460B">
              <w:t>F-S-R26</w:t>
            </w:r>
          </w:p>
        </w:tc>
      </w:tr>
      <w:tr w:rsidR="00671C12" w14:paraId="2B57E9A5" w14:textId="77777777" w:rsidTr="00133C32">
        <w:trPr>
          <w:jc w:val="center"/>
        </w:trPr>
        <w:tc>
          <w:tcPr>
            <w:tcW w:w="8644" w:type="dxa"/>
            <w:gridSpan w:val="2"/>
          </w:tcPr>
          <w:p w14:paraId="6B1F5049" w14:textId="10D89C4E" w:rsidR="00671C12" w:rsidRPr="009003DC" w:rsidRDefault="00671C12" w:rsidP="00133C32">
            <w:pPr>
              <w:rPr>
                <w:b/>
                <w:bCs/>
              </w:rPr>
            </w:pPr>
            <w:r w:rsidRPr="009003DC">
              <w:rPr>
                <w:b/>
                <w:bCs/>
              </w:rPr>
              <w:t>Descripción:</w:t>
            </w:r>
            <w:r w:rsidRPr="009003DC">
              <w:t xml:space="preserve"> </w:t>
            </w:r>
            <w:r w:rsidR="0095460B" w:rsidRPr="0095460B">
              <w:t>El sistema deberá controlar que un enemigo no persiga a un jugador si este está fuera de su rango de detección.</w:t>
            </w:r>
          </w:p>
        </w:tc>
      </w:tr>
      <w:tr w:rsidR="00671C12" w14:paraId="2A66B2A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6AB32C9" w14:textId="42EC8036" w:rsidR="00671C12" w:rsidRDefault="00671C12" w:rsidP="00133C32">
            <w:r w:rsidRPr="009003DC">
              <w:rPr>
                <w:b/>
                <w:bCs/>
              </w:rPr>
              <w:t>Prioridad:</w:t>
            </w:r>
            <w:r>
              <w:t xml:space="preserve"> </w:t>
            </w:r>
            <w:r w:rsidR="0095460B">
              <w:t>Baja</w:t>
            </w:r>
          </w:p>
        </w:tc>
        <w:tc>
          <w:tcPr>
            <w:tcW w:w="4322" w:type="dxa"/>
          </w:tcPr>
          <w:p w14:paraId="50C82CAC" w14:textId="7D8C1404" w:rsidR="00671C12" w:rsidRDefault="00671C12" w:rsidP="00133C32">
            <w:r>
              <w:rPr>
                <w:b/>
                <w:bCs/>
              </w:rPr>
              <w:t>Necesidad</w:t>
            </w:r>
            <w:r w:rsidRPr="009003DC">
              <w:rPr>
                <w:b/>
                <w:bCs/>
              </w:rPr>
              <w:t>:</w:t>
            </w:r>
            <w:r>
              <w:t xml:space="preserve"> </w:t>
            </w:r>
            <w:r w:rsidR="0095460B">
              <w:t>Opcional</w:t>
            </w:r>
          </w:p>
        </w:tc>
      </w:tr>
      <w:tr w:rsidR="00671C12" w14:paraId="678D7DA5" w14:textId="77777777" w:rsidTr="00133C32">
        <w:trPr>
          <w:jc w:val="center"/>
        </w:trPr>
        <w:tc>
          <w:tcPr>
            <w:tcW w:w="4322" w:type="dxa"/>
          </w:tcPr>
          <w:p w14:paraId="40E08749" w14:textId="78587094" w:rsidR="00671C12" w:rsidRDefault="00671C12" w:rsidP="00133C32">
            <w:r>
              <w:rPr>
                <w:b/>
                <w:bCs/>
              </w:rPr>
              <w:t>Verificabilidad</w:t>
            </w:r>
            <w:r w:rsidRPr="009003DC">
              <w:rPr>
                <w:b/>
                <w:bCs/>
              </w:rPr>
              <w:t>:</w:t>
            </w:r>
            <w:r>
              <w:t xml:space="preserve"> </w:t>
            </w:r>
            <w:r w:rsidR="0095460B">
              <w:t>Total</w:t>
            </w:r>
          </w:p>
        </w:tc>
        <w:tc>
          <w:tcPr>
            <w:tcW w:w="4322" w:type="dxa"/>
          </w:tcPr>
          <w:p w14:paraId="00B2D477" w14:textId="0D215D60" w:rsidR="00671C12" w:rsidRPr="00917335" w:rsidRDefault="00671C12" w:rsidP="00133C32">
            <w:pPr>
              <w:rPr>
                <w:b/>
                <w:bCs/>
              </w:rPr>
            </w:pPr>
            <w:r w:rsidRPr="00917335">
              <w:rPr>
                <w:b/>
                <w:bCs/>
              </w:rPr>
              <w:t>Casos de uso asociados:</w:t>
            </w:r>
            <w:r w:rsidRPr="00917335">
              <w:t xml:space="preserve"> </w:t>
            </w:r>
            <w:r w:rsidR="0095460B">
              <w:t>CU14</w:t>
            </w:r>
          </w:p>
        </w:tc>
      </w:tr>
    </w:tbl>
    <w:p w14:paraId="76B8564D" w14:textId="77777777" w:rsidR="00671C12" w:rsidRDefault="00671C12" w:rsidP="009003DC"/>
    <w:p w14:paraId="2EFD6CCC" w14:textId="77777777" w:rsidR="0095460B" w:rsidRDefault="0095460B" w:rsidP="009003DC"/>
    <w:p w14:paraId="7D35CAF4" w14:textId="77777777" w:rsidR="0095460B" w:rsidRDefault="0095460B" w:rsidP="009003DC"/>
    <w:p w14:paraId="14C0A537" w14:textId="77777777" w:rsidR="0095460B" w:rsidRDefault="0095460B" w:rsidP="009003DC"/>
    <w:p w14:paraId="2CA99EA7" w14:textId="77777777" w:rsidR="0095460B" w:rsidRDefault="0095460B" w:rsidP="009003DC"/>
    <w:p w14:paraId="2E6C7C73" w14:textId="01A9AA6E" w:rsidR="00671C12" w:rsidRDefault="00671C12" w:rsidP="00671C12">
      <w:pPr>
        <w:pStyle w:val="TtuloTablaING"/>
      </w:pPr>
      <w:bookmarkStart w:id="109" w:name="_Toc168166595"/>
      <w:r>
        <w:lastRenderedPageBreak/>
        <w:t>Tabla 3.52.</w:t>
      </w:r>
      <w:r>
        <w:br/>
        <w:t xml:space="preserve">Requisito </w:t>
      </w:r>
      <w:r w:rsidR="0095460B" w:rsidRPr="0095460B">
        <w:t>F-U-C27</w:t>
      </w:r>
      <w:bookmarkEnd w:id="109"/>
    </w:p>
    <w:tbl>
      <w:tblPr>
        <w:tblStyle w:val="Tabladelista6concolores"/>
        <w:tblW w:w="0" w:type="auto"/>
        <w:jc w:val="center"/>
        <w:tblLook w:val="0400" w:firstRow="0" w:lastRow="0" w:firstColumn="0" w:lastColumn="0" w:noHBand="0" w:noVBand="1"/>
      </w:tblPr>
      <w:tblGrid>
        <w:gridCol w:w="4322"/>
        <w:gridCol w:w="4322"/>
      </w:tblGrid>
      <w:tr w:rsidR="00671C12" w14:paraId="78CD146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2EF1388" w14:textId="64FBF8ED" w:rsidR="00671C12" w:rsidRDefault="00671C12" w:rsidP="00133C32">
            <w:r w:rsidRPr="009003DC">
              <w:rPr>
                <w:b/>
                <w:bCs/>
              </w:rPr>
              <w:t>Identificador:</w:t>
            </w:r>
            <w:r>
              <w:t xml:space="preserve"> </w:t>
            </w:r>
            <w:r w:rsidR="0095460B" w:rsidRPr="0095460B">
              <w:t>F-U-C27</w:t>
            </w:r>
          </w:p>
        </w:tc>
      </w:tr>
      <w:tr w:rsidR="00671C12" w14:paraId="384B6DA4" w14:textId="77777777" w:rsidTr="00133C32">
        <w:trPr>
          <w:jc w:val="center"/>
        </w:trPr>
        <w:tc>
          <w:tcPr>
            <w:tcW w:w="8644" w:type="dxa"/>
            <w:gridSpan w:val="2"/>
          </w:tcPr>
          <w:p w14:paraId="6E93D47B" w14:textId="321324C9" w:rsidR="00671C12" w:rsidRPr="009003DC" w:rsidRDefault="00671C12" w:rsidP="00133C32">
            <w:pPr>
              <w:rPr>
                <w:b/>
                <w:bCs/>
              </w:rPr>
            </w:pPr>
            <w:r w:rsidRPr="009003DC">
              <w:rPr>
                <w:b/>
                <w:bCs/>
              </w:rPr>
              <w:t>Descripción:</w:t>
            </w:r>
            <w:r w:rsidRPr="009003DC">
              <w:t xml:space="preserve"> </w:t>
            </w:r>
            <w:r w:rsidR="0095460B" w:rsidRPr="0095460B">
              <w:t>Un jugador deberá poder iniciar una partida en el modo un jugador desde el menú principal del juego.</w:t>
            </w:r>
          </w:p>
        </w:tc>
      </w:tr>
      <w:tr w:rsidR="00671C12" w14:paraId="3DE94D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0BA0944" w14:textId="2642564C" w:rsidR="00671C12" w:rsidRDefault="00671C12" w:rsidP="00133C32">
            <w:r w:rsidRPr="009003DC">
              <w:rPr>
                <w:b/>
                <w:bCs/>
              </w:rPr>
              <w:t>Prioridad:</w:t>
            </w:r>
            <w:r>
              <w:t xml:space="preserve"> </w:t>
            </w:r>
            <w:r w:rsidR="0095460B">
              <w:t>Media</w:t>
            </w:r>
          </w:p>
        </w:tc>
        <w:tc>
          <w:tcPr>
            <w:tcW w:w="4322" w:type="dxa"/>
          </w:tcPr>
          <w:p w14:paraId="3C0243A1" w14:textId="1A0C2AE2" w:rsidR="00671C12" w:rsidRDefault="00671C12" w:rsidP="00133C32">
            <w:r>
              <w:rPr>
                <w:b/>
                <w:bCs/>
              </w:rPr>
              <w:t>Necesidad</w:t>
            </w:r>
            <w:r w:rsidRPr="009003DC">
              <w:rPr>
                <w:b/>
                <w:bCs/>
              </w:rPr>
              <w:t>:</w:t>
            </w:r>
            <w:r>
              <w:t xml:space="preserve"> </w:t>
            </w:r>
            <w:r w:rsidR="0095460B">
              <w:t>Opcional</w:t>
            </w:r>
          </w:p>
        </w:tc>
      </w:tr>
      <w:tr w:rsidR="00671C12" w14:paraId="2D326882" w14:textId="77777777" w:rsidTr="00133C32">
        <w:trPr>
          <w:jc w:val="center"/>
        </w:trPr>
        <w:tc>
          <w:tcPr>
            <w:tcW w:w="4322" w:type="dxa"/>
          </w:tcPr>
          <w:p w14:paraId="3A57DB65" w14:textId="5FE71E1D" w:rsidR="00671C12" w:rsidRDefault="00671C12" w:rsidP="00133C32">
            <w:r>
              <w:rPr>
                <w:b/>
                <w:bCs/>
              </w:rPr>
              <w:t>Verificabilidad</w:t>
            </w:r>
            <w:r w:rsidRPr="009003DC">
              <w:rPr>
                <w:b/>
                <w:bCs/>
              </w:rPr>
              <w:t>:</w:t>
            </w:r>
            <w:r>
              <w:t xml:space="preserve"> </w:t>
            </w:r>
            <w:r w:rsidR="0095460B">
              <w:t>Total</w:t>
            </w:r>
          </w:p>
        </w:tc>
        <w:tc>
          <w:tcPr>
            <w:tcW w:w="4322" w:type="dxa"/>
          </w:tcPr>
          <w:p w14:paraId="57889113" w14:textId="5ABFB579" w:rsidR="00671C12" w:rsidRPr="00917335" w:rsidRDefault="00671C12" w:rsidP="00133C32">
            <w:pPr>
              <w:rPr>
                <w:b/>
                <w:bCs/>
              </w:rPr>
            </w:pPr>
            <w:r w:rsidRPr="00917335">
              <w:rPr>
                <w:b/>
                <w:bCs/>
              </w:rPr>
              <w:t>Casos de uso asociados:</w:t>
            </w:r>
            <w:r w:rsidRPr="00917335">
              <w:t xml:space="preserve"> </w:t>
            </w:r>
            <w:r w:rsidR="0095460B">
              <w:t>CU15</w:t>
            </w:r>
          </w:p>
        </w:tc>
      </w:tr>
    </w:tbl>
    <w:p w14:paraId="78BE0FAE" w14:textId="77777777" w:rsidR="00671C12" w:rsidRDefault="00671C12" w:rsidP="009003DC"/>
    <w:p w14:paraId="2837ECB5" w14:textId="31899A6E" w:rsidR="00671C12" w:rsidRDefault="00671C12" w:rsidP="00671C12">
      <w:pPr>
        <w:pStyle w:val="TtuloTablaING"/>
      </w:pPr>
      <w:bookmarkStart w:id="110" w:name="_Toc168166596"/>
      <w:r>
        <w:t>Tabla 3.53.</w:t>
      </w:r>
      <w:r>
        <w:br/>
        <w:t xml:space="preserve">Requisito </w:t>
      </w:r>
      <w:r w:rsidR="0095460B" w:rsidRPr="0095460B">
        <w:t>F-U-C28</w:t>
      </w:r>
      <w:bookmarkEnd w:id="110"/>
    </w:p>
    <w:tbl>
      <w:tblPr>
        <w:tblStyle w:val="Tabladelista6concolores"/>
        <w:tblW w:w="0" w:type="auto"/>
        <w:jc w:val="center"/>
        <w:tblLook w:val="0400" w:firstRow="0" w:lastRow="0" w:firstColumn="0" w:lastColumn="0" w:noHBand="0" w:noVBand="1"/>
      </w:tblPr>
      <w:tblGrid>
        <w:gridCol w:w="4322"/>
        <w:gridCol w:w="4322"/>
      </w:tblGrid>
      <w:tr w:rsidR="00671C12" w14:paraId="58FCD74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480B718" w14:textId="06F63658" w:rsidR="00671C12" w:rsidRDefault="00671C12" w:rsidP="00133C32">
            <w:r w:rsidRPr="009003DC">
              <w:rPr>
                <w:b/>
                <w:bCs/>
              </w:rPr>
              <w:t>Identificador:</w:t>
            </w:r>
            <w:r>
              <w:t xml:space="preserve"> </w:t>
            </w:r>
            <w:r w:rsidR="0095460B" w:rsidRPr="0095460B">
              <w:t>F-U-C28</w:t>
            </w:r>
          </w:p>
        </w:tc>
      </w:tr>
      <w:tr w:rsidR="00671C12" w14:paraId="08CDCBA1" w14:textId="77777777" w:rsidTr="00133C32">
        <w:trPr>
          <w:jc w:val="center"/>
        </w:trPr>
        <w:tc>
          <w:tcPr>
            <w:tcW w:w="8644" w:type="dxa"/>
            <w:gridSpan w:val="2"/>
          </w:tcPr>
          <w:p w14:paraId="76DC9F07" w14:textId="215D589A" w:rsidR="00671C12" w:rsidRPr="009003DC" w:rsidRDefault="00671C12" w:rsidP="00133C32">
            <w:pPr>
              <w:rPr>
                <w:b/>
                <w:bCs/>
              </w:rPr>
            </w:pPr>
            <w:r w:rsidRPr="009003DC">
              <w:rPr>
                <w:b/>
                <w:bCs/>
              </w:rPr>
              <w:t>Descripción:</w:t>
            </w:r>
            <w:r w:rsidRPr="009003DC">
              <w:t xml:space="preserve"> </w:t>
            </w:r>
            <w:r w:rsidR="0095460B" w:rsidRPr="0095460B">
              <w:t>El jugador deberá poder jugar al modo un jugador sin una conexión a Internet.</w:t>
            </w:r>
          </w:p>
        </w:tc>
      </w:tr>
      <w:tr w:rsidR="00671C12" w14:paraId="458747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A098B2C" w14:textId="2303C20A" w:rsidR="00671C12" w:rsidRDefault="00671C12" w:rsidP="00133C32">
            <w:r w:rsidRPr="009003DC">
              <w:rPr>
                <w:b/>
                <w:bCs/>
              </w:rPr>
              <w:t>Prioridad:</w:t>
            </w:r>
            <w:r>
              <w:t xml:space="preserve"> </w:t>
            </w:r>
            <w:r w:rsidR="0095460B">
              <w:t>Baja</w:t>
            </w:r>
          </w:p>
        </w:tc>
        <w:tc>
          <w:tcPr>
            <w:tcW w:w="4322" w:type="dxa"/>
          </w:tcPr>
          <w:p w14:paraId="3B2CECDA" w14:textId="22122851" w:rsidR="00671C12" w:rsidRDefault="00671C12" w:rsidP="00133C32">
            <w:r>
              <w:rPr>
                <w:b/>
                <w:bCs/>
              </w:rPr>
              <w:t>Necesidad</w:t>
            </w:r>
            <w:r w:rsidRPr="009003DC">
              <w:rPr>
                <w:b/>
                <w:bCs/>
              </w:rPr>
              <w:t>:</w:t>
            </w:r>
            <w:r>
              <w:t xml:space="preserve"> </w:t>
            </w:r>
            <w:r w:rsidR="0095460B">
              <w:t>Opcional</w:t>
            </w:r>
          </w:p>
        </w:tc>
      </w:tr>
      <w:tr w:rsidR="00671C12" w14:paraId="717D397A" w14:textId="77777777" w:rsidTr="00133C32">
        <w:trPr>
          <w:jc w:val="center"/>
        </w:trPr>
        <w:tc>
          <w:tcPr>
            <w:tcW w:w="4322" w:type="dxa"/>
          </w:tcPr>
          <w:p w14:paraId="71C27D55" w14:textId="41066EBE" w:rsidR="00671C12" w:rsidRDefault="00671C12" w:rsidP="00133C32">
            <w:r>
              <w:rPr>
                <w:b/>
                <w:bCs/>
              </w:rPr>
              <w:t>Verificabilidad</w:t>
            </w:r>
            <w:r w:rsidRPr="009003DC">
              <w:rPr>
                <w:b/>
                <w:bCs/>
              </w:rPr>
              <w:t>:</w:t>
            </w:r>
            <w:r>
              <w:t xml:space="preserve"> </w:t>
            </w:r>
            <w:r w:rsidR="0095460B">
              <w:t>Total</w:t>
            </w:r>
          </w:p>
        </w:tc>
        <w:tc>
          <w:tcPr>
            <w:tcW w:w="4322" w:type="dxa"/>
          </w:tcPr>
          <w:p w14:paraId="4D4F2CF9" w14:textId="19C5F5FC" w:rsidR="00671C12" w:rsidRPr="00917335" w:rsidRDefault="00671C12" w:rsidP="00133C32">
            <w:pPr>
              <w:rPr>
                <w:b/>
                <w:bCs/>
              </w:rPr>
            </w:pPr>
            <w:r w:rsidRPr="00917335">
              <w:rPr>
                <w:b/>
                <w:bCs/>
              </w:rPr>
              <w:t>Casos de uso asociados:</w:t>
            </w:r>
            <w:r w:rsidRPr="00917335">
              <w:t xml:space="preserve"> </w:t>
            </w:r>
            <w:r w:rsidR="0095460B">
              <w:t>CU15</w:t>
            </w:r>
          </w:p>
        </w:tc>
      </w:tr>
    </w:tbl>
    <w:p w14:paraId="2820740D" w14:textId="77777777" w:rsidR="00671C12" w:rsidRDefault="00671C12" w:rsidP="009003DC"/>
    <w:p w14:paraId="62D8B929" w14:textId="5BCA22B6" w:rsidR="00671C12" w:rsidRDefault="00671C12" w:rsidP="00671C12">
      <w:pPr>
        <w:pStyle w:val="TtuloTablaING"/>
      </w:pPr>
      <w:bookmarkStart w:id="111" w:name="_Toc168166597"/>
      <w:r>
        <w:t>Tabla 3.5</w:t>
      </w:r>
      <w:r w:rsidR="00827EF0">
        <w:t>4</w:t>
      </w:r>
      <w:r>
        <w:t>.</w:t>
      </w:r>
      <w:r>
        <w:br/>
        <w:t xml:space="preserve">Requisito </w:t>
      </w:r>
      <w:r w:rsidR="0095460B" w:rsidRPr="0095460B">
        <w:t>F-U-C29</w:t>
      </w:r>
      <w:bookmarkEnd w:id="111"/>
    </w:p>
    <w:tbl>
      <w:tblPr>
        <w:tblStyle w:val="Tabladelista6concolores"/>
        <w:tblW w:w="0" w:type="auto"/>
        <w:jc w:val="center"/>
        <w:tblLook w:val="0400" w:firstRow="0" w:lastRow="0" w:firstColumn="0" w:lastColumn="0" w:noHBand="0" w:noVBand="1"/>
      </w:tblPr>
      <w:tblGrid>
        <w:gridCol w:w="4322"/>
        <w:gridCol w:w="4322"/>
      </w:tblGrid>
      <w:tr w:rsidR="00671C12" w14:paraId="69D73E8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2F4449FD" w14:textId="79BBAD53" w:rsidR="00671C12" w:rsidRDefault="00671C12" w:rsidP="00133C32">
            <w:r w:rsidRPr="009003DC">
              <w:rPr>
                <w:b/>
                <w:bCs/>
              </w:rPr>
              <w:t>Identificador:</w:t>
            </w:r>
            <w:r>
              <w:t xml:space="preserve"> </w:t>
            </w:r>
            <w:r w:rsidR="0095460B" w:rsidRPr="0095460B">
              <w:t>F-U-C29</w:t>
            </w:r>
          </w:p>
        </w:tc>
      </w:tr>
      <w:tr w:rsidR="00671C12" w14:paraId="526A2A7E" w14:textId="77777777" w:rsidTr="00133C32">
        <w:trPr>
          <w:jc w:val="center"/>
        </w:trPr>
        <w:tc>
          <w:tcPr>
            <w:tcW w:w="8644" w:type="dxa"/>
            <w:gridSpan w:val="2"/>
          </w:tcPr>
          <w:p w14:paraId="0187D104" w14:textId="5160A4AD" w:rsidR="00671C12" w:rsidRPr="009003DC" w:rsidRDefault="00671C12" w:rsidP="00133C32">
            <w:pPr>
              <w:rPr>
                <w:b/>
                <w:bCs/>
              </w:rPr>
            </w:pPr>
            <w:r w:rsidRPr="009003DC">
              <w:rPr>
                <w:b/>
                <w:bCs/>
              </w:rPr>
              <w:t>Descripción:</w:t>
            </w:r>
            <w:r w:rsidRPr="009003DC">
              <w:t xml:space="preserve"> </w:t>
            </w:r>
            <w:r w:rsidR="0095460B" w:rsidRPr="0095460B">
              <w:t>Un jugador deberá ser capaz de salir de la aplicación desde el menú principal, finalizando por completo el proceso.</w:t>
            </w:r>
          </w:p>
        </w:tc>
      </w:tr>
      <w:tr w:rsidR="00671C12" w14:paraId="30FB8FB1"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ED0BC6" w14:textId="684D1332" w:rsidR="00671C12" w:rsidRDefault="00671C12" w:rsidP="00133C32">
            <w:r w:rsidRPr="009003DC">
              <w:rPr>
                <w:b/>
                <w:bCs/>
              </w:rPr>
              <w:t>Prioridad:</w:t>
            </w:r>
            <w:r>
              <w:t xml:space="preserve"> </w:t>
            </w:r>
            <w:r w:rsidR="0095460B">
              <w:t>Media</w:t>
            </w:r>
          </w:p>
        </w:tc>
        <w:tc>
          <w:tcPr>
            <w:tcW w:w="4322" w:type="dxa"/>
          </w:tcPr>
          <w:p w14:paraId="19E994BB" w14:textId="24BC7FE4" w:rsidR="00671C12" w:rsidRDefault="00671C12" w:rsidP="00133C32">
            <w:r>
              <w:rPr>
                <w:b/>
                <w:bCs/>
              </w:rPr>
              <w:t>Necesidad</w:t>
            </w:r>
            <w:r w:rsidRPr="009003DC">
              <w:rPr>
                <w:b/>
                <w:bCs/>
              </w:rPr>
              <w:t>:</w:t>
            </w:r>
            <w:r>
              <w:t xml:space="preserve"> </w:t>
            </w:r>
            <w:r w:rsidR="0095460B">
              <w:t>Obligatorio</w:t>
            </w:r>
          </w:p>
        </w:tc>
      </w:tr>
      <w:tr w:rsidR="00671C12" w14:paraId="33582821" w14:textId="77777777" w:rsidTr="00133C32">
        <w:trPr>
          <w:jc w:val="center"/>
        </w:trPr>
        <w:tc>
          <w:tcPr>
            <w:tcW w:w="4322" w:type="dxa"/>
          </w:tcPr>
          <w:p w14:paraId="3DC45743" w14:textId="08069632" w:rsidR="00671C12" w:rsidRDefault="00671C12" w:rsidP="00133C32">
            <w:r>
              <w:rPr>
                <w:b/>
                <w:bCs/>
              </w:rPr>
              <w:t>Verificabilidad</w:t>
            </w:r>
            <w:r w:rsidRPr="009003DC">
              <w:rPr>
                <w:b/>
                <w:bCs/>
              </w:rPr>
              <w:t>:</w:t>
            </w:r>
            <w:r>
              <w:t xml:space="preserve"> </w:t>
            </w:r>
            <w:r w:rsidR="0095460B">
              <w:t>Total</w:t>
            </w:r>
          </w:p>
        </w:tc>
        <w:tc>
          <w:tcPr>
            <w:tcW w:w="4322" w:type="dxa"/>
          </w:tcPr>
          <w:p w14:paraId="305476A3" w14:textId="7FFB28C2" w:rsidR="00671C12" w:rsidRPr="00917335" w:rsidRDefault="00671C12" w:rsidP="00133C32">
            <w:pPr>
              <w:rPr>
                <w:b/>
                <w:bCs/>
              </w:rPr>
            </w:pPr>
            <w:r w:rsidRPr="00917335">
              <w:rPr>
                <w:b/>
                <w:bCs/>
              </w:rPr>
              <w:t>Casos de uso asociados:</w:t>
            </w:r>
            <w:r w:rsidRPr="00917335">
              <w:t xml:space="preserve"> </w:t>
            </w:r>
            <w:r w:rsidR="0095460B">
              <w:t>CU16</w:t>
            </w:r>
          </w:p>
        </w:tc>
      </w:tr>
    </w:tbl>
    <w:p w14:paraId="577C9E7B" w14:textId="77777777" w:rsidR="00671C12" w:rsidRDefault="00671C12" w:rsidP="009003DC"/>
    <w:p w14:paraId="5ED155A9" w14:textId="1B217BAA" w:rsidR="00671C12" w:rsidRDefault="00671C12" w:rsidP="00671C12">
      <w:pPr>
        <w:pStyle w:val="TtuloTablaING"/>
      </w:pPr>
      <w:bookmarkStart w:id="112" w:name="_Toc168166598"/>
      <w:r>
        <w:t>Tabla 3.5</w:t>
      </w:r>
      <w:r w:rsidR="00827EF0">
        <w:t>5</w:t>
      </w:r>
      <w:r>
        <w:t>.</w:t>
      </w:r>
      <w:r>
        <w:br/>
        <w:t xml:space="preserve">Requisito </w:t>
      </w:r>
      <w:r w:rsidR="0095460B" w:rsidRPr="0095460B">
        <w:t>F-U-C30</w:t>
      </w:r>
      <w:bookmarkEnd w:id="112"/>
    </w:p>
    <w:tbl>
      <w:tblPr>
        <w:tblStyle w:val="Tabladelista6concolores"/>
        <w:tblW w:w="0" w:type="auto"/>
        <w:jc w:val="center"/>
        <w:tblLook w:val="0400" w:firstRow="0" w:lastRow="0" w:firstColumn="0" w:lastColumn="0" w:noHBand="0" w:noVBand="1"/>
      </w:tblPr>
      <w:tblGrid>
        <w:gridCol w:w="4322"/>
        <w:gridCol w:w="4322"/>
      </w:tblGrid>
      <w:tr w:rsidR="00671C12" w14:paraId="1039D1D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FD02C22" w14:textId="12F1C202" w:rsidR="00671C12" w:rsidRDefault="00671C12" w:rsidP="00133C32">
            <w:r w:rsidRPr="009003DC">
              <w:rPr>
                <w:b/>
                <w:bCs/>
              </w:rPr>
              <w:t>Identificador:</w:t>
            </w:r>
            <w:r>
              <w:t xml:space="preserve"> </w:t>
            </w:r>
            <w:r w:rsidR="0095460B" w:rsidRPr="0095460B">
              <w:t>F-U-C30</w:t>
            </w:r>
          </w:p>
        </w:tc>
      </w:tr>
      <w:tr w:rsidR="00671C12" w14:paraId="2FC163AD" w14:textId="77777777" w:rsidTr="00133C32">
        <w:trPr>
          <w:jc w:val="center"/>
        </w:trPr>
        <w:tc>
          <w:tcPr>
            <w:tcW w:w="8644" w:type="dxa"/>
            <w:gridSpan w:val="2"/>
          </w:tcPr>
          <w:p w14:paraId="1535105C" w14:textId="7E540B92" w:rsidR="00671C12" w:rsidRPr="009003DC" w:rsidRDefault="00671C12" w:rsidP="00133C32">
            <w:pPr>
              <w:rPr>
                <w:b/>
                <w:bCs/>
              </w:rPr>
            </w:pPr>
            <w:r w:rsidRPr="009003DC">
              <w:rPr>
                <w:b/>
                <w:bCs/>
              </w:rPr>
              <w:t>Descripción:</w:t>
            </w:r>
            <w:r w:rsidRPr="009003DC">
              <w:t xml:space="preserve"> </w:t>
            </w:r>
            <w:r w:rsidR="0095460B" w:rsidRPr="0095460B">
              <w:t>Un jugador deberá poder acceder al modo multijugador desde el menú principal.</w:t>
            </w:r>
          </w:p>
        </w:tc>
      </w:tr>
      <w:tr w:rsidR="00671C12" w14:paraId="5D38A9B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2919BDEA" w14:textId="2F3C0559" w:rsidR="00671C12" w:rsidRDefault="00671C12" w:rsidP="00133C32">
            <w:r w:rsidRPr="009003DC">
              <w:rPr>
                <w:b/>
                <w:bCs/>
              </w:rPr>
              <w:t>Prioridad:</w:t>
            </w:r>
            <w:r>
              <w:t xml:space="preserve"> </w:t>
            </w:r>
            <w:r w:rsidR="0095460B">
              <w:t>Alta</w:t>
            </w:r>
          </w:p>
        </w:tc>
        <w:tc>
          <w:tcPr>
            <w:tcW w:w="4322" w:type="dxa"/>
          </w:tcPr>
          <w:p w14:paraId="5B977A38" w14:textId="3754F565" w:rsidR="00671C12" w:rsidRDefault="00671C12" w:rsidP="00133C32">
            <w:r>
              <w:rPr>
                <w:b/>
                <w:bCs/>
              </w:rPr>
              <w:t>Necesidad</w:t>
            </w:r>
            <w:r w:rsidRPr="009003DC">
              <w:rPr>
                <w:b/>
                <w:bCs/>
              </w:rPr>
              <w:t>:</w:t>
            </w:r>
            <w:r>
              <w:t xml:space="preserve"> </w:t>
            </w:r>
            <w:r w:rsidR="0095460B">
              <w:t>Obligatorio</w:t>
            </w:r>
          </w:p>
        </w:tc>
      </w:tr>
      <w:tr w:rsidR="00671C12" w14:paraId="485099A9" w14:textId="77777777" w:rsidTr="00133C32">
        <w:trPr>
          <w:jc w:val="center"/>
        </w:trPr>
        <w:tc>
          <w:tcPr>
            <w:tcW w:w="4322" w:type="dxa"/>
          </w:tcPr>
          <w:p w14:paraId="61D460A5" w14:textId="3357C52B" w:rsidR="00671C12" w:rsidRDefault="00671C12" w:rsidP="00133C32">
            <w:r>
              <w:rPr>
                <w:b/>
                <w:bCs/>
              </w:rPr>
              <w:t>Verificabilidad</w:t>
            </w:r>
            <w:r w:rsidRPr="009003DC">
              <w:rPr>
                <w:b/>
                <w:bCs/>
              </w:rPr>
              <w:t>:</w:t>
            </w:r>
            <w:r>
              <w:t xml:space="preserve"> </w:t>
            </w:r>
            <w:r w:rsidR="0095460B">
              <w:t>Total</w:t>
            </w:r>
          </w:p>
        </w:tc>
        <w:tc>
          <w:tcPr>
            <w:tcW w:w="4322" w:type="dxa"/>
          </w:tcPr>
          <w:p w14:paraId="2B8C817E" w14:textId="3F56EE7F" w:rsidR="00671C12" w:rsidRPr="00917335" w:rsidRDefault="00671C12" w:rsidP="00133C32">
            <w:pPr>
              <w:rPr>
                <w:b/>
                <w:bCs/>
              </w:rPr>
            </w:pPr>
            <w:r w:rsidRPr="00917335">
              <w:rPr>
                <w:b/>
                <w:bCs/>
              </w:rPr>
              <w:t>Casos de uso asociados:</w:t>
            </w:r>
            <w:r w:rsidRPr="00917335">
              <w:t xml:space="preserve"> </w:t>
            </w:r>
            <w:r w:rsidR="0095460B">
              <w:t>CU17</w:t>
            </w:r>
          </w:p>
        </w:tc>
      </w:tr>
    </w:tbl>
    <w:p w14:paraId="2ABAE434" w14:textId="77777777" w:rsidR="00671C12" w:rsidRDefault="00671C12" w:rsidP="009003DC"/>
    <w:p w14:paraId="4E85A678" w14:textId="70F94A95" w:rsidR="00671C12" w:rsidRDefault="00671C12" w:rsidP="00671C12">
      <w:pPr>
        <w:pStyle w:val="TtuloTablaING"/>
      </w:pPr>
      <w:bookmarkStart w:id="113" w:name="_Toc168166599"/>
      <w:r>
        <w:t>Tabla 3.5</w:t>
      </w:r>
      <w:r w:rsidR="00827EF0">
        <w:t>6</w:t>
      </w:r>
      <w:r>
        <w:t>.</w:t>
      </w:r>
      <w:r>
        <w:br/>
        <w:t xml:space="preserve">Requisito </w:t>
      </w:r>
      <w:r w:rsidR="0095460B" w:rsidRPr="0095460B">
        <w:t>F-S-C31</w:t>
      </w:r>
      <w:bookmarkEnd w:id="113"/>
    </w:p>
    <w:tbl>
      <w:tblPr>
        <w:tblStyle w:val="Tabladelista6concolores"/>
        <w:tblW w:w="0" w:type="auto"/>
        <w:jc w:val="center"/>
        <w:tblLook w:val="0400" w:firstRow="0" w:lastRow="0" w:firstColumn="0" w:lastColumn="0" w:noHBand="0" w:noVBand="1"/>
      </w:tblPr>
      <w:tblGrid>
        <w:gridCol w:w="4322"/>
        <w:gridCol w:w="4322"/>
      </w:tblGrid>
      <w:tr w:rsidR="00671C12" w14:paraId="388B470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8503842" w14:textId="1C5A32E3" w:rsidR="00671C12" w:rsidRDefault="00671C12" w:rsidP="00133C32">
            <w:r w:rsidRPr="009003DC">
              <w:rPr>
                <w:b/>
                <w:bCs/>
              </w:rPr>
              <w:t>Identificador:</w:t>
            </w:r>
            <w:r>
              <w:t xml:space="preserve"> </w:t>
            </w:r>
            <w:r w:rsidR="0095460B" w:rsidRPr="0095460B">
              <w:t>F-S-C31</w:t>
            </w:r>
          </w:p>
        </w:tc>
      </w:tr>
      <w:tr w:rsidR="00671C12" w14:paraId="48C8BD23" w14:textId="77777777" w:rsidTr="00133C32">
        <w:trPr>
          <w:jc w:val="center"/>
        </w:trPr>
        <w:tc>
          <w:tcPr>
            <w:tcW w:w="8644" w:type="dxa"/>
            <w:gridSpan w:val="2"/>
          </w:tcPr>
          <w:p w14:paraId="52314FA1" w14:textId="323D27AA" w:rsidR="00671C12" w:rsidRPr="009003DC" w:rsidRDefault="00671C12" w:rsidP="00133C32">
            <w:pPr>
              <w:rPr>
                <w:b/>
                <w:bCs/>
              </w:rPr>
            </w:pPr>
            <w:r w:rsidRPr="009003DC">
              <w:rPr>
                <w:b/>
                <w:bCs/>
              </w:rPr>
              <w:t>Descripción:</w:t>
            </w:r>
            <w:r w:rsidRPr="009003DC">
              <w:t xml:space="preserve"> </w:t>
            </w:r>
            <w:r w:rsidR="00180706" w:rsidRPr="00180706">
              <w:t>El sistema deberá mostrar al usuario un menú para el modo multijugador, que permita al usuario elegir entre crear una sala de juego o unirse a una.</w:t>
            </w:r>
          </w:p>
        </w:tc>
      </w:tr>
      <w:tr w:rsidR="00671C12" w14:paraId="0DA4590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80CC5E6" w14:textId="3502D2AC" w:rsidR="00671C12" w:rsidRDefault="00671C12" w:rsidP="00133C32">
            <w:r w:rsidRPr="009003DC">
              <w:rPr>
                <w:b/>
                <w:bCs/>
              </w:rPr>
              <w:t>Prioridad:</w:t>
            </w:r>
            <w:r>
              <w:t xml:space="preserve"> </w:t>
            </w:r>
            <w:r w:rsidR="00180706">
              <w:t>Alta</w:t>
            </w:r>
          </w:p>
        </w:tc>
        <w:tc>
          <w:tcPr>
            <w:tcW w:w="4322" w:type="dxa"/>
          </w:tcPr>
          <w:p w14:paraId="7D10EEC1" w14:textId="7CDA6DA8" w:rsidR="00671C12" w:rsidRDefault="00671C12" w:rsidP="00133C32">
            <w:r>
              <w:rPr>
                <w:b/>
                <w:bCs/>
              </w:rPr>
              <w:t>Necesidad</w:t>
            </w:r>
            <w:r w:rsidRPr="009003DC">
              <w:rPr>
                <w:b/>
                <w:bCs/>
              </w:rPr>
              <w:t>:</w:t>
            </w:r>
            <w:r>
              <w:t xml:space="preserve"> </w:t>
            </w:r>
            <w:r w:rsidR="00180706">
              <w:t>Obligatorio</w:t>
            </w:r>
          </w:p>
        </w:tc>
      </w:tr>
      <w:tr w:rsidR="00671C12" w14:paraId="31450015" w14:textId="77777777" w:rsidTr="00133C32">
        <w:trPr>
          <w:jc w:val="center"/>
        </w:trPr>
        <w:tc>
          <w:tcPr>
            <w:tcW w:w="4322" w:type="dxa"/>
          </w:tcPr>
          <w:p w14:paraId="74F81F35" w14:textId="3DD42C09" w:rsidR="00671C12" w:rsidRDefault="00671C12" w:rsidP="00133C32">
            <w:r>
              <w:rPr>
                <w:b/>
                <w:bCs/>
              </w:rPr>
              <w:t>Verificabilidad</w:t>
            </w:r>
            <w:r w:rsidRPr="009003DC">
              <w:rPr>
                <w:b/>
                <w:bCs/>
              </w:rPr>
              <w:t>:</w:t>
            </w:r>
            <w:r>
              <w:t xml:space="preserve"> </w:t>
            </w:r>
            <w:r w:rsidR="00180706">
              <w:t>Total</w:t>
            </w:r>
          </w:p>
        </w:tc>
        <w:tc>
          <w:tcPr>
            <w:tcW w:w="4322" w:type="dxa"/>
          </w:tcPr>
          <w:p w14:paraId="6DD220E6" w14:textId="37244E5F"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3D17526C" w14:textId="2737D57F" w:rsidR="00671C12" w:rsidRDefault="00671C12" w:rsidP="00671C12">
      <w:pPr>
        <w:pStyle w:val="TtuloTablaING"/>
      </w:pPr>
      <w:bookmarkStart w:id="114" w:name="_Toc168166600"/>
      <w:r>
        <w:lastRenderedPageBreak/>
        <w:t>Tabla 3.5</w:t>
      </w:r>
      <w:r w:rsidR="00827EF0">
        <w:t>7</w:t>
      </w:r>
      <w:r>
        <w:t>.</w:t>
      </w:r>
      <w:r>
        <w:br/>
        <w:t xml:space="preserve">Requisito </w:t>
      </w:r>
      <w:r w:rsidR="00180706" w:rsidRPr="00180706">
        <w:t>F-S-C32</w:t>
      </w:r>
      <w:bookmarkEnd w:id="114"/>
    </w:p>
    <w:tbl>
      <w:tblPr>
        <w:tblStyle w:val="Tabladelista6concolores"/>
        <w:tblW w:w="0" w:type="auto"/>
        <w:jc w:val="center"/>
        <w:tblLook w:val="0400" w:firstRow="0" w:lastRow="0" w:firstColumn="0" w:lastColumn="0" w:noHBand="0" w:noVBand="1"/>
      </w:tblPr>
      <w:tblGrid>
        <w:gridCol w:w="4322"/>
        <w:gridCol w:w="4322"/>
      </w:tblGrid>
      <w:tr w:rsidR="00671C12" w14:paraId="208654A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2C1D146" w14:textId="3F689D05" w:rsidR="00671C12" w:rsidRDefault="00671C12" w:rsidP="00133C32">
            <w:r w:rsidRPr="009003DC">
              <w:rPr>
                <w:b/>
                <w:bCs/>
              </w:rPr>
              <w:t>Identificador:</w:t>
            </w:r>
            <w:r>
              <w:t xml:space="preserve"> </w:t>
            </w:r>
            <w:r w:rsidR="00180706" w:rsidRPr="00180706">
              <w:t>F-S-C32</w:t>
            </w:r>
          </w:p>
        </w:tc>
      </w:tr>
      <w:tr w:rsidR="00671C12" w14:paraId="1E5EAE1B" w14:textId="77777777" w:rsidTr="00133C32">
        <w:trPr>
          <w:jc w:val="center"/>
        </w:trPr>
        <w:tc>
          <w:tcPr>
            <w:tcW w:w="8644" w:type="dxa"/>
            <w:gridSpan w:val="2"/>
          </w:tcPr>
          <w:p w14:paraId="5C6B606A" w14:textId="1BF98C0B" w:rsidR="00671C12" w:rsidRPr="009003DC" w:rsidRDefault="00671C12" w:rsidP="00133C32">
            <w:pPr>
              <w:rPr>
                <w:b/>
                <w:bCs/>
              </w:rPr>
            </w:pPr>
            <w:r w:rsidRPr="009003DC">
              <w:rPr>
                <w:b/>
                <w:bCs/>
              </w:rPr>
              <w:t>Descripción:</w:t>
            </w:r>
            <w:r w:rsidRPr="009003DC">
              <w:t xml:space="preserve"> </w:t>
            </w:r>
            <w:r w:rsidR="00180706" w:rsidRPr="00180706">
              <w:t>El sistema deberá crear una sala de juego cuando un usuario seleccione dicha opción desde un menú contextual, haciendo que el usuario se convierta en el anfitrión de una sesión multijugador.</w:t>
            </w:r>
          </w:p>
        </w:tc>
      </w:tr>
      <w:tr w:rsidR="00671C12" w14:paraId="6F2D116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14A155B" w14:textId="2B08060B" w:rsidR="00671C12" w:rsidRDefault="00671C12" w:rsidP="00133C32">
            <w:r w:rsidRPr="009003DC">
              <w:rPr>
                <w:b/>
                <w:bCs/>
              </w:rPr>
              <w:t>Prioridad:</w:t>
            </w:r>
            <w:r>
              <w:t xml:space="preserve"> </w:t>
            </w:r>
            <w:r w:rsidR="00180706">
              <w:t>Alta</w:t>
            </w:r>
          </w:p>
        </w:tc>
        <w:tc>
          <w:tcPr>
            <w:tcW w:w="4322" w:type="dxa"/>
          </w:tcPr>
          <w:p w14:paraId="02220BD8" w14:textId="0D42FC0C" w:rsidR="00671C12" w:rsidRDefault="00671C12" w:rsidP="00133C32">
            <w:r>
              <w:rPr>
                <w:b/>
                <w:bCs/>
              </w:rPr>
              <w:t>Necesidad</w:t>
            </w:r>
            <w:r w:rsidRPr="009003DC">
              <w:rPr>
                <w:b/>
                <w:bCs/>
              </w:rPr>
              <w:t>:</w:t>
            </w:r>
            <w:r>
              <w:t xml:space="preserve"> </w:t>
            </w:r>
            <w:r w:rsidR="00180706">
              <w:t>Obligatorio</w:t>
            </w:r>
          </w:p>
        </w:tc>
      </w:tr>
      <w:tr w:rsidR="00671C12" w14:paraId="1E00D9B7" w14:textId="77777777" w:rsidTr="00133C32">
        <w:trPr>
          <w:jc w:val="center"/>
        </w:trPr>
        <w:tc>
          <w:tcPr>
            <w:tcW w:w="4322" w:type="dxa"/>
          </w:tcPr>
          <w:p w14:paraId="2F0124D0" w14:textId="70183413" w:rsidR="00671C12" w:rsidRDefault="00671C12" w:rsidP="00133C32">
            <w:r>
              <w:rPr>
                <w:b/>
                <w:bCs/>
              </w:rPr>
              <w:t>Verificabilidad</w:t>
            </w:r>
            <w:r w:rsidRPr="009003DC">
              <w:rPr>
                <w:b/>
                <w:bCs/>
              </w:rPr>
              <w:t>:</w:t>
            </w:r>
            <w:r>
              <w:t xml:space="preserve"> </w:t>
            </w:r>
            <w:r w:rsidR="00180706">
              <w:t>Total</w:t>
            </w:r>
          </w:p>
        </w:tc>
        <w:tc>
          <w:tcPr>
            <w:tcW w:w="4322" w:type="dxa"/>
          </w:tcPr>
          <w:p w14:paraId="59EE174D" w14:textId="5C03DA51" w:rsidR="00671C12" w:rsidRPr="00917335" w:rsidRDefault="00671C12" w:rsidP="00133C32">
            <w:pPr>
              <w:rPr>
                <w:b/>
                <w:bCs/>
              </w:rPr>
            </w:pPr>
            <w:r w:rsidRPr="00917335">
              <w:rPr>
                <w:b/>
                <w:bCs/>
              </w:rPr>
              <w:t>Casos de uso asociados:</w:t>
            </w:r>
            <w:r w:rsidRPr="00917335">
              <w:t xml:space="preserve"> </w:t>
            </w:r>
            <w:r w:rsidR="00180706">
              <w:t>CU18</w:t>
            </w:r>
          </w:p>
        </w:tc>
      </w:tr>
    </w:tbl>
    <w:p w14:paraId="150006F3" w14:textId="77777777" w:rsidR="00671C12" w:rsidRDefault="00671C12" w:rsidP="009003DC"/>
    <w:p w14:paraId="4B52943F" w14:textId="1A2E1D14" w:rsidR="00671C12" w:rsidRDefault="00671C12" w:rsidP="00671C12">
      <w:pPr>
        <w:pStyle w:val="TtuloTablaING"/>
      </w:pPr>
      <w:bookmarkStart w:id="115" w:name="_Toc168166601"/>
      <w:r>
        <w:t>Tabla 3.5</w:t>
      </w:r>
      <w:r w:rsidR="00827EF0">
        <w:t>8</w:t>
      </w:r>
      <w:r>
        <w:t>.</w:t>
      </w:r>
      <w:r>
        <w:br/>
        <w:t xml:space="preserve">Requisito </w:t>
      </w:r>
      <w:r w:rsidR="00180706" w:rsidRPr="00180706">
        <w:t>F-S-C33</w:t>
      </w:r>
      <w:bookmarkEnd w:id="115"/>
    </w:p>
    <w:tbl>
      <w:tblPr>
        <w:tblStyle w:val="Tabladelista6concolores"/>
        <w:tblW w:w="0" w:type="auto"/>
        <w:jc w:val="center"/>
        <w:tblLook w:val="0400" w:firstRow="0" w:lastRow="0" w:firstColumn="0" w:lastColumn="0" w:noHBand="0" w:noVBand="1"/>
      </w:tblPr>
      <w:tblGrid>
        <w:gridCol w:w="4322"/>
        <w:gridCol w:w="4322"/>
      </w:tblGrid>
      <w:tr w:rsidR="00671C12" w14:paraId="4721553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A0E06A2" w14:textId="5A6641DC" w:rsidR="00671C12" w:rsidRDefault="00671C12" w:rsidP="00133C32">
            <w:r w:rsidRPr="009003DC">
              <w:rPr>
                <w:b/>
                <w:bCs/>
              </w:rPr>
              <w:t>Identificador:</w:t>
            </w:r>
            <w:r>
              <w:t xml:space="preserve"> </w:t>
            </w:r>
            <w:r w:rsidR="00180706" w:rsidRPr="00180706">
              <w:t>F-S-C33</w:t>
            </w:r>
          </w:p>
        </w:tc>
      </w:tr>
      <w:tr w:rsidR="00671C12" w14:paraId="6B10FF55" w14:textId="77777777" w:rsidTr="00133C32">
        <w:trPr>
          <w:jc w:val="center"/>
        </w:trPr>
        <w:tc>
          <w:tcPr>
            <w:tcW w:w="8644" w:type="dxa"/>
            <w:gridSpan w:val="2"/>
          </w:tcPr>
          <w:p w14:paraId="64CEC2B8" w14:textId="45B73F88" w:rsidR="00671C12" w:rsidRPr="009003DC" w:rsidRDefault="00671C12" w:rsidP="00133C32">
            <w:pPr>
              <w:rPr>
                <w:b/>
                <w:bCs/>
              </w:rPr>
            </w:pPr>
            <w:r w:rsidRPr="009003DC">
              <w:rPr>
                <w:b/>
                <w:bCs/>
              </w:rPr>
              <w:t>Descripción:</w:t>
            </w:r>
            <w:r w:rsidRPr="009003DC">
              <w:t xml:space="preserve"> </w:t>
            </w:r>
            <w:r w:rsidR="00180706" w:rsidRPr="00180706">
              <w:t>El sistema deberá mostrar al usuario un código de acceso que permita a otro usuario unirse a la sala que ha creado.</w:t>
            </w:r>
          </w:p>
        </w:tc>
      </w:tr>
      <w:tr w:rsidR="00671C12" w14:paraId="350D679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06204EB4" w14:textId="25BE5A5B" w:rsidR="00671C12" w:rsidRDefault="00671C12" w:rsidP="00133C32">
            <w:r w:rsidRPr="009003DC">
              <w:rPr>
                <w:b/>
                <w:bCs/>
              </w:rPr>
              <w:t>Prioridad:</w:t>
            </w:r>
            <w:r>
              <w:t xml:space="preserve"> </w:t>
            </w:r>
            <w:r w:rsidR="00180706">
              <w:t>Alta</w:t>
            </w:r>
          </w:p>
        </w:tc>
        <w:tc>
          <w:tcPr>
            <w:tcW w:w="4322" w:type="dxa"/>
          </w:tcPr>
          <w:p w14:paraId="2077F562" w14:textId="3DCA4A27" w:rsidR="00671C12" w:rsidRDefault="00671C12" w:rsidP="00133C32">
            <w:r>
              <w:rPr>
                <w:b/>
                <w:bCs/>
              </w:rPr>
              <w:t>Necesidad</w:t>
            </w:r>
            <w:r w:rsidRPr="009003DC">
              <w:rPr>
                <w:b/>
                <w:bCs/>
              </w:rPr>
              <w:t>:</w:t>
            </w:r>
            <w:r>
              <w:t xml:space="preserve"> </w:t>
            </w:r>
            <w:r w:rsidR="00180706">
              <w:t>Obligatorio</w:t>
            </w:r>
          </w:p>
        </w:tc>
      </w:tr>
      <w:tr w:rsidR="00671C12" w14:paraId="5D1E8985" w14:textId="77777777" w:rsidTr="00133C32">
        <w:trPr>
          <w:jc w:val="center"/>
        </w:trPr>
        <w:tc>
          <w:tcPr>
            <w:tcW w:w="4322" w:type="dxa"/>
          </w:tcPr>
          <w:p w14:paraId="5E4C3EDC" w14:textId="43068D20" w:rsidR="00671C12" w:rsidRDefault="00671C12" w:rsidP="00133C32">
            <w:r>
              <w:rPr>
                <w:b/>
                <w:bCs/>
              </w:rPr>
              <w:t>Verificabilidad</w:t>
            </w:r>
            <w:r w:rsidRPr="009003DC">
              <w:rPr>
                <w:b/>
                <w:bCs/>
              </w:rPr>
              <w:t>:</w:t>
            </w:r>
            <w:r>
              <w:t xml:space="preserve"> </w:t>
            </w:r>
            <w:r w:rsidR="00180706">
              <w:t>Total</w:t>
            </w:r>
          </w:p>
        </w:tc>
        <w:tc>
          <w:tcPr>
            <w:tcW w:w="4322" w:type="dxa"/>
          </w:tcPr>
          <w:p w14:paraId="2E145571" w14:textId="77A3E051" w:rsidR="00671C12" w:rsidRPr="00917335" w:rsidRDefault="00671C12" w:rsidP="00133C32">
            <w:pPr>
              <w:rPr>
                <w:b/>
                <w:bCs/>
              </w:rPr>
            </w:pPr>
            <w:r w:rsidRPr="00917335">
              <w:rPr>
                <w:b/>
                <w:bCs/>
              </w:rPr>
              <w:t>Casos de uso asociados:</w:t>
            </w:r>
            <w:r w:rsidRPr="00917335">
              <w:t xml:space="preserve"> </w:t>
            </w:r>
            <w:r w:rsidR="00180706" w:rsidRPr="00180706">
              <w:t>CU18, CU19</w:t>
            </w:r>
          </w:p>
        </w:tc>
      </w:tr>
    </w:tbl>
    <w:p w14:paraId="15391E78" w14:textId="77777777" w:rsidR="00671C12" w:rsidRDefault="00671C12" w:rsidP="009003DC"/>
    <w:p w14:paraId="4671E3AD" w14:textId="335209B4" w:rsidR="00671C12" w:rsidRDefault="00671C12" w:rsidP="00671C12">
      <w:pPr>
        <w:pStyle w:val="TtuloTablaING"/>
      </w:pPr>
      <w:bookmarkStart w:id="116" w:name="_Toc168166602"/>
      <w:r>
        <w:t>Tabla 3.</w:t>
      </w:r>
      <w:r w:rsidR="00827EF0">
        <w:t>59</w:t>
      </w:r>
      <w:r>
        <w:t>.</w:t>
      </w:r>
      <w:r>
        <w:br/>
        <w:t xml:space="preserve">Requisito </w:t>
      </w:r>
      <w:r w:rsidR="00180706" w:rsidRPr="00180706">
        <w:t>F-S-C34</w:t>
      </w:r>
      <w:bookmarkEnd w:id="116"/>
    </w:p>
    <w:tbl>
      <w:tblPr>
        <w:tblStyle w:val="Tabladelista6concolores"/>
        <w:tblW w:w="0" w:type="auto"/>
        <w:jc w:val="center"/>
        <w:tblLook w:val="0400" w:firstRow="0" w:lastRow="0" w:firstColumn="0" w:lastColumn="0" w:noHBand="0" w:noVBand="1"/>
      </w:tblPr>
      <w:tblGrid>
        <w:gridCol w:w="4322"/>
        <w:gridCol w:w="4322"/>
      </w:tblGrid>
      <w:tr w:rsidR="00671C12" w14:paraId="7D88F93D"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A385105" w14:textId="18156D2C" w:rsidR="00671C12" w:rsidRDefault="00671C12" w:rsidP="00133C32">
            <w:r w:rsidRPr="009003DC">
              <w:rPr>
                <w:b/>
                <w:bCs/>
              </w:rPr>
              <w:t>Identificador:</w:t>
            </w:r>
            <w:r>
              <w:t xml:space="preserve"> </w:t>
            </w:r>
            <w:r w:rsidR="00180706" w:rsidRPr="00180706">
              <w:t>F-S-C34</w:t>
            </w:r>
          </w:p>
        </w:tc>
      </w:tr>
      <w:tr w:rsidR="00671C12" w14:paraId="3470C46D" w14:textId="77777777" w:rsidTr="00133C32">
        <w:trPr>
          <w:jc w:val="center"/>
        </w:trPr>
        <w:tc>
          <w:tcPr>
            <w:tcW w:w="8644" w:type="dxa"/>
            <w:gridSpan w:val="2"/>
          </w:tcPr>
          <w:p w14:paraId="0ACEA3DB" w14:textId="76D4EF9E" w:rsidR="00671C12" w:rsidRPr="009003DC" w:rsidRDefault="00671C12" w:rsidP="00133C32">
            <w:pPr>
              <w:rPr>
                <w:b/>
                <w:bCs/>
              </w:rPr>
            </w:pPr>
            <w:r w:rsidRPr="009003DC">
              <w:rPr>
                <w:b/>
                <w:bCs/>
              </w:rPr>
              <w:t>Descripción:</w:t>
            </w:r>
            <w:r w:rsidRPr="009003DC">
              <w:t xml:space="preserve"> </w:t>
            </w:r>
            <w:r w:rsidR="00180706" w:rsidRPr="00180706">
              <w:t>El sistema deberá permitir a un jugador unirse a una sala creada por otro usuario, siempre y cuando este disponga del código de la sala.</w:t>
            </w:r>
          </w:p>
        </w:tc>
      </w:tr>
      <w:tr w:rsidR="00671C12" w14:paraId="4816067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652C6874" w14:textId="43730089" w:rsidR="00671C12" w:rsidRDefault="00671C12" w:rsidP="00133C32">
            <w:r w:rsidRPr="009003DC">
              <w:rPr>
                <w:b/>
                <w:bCs/>
              </w:rPr>
              <w:t>Prioridad:</w:t>
            </w:r>
            <w:r>
              <w:t xml:space="preserve"> </w:t>
            </w:r>
            <w:r w:rsidR="00180706">
              <w:t>Alta</w:t>
            </w:r>
          </w:p>
        </w:tc>
        <w:tc>
          <w:tcPr>
            <w:tcW w:w="4322" w:type="dxa"/>
          </w:tcPr>
          <w:p w14:paraId="73B028B1" w14:textId="15A66C20" w:rsidR="00671C12" w:rsidRDefault="00671C12" w:rsidP="00133C32">
            <w:r>
              <w:rPr>
                <w:b/>
                <w:bCs/>
              </w:rPr>
              <w:t>Necesidad</w:t>
            </w:r>
            <w:r w:rsidRPr="009003DC">
              <w:rPr>
                <w:b/>
                <w:bCs/>
              </w:rPr>
              <w:t>:</w:t>
            </w:r>
            <w:r>
              <w:t xml:space="preserve"> </w:t>
            </w:r>
            <w:r w:rsidR="00180706">
              <w:t>Obligatorio</w:t>
            </w:r>
          </w:p>
        </w:tc>
      </w:tr>
      <w:tr w:rsidR="00671C12" w14:paraId="195DC66D" w14:textId="77777777" w:rsidTr="00133C32">
        <w:trPr>
          <w:jc w:val="center"/>
        </w:trPr>
        <w:tc>
          <w:tcPr>
            <w:tcW w:w="4322" w:type="dxa"/>
          </w:tcPr>
          <w:p w14:paraId="1003AA60" w14:textId="06CBA614" w:rsidR="00671C12" w:rsidRDefault="00671C12" w:rsidP="00133C32">
            <w:r>
              <w:rPr>
                <w:b/>
                <w:bCs/>
              </w:rPr>
              <w:t>Verificabilidad</w:t>
            </w:r>
            <w:r w:rsidRPr="009003DC">
              <w:rPr>
                <w:b/>
                <w:bCs/>
              </w:rPr>
              <w:t>:</w:t>
            </w:r>
            <w:r>
              <w:t xml:space="preserve"> </w:t>
            </w:r>
            <w:r w:rsidR="00180706">
              <w:t>Total</w:t>
            </w:r>
          </w:p>
        </w:tc>
        <w:tc>
          <w:tcPr>
            <w:tcW w:w="4322" w:type="dxa"/>
          </w:tcPr>
          <w:p w14:paraId="77ABEADB" w14:textId="0B60DF13" w:rsidR="00671C12" w:rsidRPr="00917335" w:rsidRDefault="00671C12" w:rsidP="00133C32">
            <w:pPr>
              <w:rPr>
                <w:b/>
                <w:bCs/>
              </w:rPr>
            </w:pPr>
            <w:r w:rsidRPr="00917335">
              <w:rPr>
                <w:b/>
                <w:bCs/>
              </w:rPr>
              <w:t>Casos de uso asociados:</w:t>
            </w:r>
            <w:r w:rsidRPr="00917335">
              <w:t xml:space="preserve"> </w:t>
            </w:r>
            <w:r w:rsidR="00180706">
              <w:t>CU19</w:t>
            </w:r>
          </w:p>
        </w:tc>
      </w:tr>
    </w:tbl>
    <w:p w14:paraId="68C97837" w14:textId="77777777" w:rsidR="00180706" w:rsidRDefault="00180706" w:rsidP="009003DC"/>
    <w:p w14:paraId="45A4E12B" w14:textId="74AE23F3" w:rsidR="00671C12" w:rsidRDefault="00671C12" w:rsidP="00671C12">
      <w:pPr>
        <w:pStyle w:val="TtuloTablaING"/>
      </w:pPr>
      <w:bookmarkStart w:id="117" w:name="_Toc168166603"/>
      <w:r>
        <w:t>Tabla 3.6</w:t>
      </w:r>
      <w:r w:rsidR="00827EF0">
        <w:t>0</w:t>
      </w:r>
      <w:r>
        <w:t>.</w:t>
      </w:r>
      <w:r>
        <w:br/>
        <w:t xml:space="preserve">Requisito </w:t>
      </w:r>
      <w:r w:rsidR="00180706" w:rsidRPr="00180706">
        <w:t>F-U-C35</w:t>
      </w:r>
      <w:bookmarkEnd w:id="117"/>
    </w:p>
    <w:tbl>
      <w:tblPr>
        <w:tblStyle w:val="Tabladelista6concolores"/>
        <w:tblW w:w="0" w:type="auto"/>
        <w:jc w:val="center"/>
        <w:tblLook w:val="0400" w:firstRow="0" w:lastRow="0" w:firstColumn="0" w:lastColumn="0" w:noHBand="0" w:noVBand="1"/>
      </w:tblPr>
      <w:tblGrid>
        <w:gridCol w:w="4322"/>
        <w:gridCol w:w="4322"/>
      </w:tblGrid>
      <w:tr w:rsidR="00671C12" w14:paraId="1780B54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615F139F" w14:textId="2845E378" w:rsidR="00671C12" w:rsidRDefault="00671C12" w:rsidP="00133C32">
            <w:r w:rsidRPr="009003DC">
              <w:rPr>
                <w:b/>
                <w:bCs/>
              </w:rPr>
              <w:t>Identificador:</w:t>
            </w:r>
            <w:r>
              <w:t xml:space="preserve"> </w:t>
            </w:r>
            <w:r w:rsidR="00180706" w:rsidRPr="00180706">
              <w:t>F-U-C35</w:t>
            </w:r>
          </w:p>
        </w:tc>
      </w:tr>
      <w:tr w:rsidR="00671C12" w14:paraId="6851441D" w14:textId="77777777" w:rsidTr="00133C32">
        <w:trPr>
          <w:jc w:val="center"/>
        </w:trPr>
        <w:tc>
          <w:tcPr>
            <w:tcW w:w="8644" w:type="dxa"/>
            <w:gridSpan w:val="2"/>
          </w:tcPr>
          <w:p w14:paraId="3FB6F13B" w14:textId="4ACAB2C3" w:rsidR="00671C12" w:rsidRPr="009003DC" w:rsidRDefault="00671C12" w:rsidP="00133C32">
            <w:pPr>
              <w:rPr>
                <w:b/>
                <w:bCs/>
              </w:rPr>
            </w:pPr>
            <w:r w:rsidRPr="009003DC">
              <w:rPr>
                <w:b/>
                <w:bCs/>
              </w:rPr>
              <w:t>Descripción:</w:t>
            </w:r>
            <w:r w:rsidRPr="009003DC">
              <w:t xml:space="preserve"> </w:t>
            </w:r>
            <w:r w:rsidR="00180706" w:rsidRPr="00180706">
              <w:t>Un usuario deberá poder establecer su estado a listo una vez se haya unido a una sala.</w:t>
            </w:r>
          </w:p>
        </w:tc>
      </w:tr>
      <w:tr w:rsidR="00671C12" w14:paraId="755C92C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F0B04" w14:textId="435E0458" w:rsidR="00671C12" w:rsidRDefault="00671C12" w:rsidP="00133C32">
            <w:r w:rsidRPr="009003DC">
              <w:rPr>
                <w:b/>
                <w:bCs/>
              </w:rPr>
              <w:t>Prioridad:</w:t>
            </w:r>
            <w:r>
              <w:t xml:space="preserve"> </w:t>
            </w:r>
            <w:r w:rsidR="00180706">
              <w:t>Baja</w:t>
            </w:r>
          </w:p>
        </w:tc>
        <w:tc>
          <w:tcPr>
            <w:tcW w:w="4322" w:type="dxa"/>
          </w:tcPr>
          <w:p w14:paraId="2646634F" w14:textId="4B1FC415" w:rsidR="00671C12" w:rsidRDefault="00671C12" w:rsidP="00133C32">
            <w:r>
              <w:rPr>
                <w:b/>
                <w:bCs/>
              </w:rPr>
              <w:t>Necesidad</w:t>
            </w:r>
            <w:r w:rsidRPr="009003DC">
              <w:rPr>
                <w:b/>
                <w:bCs/>
              </w:rPr>
              <w:t>:</w:t>
            </w:r>
            <w:r>
              <w:t xml:space="preserve"> </w:t>
            </w:r>
            <w:r w:rsidR="00180706">
              <w:t>Opcional</w:t>
            </w:r>
          </w:p>
        </w:tc>
      </w:tr>
      <w:tr w:rsidR="00671C12" w14:paraId="010E6914" w14:textId="77777777" w:rsidTr="00133C32">
        <w:trPr>
          <w:jc w:val="center"/>
        </w:trPr>
        <w:tc>
          <w:tcPr>
            <w:tcW w:w="4322" w:type="dxa"/>
          </w:tcPr>
          <w:p w14:paraId="7B77EEA0" w14:textId="4A64C5E9" w:rsidR="00671C12" w:rsidRDefault="00671C12" w:rsidP="00133C32">
            <w:r>
              <w:rPr>
                <w:b/>
                <w:bCs/>
              </w:rPr>
              <w:t>Verificabilidad</w:t>
            </w:r>
            <w:r w:rsidRPr="009003DC">
              <w:rPr>
                <w:b/>
                <w:bCs/>
              </w:rPr>
              <w:t>:</w:t>
            </w:r>
            <w:r>
              <w:t xml:space="preserve"> </w:t>
            </w:r>
            <w:r w:rsidR="00180706">
              <w:t>Parcial</w:t>
            </w:r>
          </w:p>
        </w:tc>
        <w:tc>
          <w:tcPr>
            <w:tcW w:w="4322" w:type="dxa"/>
          </w:tcPr>
          <w:p w14:paraId="430A6696" w14:textId="54A0CE57" w:rsidR="00671C12" w:rsidRPr="00917335" w:rsidRDefault="00671C12" w:rsidP="00133C32">
            <w:pPr>
              <w:rPr>
                <w:b/>
                <w:bCs/>
              </w:rPr>
            </w:pPr>
            <w:r w:rsidRPr="00917335">
              <w:rPr>
                <w:b/>
                <w:bCs/>
              </w:rPr>
              <w:t>Casos de uso asociados:</w:t>
            </w:r>
            <w:r w:rsidRPr="00917335">
              <w:t xml:space="preserve"> </w:t>
            </w:r>
            <w:r w:rsidR="00180706">
              <w:t>CU20</w:t>
            </w:r>
          </w:p>
        </w:tc>
      </w:tr>
    </w:tbl>
    <w:p w14:paraId="1EEB583D" w14:textId="77777777" w:rsidR="00671C12" w:rsidRDefault="00671C12" w:rsidP="009003DC"/>
    <w:p w14:paraId="0D62B4D8" w14:textId="77777777" w:rsidR="00827EF0" w:rsidRDefault="00827EF0" w:rsidP="009003DC"/>
    <w:p w14:paraId="571246C0" w14:textId="77777777" w:rsidR="00827EF0" w:rsidRDefault="00827EF0" w:rsidP="009003DC"/>
    <w:p w14:paraId="0051C377" w14:textId="77777777" w:rsidR="00827EF0" w:rsidRDefault="00827EF0" w:rsidP="009003DC"/>
    <w:p w14:paraId="02549107" w14:textId="17A4E85F" w:rsidR="00671C12" w:rsidRDefault="00671C12" w:rsidP="00671C12">
      <w:pPr>
        <w:pStyle w:val="TtuloTablaING"/>
      </w:pPr>
      <w:bookmarkStart w:id="118" w:name="_Toc168166604"/>
      <w:r>
        <w:lastRenderedPageBreak/>
        <w:t>Tabla 3.6</w:t>
      </w:r>
      <w:r w:rsidR="00827EF0">
        <w:t>1</w:t>
      </w:r>
      <w:r>
        <w:t>.</w:t>
      </w:r>
      <w:r>
        <w:br/>
        <w:t xml:space="preserve">Requisito </w:t>
      </w:r>
      <w:r w:rsidR="00180706" w:rsidRPr="00180706">
        <w:t>F-S-R36</w:t>
      </w:r>
      <w:bookmarkEnd w:id="118"/>
    </w:p>
    <w:tbl>
      <w:tblPr>
        <w:tblStyle w:val="Tabladelista6concolores"/>
        <w:tblW w:w="0" w:type="auto"/>
        <w:jc w:val="center"/>
        <w:tblLook w:val="0400" w:firstRow="0" w:lastRow="0" w:firstColumn="0" w:lastColumn="0" w:noHBand="0" w:noVBand="1"/>
      </w:tblPr>
      <w:tblGrid>
        <w:gridCol w:w="4322"/>
        <w:gridCol w:w="4322"/>
      </w:tblGrid>
      <w:tr w:rsidR="00671C12" w14:paraId="6CE2404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14C72F1" w14:textId="1B2C54F9" w:rsidR="00671C12" w:rsidRDefault="00671C12" w:rsidP="00133C32">
            <w:r w:rsidRPr="009003DC">
              <w:rPr>
                <w:b/>
                <w:bCs/>
              </w:rPr>
              <w:t>Identificador:</w:t>
            </w:r>
            <w:r>
              <w:t xml:space="preserve"> </w:t>
            </w:r>
            <w:r w:rsidR="00180706" w:rsidRPr="00180706">
              <w:t>F-S-R36</w:t>
            </w:r>
          </w:p>
        </w:tc>
      </w:tr>
      <w:tr w:rsidR="00671C12" w14:paraId="30F5438B" w14:textId="77777777" w:rsidTr="00133C32">
        <w:trPr>
          <w:jc w:val="center"/>
        </w:trPr>
        <w:tc>
          <w:tcPr>
            <w:tcW w:w="8644" w:type="dxa"/>
            <w:gridSpan w:val="2"/>
          </w:tcPr>
          <w:p w14:paraId="3EC89B29" w14:textId="5FAD374B" w:rsidR="00671C12" w:rsidRPr="009003DC" w:rsidRDefault="00671C12" w:rsidP="00133C32">
            <w:pPr>
              <w:rPr>
                <w:b/>
                <w:bCs/>
              </w:rPr>
            </w:pPr>
            <w:r w:rsidRPr="009003DC">
              <w:rPr>
                <w:b/>
                <w:bCs/>
              </w:rPr>
              <w:t>Descripción:</w:t>
            </w:r>
            <w:r w:rsidRPr="009003DC">
              <w:t xml:space="preserve"> </w:t>
            </w:r>
            <w:r w:rsidR="00180706" w:rsidRPr="00180706">
              <w:t>El sistema deberá comenzar la partida solo si todos los usuarios de la sala han establecido su estado a listo.</w:t>
            </w:r>
          </w:p>
        </w:tc>
      </w:tr>
      <w:tr w:rsidR="00671C12" w14:paraId="111C04B3"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C2D088E" w14:textId="64F7B50D" w:rsidR="00671C12" w:rsidRDefault="00671C12" w:rsidP="00133C32">
            <w:r w:rsidRPr="009003DC">
              <w:rPr>
                <w:b/>
                <w:bCs/>
              </w:rPr>
              <w:t>Prioridad:</w:t>
            </w:r>
            <w:r>
              <w:t xml:space="preserve"> </w:t>
            </w:r>
            <w:r w:rsidR="00180706">
              <w:t>Baja</w:t>
            </w:r>
          </w:p>
        </w:tc>
        <w:tc>
          <w:tcPr>
            <w:tcW w:w="4322" w:type="dxa"/>
          </w:tcPr>
          <w:p w14:paraId="76AE205A" w14:textId="75463911" w:rsidR="00671C12" w:rsidRDefault="00671C12" w:rsidP="00133C32">
            <w:r>
              <w:rPr>
                <w:b/>
                <w:bCs/>
              </w:rPr>
              <w:t>Necesidad</w:t>
            </w:r>
            <w:r w:rsidRPr="009003DC">
              <w:rPr>
                <w:b/>
                <w:bCs/>
              </w:rPr>
              <w:t>:</w:t>
            </w:r>
            <w:r>
              <w:t xml:space="preserve"> </w:t>
            </w:r>
            <w:r w:rsidR="00180706">
              <w:t>Opcional</w:t>
            </w:r>
          </w:p>
        </w:tc>
      </w:tr>
      <w:tr w:rsidR="00671C12" w14:paraId="12964AC0" w14:textId="77777777" w:rsidTr="00133C32">
        <w:trPr>
          <w:jc w:val="center"/>
        </w:trPr>
        <w:tc>
          <w:tcPr>
            <w:tcW w:w="4322" w:type="dxa"/>
          </w:tcPr>
          <w:p w14:paraId="7AECFEFF" w14:textId="3488524F" w:rsidR="00671C12" w:rsidRDefault="00671C12" w:rsidP="00133C32">
            <w:r>
              <w:rPr>
                <w:b/>
                <w:bCs/>
              </w:rPr>
              <w:t>Verificabilidad</w:t>
            </w:r>
            <w:r w:rsidRPr="009003DC">
              <w:rPr>
                <w:b/>
                <w:bCs/>
              </w:rPr>
              <w:t>:</w:t>
            </w:r>
            <w:r>
              <w:t xml:space="preserve"> </w:t>
            </w:r>
            <w:r w:rsidR="00180706">
              <w:t>Total</w:t>
            </w:r>
          </w:p>
        </w:tc>
        <w:tc>
          <w:tcPr>
            <w:tcW w:w="4322" w:type="dxa"/>
          </w:tcPr>
          <w:p w14:paraId="70FF70C6" w14:textId="22F960A1" w:rsidR="00671C12" w:rsidRPr="00917335" w:rsidRDefault="00671C12" w:rsidP="00133C32">
            <w:pPr>
              <w:rPr>
                <w:b/>
                <w:bCs/>
              </w:rPr>
            </w:pPr>
            <w:r w:rsidRPr="00917335">
              <w:rPr>
                <w:b/>
                <w:bCs/>
              </w:rPr>
              <w:t>Casos de uso asociados:</w:t>
            </w:r>
            <w:r w:rsidRPr="00917335">
              <w:t xml:space="preserve"> </w:t>
            </w:r>
            <w:r w:rsidR="00180706">
              <w:t>CU20</w:t>
            </w:r>
          </w:p>
        </w:tc>
      </w:tr>
    </w:tbl>
    <w:p w14:paraId="50E1D27B" w14:textId="77777777" w:rsidR="00671C12" w:rsidRDefault="00671C12" w:rsidP="009003DC"/>
    <w:p w14:paraId="1F61E978" w14:textId="5A436193" w:rsidR="00671C12" w:rsidRDefault="00671C12" w:rsidP="00671C12">
      <w:pPr>
        <w:pStyle w:val="TtuloTablaING"/>
      </w:pPr>
      <w:bookmarkStart w:id="119" w:name="_Toc168166605"/>
      <w:r>
        <w:t>Tabla 3.6</w:t>
      </w:r>
      <w:r w:rsidR="00827EF0">
        <w:t>2</w:t>
      </w:r>
      <w:r>
        <w:t>.</w:t>
      </w:r>
      <w:r>
        <w:br/>
        <w:t xml:space="preserve">Requisito </w:t>
      </w:r>
      <w:r w:rsidR="00180706" w:rsidRPr="00180706">
        <w:t>F-S-C37</w:t>
      </w:r>
      <w:bookmarkEnd w:id="119"/>
    </w:p>
    <w:tbl>
      <w:tblPr>
        <w:tblStyle w:val="Tabladelista6concolores"/>
        <w:tblW w:w="0" w:type="auto"/>
        <w:jc w:val="center"/>
        <w:tblLook w:val="0400" w:firstRow="0" w:lastRow="0" w:firstColumn="0" w:lastColumn="0" w:noHBand="0" w:noVBand="1"/>
      </w:tblPr>
      <w:tblGrid>
        <w:gridCol w:w="4322"/>
        <w:gridCol w:w="4322"/>
      </w:tblGrid>
      <w:tr w:rsidR="00671C12" w14:paraId="4C18EE67"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A467591" w14:textId="680CF109" w:rsidR="00671C12" w:rsidRDefault="00671C12" w:rsidP="00133C32">
            <w:r w:rsidRPr="009003DC">
              <w:rPr>
                <w:b/>
                <w:bCs/>
              </w:rPr>
              <w:t>Identificador:</w:t>
            </w:r>
            <w:r>
              <w:t xml:space="preserve"> </w:t>
            </w:r>
            <w:r w:rsidR="00180706" w:rsidRPr="00180706">
              <w:t>F-S-C37</w:t>
            </w:r>
          </w:p>
        </w:tc>
      </w:tr>
      <w:tr w:rsidR="00671C12" w14:paraId="6050FA96" w14:textId="77777777" w:rsidTr="00133C32">
        <w:trPr>
          <w:jc w:val="center"/>
        </w:trPr>
        <w:tc>
          <w:tcPr>
            <w:tcW w:w="8644" w:type="dxa"/>
            <w:gridSpan w:val="2"/>
          </w:tcPr>
          <w:p w14:paraId="737EBE21" w14:textId="1AC544A9" w:rsidR="00671C12" w:rsidRPr="009003DC" w:rsidRDefault="00671C12" w:rsidP="00133C32">
            <w:pPr>
              <w:rPr>
                <w:b/>
                <w:bCs/>
              </w:rPr>
            </w:pPr>
            <w:r w:rsidRPr="009003DC">
              <w:rPr>
                <w:b/>
                <w:bCs/>
              </w:rPr>
              <w:t>Descripción:</w:t>
            </w:r>
            <w:r w:rsidRPr="009003DC">
              <w:t xml:space="preserve"> </w:t>
            </w:r>
            <w:r w:rsidR="00180706" w:rsidRPr="00180706">
              <w:t>El sistema deberá mostrar en todo momento al jugador los puntos de vida actuales de su personaje, así como cualquier otra estadística relevante para su supervivencia.</w:t>
            </w:r>
          </w:p>
        </w:tc>
      </w:tr>
      <w:tr w:rsidR="00671C12" w14:paraId="2DDBCCF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DAA3D69" w14:textId="13B5CE16" w:rsidR="00671C12" w:rsidRDefault="00671C12" w:rsidP="00133C32">
            <w:r w:rsidRPr="009003DC">
              <w:rPr>
                <w:b/>
                <w:bCs/>
              </w:rPr>
              <w:t>Prioridad:</w:t>
            </w:r>
            <w:r>
              <w:t xml:space="preserve"> </w:t>
            </w:r>
            <w:r w:rsidR="00180706">
              <w:t>Media</w:t>
            </w:r>
          </w:p>
        </w:tc>
        <w:tc>
          <w:tcPr>
            <w:tcW w:w="4322" w:type="dxa"/>
          </w:tcPr>
          <w:p w14:paraId="2702B4B8" w14:textId="3853ECE5" w:rsidR="00671C12" w:rsidRDefault="00671C12" w:rsidP="00133C32">
            <w:r>
              <w:rPr>
                <w:b/>
                <w:bCs/>
              </w:rPr>
              <w:t>Necesidad</w:t>
            </w:r>
            <w:r w:rsidRPr="009003DC">
              <w:rPr>
                <w:b/>
                <w:bCs/>
              </w:rPr>
              <w:t>:</w:t>
            </w:r>
            <w:r>
              <w:t xml:space="preserve"> </w:t>
            </w:r>
            <w:r w:rsidR="00180706">
              <w:t>Obligatorio</w:t>
            </w:r>
          </w:p>
        </w:tc>
      </w:tr>
      <w:tr w:rsidR="00671C12" w14:paraId="05D65CE2" w14:textId="77777777" w:rsidTr="00133C32">
        <w:trPr>
          <w:jc w:val="center"/>
        </w:trPr>
        <w:tc>
          <w:tcPr>
            <w:tcW w:w="4322" w:type="dxa"/>
          </w:tcPr>
          <w:p w14:paraId="6451E1B6" w14:textId="0790D5BA" w:rsidR="00671C12" w:rsidRDefault="00671C12" w:rsidP="00133C32">
            <w:r>
              <w:rPr>
                <w:b/>
                <w:bCs/>
              </w:rPr>
              <w:t>Verificabilidad</w:t>
            </w:r>
            <w:r w:rsidRPr="009003DC">
              <w:rPr>
                <w:b/>
                <w:bCs/>
              </w:rPr>
              <w:t>:</w:t>
            </w:r>
            <w:r>
              <w:t xml:space="preserve"> </w:t>
            </w:r>
            <w:r w:rsidR="00180706">
              <w:t>Total</w:t>
            </w:r>
          </w:p>
        </w:tc>
        <w:tc>
          <w:tcPr>
            <w:tcW w:w="4322" w:type="dxa"/>
          </w:tcPr>
          <w:p w14:paraId="344CEABE" w14:textId="6A52B86C" w:rsidR="00671C12" w:rsidRPr="00917335" w:rsidRDefault="00671C12" w:rsidP="00133C32">
            <w:pPr>
              <w:rPr>
                <w:b/>
                <w:bCs/>
              </w:rPr>
            </w:pPr>
            <w:r w:rsidRPr="00917335">
              <w:rPr>
                <w:b/>
                <w:bCs/>
              </w:rPr>
              <w:t>Casos de uso asociados:</w:t>
            </w:r>
            <w:r w:rsidRPr="00917335">
              <w:t xml:space="preserve"> </w:t>
            </w:r>
            <w:r w:rsidR="00180706" w:rsidRPr="00180706">
              <w:t>CU05, CU06, CU07</w:t>
            </w:r>
          </w:p>
        </w:tc>
      </w:tr>
    </w:tbl>
    <w:p w14:paraId="0E9C5B29" w14:textId="77777777" w:rsidR="00671C12" w:rsidRDefault="00671C12" w:rsidP="009003DC"/>
    <w:p w14:paraId="00BBFD6F" w14:textId="215B5A4F" w:rsidR="00671C12" w:rsidRDefault="00671C12" w:rsidP="00671C12">
      <w:pPr>
        <w:pStyle w:val="TtuloTablaING"/>
      </w:pPr>
      <w:bookmarkStart w:id="120" w:name="_Toc168166606"/>
      <w:r>
        <w:t>Tabla 3.6</w:t>
      </w:r>
      <w:r w:rsidR="00827EF0">
        <w:t>3</w:t>
      </w:r>
      <w:r>
        <w:t>.</w:t>
      </w:r>
      <w:r>
        <w:br/>
        <w:t xml:space="preserve">Requisito </w:t>
      </w:r>
      <w:r w:rsidR="00180706" w:rsidRPr="00180706">
        <w:t>F-U-C38</w:t>
      </w:r>
      <w:bookmarkEnd w:id="120"/>
    </w:p>
    <w:tbl>
      <w:tblPr>
        <w:tblStyle w:val="Tabladelista6concolores"/>
        <w:tblW w:w="0" w:type="auto"/>
        <w:jc w:val="center"/>
        <w:tblLook w:val="0400" w:firstRow="0" w:lastRow="0" w:firstColumn="0" w:lastColumn="0" w:noHBand="0" w:noVBand="1"/>
      </w:tblPr>
      <w:tblGrid>
        <w:gridCol w:w="4322"/>
        <w:gridCol w:w="4322"/>
      </w:tblGrid>
      <w:tr w:rsidR="00671C12" w14:paraId="6D952A0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6F62FD0" w14:textId="5D265614" w:rsidR="00671C12" w:rsidRDefault="00671C12" w:rsidP="00133C32">
            <w:r w:rsidRPr="009003DC">
              <w:rPr>
                <w:b/>
                <w:bCs/>
              </w:rPr>
              <w:t>Identificador:</w:t>
            </w:r>
            <w:r>
              <w:t xml:space="preserve"> </w:t>
            </w:r>
            <w:r w:rsidR="00180706" w:rsidRPr="00180706">
              <w:t>F-U-C38</w:t>
            </w:r>
          </w:p>
        </w:tc>
      </w:tr>
      <w:tr w:rsidR="00671C12" w14:paraId="671CC169" w14:textId="77777777" w:rsidTr="00133C32">
        <w:trPr>
          <w:jc w:val="center"/>
        </w:trPr>
        <w:tc>
          <w:tcPr>
            <w:tcW w:w="8644" w:type="dxa"/>
            <w:gridSpan w:val="2"/>
          </w:tcPr>
          <w:p w14:paraId="0E79862A" w14:textId="2BE35DE2" w:rsidR="00671C12" w:rsidRPr="009003DC" w:rsidRDefault="00671C12" w:rsidP="00133C32">
            <w:pPr>
              <w:rPr>
                <w:b/>
                <w:bCs/>
              </w:rPr>
            </w:pPr>
            <w:r w:rsidRPr="009003DC">
              <w:rPr>
                <w:b/>
                <w:bCs/>
              </w:rPr>
              <w:t>Descripción:</w:t>
            </w:r>
            <w:r w:rsidRPr="009003DC">
              <w:t xml:space="preserve"> </w:t>
            </w:r>
            <w:r w:rsidR="00180706" w:rsidRPr="00180706">
              <w:t>El jugador deberá obtener un breve periodo de invulnerabilidad tras recibir daño.</w:t>
            </w:r>
          </w:p>
        </w:tc>
      </w:tr>
      <w:tr w:rsidR="00671C12" w14:paraId="7DE9F33B"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534D646" w14:textId="527C38AB" w:rsidR="00671C12" w:rsidRDefault="00671C12" w:rsidP="00133C32">
            <w:r w:rsidRPr="009003DC">
              <w:rPr>
                <w:b/>
                <w:bCs/>
              </w:rPr>
              <w:t>Prioridad:</w:t>
            </w:r>
            <w:r>
              <w:t xml:space="preserve"> </w:t>
            </w:r>
            <w:r w:rsidR="00180706">
              <w:t>Baja</w:t>
            </w:r>
          </w:p>
        </w:tc>
        <w:tc>
          <w:tcPr>
            <w:tcW w:w="4322" w:type="dxa"/>
          </w:tcPr>
          <w:p w14:paraId="670D224E" w14:textId="6068D4E9" w:rsidR="00671C12" w:rsidRDefault="00671C12" w:rsidP="00133C32">
            <w:r>
              <w:rPr>
                <w:b/>
                <w:bCs/>
              </w:rPr>
              <w:t>Necesidad</w:t>
            </w:r>
            <w:r w:rsidRPr="009003DC">
              <w:rPr>
                <w:b/>
                <w:bCs/>
              </w:rPr>
              <w:t>:</w:t>
            </w:r>
            <w:r>
              <w:t xml:space="preserve"> </w:t>
            </w:r>
            <w:r w:rsidR="00180706">
              <w:t>Opcional</w:t>
            </w:r>
          </w:p>
        </w:tc>
      </w:tr>
      <w:tr w:rsidR="00671C12" w14:paraId="4A06B11B" w14:textId="77777777" w:rsidTr="00133C32">
        <w:trPr>
          <w:jc w:val="center"/>
        </w:trPr>
        <w:tc>
          <w:tcPr>
            <w:tcW w:w="4322" w:type="dxa"/>
          </w:tcPr>
          <w:p w14:paraId="13252A07" w14:textId="309F3EE4" w:rsidR="00671C12" w:rsidRDefault="00671C12" w:rsidP="00133C32">
            <w:r>
              <w:rPr>
                <w:b/>
                <w:bCs/>
              </w:rPr>
              <w:t>Verificabilidad</w:t>
            </w:r>
            <w:r w:rsidRPr="009003DC">
              <w:rPr>
                <w:b/>
                <w:bCs/>
              </w:rPr>
              <w:t>:</w:t>
            </w:r>
            <w:r>
              <w:t xml:space="preserve"> </w:t>
            </w:r>
            <w:r w:rsidR="00180706">
              <w:t>Total</w:t>
            </w:r>
          </w:p>
        </w:tc>
        <w:tc>
          <w:tcPr>
            <w:tcW w:w="4322" w:type="dxa"/>
          </w:tcPr>
          <w:p w14:paraId="13CA114F" w14:textId="6FA86154" w:rsidR="00671C12" w:rsidRPr="00917335" w:rsidRDefault="00671C12" w:rsidP="00133C32">
            <w:pPr>
              <w:rPr>
                <w:b/>
                <w:bCs/>
              </w:rPr>
            </w:pPr>
            <w:r w:rsidRPr="00917335">
              <w:rPr>
                <w:b/>
                <w:bCs/>
              </w:rPr>
              <w:t>Casos de uso asociados:</w:t>
            </w:r>
            <w:r w:rsidRPr="00917335">
              <w:t xml:space="preserve"> </w:t>
            </w:r>
            <w:r w:rsidR="00180706">
              <w:t>CU06</w:t>
            </w:r>
          </w:p>
        </w:tc>
      </w:tr>
    </w:tbl>
    <w:p w14:paraId="7E9902BA" w14:textId="77777777" w:rsidR="00180706" w:rsidRDefault="00180706" w:rsidP="009003DC"/>
    <w:p w14:paraId="3FBC2764" w14:textId="62265F2E" w:rsidR="00671C12" w:rsidRDefault="00671C12" w:rsidP="00671C12">
      <w:pPr>
        <w:pStyle w:val="TtuloTablaING"/>
      </w:pPr>
      <w:bookmarkStart w:id="121" w:name="_Toc168166607"/>
      <w:r>
        <w:t>Tabla 3.6</w:t>
      </w:r>
      <w:r w:rsidR="00827EF0">
        <w:t>4</w:t>
      </w:r>
      <w:r>
        <w:t>.</w:t>
      </w:r>
      <w:r>
        <w:br/>
        <w:t xml:space="preserve">Requisito </w:t>
      </w:r>
      <w:r w:rsidR="00180706" w:rsidRPr="00180706">
        <w:t>F-U-C39</w:t>
      </w:r>
      <w:bookmarkEnd w:id="121"/>
    </w:p>
    <w:tbl>
      <w:tblPr>
        <w:tblStyle w:val="Tabladelista6concolores"/>
        <w:tblW w:w="0" w:type="auto"/>
        <w:jc w:val="center"/>
        <w:tblLook w:val="0400" w:firstRow="0" w:lastRow="0" w:firstColumn="0" w:lastColumn="0" w:noHBand="0" w:noVBand="1"/>
      </w:tblPr>
      <w:tblGrid>
        <w:gridCol w:w="4322"/>
        <w:gridCol w:w="4322"/>
      </w:tblGrid>
      <w:tr w:rsidR="00671C12" w14:paraId="206B97F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303FF375" w14:textId="094E3A09" w:rsidR="00671C12" w:rsidRDefault="00671C12" w:rsidP="00133C32">
            <w:r w:rsidRPr="009003DC">
              <w:rPr>
                <w:b/>
                <w:bCs/>
              </w:rPr>
              <w:t>Identificador:</w:t>
            </w:r>
            <w:r>
              <w:t xml:space="preserve"> </w:t>
            </w:r>
            <w:r w:rsidR="00180706" w:rsidRPr="00180706">
              <w:t>F-U-C39</w:t>
            </w:r>
          </w:p>
        </w:tc>
      </w:tr>
      <w:tr w:rsidR="00671C12" w14:paraId="673A8455" w14:textId="77777777" w:rsidTr="00133C32">
        <w:trPr>
          <w:jc w:val="center"/>
        </w:trPr>
        <w:tc>
          <w:tcPr>
            <w:tcW w:w="8644" w:type="dxa"/>
            <w:gridSpan w:val="2"/>
          </w:tcPr>
          <w:p w14:paraId="5AB184A5" w14:textId="008FC5D2" w:rsidR="00671C12" w:rsidRPr="009003DC" w:rsidRDefault="00671C12" w:rsidP="00133C32">
            <w:pPr>
              <w:rPr>
                <w:b/>
                <w:bCs/>
              </w:rPr>
            </w:pPr>
            <w:r w:rsidRPr="009003DC">
              <w:rPr>
                <w:b/>
                <w:bCs/>
              </w:rPr>
              <w:t>Descripción:</w:t>
            </w:r>
            <w:r w:rsidRPr="009003DC">
              <w:t xml:space="preserve"> </w:t>
            </w:r>
            <w:r w:rsidR="00180706" w:rsidRPr="00180706">
              <w:t>El jugador deberá obtener por pantalla la razón por la que ha finalizado la partida.</w:t>
            </w:r>
          </w:p>
        </w:tc>
      </w:tr>
      <w:tr w:rsidR="00671C12" w14:paraId="4687B92E"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AF39B47" w14:textId="1A760826" w:rsidR="00671C12" w:rsidRDefault="00671C12" w:rsidP="00133C32">
            <w:r w:rsidRPr="009003DC">
              <w:rPr>
                <w:b/>
                <w:bCs/>
              </w:rPr>
              <w:t>Prioridad:</w:t>
            </w:r>
            <w:r>
              <w:t xml:space="preserve"> </w:t>
            </w:r>
            <w:r w:rsidR="00180706">
              <w:t>Media</w:t>
            </w:r>
          </w:p>
        </w:tc>
        <w:tc>
          <w:tcPr>
            <w:tcW w:w="4322" w:type="dxa"/>
          </w:tcPr>
          <w:p w14:paraId="7E98C9EE" w14:textId="7DF27EA2" w:rsidR="00671C12" w:rsidRDefault="00671C12" w:rsidP="00133C32">
            <w:r>
              <w:rPr>
                <w:b/>
                <w:bCs/>
              </w:rPr>
              <w:t>Necesidad</w:t>
            </w:r>
            <w:r w:rsidRPr="009003DC">
              <w:rPr>
                <w:b/>
                <w:bCs/>
              </w:rPr>
              <w:t>:</w:t>
            </w:r>
            <w:r>
              <w:t xml:space="preserve"> </w:t>
            </w:r>
            <w:r w:rsidR="00180706">
              <w:t>Obligatorio</w:t>
            </w:r>
          </w:p>
        </w:tc>
      </w:tr>
      <w:tr w:rsidR="00671C12" w14:paraId="78971773" w14:textId="77777777" w:rsidTr="00133C32">
        <w:trPr>
          <w:jc w:val="center"/>
        </w:trPr>
        <w:tc>
          <w:tcPr>
            <w:tcW w:w="4322" w:type="dxa"/>
          </w:tcPr>
          <w:p w14:paraId="5FD7EE27" w14:textId="41DAD463" w:rsidR="00671C12" w:rsidRDefault="00671C12" w:rsidP="00133C32">
            <w:r>
              <w:rPr>
                <w:b/>
                <w:bCs/>
              </w:rPr>
              <w:t>Verificabilidad</w:t>
            </w:r>
            <w:r w:rsidRPr="009003DC">
              <w:rPr>
                <w:b/>
                <w:bCs/>
              </w:rPr>
              <w:t>:</w:t>
            </w:r>
            <w:r>
              <w:t xml:space="preserve"> </w:t>
            </w:r>
            <w:r w:rsidR="00180706">
              <w:t>Total</w:t>
            </w:r>
          </w:p>
        </w:tc>
        <w:tc>
          <w:tcPr>
            <w:tcW w:w="4322" w:type="dxa"/>
          </w:tcPr>
          <w:p w14:paraId="79D84334" w14:textId="1133C3F9" w:rsidR="00671C12" w:rsidRPr="00917335" w:rsidRDefault="00671C12" w:rsidP="00133C32">
            <w:pPr>
              <w:rPr>
                <w:b/>
                <w:bCs/>
              </w:rPr>
            </w:pPr>
            <w:r w:rsidRPr="00917335">
              <w:rPr>
                <w:b/>
                <w:bCs/>
              </w:rPr>
              <w:t>Casos de uso asociados:</w:t>
            </w:r>
            <w:r w:rsidRPr="00917335">
              <w:t xml:space="preserve"> </w:t>
            </w:r>
            <w:r w:rsidR="00180706" w:rsidRPr="00180706">
              <w:t>CU08, CU09</w:t>
            </w:r>
          </w:p>
        </w:tc>
      </w:tr>
    </w:tbl>
    <w:p w14:paraId="27854BDD" w14:textId="77777777" w:rsidR="00671C12" w:rsidRDefault="00671C12" w:rsidP="009003DC"/>
    <w:p w14:paraId="4F41AFF8" w14:textId="77777777" w:rsidR="00827EF0" w:rsidRDefault="00827EF0" w:rsidP="009003DC"/>
    <w:p w14:paraId="31A48B3B" w14:textId="77777777" w:rsidR="00827EF0" w:rsidRDefault="00827EF0" w:rsidP="009003DC"/>
    <w:p w14:paraId="53BCA8C4" w14:textId="77777777" w:rsidR="00827EF0" w:rsidRDefault="00827EF0" w:rsidP="009003DC"/>
    <w:p w14:paraId="28D55390" w14:textId="77777777" w:rsidR="00827EF0" w:rsidRDefault="00827EF0" w:rsidP="009003DC"/>
    <w:p w14:paraId="49490C96" w14:textId="77777777" w:rsidR="00827EF0" w:rsidRDefault="00827EF0" w:rsidP="009003DC"/>
    <w:p w14:paraId="4F644A14" w14:textId="24F66DB3" w:rsidR="00671C12" w:rsidRDefault="00671C12" w:rsidP="00671C12">
      <w:pPr>
        <w:pStyle w:val="TtuloTablaING"/>
      </w:pPr>
      <w:bookmarkStart w:id="122" w:name="_Toc168166608"/>
      <w:r>
        <w:lastRenderedPageBreak/>
        <w:t>Tabla 3.6</w:t>
      </w:r>
      <w:r w:rsidR="00827EF0">
        <w:t>5</w:t>
      </w:r>
      <w:r>
        <w:t>.</w:t>
      </w:r>
      <w:r>
        <w:br/>
        <w:t xml:space="preserve">Requisito </w:t>
      </w:r>
      <w:r w:rsidR="00180706" w:rsidRPr="00180706">
        <w:t>F-S-C40</w:t>
      </w:r>
      <w:bookmarkEnd w:id="122"/>
    </w:p>
    <w:tbl>
      <w:tblPr>
        <w:tblStyle w:val="Tabladelista6concolores"/>
        <w:tblW w:w="0" w:type="auto"/>
        <w:jc w:val="center"/>
        <w:tblLook w:val="0400" w:firstRow="0" w:lastRow="0" w:firstColumn="0" w:lastColumn="0" w:noHBand="0" w:noVBand="1"/>
      </w:tblPr>
      <w:tblGrid>
        <w:gridCol w:w="4322"/>
        <w:gridCol w:w="4322"/>
      </w:tblGrid>
      <w:tr w:rsidR="00671C12" w14:paraId="635FAA56"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7ACEE2" w14:textId="77506566" w:rsidR="00671C12" w:rsidRDefault="00671C12" w:rsidP="00133C32">
            <w:r w:rsidRPr="009003DC">
              <w:rPr>
                <w:b/>
                <w:bCs/>
              </w:rPr>
              <w:t>Identificador:</w:t>
            </w:r>
            <w:r>
              <w:t xml:space="preserve"> </w:t>
            </w:r>
            <w:r w:rsidR="00180706" w:rsidRPr="00180706">
              <w:t>F-S-C40</w:t>
            </w:r>
          </w:p>
        </w:tc>
      </w:tr>
      <w:tr w:rsidR="00671C12" w14:paraId="45B3B0A8" w14:textId="77777777" w:rsidTr="00133C32">
        <w:trPr>
          <w:jc w:val="center"/>
        </w:trPr>
        <w:tc>
          <w:tcPr>
            <w:tcW w:w="8644" w:type="dxa"/>
            <w:gridSpan w:val="2"/>
          </w:tcPr>
          <w:p w14:paraId="68169735" w14:textId="1B396F3C" w:rsidR="00671C12" w:rsidRPr="009003DC" w:rsidRDefault="00671C12" w:rsidP="00133C32">
            <w:pPr>
              <w:rPr>
                <w:b/>
                <w:bCs/>
              </w:rPr>
            </w:pPr>
            <w:r w:rsidRPr="009003DC">
              <w:rPr>
                <w:b/>
                <w:bCs/>
              </w:rPr>
              <w:t>Descripción:</w:t>
            </w:r>
            <w:r w:rsidRPr="009003DC">
              <w:t xml:space="preserve"> </w:t>
            </w:r>
            <w:r w:rsidR="00180706" w:rsidRPr="00180706">
              <w:t>El sistema deberá mostrar al jugador un mensaje cuando se produzca un error o comportamiento inesperado en el flujo de la partida.</w:t>
            </w:r>
          </w:p>
        </w:tc>
      </w:tr>
      <w:tr w:rsidR="00671C12" w14:paraId="634266A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98D0629" w14:textId="31FEA099" w:rsidR="00671C12" w:rsidRDefault="00671C12" w:rsidP="00133C32">
            <w:r w:rsidRPr="009003DC">
              <w:rPr>
                <w:b/>
                <w:bCs/>
              </w:rPr>
              <w:t>Prioridad:</w:t>
            </w:r>
            <w:r>
              <w:t xml:space="preserve"> </w:t>
            </w:r>
            <w:r w:rsidR="00180706">
              <w:t>Media</w:t>
            </w:r>
          </w:p>
        </w:tc>
        <w:tc>
          <w:tcPr>
            <w:tcW w:w="4322" w:type="dxa"/>
          </w:tcPr>
          <w:p w14:paraId="5232004D" w14:textId="59E05EDB" w:rsidR="00671C12" w:rsidRDefault="00671C12" w:rsidP="00133C32">
            <w:r>
              <w:rPr>
                <w:b/>
                <w:bCs/>
              </w:rPr>
              <w:t>Necesidad</w:t>
            </w:r>
            <w:r w:rsidRPr="009003DC">
              <w:rPr>
                <w:b/>
                <w:bCs/>
              </w:rPr>
              <w:t>:</w:t>
            </w:r>
            <w:r>
              <w:t xml:space="preserve"> </w:t>
            </w:r>
            <w:r w:rsidR="00180706">
              <w:t>Obligatorio</w:t>
            </w:r>
          </w:p>
        </w:tc>
      </w:tr>
      <w:tr w:rsidR="00671C12" w14:paraId="2637965F" w14:textId="77777777" w:rsidTr="00133C32">
        <w:trPr>
          <w:jc w:val="center"/>
        </w:trPr>
        <w:tc>
          <w:tcPr>
            <w:tcW w:w="4322" w:type="dxa"/>
          </w:tcPr>
          <w:p w14:paraId="05692F53" w14:textId="33747873" w:rsidR="00671C12" w:rsidRDefault="00671C12" w:rsidP="00133C32">
            <w:r>
              <w:rPr>
                <w:b/>
                <w:bCs/>
              </w:rPr>
              <w:t>Verificabilidad</w:t>
            </w:r>
            <w:r w:rsidRPr="009003DC">
              <w:rPr>
                <w:b/>
                <w:bCs/>
              </w:rPr>
              <w:t>:</w:t>
            </w:r>
            <w:r>
              <w:t xml:space="preserve"> </w:t>
            </w:r>
            <w:r w:rsidR="00180706">
              <w:t>Parcial</w:t>
            </w:r>
          </w:p>
        </w:tc>
        <w:tc>
          <w:tcPr>
            <w:tcW w:w="4322" w:type="dxa"/>
          </w:tcPr>
          <w:p w14:paraId="2F493308" w14:textId="1D05EE13"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75F83DB5" w14:textId="77777777" w:rsidR="00671C12" w:rsidRDefault="00671C12" w:rsidP="009003DC"/>
    <w:p w14:paraId="387EBD56" w14:textId="1E45DEAD" w:rsidR="00671C12" w:rsidRDefault="00671C12" w:rsidP="00671C12">
      <w:pPr>
        <w:pStyle w:val="TtuloTablaING"/>
      </w:pPr>
      <w:bookmarkStart w:id="123" w:name="_Toc168166609"/>
      <w:r>
        <w:t>Tabla 3.6</w:t>
      </w:r>
      <w:r w:rsidR="00827EF0">
        <w:t>6</w:t>
      </w:r>
      <w:r>
        <w:t>.</w:t>
      </w:r>
      <w:r>
        <w:br/>
        <w:t xml:space="preserve">Requisito </w:t>
      </w:r>
      <w:r w:rsidR="00180706" w:rsidRPr="00180706">
        <w:t>F-S-R41</w:t>
      </w:r>
      <w:bookmarkEnd w:id="123"/>
    </w:p>
    <w:tbl>
      <w:tblPr>
        <w:tblStyle w:val="Tabladelista6concolores"/>
        <w:tblW w:w="0" w:type="auto"/>
        <w:jc w:val="center"/>
        <w:tblLook w:val="0400" w:firstRow="0" w:lastRow="0" w:firstColumn="0" w:lastColumn="0" w:noHBand="0" w:noVBand="1"/>
      </w:tblPr>
      <w:tblGrid>
        <w:gridCol w:w="4322"/>
        <w:gridCol w:w="4322"/>
      </w:tblGrid>
      <w:tr w:rsidR="00671C12" w14:paraId="33D0F8D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71325AC4" w14:textId="1071C2F2" w:rsidR="00671C12" w:rsidRDefault="00671C12" w:rsidP="00133C32">
            <w:r w:rsidRPr="009003DC">
              <w:rPr>
                <w:b/>
                <w:bCs/>
              </w:rPr>
              <w:t>Identificador:</w:t>
            </w:r>
            <w:r>
              <w:t xml:space="preserve"> </w:t>
            </w:r>
            <w:r w:rsidR="00180706" w:rsidRPr="00180706">
              <w:t>F-S-R41</w:t>
            </w:r>
          </w:p>
        </w:tc>
      </w:tr>
      <w:tr w:rsidR="00671C12" w14:paraId="19383344" w14:textId="77777777" w:rsidTr="00133C32">
        <w:trPr>
          <w:jc w:val="center"/>
        </w:trPr>
        <w:tc>
          <w:tcPr>
            <w:tcW w:w="8644" w:type="dxa"/>
            <w:gridSpan w:val="2"/>
          </w:tcPr>
          <w:p w14:paraId="72E6BEF2" w14:textId="0B80DFD4" w:rsidR="00671C12" w:rsidRPr="009003DC" w:rsidRDefault="00671C12" w:rsidP="00133C32">
            <w:pPr>
              <w:rPr>
                <w:b/>
                <w:bCs/>
              </w:rPr>
            </w:pPr>
            <w:r w:rsidRPr="009003DC">
              <w:rPr>
                <w:b/>
                <w:bCs/>
              </w:rPr>
              <w:t>Descripción:</w:t>
            </w:r>
            <w:r w:rsidRPr="009003DC">
              <w:t xml:space="preserve"> </w:t>
            </w:r>
            <w:r w:rsidR="00180706" w:rsidRPr="00180706">
              <w:t>El sistema deberá terminar la partida cuando uno de los jugadores sufra una desconexión en el modo multijugador.</w:t>
            </w:r>
          </w:p>
        </w:tc>
      </w:tr>
      <w:tr w:rsidR="00671C12" w14:paraId="3B89642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C137A2B" w14:textId="2338FB01" w:rsidR="00671C12" w:rsidRDefault="00671C12" w:rsidP="00133C32">
            <w:r w:rsidRPr="009003DC">
              <w:rPr>
                <w:b/>
                <w:bCs/>
              </w:rPr>
              <w:t>Prioridad:</w:t>
            </w:r>
            <w:r>
              <w:t xml:space="preserve"> </w:t>
            </w:r>
            <w:r w:rsidR="00180706">
              <w:t>Alta</w:t>
            </w:r>
          </w:p>
        </w:tc>
        <w:tc>
          <w:tcPr>
            <w:tcW w:w="4322" w:type="dxa"/>
          </w:tcPr>
          <w:p w14:paraId="32427B85" w14:textId="3FED8350" w:rsidR="00671C12" w:rsidRDefault="00671C12" w:rsidP="00133C32">
            <w:r>
              <w:rPr>
                <w:b/>
                <w:bCs/>
              </w:rPr>
              <w:t>Necesidad</w:t>
            </w:r>
            <w:r w:rsidRPr="009003DC">
              <w:rPr>
                <w:b/>
                <w:bCs/>
              </w:rPr>
              <w:t>:</w:t>
            </w:r>
            <w:r>
              <w:t xml:space="preserve"> </w:t>
            </w:r>
            <w:r w:rsidR="00180706">
              <w:t>Obligatorio</w:t>
            </w:r>
          </w:p>
        </w:tc>
      </w:tr>
      <w:tr w:rsidR="00671C12" w14:paraId="35343BE1" w14:textId="77777777" w:rsidTr="00133C32">
        <w:trPr>
          <w:jc w:val="center"/>
        </w:trPr>
        <w:tc>
          <w:tcPr>
            <w:tcW w:w="4322" w:type="dxa"/>
          </w:tcPr>
          <w:p w14:paraId="20D2EC0E" w14:textId="4BC67B29" w:rsidR="00671C12" w:rsidRDefault="00671C12" w:rsidP="00133C32">
            <w:r>
              <w:rPr>
                <w:b/>
                <w:bCs/>
              </w:rPr>
              <w:t>Verificabilidad</w:t>
            </w:r>
            <w:r w:rsidRPr="009003DC">
              <w:rPr>
                <w:b/>
                <w:bCs/>
              </w:rPr>
              <w:t>:</w:t>
            </w:r>
            <w:r>
              <w:t xml:space="preserve"> </w:t>
            </w:r>
            <w:r w:rsidR="00180706">
              <w:t>Total</w:t>
            </w:r>
          </w:p>
        </w:tc>
        <w:tc>
          <w:tcPr>
            <w:tcW w:w="4322" w:type="dxa"/>
          </w:tcPr>
          <w:p w14:paraId="56B6930D" w14:textId="4B1481E0" w:rsidR="00671C12" w:rsidRPr="00917335" w:rsidRDefault="00671C12" w:rsidP="00133C32">
            <w:pPr>
              <w:rPr>
                <w:b/>
                <w:bCs/>
              </w:rPr>
            </w:pPr>
            <w:r w:rsidRPr="00917335">
              <w:rPr>
                <w:b/>
                <w:bCs/>
              </w:rPr>
              <w:t>Casos de uso asociados:</w:t>
            </w:r>
            <w:r w:rsidRPr="00917335">
              <w:t xml:space="preserve"> </w:t>
            </w:r>
            <w:r w:rsidR="00180706" w:rsidRPr="00180706">
              <w:t>CU17, CU18, CU19</w:t>
            </w:r>
          </w:p>
        </w:tc>
      </w:tr>
    </w:tbl>
    <w:p w14:paraId="5A20D456" w14:textId="77777777" w:rsidR="00671C12" w:rsidRDefault="00671C12" w:rsidP="009003DC"/>
    <w:p w14:paraId="243C9C10" w14:textId="2F6EF227" w:rsidR="00671C12" w:rsidRDefault="00671C12" w:rsidP="00671C12">
      <w:pPr>
        <w:pStyle w:val="TtuloTablaING"/>
      </w:pPr>
      <w:bookmarkStart w:id="124" w:name="_Toc168166610"/>
      <w:r>
        <w:t>Tabla 3.6</w:t>
      </w:r>
      <w:r w:rsidR="00827EF0">
        <w:t>7</w:t>
      </w:r>
      <w:r>
        <w:t>.</w:t>
      </w:r>
      <w:r>
        <w:br/>
        <w:t xml:space="preserve">Requisito </w:t>
      </w:r>
      <w:r w:rsidR="00666A12" w:rsidRPr="00666A12">
        <w:t>F-S-R42</w:t>
      </w:r>
      <w:bookmarkEnd w:id="124"/>
    </w:p>
    <w:tbl>
      <w:tblPr>
        <w:tblStyle w:val="Tabladelista6concolores"/>
        <w:tblW w:w="0" w:type="auto"/>
        <w:jc w:val="center"/>
        <w:tblLook w:val="0400" w:firstRow="0" w:lastRow="0" w:firstColumn="0" w:lastColumn="0" w:noHBand="0" w:noVBand="1"/>
      </w:tblPr>
      <w:tblGrid>
        <w:gridCol w:w="4322"/>
        <w:gridCol w:w="4322"/>
      </w:tblGrid>
      <w:tr w:rsidR="00671C12" w14:paraId="4975FB38"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43BE967" w14:textId="0BC553AA" w:rsidR="00671C12" w:rsidRDefault="00671C12" w:rsidP="00133C32">
            <w:r w:rsidRPr="009003DC">
              <w:rPr>
                <w:b/>
                <w:bCs/>
              </w:rPr>
              <w:t>Identificador:</w:t>
            </w:r>
            <w:r>
              <w:t xml:space="preserve"> </w:t>
            </w:r>
            <w:r w:rsidR="00666A12" w:rsidRPr="00666A12">
              <w:t>F-S-R42</w:t>
            </w:r>
          </w:p>
        </w:tc>
      </w:tr>
      <w:tr w:rsidR="00671C12" w14:paraId="2726E7C8" w14:textId="77777777" w:rsidTr="00133C32">
        <w:trPr>
          <w:jc w:val="center"/>
        </w:trPr>
        <w:tc>
          <w:tcPr>
            <w:tcW w:w="8644" w:type="dxa"/>
            <w:gridSpan w:val="2"/>
          </w:tcPr>
          <w:p w14:paraId="4E337546" w14:textId="07BB7A25" w:rsidR="00671C12" w:rsidRPr="009003DC" w:rsidRDefault="00671C12" w:rsidP="00133C32">
            <w:pPr>
              <w:rPr>
                <w:b/>
                <w:bCs/>
              </w:rPr>
            </w:pPr>
            <w:r w:rsidRPr="009003DC">
              <w:rPr>
                <w:b/>
                <w:bCs/>
              </w:rPr>
              <w:t>Descripción:</w:t>
            </w:r>
            <w:r w:rsidRPr="009003DC">
              <w:t xml:space="preserve"> </w:t>
            </w:r>
            <w:r w:rsidR="00666A12" w:rsidRPr="00666A12">
              <w:t>El sistema deberá limitar la cantidad máxima de jugadores en el modo multijugador a 2 por sala de juego.</w:t>
            </w:r>
          </w:p>
        </w:tc>
      </w:tr>
      <w:tr w:rsidR="00671C12" w14:paraId="1A7936E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A96A5F8" w14:textId="671B8732" w:rsidR="00671C12" w:rsidRDefault="00671C12" w:rsidP="00133C32">
            <w:r w:rsidRPr="009003DC">
              <w:rPr>
                <w:b/>
                <w:bCs/>
              </w:rPr>
              <w:t>Prioridad:</w:t>
            </w:r>
            <w:r>
              <w:t xml:space="preserve"> </w:t>
            </w:r>
            <w:r w:rsidR="00666A12">
              <w:t>Media</w:t>
            </w:r>
          </w:p>
        </w:tc>
        <w:tc>
          <w:tcPr>
            <w:tcW w:w="4322" w:type="dxa"/>
          </w:tcPr>
          <w:p w14:paraId="2069EB6B" w14:textId="1D2FE5E2" w:rsidR="00671C12" w:rsidRDefault="00671C12" w:rsidP="00133C32">
            <w:r>
              <w:rPr>
                <w:b/>
                <w:bCs/>
              </w:rPr>
              <w:t>Necesidad</w:t>
            </w:r>
            <w:r w:rsidRPr="009003DC">
              <w:rPr>
                <w:b/>
                <w:bCs/>
              </w:rPr>
              <w:t>:</w:t>
            </w:r>
            <w:r>
              <w:t xml:space="preserve"> </w:t>
            </w:r>
            <w:r w:rsidR="00666A12">
              <w:t>Obligatorio</w:t>
            </w:r>
          </w:p>
        </w:tc>
      </w:tr>
      <w:tr w:rsidR="00671C12" w14:paraId="6BF696F4" w14:textId="77777777" w:rsidTr="00133C32">
        <w:trPr>
          <w:jc w:val="center"/>
        </w:trPr>
        <w:tc>
          <w:tcPr>
            <w:tcW w:w="4322" w:type="dxa"/>
          </w:tcPr>
          <w:p w14:paraId="373CC76A" w14:textId="257F4915" w:rsidR="00671C12" w:rsidRDefault="00671C12" w:rsidP="00133C32">
            <w:r>
              <w:rPr>
                <w:b/>
                <w:bCs/>
              </w:rPr>
              <w:t>Verificabilidad</w:t>
            </w:r>
            <w:r w:rsidRPr="009003DC">
              <w:rPr>
                <w:b/>
                <w:bCs/>
              </w:rPr>
              <w:t>:</w:t>
            </w:r>
            <w:r>
              <w:t xml:space="preserve"> </w:t>
            </w:r>
            <w:r w:rsidR="00666A12">
              <w:t>Total</w:t>
            </w:r>
          </w:p>
        </w:tc>
        <w:tc>
          <w:tcPr>
            <w:tcW w:w="4322" w:type="dxa"/>
          </w:tcPr>
          <w:p w14:paraId="31BAF285" w14:textId="41FA18CF" w:rsidR="00671C12" w:rsidRPr="00917335" w:rsidRDefault="00671C12" w:rsidP="00133C32">
            <w:pPr>
              <w:rPr>
                <w:b/>
                <w:bCs/>
              </w:rPr>
            </w:pPr>
            <w:r w:rsidRPr="00917335">
              <w:rPr>
                <w:b/>
                <w:bCs/>
              </w:rPr>
              <w:t>Casos de uso asociados:</w:t>
            </w:r>
            <w:r w:rsidRPr="00917335">
              <w:t xml:space="preserve"> </w:t>
            </w:r>
            <w:r w:rsidR="00666A12" w:rsidRPr="00666A12">
              <w:t>CU17, CU18, CU19</w:t>
            </w:r>
          </w:p>
        </w:tc>
      </w:tr>
    </w:tbl>
    <w:p w14:paraId="6B407E5D" w14:textId="77777777" w:rsidR="00671C12" w:rsidRPr="009828E2" w:rsidRDefault="00671C12" w:rsidP="009003DC"/>
    <w:p w14:paraId="19469A9C" w14:textId="4A8492A2" w:rsidR="00C470E4" w:rsidRPr="009828E2" w:rsidRDefault="00C470E4" w:rsidP="00F46D5A">
      <w:pPr>
        <w:pStyle w:val="Epgrafe"/>
        <w:numPr>
          <w:ilvl w:val="2"/>
          <w:numId w:val="12"/>
        </w:numPr>
      </w:pPr>
      <w:bookmarkStart w:id="125" w:name="_Toc166609925"/>
      <w:bookmarkStart w:id="126" w:name="_Toc168166659"/>
      <w:r w:rsidRPr="009828E2">
        <w:t xml:space="preserve">Requisitos </w:t>
      </w:r>
      <w:bookmarkEnd w:id="125"/>
      <w:r w:rsidR="009003DC">
        <w:t>no funcionales</w:t>
      </w:r>
      <w:bookmarkEnd w:id="126"/>
    </w:p>
    <w:p w14:paraId="7B367334" w14:textId="27459D38" w:rsidR="0053367A" w:rsidRDefault="0048062C" w:rsidP="0053367A">
      <w:r>
        <w:t>Los requisitos no funcionales especificados para este proyecto son los siguientes:</w:t>
      </w:r>
    </w:p>
    <w:p w14:paraId="57FE7814" w14:textId="77777777" w:rsidR="00827EF0" w:rsidRDefault="00827EF0" w:rsidP="0053367A"/>
    <w:p w14:paraId="56EE4C64" w14:textId="6B96CF92" w:rsidR="0048062C" w:rsidRDefault="0048062C" w:rsidP="0048062C">
      <w:pPr>
        <w:pStyle w:val="TtuloTablaING"/>
      </w:pPr>
      <w:bookmarkStart w:id="127" w:name="_Toc168166611"/>
      <w:r>
        <w:t>Tabla 3.6</w:t>
      </w:r>
      <w:r w:rsidR="00827EF0">
        <w:t>8</w:t>
      </w:r>
      <w:r>
        <w:t>.</w:t>
      </w:r>
      <w:r>
        <w:br/>
        <w:t xml:space="preserve">Requisito </w:t>
      </w:r>
      <w:r w:rsidRPr="0048062C">
        <w:t>NF-S-C43</w:t>
      </w:r>
      <w:bookmarkEnd w:id="127"/>
    </w:p>
    <w:tbl>
      <w:tblPr>
        <w:tblStyle w:val="Tabladelista6concolores"/>
        <w:tblW w:w="0" w:type="auto"/>
        <w:jc w:val="center"/>
        <w:tblLook w:val="0400" w:firstRow="0" w:lastRow="0" w:firstColumn="0" w:lastColumn="0" w:noHBand="0" w:noVBand="1"/>
      </w:tblPr>
      <w:tblGrid>
        <w:gridCol w:w="4322"/>
        <w:gridCol w:w="4322"/>
      </w:tblGrid>
      <w:tr w:rsidR="0048062C" w14:paraId="7CF261B5"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EF58B6C" w14:textId="4906B73D" w:rsidR="0048062C" w:rsidRDefault="0048062C" w:rsidP="00133C32">
            <w:r w:rsidRPr="009003DC">
              <w:rPr>
                <w:b/>
                <w:bCs/>
              </w:rPr>
              <w:t>Identificador:</w:t>
            </w:r>
            <w:r>
              <w:t xml:space="preserve"> </w:t>
            </w:r>
            <w:r w:rsidRPr="0048062C">
              <w:t>NF-S-C43</w:t>
            </w:r>
          </w:p>
        </w:tc>
      </w:tr>
      <w:tr w:rsidR="0048062C" w14:paraId="5710A2EC" w14:textId="77777777" w:rsidTr="00133C32">
        <w:trPr>
          <w:jc w:val="center"/>
        </w:trPr>
        <w:tc>
          <w:tcPr>
            <w:tcW w:w="8644" w:type="dxa"/>
            <w:gridSpan w:val="2"/>
          </w:tcPr>
          <w:p w14:paraId="799B54C9" w14:textId="21E7415E" w:rsidR="0048062C" w:rsidRPr="009003DC" w:rsidRDefault="0048062C" w:rsidP="00133C32">
            <w:pPr>
              <w:rPr>
                <w:b/>
                <w:bCs/>
              </w:rPr>
            </w:pPr>
            <w:r w:rsidRPr="009003DC">
              <w:rPr>
                <w:b/>
                <w:bCs/>
              </w:rPr>
              <w:t>Descripción:</w:t>
            </w:r>
            <w:r w:rsidRPr="009003DC">
              <w:t xml:space="preserve"> </w:t>
            </w:r>
            <w:r w:rsidRPr="0048062C">
              <w:t>La aplicación deberá estar disponible para el sistema operativo Microsoft Windows</w:t>
            </w:r>
            <w:r>
              <w:t xml:space="preserve"> 10/11</w:t>
            </w:r>
            <w:r w:rsidRPr="0048062C">
              <w:t xml:space="preserve"> x64.</w:t>
            </w:r>
          </w:p>
        </w:tc>
      </w:tr>
      <w:tr w:rsidR="0048062C" w14:paraId="1E151CC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44713F9" w14:textId="18EE08E5" w:rsidR="0048062C" w:rsidRDefault="0048062C" w:rsidP="00133C32">
            <w:r w:rsidRPr="009003DC">
              <w:rPr>
                <w:b/>
                <w:bCs/>
              </w:rPr>
              <w:t>Prioridad:</w:t>
            </w:r>
            <w:r>
              <w:t xml:space="preserve"> Alta</w:t>
            </w:r>
          </w:p>
        </w:tc>
        <w:tc>
          <w:tcPr>
            <w:tcW w:w="4322" w:type="dxa"/>
          </w:tcPr>
          <w:p w14:paraId="25D601F0" w14:textId="18F499E9" w:rsidR="0048062C" w:rsidRDefault="0048062C" w:rsidP="00133C32">
            <w:r>
              <w:rPr>
                <w:b/>
                <w:bCs/>
              </w:rPr>
              <w:t>Necesidad</w:t>
            </w:r>
            <w:r w:rsidRPr="009003DC">
              <w:rPr>
                <w:b/>
                <w:bCs/>
              </w:rPr>
              <w:t>:</w:t>
            </w:r>
            <w:r>
              <w:t xml:space="preserve"> Obligatorio</w:t>
            </w:r>
          </w:p>
        </w:tc>
      </w:tr>
      <w:tr w:rsidR="0048062C" w14:paraId="45C18B1A" w14:textId="77777777" w:rsidTr="00133C32">
        <w:trPr>
          <w:jc w:val="center"/>
        </w:trPr>
        <w:tc>
          <w:tcPr>
            <w:tcW w:w="4322" w:type="dxa"/>
          </w:tcPr>
          <w:p w14:paraId="2AFE71F6" w14:textId="209D6E4E" w:rsidR="0048062C" w:rsidRDefault="0048062C" w:rsidP="00133C32">
            <w:r>
              <w:rPr>
                <w:b/>
                <w:bCs/>
              </w:rPr>
              <w:t>Verificabilidad</w:t>
            </w:r>
            <w:r w:rsidRPr="009003DC">
              <w:rPr>
                <w:b/>
                <w:bCs/>
              </w:rPr>
              <w:t>:</w:t>
            </w:r>
            <w:r>
              <w:t xml:space="preserve"> Parcial</w:t>
            </w:r>
          </w:p>
        </w:tc>
        <w:tc>
          <w:tcPr>
            <w:tcW w:w="4322" w:type="dxa"/>
          </w:tcPr>
          <w:p w14:paraId="7E66B884" w14:textId="529D655A" w:rsidR="0048062C" w:rsidRPr="00917335" w:rsidRDefault="0048062C" w:rsidP="00133C32">
            <w:pPr>
              <w:rPr>
                <w:b/>
                <w:bCs/>
              </w:rPr>
            </w:pPr>
            <w:r w:rsidRPr="00917335">
              <w:rPr>
                <w:b/>
                <w:bCs/>
              </w:rPr>
              <w:t>Casos de uso asociados:</w:t>
            </w:r>
            <w:r w:rsidRPr="00917335">
              <w:t xml:space="preserve"> </w:t>
            </w:r>
            <w:r>
              <w:t>-</w:t>
            </w:r>
          </w:p>
        </w:tc>
      </w:tr>
    </w:tbl>
    <w:p w14:paraId="563EB32C" w14:textId="77777777" w:rsidR="0048062C" w:rsidRDefault="0048062C" w:rsidP="0053367A"/>
    <w:p w14:paraId="49165757" w14:textId="77777777" w:rsidR="00827EF0" w:rsidRDefault="00827EF0" w:rsidP="0053367A"/>
    <w:p w14:paraId="3BE307C0" w14:textId="4681D07D" w:rsidR="0048062C" w:rsidRDefault="0048062C" w:rsidP="0048062C">
      <w:pPr>
        <w:pStyle w:val="TtuloTablaING"/>
      </w:pPr>
      <w:bookmarkStart w:id="128" w:name="_Toc168166612"/>
      <w:r>
        <w:lastRenderedPageBreak/>
        <w:t>Tabla 3.</w:t>
      </w:r>
      <w:r w:rsidR="00827EF0">
        <w:t>69</w:t>
      </w:r>
      <w:r>
        <w:t>.</w:t>
      </w:r>
      <w:r>
        <w:br/>
        <w:t xml:space="preserve">Requisito </w:t>
      </w:r>
      <w:r w:rsidRPr="0048062C">
        <w:t>NF-S-C44</w:t>
      </w:r>
      <w:bookmarkEnd w:id="128"/>
    </w:p>
    <w:tbl>
      <w:tblPr>
        <w:tblStyle w:val="Tabladelista6concolores"/>
        <w:tblW w:w="0" w:type="auto"/>
        <w:jc w:val="center"/>
        <w:tblLook w:val="0400" w:firstRow="0" w:lastRow="0" w:firstColumn="0" w:lastColumn="0" w:noHBand="0" w:noVBand="1"/>
      </w:tblPr>
      <w:tblGrid>
        <w:gridCol w:w="4322"/>
        <w:gridCol w:w="4322"/>
      </w:tblGrid>
      <w:tr w:rsidR="0048062C" w14:paraId="02AC247F"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FAD33E2" w14:textId="3BC593DB" w:rsidR="0048062C" w:rsidRDefault="0048062C" w:rsidP="00133C32">
            <w:r w:rsidRPr="009003DC">
              <w:rPr>
                <w:b/>
                <w:bCs/>
              </w:rPr>
              <w:t>Identificador:</w:t>
            </w:r>
            <w:r>
              <w:t xml:space="preserve"> </w:t>
            </w:r>
            <w:r w:rsidRPr="0048062C">
              <w:t>NF-S-C44</w:t>
            </w:r>
          </w:p>
        </w:tc>
      </w:tr>
      <w:tr w:rsidR="0048062C" w14:paraId="3540E1B2" w14:textId="77777777" w:rsidTr="00133C32">
        <w:trPr>
          <w:jc w:val="center"/>
        </w:trPr>
        <w:tc>
          <w:tcPr>
            <w:tcW w:w="8644" w:type="dxa"/>
            <w:gridSpan w:val="2"/>
          </w:tcPr>
          <w:p w14:paraId="2100C2E0" w14:textId="17DCDCAF" w:rsidR="0048062C" w:rsidRPr="009003DC" w:rsidRDefault="0048062C" w:rsidP="00133C32">
            <w:pPr>
              <w:rPr>
                <w:b/>
                <w:bCs/>
              </w:rPr>
            </w:pPr>
            <w:r w:rsidRPr="009003DC">
              <w:rPr>
                <w:b/>
                <w:bCs/>
              </w:rPr>
              <w:t>Descripción:</w:t>
            </w:r>
            <w:r w:rsidRPr="009003DC">
              <w:t xml:space="preserve"> </w:t>
            </w:r>
            <w:r w:rsidRPr="0048062C">
              <w:t>El sistema deberá estar traducido completamente al idioma inglés.</w:t>
            </w:r>
          </w:p>
        </w:tc>
      </w:tr>
      <w:tr w:rsidR="0048062C" w14:paraId="3747F094"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51F3DBD" w14:textId="73C8E03D" w:rsidR="0048062C" w:rsidRDefault="0048062C" w:rsidP="00133C32">
            <w:r w:rsidRPr="009003DC">
              <w:rPr>
                <w:b/>
                <w:bCs/>
              </w:rPr>
              <w:t>Prioridad:</w:t>
            </w:r>
            <w:r>
              <w:t xml:space="preserve"> </w:t>
            </w:r>
            <w:r w:rsidR="00A213FD">
              <w:t>Media</w:t>
            </w:r>
          </w:p>
        </w:tc>
        <w:tc>
          <w:tcPr>
            <w:tcW w:w="4322" w:type="dxa"/>
          </w:tcPr>
          <w:p w14:paraId="6A90277E" w14:textId="77777777" w:rsidR="0048062C" w:rsidRDefault="0048062C" w:rsidP="00133C32">
            <w:r>
              <w:rPr>
                <w:b/>
                <w:bCs/>
              </w:rPr>
              <w:t>Necesidad</w:t>
            </w:r>
            <w:r w:rsidRPr="009003DC">
              <w:rPr>
                <w:b/>
                <w:bCs/>
              </w:rPr>
              <w:t>:</w:t>
            </w:r>
            <w:r>
              <w:t xml:space="preserve"> Obligatorio</w:t>
            </w:r>
          </w:p>
        </w:tc>
      </w:tr>
      <w:tr w:rsidR="0048062C" w14:paraId="3CCC0FA3" w14:textId="77777777" w:rsidTr="00133C32">
        <w:trPr>
          <w:jc w:val="center"/>
        </w:trPr>
        <w:tc>
          <w:tcPr>
            <w:tcW w:w="4322" w:type="dxa"/>
          </w:tcPr>
          <w:p w14:paraId="5DE53581" w14:textId="0C8E4D16" w:rsidR="0048062C" w:rsidRDefault="0048062C" w:rsidP="00133C32">
            <w:r>
              <w:rPr>
                <w:b/>
                <w:bCs/>
              </w:rPr>
              <w:t>Verificabilidad</w:t>
            </w:r>
            <w:r w:rsidRPr="009003DC">
              <w:rPr>
                <w:b/>
                <w:bCs/>
              </w:rPr>
              <w:t>:</w:t>
            </w:r>
            <w:r>
              <w:t xml:space="preserve"> </w:t>
            </w:r>
            <w:r w:rsidR="00A213FD">
              <w:t>Total</w:t>
            </w:r>
          </w:p>
        </w:tc>
        <w:tc>
          <w:tcPr>
            <w:tcW w:w="4322" w:type="dxa"/>
          </w:tcPr>
          <w:p w14:paraId="3D428A9A" w14:textId="77777777" w:rsidR="0048062C" w:rsidRPr="00917335" w:rsidRDefault="0048062C" w:rsidP="00133C32">
            <w:pPr>
              <w:rPr>
                <w:b/>
                <w:bCs/>
              </w:rPr>
            </w:pPr>
            <w:r w:rsidRPr="00917335">
              <w:rPr>
                <w:b/>
                <w:bCs/>
              </w:rPr>
              <w:t>Casos de uso asociados:</w:t>
            </w:r>
            <w:r w:rsidRPr="00917335">
              <w:t xml:space="preserve"> </w:t>
            </w:r>
            <w:r>
              <w:t>-</w:t>
            </w:r>
          </w:p>
        </w:tc>
      </w:tr>
    </w:tbl>
    <w:p w14:paraId="48F39076" w14:textId="77777777" w:rsidR="0048062C" w:rsidRDefault="0048062C" w:rsidP="0053367A"/>
    <w:p w14:paraId="4B7D142F" w14:textId="6E7D5EA9" w:rsidR="0048062C" w:rsidRDefault="0048062C" w:rsidP="0048062C">
      <w:pPr>
        <w:pStyle w:val="TtuloTablaING"/>
      </w:pPr>
      <w:bookmarkStart w:id="129" w:name="_Toc168166613"/>
      <w:r>
        <w:t>Tabla 3.</w:t>
      </w:r>
      <w:r w:rsidR="00827EF0">
        <w:t>70</w:t>
      </w:r>
      <w:r>
        <w:t>.</w:t>
      </w:r>
      <w:r>
        <w:br/>
        <w:t xml:space="preserve">Requisito </w:t>
      </w:r>
      <w:r w:rsidR="00A213FD" w:rsidRPr="00A213FD">
        <w:t>NF-S-C45</w:t>
      </w:r>
      <w:bookmarkEnd w:id="129"/>
    </w:p>
    <w:tbl>
      <w:tblPr>
        <w:tblStyle w:val="Tabladelista6concolores"/>
        <w:tblW w:w="0" w:type="auto"/>
        <w:jc w:val="center"/>
        <w:tblLook w:val="0400" w:firstRow="0" w:lastRow="0" w:firstColumn="0" w:lastColumn="0" w:noHBand="0" w:noVBand="1"/>
      </w:tblPr>
      <w:tblGrid>
        <w:gridCol w:w="4322"/>
        <w:gridCol w:w="4322"/>
      </w:tblGrid>
      <w:tr w:rsidR="0048062C" w14:paraId="6D6E53DC"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187C2399" w14:textId="42B52E7F" w:rsidR="0048062C" w:rsidRDefault="0048062C" w:rsidP="00133C32">
            <w:r w:rsidRPr="009003DC">
              <w:rPr>
                <w:b/>
                <w:bCs/>
              </w:rPr>
              <w:t>Identificador:</w:t>
            </w:r>
            <w:r>
              <w:t xml:space="preserve"> </w:t>
            </w:r>
            <w:r w:rsidR="00A213FD" w:rsidRPr="00A213FD">
              <w:t>NF-S-C45</w:t>
            </w:r>
          </w:p>
        </w:tc>
      </w:tr>
      <w:tr w:rsidR="0048062C" w14:paraId="174499ED" w14:textId="77777777" w:rsidTr="00133C32">
        <w:trPr>
          <w:jc w:val="center"/>
        </w:trPr>
        <w:tc>
          <w:tcPr>
            <w:tcW w:w="8644" w:type="dxa"/>
            <w:gridSpan w:val="2"/>
          </w:tcPr>
          <w:p w14:paraId="3C94105D" w14:textId="255D6EB7" w:rsidR="0048062C" w:rsidRPr="009003DC" w:rsidRDefault="0048062C" w:rsidP="00133C32">
            <w:pPr>
              <w:rPr>
                <w:b/>
                <w:bCs/>
              </w:rPr>
            </w:pPr>
            <w:r w:rsidRPr="009003DC">
              <w:rPr>
                <w:b/>
                <w:bCs/>
              </w:rPr>
              <w:t>Descripción:</w:t>
            </w:r>
            <w:r w:rsidRPr="009003DC">
              <w:t xml:space="preserve"> </w:t>
            </w:r>
            <w:r w:rsidR="00A213FD" w:rsidRPr="00A213FD">
              <w:t>El sistema deberá proporcionar al jugador, antes de comenzar la partida, un tutorial con las acciones que puede realizar y los controles asociados.</w:t>
            </w:r>
          </w:p>
        </w:tc>
      </w:tr>
      <w:tr w:rsidR="0048062C" w14:paraId="0E9A7C8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3DD1E048" w14:textId="2AFB3997" w:rsidR="0048062C" w:rsidRDefault="0048062C" w:rsidP="00133C32">
            <w:r w:rsidRPr="009003DC">
              <w:rPr>
                <w:b/>
                <w:bCs/>
              </w:rPr>
              <w:t>Prioridad:</w:t>
            </w:r>
            <w:r>
              <w:t xml:space="preserve"> </w:t>
            </w:r>
            <w:r w:rsidR="00A213FD">
              <w:t>Baja</w:t>
            </w:r>
          </w:p>
        </w:tc>
        <w:tc>
          <w:tcPr>
            <w:tcW w:w="4322" w:type="dxa"/>
          </w:tcPr>
          <w:p w14:paraId="3795F310" w14:textId="18C2447F" w:rsidR="0048062C" w:rsidRDefault="0048062C" w:rsidP="00133C32">
            <w:r>
              <w:rPr>
                <w:b/>
                <w:bCs/>
              </w:rPr>
              <w:t>Necesidad</w:t>
            </w:r>
            <w:r w:rsidRPr="009003DC">
              <w:rPr>
                <w:b/>
                <w:bCs/>
              </w:rPr>
              <w:t>:</w:t>
            </w:r>
            <w:r>
              <w:t xml:space="preserve"> </w:t>
            </w:r>
            <w:r w:rsidR="00A213FD">
              <w:t>Opcional</w:t>
            </w:r>
          </w:p>
        </w:tc>
      </w:tr>
      <w:tr w:rsidR="0048062C" w14:paraId="6ACB097C" w14:textId="77777777" w:rsidTr="00133C32">
        <w:trPr>
          <w:jc w:val="center"/>
        </w:trPr>
        <w:tc>
          <w:tcPr>
            <w:tcW w:w="4322" w:type="dxa"/>
          </w:tcPr>
          <w:p w14:paraId="57A877CC" w14:textId="0C4C9608" w:rsidR="0048062C" w:rsidRDefault="0048062C" w:rsidP="00133C32">
            <w:r>
              <w:rPr>
                <w:b/>
                <w:bCs/>
              </w:rPr>
              <w:t>Verificabilidad</w:t>
            </w:r>
            <w:r w:rsidRPr="009003DC">
              <w:rPr>
                <w:b/>
                <w:bCs/>
              </w:rPr>
              <w:t>:</w:t>
            </w:r>
            <w:r>
              <w:t xml:space="preserve"> </w:t>
            </w:r>
            <w:r w:rsidR="00A213FD">
              <w:t>Total</w:t>
            </w:r>
          </w:p>
        </w:tc>
        <w:tc>
          <w:tcPr>
            <w:tcW w:w="4322" w:type="dxa"/>
          </w:tcPr>
          <w:p w14:paraId="7508B9C1" w14:textId="298B2A0A" w:rsidR="0048062C" w:rsidRPr="00917335" w:rsidRDefault="0048062C" w:rsidP="00133C32">
            <w:pPr>
              <w:rPr>
                <w:b/>
                <w:bCs/>
              </w:rPr>
            </w:pPr>
            <w:r w:rsidRPr="00917335">
              <w:rPr>
                <w:b/>
                <w:bCs/>
              </w:rPr>
              <w:t>Casos de uso asociados:</w:t>
            </w:r>
            <w:r w:rsidRPr="00917335">
              <w:t xml:space="preserve"> </w:t>
            </w:r>
            <w:r w:rsidR="00A213FD" w:rsidRPr="00A213FD">
              <w:t>CU01, CU02, CU03, CU04</w:t>
            </w:r>
          </w:p>
        </w:tc>
      </w:tr>
    </w:tbl>
    <w:p w14:paraId="455791B1" w14:textId="77777777" w:rsidR="0048062C" w:rsidRDefault="0048062C" w:rsidP="0053367A"/>
    <w:p w14:paraId="74DE007D" w14:textId="28EEBDFF" w:rsidR="0048062C" w:rsidRDefault="0048062C" w:rsidP="0048062C">
      <w:pPr>
        <w:pStyle w:val="TtuloTablaING"/>
      </w:pPr>
      <w:bookmarkStart w:id="130" w:name="_Toc168166614"/>
      <w:r>
        <w:t>Tabla 3.</w:t>
      </w:r>
      <w:r w:rsidR="00827EF0">
        <w:t>71</w:t>
      </w:r>
      <w:r>
        <w:t>.</w:t>
      </w:r>
      <w:r>
        <w:br/>
        <w:t xml:space="preserve">Requisito </w:t>
      </w:r>
      <w:r w:rsidR="00A213FD" w:rsidRPr="00A213FD">
        <w:t>NF-S-R46</w:t>
      </w:r>
      <w:bookmarkEnd w:id="130"/>
    </w:p>
    <w:tbl>
      <w:tblPr>
        <w:tblStyle w:val="Tabladelista6concolores"/>
        <w:tblW w:w="0" w:type="auto"/>
        <w:jc w:val="center"/>
        <w:tblLook w:val="0400" w:firstRow="0" w:lastRow="0" w:firstColumn="0" w:lastColumn="0" w:noHBand="0" w:noVBand="1"/>
      </w:tblPr>
      <w:tblGrid>
        <w:gridCol w:w="4322"/>
        <w:gridCol w:w="4322"/>
      </w:tblGrid>
      <w:tr w:rsidR="0048062C" w14:paraId="54847EB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03C5C0DD" w14:textId="49592F20" w:rsidR="0048062C" w:rsidRDefault="0048062C" w:rsidP="00133C32">
            <w:r w:rsidRPr="009003DC">
              <w:rPr>
                <w:b/>
                <w:bCs/>
              </w:rPr>
              <w:t>Identificador:</w:t>
            </w:r>
            <w:r>
              <w:t xml:space="preserve"> </w:t>
            </w:r>
            <w:r w:rsidR="00A213FD" w:rsidRPr="00A213FD">
              <w:t>NF-S-R46</w:t>
            </w:r>
          </w:p>
        </w:tc>
      </w:tr>
      <w:tr w:rsidR="0048062C" w14:paraId="3727E5C0" w14:textId="77777777" w:rsidTr="00133C32">
        <w:trPr>
          <w:jc w:val="center"/>
        </w:trPr>
        <w:tc>
          <w:tcPr>
            <w:tcW w:w="8644" w:type="dxa"/>
            <w:gridSpan w:val="2"/>
          </w:tcPr>
          <w:p w14:paraId="79FE985B" w14:textId="6EC9AC33" w:rsidR="0048062C" w:rsidRPr="009003DC" w:rsidRDefault="0048062C" w:rsidP="00133C32">
            <w:pPr>
              <w:rPr>
                <w:b/>
                <w:bCs/>
              </w:rPr>
            </w:pPr>
            <w:r w:rsidRPr="009003DC">
              <w:rPr>
                <w:b/>
                <w:bCs/>
              </w:rPr>
              <w:t>Descripción:</w:t>
            </w:r>
            <w:r w:rsidRPr="009003DC">
              <w:t xml:space="preserve"> </w:t>
            </w:r>
            <w:r w:rsidR="00A213FD" w:rsidRPr="00A213FD">
              <w:t>El sistema deberá respetar la privacidad de los jugadores en todo momento, ocultando la IP pública de los jugadores cuando se conecten a una sesión multijugador.</w:t>
            </w:r>
          </w:p>
        </w:tc>
      </w:tr>
      <w:tr w:rsidR="0048062C" w14:paraId="257C2230"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10A5D8FC" w14:textId="565C1C3D" w:rsidR="0048062C" w:rsidRDefault="0048062C" w:rsidP="00133C32">
            <w:r w:rsidRPr="009003DC">
              <w:rPr>
                <w:b/>
                <w:bCs/>
              </w:rPr>
              <w:t>Prioridad:</w:t>
            </w:r>
            <w:r>
              <w:t xml:space="preserve"> </w:t>
            </w:r>
            <w:r w:rsidR="00A213FD" w:rsidRPr="00A213FD">
              <w:t>Media</w:t>
            </w:r>
          </w:p>
        </w:tc>
        <w:tc>
          <w:tcPr>
            <w:tcW w:w="4322" w:type="dxa"/>
          </w:tcPr>
          <w:p w14:paraId="4581F40B" w14:textId="7DD9E988" w:rsidR="0048062C" w:rsidRDefault="0048062C" w:rsidP="00133C32">
            <w:r>
              <w:rPr>
                <w:b/>
                <w:bCs/>
              </w:rPr>
              <w:t>Necesidad</w:t>
            </w:r>
            <w:r w:rsidRPr="009003DC">
              <w:rPr>
                <w:b/>
                <w:bCs/>
              </w:rPr>
              <w:t>:</w:t>
            </w:r>
            <w:r>
              <w:t xml:space="preserve"> </w:t>
            </w:r>
            <w:r w:rsidR="00A213FD" w:rsidRPr="00A213FD">
              <w:t>Obligatorio</w:t>
            </w:r>
          </w:p>
        </w:tc>
      </w:tr>
      <w:tr w:rsidR="0048062C" w14:paraId="566C3A51" w14:textId="77777777" w:rsidTr="00133C32">
        <w:trPr>
          <w:jc w:val="center"/>
        </w:trPr>
        <w:tc>
          <w:tcPr>
            <w:tcW w:w="4322" w:type="dxa"/>
          </w:tcPr>
          <w:p w14:paraId="26385D43" w14:textId="0A7C7DB9" w:rsidR="0048062C" w:rsidRDefault="0048062C" w:rsidP="00133C32">
            <w:r>
              <w:rPr>
                <w:b/>
                <w:bCs/>
              </w:rPr>
              <w:t>Verificabilidad</w:t>
            </w:r>
            <w:r w:rsidRPr="009003DC">
              <w:rPr>
                <w:b/>
                <w:bCs/>
              </w:rPr>
              <w:t>:</w:t>
            </w:r>
            <w:r>
              <w:t xml:space="preserve"> </w:t>
            </w:r>
            <w:r w:rsidR="00A213FD">
              <w:t>Parcial</w:t>
            </w:r>
          </w:p>
        </w:tc>
        <w:tc>
          <w:tcPr>
            <w:tcW w:w="4322" w:type="dxa"/>
          </w:tcPr>
          <w:p w14:paraId="5B5E944D" w14:textId="3B6B49B9" w:rsidR="0048062C" w:rsidRPr="00917335" w:rsidRDefault="0048062C" w:rsidP="00133C32">
            <w:pPr>
              <w:rPr>
                <w:b/>
                <w:bCs/>
              </w:rPr>
            </w:pPr>
            <w:r w:rsidRPr="00917335">
              <w:rPr>
                <w:b/>
                <w:bCs/>
              </w:rPr>
              <w:t>Casos de uso asociados:</w:t>
            </w:r>
            <w:r w:rsidRPr="00917335">
              <w:t xml:space="preserve"> </w:t>
            </w:r>
            <w:r w:rsidR="00A213FD" w:rsidRPr="00A213FD">
              <w:t>CU17, CU18, CU19</w:t>
            </w:r>
          </w:p>
        </w:tc>
      </w:tr>
    </w:tbl>
    <w:p w14:paraId="02807040" w14:textId="77777777" w:rsidR="00A213FD" w:rsidRDefault="00A213FD" w:rsidP="0053367A"/>
    <w:p w14:paraId="02C7C68A" w14:textId="76E247B1" w:rsidR="0048062C" w:rsidRDefault="0048062C" w:rsidP="0048062C">
      <w:pPr>
        <w:pStyle w:val="TtuloTablaING"/>
      </w:pPr>
      <w:bookmarkStart w:id="131" w:name="_Toc168166615"/>
      <w:r>
        <w:t>Tabla 3.7</w:t>
      </w:r>
      <w:r w:rsidR="00827EF0">
        <w:t>2</w:t>
      </w:r>
      <w:r>
        <w:t>.</w:t>
      </w:r>
      <w:r>
        <w:br/>
        <w:t xml:space="preserve">Requisito </w:t>
      </w:r>
      <w:r w:rsidR="00A213FD" w:rsidRPr="00A213FD">
        <w:t>NF-S-R47</w:t>
      </w:r>
      <w:bookmarkEnd w:id="131"/>
    </w:p>
    <w:tbl>
      <w:tblPr>
        <w:tblStyle w:val="Tabladelista6concolores"/>
        <w:tblW w:w="0" w:type="auto"/>
        <w:jc w:val="center"/>
        <w:tblLook w:val="0400" w:firstRow="0" w:lastRow="0" w:firstColumn="0" w:lastColumn="0" w:noHBand="0" w:noVBand="1"/>
      </w:tblPr>
      <w:tblGrid>
        <w:gridCol w:w="4322"/>
        <w:gridCol w:w="4322"/>
      </w:tblGrid>
      <w:tr w:rsidR="0048062C" w14:paraId="4F235752"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45184532" w14:textId="22D0CD86" w:rsidR="0048062C" w:rsidRDefault="0048062C" w:rsidP="00133C32">
            <w:r w:rsidRPr="009003DC">
              <w:rPr>
                <w:b/>
                <w:bCs/>
              </w:rPr>
              <w:t>Identificador:</w:t>
            </w:r>
            <w:r>
              <w:t xml:space="preserve"> </w:t>
            </w:r>
            <w:r w:rsidR="00A213FD" w:rsidRPr="00A213FD">
              <w:t>NF-S-R47</w:t>
            </w:r>
          </w:p>
        </w:tc>
      </w:tr>
      <w:tr w:rsidR="0048062C" w14:paraId="546F95C2" w14:textId="77777777" w:rsidTr="00133C32">
        <w:trPr>
          <w:jc w:val="center"/>
        </w:trPr>
        <w:tc>
          <w:tcPr>
            <w:tcW w:w="8644" w:type="dxa"/>
            <w:gridSpan w:val="2"/>
          </w:tcPr>
          <w:p w14:paraId="19D9D290" w14:textId="48C87C36" w:rsidR="0048062C" w:rsidRPr="009003DC" w:rsidRDefault="0048062C" w:rsidP="00133C32">
            <w:pPr>
              <w:rPr>
                <w:b/>
                <w:bCs/>
              </w:rPr>
            </w:pPr>
            <w:r w:rsidRPr="009003DC">
              <w:rPr>
                <w:b/>
                <w:bCs/>
              </w:rPr>
              <w:t>Descripción:</w:t>
            </w:r>
            <w:r w:rsidRPr="009003DC">
              <w:t xml:space="preserve"> </w:t>
            </w:r>
            <w:r w:rsidR="00A213FD" w:rsidRPr="00A213FD">
              <w:t>El código de la aplicación deberá seguir las convenciones de codificación y nombramiento de C#</w:t>
            </w:r>
            <w:r w:rsidR="00A213FD">
              <w:t xml:space="preserve"> </w:t>
            </w:r>
            <w:r w:rsidR="00A213FD">
              <w:fldChar w:fldCharType="begin"/>
            </w:r>
            <w:r w:rsidR="00A213FD">
              <w:instrText xml:space="preserve"> ADDIN ZOTERO_ITEM CSL_CITATION {"citationID":"2GH3VO0K","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A213FD">
              <w:fldChar w:fldCharType="separate"/>
            </w:r>
            <w:r w:rsidR="00A213FD" w:rsidRPr="00A213FD">
              <w:t>[11]</w:t>
            </w:r>
            <w:r w:rsidR="00A213FD">
              <w:fldChar w:fldCharType="end"/>
            </w:r>
            <w:r w:rsidR="00A213FD">
              <w:t>.</w:t>
            </w:r>
          </w:p>
        </w:tc>
      </w:tr>
      <w:tr w:rsidR="0048062C" w14:paraId="768B7F4A" w14:textId="77777777" w:rsidTr="00133C32">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57D11D33" w14:textId="57F59118" w:rsidR="0048062C" w:rsidRDefault="0048062C" w:rsidP="00133C32">
            <w:r w:rsidRPr="009003DC">
              <w:rPr>
                <w:b/>
                <w:bCs/>
              </w:rPr>
              <w:t>Prioridad:</w:t>
            </w:r>
            <w:r>
              <w:t xml:space="preserve"> </w:t>
            </w:r>
            <w:r w:rsidR="00A213FD">
              <w:t>Media</w:t>
            </w:r>
          </w:p>
        </w:tc>
        <w:tc>
          <w:tcPr>
            <w:tcW w:w="4322" w:type="dxa"/>
          </w:tcPr>
          <w:p w14:paraId="0C5A12AF" w14:textId="23958FE5" w:rsidR="0048062C" w:rsidRDefault="0048062C" w:rsidP="00133C32">
            <w:r>
              <w:rPr>
                <w:b/>
                <w:bCs/>
              </w:rPr>
              <w:t>Necesidad</w:t>
            </w:r>
            <w:r w:rsidRPr="009003DC">
              <w:rPr>
                <w:b/>
                <w:bCs/>
              </w:rPr>
              <w:t>:</w:t>
            </w:r>
            <w:r>
              <w:t xml:space="preserve"> </w:t>
            </w:r>
            <w:r w:rsidR="00A213FD">
              <w:t>Obligatorio</w:t>
            </w:r>
          </w:p>
        </w:tc>
      </w:tr>
      <w:tr w:rsidR="0048062C" w14:paraId="426A2D29" w14:textId="77777777" w:rsidTr="00133C32">
        <w:trPr>
          <w:jc w:val="center"/>
        </w:trPr>
        <w:tc>
          <w:tcPr>
            <w:tcW w:w="4322" w:type="dxa"/>
          </w:tcPr>
          <w:p w14:paraId="609F312B" w14:textId="17712E65" w:rsidR="0048062C" w:rsidRDefault="0048062C" w:rsidP="00133C32">
            <w:r>
              <w:rPr>
                <w:b/>
                <w:bCs/>
              </w:rPr>
              <w:t>Verificabilidad</w:t>
            </w:r>
            <w:r w:rsidRPr="009003DC">
              <w:rPr>
                <w:b/>
                <w:bCs/>
              </w:rPr>
              <w:t>:</w:t>
            </w:r>
            <w:r>
              <w:t xml:space="preserve"> </w:t>
            </w:r>
            <w:r w:rsidR="00A213FD">
              <w:t>Total</w:t>
            </w:r>
          </w:p>
        </w:tc>
        <w:tc>
          <w:tcPr>
            <w:tcW w:w="4322" w:type="dxa"/>
          </w:tcPr>
          <w:p w14:paraId="562E1F0E" w14:textId="77777777" w:rsidR="0048062C" w:rsidRPr="00917335" w:rsidRDefault="0048062C" w:rsidP="00133C32">
            <w:pPr>
              <w:rPr>
                <w:b/>
                <w:bCs/>
              </w:rPr>
            </w:pPr>
            <w:r w:rsidRPr="00917335">
              <w:rPr>
                <w:b/>
                <w:bCs/>
              </w:rPr>
              <w:t>Casos de uso asociados:</w:t>
            </w:r>
            <w:r w:rsidRPr="00917335">
              <w:t xml:space="preserve"> </w:t>
            </w:r>
            <w:r>
              <w:t>-</w:t>
            </w:r>
          </w:p>
        </w:tc>
      </w:tr>
    </w:tbl>
    <w:p w14:paraId="43C1F459" w14:textId="77777777" w:rsidR="0048062C" w:rsidRPr="009828E2" w:rsidRDefault="0048062C" w:rsidP="0053367A"/>
    <w:p w14:paraId="78B3C5CC" w14:textId="3743F459" w:rsidR="00C470E4" w:rsidRPr="009828E2" w:rsidRDefault="00C470E4" w:rsidP="00F46D5A">
      <w:pPr>
        <w:pStyle w:val="Epgrafe"/>
        <w:numPr>
          <w:ilvl w:val="1"/>
          <w:numId w:val="12"/>
        </w:numPr>
      </w:pPr>
      <w:bookmarkStart w:id="132" w:name="_Toc166609927"/>
      <w:bookmarkStart w:id="133" w:name="_Toc168166660"/>
      <w:r w:rsidRPr="009828E2">
        <w:t>Matriz de trazabilidad</w:t>
      </w:r>
      <w:bookmarkEnd w:id="132"/>
      <w:bookmarkEnd w:id="133"/>
    </w:p>
    <w:p w14:paraId="670E91AE" w14:textId="3AC92B9A" w:rsidR="001B41A1" w:rsidRDefault="001B41A1" w:rsidP="0053367A">
      <w:r>
        <w:t>Acto seguido a la especificación de los casos de uso y requisitos, se presenta la tabla 3.7</w:t>
      </w:r>
      <w:r w:rsidR="00827EF0">
        <w:t>3</w:t>
      </w:r>
      <w:r>
        <w:t>, que representa la matriz de trazabilidad de los casos de uso y los requisitos funcionales del proyecto. Como se puede observar en esta tabla, todos los casos de uso son cubiertos por uno o más requisitos.</w:t>
      </w:r>
    </w:p>
    <w:p w14:paraId="533077B7" w14:textId="77D0D634" w:rsidR="00BA1EFF" w:rsidRDefault="00BA1EFF" w:rsidP="0053367A">
      <w:r>
        <w:lastRenderedPageBreak/>
        <w:t xml:space="preserve">Para facilitar la visualización de la matriz de trazabilidad, en el caso de los requisitos solo se ha especificado su número identificador, puesto que este es único para cada requisito. Además, los otros caracteres del identificador del requisito no ofrecen ninguna funcionalidad en esta </w:t>
      </w:r>
      <w:r w:rsidR="00ED7DA3">
        <w:t>tabla</w:t>
      </w:r>
      <w:r>
        <w:t>.</w:t>
      </w:r>
    </w:p>
    <w:p w14:paraId="1468BD51" w14:textId="329D5468" w:rsidR="001B41A1" w:rsidRDefault="001B41A1" w:rsidP="001B41A1">
      <w:pPr>
        <w:pStyle w:val="TtuloTablaING"/>
      </w:pPr>
      <w:bookmarkStart w:id="134" w:name="_Toc168166616"/>
      <w:r>
        <w:t>Tabla 3.7</w:t>
      </w:r>
      <w:r w:rsidR="00827EF0">
        <w:t>3</w:t>
      </w:r>
      <w:r>
        <w:t>.</w:t>
      </w:r>
      <w:r>
        <w:br/>
        <w:t>Matriz de trazabilidad</w:t>
      </w:r>
      <w:bookmarkEnd w:id="134"/>
    </w:p>
    <w:tbl>
      <w:tblPr>
        <w:tblStyle w:val="Tablaconcuadrcula"/>
        <w:tblW w:w="0" w:type="auto"/>
        <w:jc w:val="center"/>
        <w:tblCellMar>
          <w:left w:w="28" w:type="dxa"/>
          <w:right w:w="28" w:type="dxa"/>
        </w:tblCellMar>
        <w:tblLook w:val="04A0" w:firstRow="1" w:lastRow="0" w:firstColumn="1" w:lastColumn="0" w:noHBand="0" w:noVBand="1"/>
      </w:tblPr>
      <w:tblGrid>
        <w:gridCol w:w="203"/>
        <w:gridCol w:w="417"/>
        <w:gridCol w:w="417"/>
        <w:gridCol w:w="417"/>
        <w:gridCol w:w="418"/>
        <w:gridCol w:w="418"/>
        <w:gridCol w:w="418"/>
        <w:gridCol w:w="418"/>
        <w:gridCol w:w="418"/>
        <w:gridCol w:w="418"/>
        <w:gridCol w:w="418"/>
        <w:gridCol w:w="418"/>
        <w:gridCol w:w="418"/>
        <w:gridCol w:w="418"/>
        <w:gridCol w:w="418"/>
        <w:gridCol w:w="418"/>
        <w:gridCol w:w="418"/>
        <w:gridCol w:w="418"/>
        <w:gridCol w:w="418"/>
        <w:gridCol w:w="418"/>
        <w:gridCol w:w="418"/>
      </w:tblGrid>
      <w:tr w:rsidR="00BA1EFF" w14:paraId="345641F0" w14:textId="77777777" w:rsidTr="005D37EC">
        <w:trPr>
          <w:cantSplit/>
          <w:trHeight w:val="794"/>
          <w:tblHeader/>
          <w:jc w:val="center"/>
        </w:trPr>
        <w:tc>
          <w:tcPr>
            <w:tcW w:w="203" w:type="dxa"/>
            <w:tcBorders>
              <w:top w:val="nil"/>
              <w:left w:val="nil"/>
            </w:tcBorders>
            <w:vAlign w:val="center"/>
          </w:tcPr>
          <w:p w14:paraId="387A15EF" w14:textId="77777777" w:rsidR="001B41A1" w:rsidRPr="00BA1EFF" w:rsidRDefault="001B41A1" w:rsidP="00BA1EFF">
            <w:pPr>
              <w:pStyle w:val="TextoTabla"/>
              <w:jc w:val="center"/>
              <w:rPr>
                <w:b/>
                <w:bCs/>
              </w:rPr>
            </w:pPr>
          </w:p>
        </w:tc>
        <w:tc>
          <w:tcPr>
            <w:tcW w:w="417" w:type="dxa"/>
            <w:vAlign w:val="center"/>
          </w:tcPr>
          <w:p w14:paraId="3EA83855" w14:textId="76EA1A30" w:rsidR="001B41A1" w:rsidRPr="00BA1EFF" w:rsidRDefault="001B41A1" w:rsidP="00BA1EFF">
            <w:pPr>
              <w:pStyle w:val="TextoTabla"/>
              <w:jc w:val="center"/>
              <w:rPr>
                <w:b/>
                <w:bCs/>
              </w:rPr>
            </w:pPr>
            <w:r w:rsidRPr="00BA1EFF">
              <w:rPr>
                <w:b/>
                <w:bCs/>
              </w:rPr>
              <w:t>CU01</w:t>
            </w:r>
          </w:p>
        </w:tc>
        <w:tc>
          <w:tcPr>
            <w:tcW w:w="417" w:type="dxa"/>
            <w:vAlign w:val="center"/>
          </w:tcPr>
          <w:p w14:paraId="5685EBCB" w14:textId="7FAF5CEB" w:rsidR="001B41A1" w:rsidRPr="00BA1EFF" w:rsidRDefault="001B41A1" w:rsidP="00BA1EFF">
            <w:pPr>
              <w:pStyle w:val="TextoTabla"/>
              <w:jc w:val="center"/>
              <w:rPr>
                <w:b/>
                <w:bCs/>
              </w:rPr>
            </w:pPr>
            <w:r w:rsidRPr="00BA1EFF">
              <w:rPr>
                <w:b/>
                <w:bCs/>
              </w:rPr>
              <w:t>CU02</w:t>
            </w:r>
          </w:p>
        </w:tc>
        <w:tc>
          <w:tcPr>
            <w:tcW w:w="417" w:type="dxa"/>
            <w:vAlign w:val="center"/>
          </w:tcPr>
          <w:p w14:paraId="6AB3BF8F" w14:textId="0E0CBC3A" w:rsidR="001B41A1" w:rsidRPr="00BA1EFF" w:rsidRDefault="001B41A1" w:rsidP="00BA1EFF">
            <w:pPr>
              <w:pStyle w:val="TextoTabla"/>
              <w:jc w:val="center"/>
              <w:rPr>
                <w:b/>
                <w:bCs/>
              </w:rPr>
            </w:pPr>
            <w:r w:rsidRPr="00BA1EFF">
              <w:rPr>
                <w:b/>
                <w:bCs/>
              </w:rPr>
              <w:t>CU03</w:t>
            </w:r>
          </w:p>
        </w:tc>
        <w:tc>
          <w:tcPr>
            <w:tcW w:w="418" w:type="dxa"/>
            <w:vAlign w:val="center"/>
          </w:tcPr>
          <w:p w14:paraId="0CC8B19C" w14:textId="01308CB7" w:rsidR="001B41A1" w:rsidRPr="00BA1EFF" w:rsidRDefault="001B41A1" w:rsidP="00BA1EFF">
            <w:pPr>
              <w:pStyle w:val="TextoTabla"/>
              <w:jc w:val="center"/>
              <w:rPr>
                <w:b/>
                <w:bCs/>
              </w:rPr>
            </w:pPr>
            <w:r w:rsidRPr="00BA1EFF">
              <w:rPr>
                <w:b/>
                <w:bCs/>
              </w:rPr>
              <w:t>CU04</w:t>
            </w:r>
          </w:p>
        </w:tc>
        <w:tc>
          <w:tcPr>
            <w:tcW w:w="418" w:type="dxa"/>
            <w:vAlign w:val="center"/>
          </w:tcPr>
          <w:p w14:paraId="0A526D4A" w14:textId="789541B7" w:rsidR="001B41A1" w:rsidRPr="00BA1EFF" w:rsidRDefault="001B41A1" w:rsidP="00BA1EFF">
            <w:pPr>
              <w:pStyle w:val="TextoTabla"/>
              <w:jc w:val="center"/>
              <w:rPr>
                <w:b/>
                <w:bCs/>
              </w:rPr>
            </w:pPr>
            <w:r w:rsidRPr="00BA1EFF">
              <w:rPr>
                <w:b/>
                <w:bCs/>
              </w:rPr>
              <w:t>CU05</w:t>
            </w:r>
          </w:p>
        </w:tc>
        <w:tc>
          <w:tcPr>
            <w:tcW w:w="418" w:type="dxa"/>
            <w:vAlign w:val="center"/>
          </w:tcPr>
          <w:p w14:paraId="17376B87" w14:textId="73E06DBB" w:rsidR="001B41A1" w:rsidRPr="00BA1EFF" w:rsidRDefault="001B41A1" w:rsidP="00BA1EFF">
            <w:pPr>
              <w:pStyle w:val="TextoTabla"/>
              <w:jc w:val="center"/>
              <w:rPr>
                <w:b/>
                <w:bCs/>
              </w:rPr>
            </w:pPr>
            <w:r w:rsidRPr="00BA1EFF">
              <w:rPr>
                <w:b/>
                <w:bCs/>
              </w:rPr>
              <w:t>CU06</w:t>
            </w:r>
          </w:p>
        </w:tc>
        <w:tc>
          <w:tcPr>
            <w:tcW w:w="418" w:type="dxa"/>
            <w:vAlign w:val="center"/>
          </w:tcPr>
          <w:p w14:paraId="4424E3FF" w14:textId="331B0925" w:rsidR="001B41A1" w:rsidRPr="00BA1EFF" w:rsidRDefault="001B41A1" w:rsidP="00BA1EFF">
            <w:pPr>
              <w:pStyle w:val="TextoTabla"/>
              <w:jc w:val="center"/>
              <w:rPr>
                <w:b/>
                <w:bCs/>
              </w:rPr>
            </w:pPr>
            <w:r w:rsidRPr="00BA1EFF">
              <w:rPr>
                <w:b/>
                <w:bCs/>
              </w:rPr>
              <w:t>CU07</w:t>
            </w:r>
          </w:p>
        </w:tc>
        <w:tc>
          <w:tcPr>
            <w:tcW w:w="418" w:type="dxa"/>
            <w:vAlign w:val="center"/>
          </w:tcPr>
          <w:p w14:paraId="564B9230" w14:textId="4175ADF5" w:rsidR="001B41A1" w:rsidRPr="00BA1EFF" w:rsidRDefault="001B41A1" w:rsidP="00BA1EFF">
            <w:pPr>
              <w:pStyle w:val="TextoTabla"/>
              <w:jc w:val="center"/>
              <w:rPr>
                <w:b/>
                <w:bCs/>
              </w:rPr>
            </w:pPr>
            <w:r w:rsidRPr="00BA1EFF">
              <w:rPr>
                <w:b/>
                <w:bCs/>
              </w:rPr>
              <w:t>CU08</w:t>
            </w:r>
          </w:p>
        </w:tc>
        <w:tc>
          <w:tcPr>
            <w:tcW w:w="418" w:type="dxa"/>
            <w:vAlign w:val="center"/>
          </w:tcPr>
          <w:p w14:paraId="2C343280" w14:textId="51CD08FF" w:rsidR="001B41A1" w:rsidRPr="00BA1EFF" w:rsidRDefault="001B41A1" w:rsidP="00BA1EFF">
            <w:pPr>
              <w:pStyle w:val="TextoTabla"/>
              <w:jc w:val="center"/>
              <w:rPr>
                <w:b/>
                <w:bCs/>
              </w:rPr>
            </w:pPr>
            <w:r w:rsidRPr="00BA1EFF">
              <w:rPr>
                <w:b/>
                <w:bCs/>
              </w:rPr>
              <w:t>CU09</w:t>
            </w:r>
          </w:p>
        </w:tc>
        <w:tc>
          <w:tcPr>
            <w:tcW w:w="418" w:type="dxa"/>
            <w:vAlign w:val="center"/>
          </w:tcPr>
          <w:p w14:paraId="69822407" w14:textId="4EFC8DAB" w:rsidR="001B41A1" w:rsidRPr="00BA1EFF" w:rsidRDefault="001B41A1" w:rsidP="00BA1EFF">
            <w:pPr>
              <w:pStyle w:val="TextoTabla"/>
              <w:jc w:val="center"/>
              <w:rPr>
                <w:b/>
                <w:bCs/>
              </w:rPr>
            </w:pPr>
            <w:r w:rsidRPr="00BA1EFF">
              <w:rPr>
                <w:b/>
                <w:bCs/>
              </w:rPr>
              <w:t>CU10</w:t>
            </w:r>
          </w:p>
        </w:tc>
        <w:tc>
          <w:tcPr>
            <w:tcW w:w="418" w:type="dxa"/>
            <w:vAlign w:val="center"/>
          </w:tcPr>
          <w:p w14:paraId="40ACFDFB" w14:textId="51658391" w:rsidR="001B41A1" w:rsidRPr="00BA1EFF" w:rsidRDefault="001B41A1" w:rsidP="00BA1EFF">
            <w:pPr>
              <w:pStyle w:val="TextoTabla"/>
              <w:jc w:val="center"/>
              <w:rPr>
                <w:b/>
                <w:bCs/>
              </w:rPr>
            </w:pPr>
            <w:r w:rsidRPr="00BA1EFF">
              <w:rPr>
                <w:b/>
                <w:bCs/>
              </w:rPr>
              <w:t>CU11</w:t>
            </w:r>
          </w:p>
        </w:tc>
        <w:tc>
          <w:tcPr>
            <w:tcW w:w="418" w:type="dxa"/>
            <w:vAlign w:val="center"/>
          </w:tcPr>
          <w:p w14:paraId="47984D11" w14:textId="22F5E4FA" w:rsidR="001B41A1" w:rsidRPr="00BA1EFF" w:rsidRDefault="001B41A1" w:rsidP="00BA1EFF">
            <w:pPr>
              <w:pStyle w:val="TextoTabla"/>
              <w:jc w:val="center"/>
              <w:rPr>
                <w:b/>
                <w:bCs/>
              </w:rPr>
            </w:pPr>
            <w:r w:rsidRPr="00BA1EFF">
              <w:rPr>
                <w:b/>
                <w:bCs/>
              </w:rPr>
              <w:t>CU12</w:t>
            </w:r>
          </w:p>
        </w:tc>
        <w:tc>
          <w:tcPr>
            <w:tcW w:w="418" w:type="dxa"/>
            <w:vAlign w:val="center"/>
          </w:tcPr>
          <w:p w14:paraId="38D15892" w14:textId="40371E84" w:rsidR="001B41A1" w:rsidRPr="00BA1EFF" w:rsidRDefault="001B41A1" w:rsidP="00BA1EFF">
            <w:pPr>
              <w:pStyle w:val="TextoTabla"/>
              <w:jc w:val="center"/>
              <w:rPr>
                <w:b/>
                <w:bCs/>
              </w:rPr>
            </w:pPr>
            <w:r w:rsidRPr="00BA1EFF">
              <w:rPr>
                <w:b/>
                <w:bCs/>
              </w:rPr>
              <w:t>CU13</w:t>
            </w:r>
          </w:p>
        </w:tc>
        <w:tc>
          <w:tcPr>
            <w:tcW w:w="418" w:type="dxa"/>
            <w:vAlign w:val="center"/>
          </w:tcPr>
          <w:p w14:paraId="523FB93F" w14:textId="2DE6C509" w:rsidR="001B41A1" w:rsidRPr="00BA1EFF" w:rsidRDefault="001B41A1" w:rsidP="00BA1EFF">
            <w:pPr>
              <w:pStyle w:val="TextoTabla"/>
              <w:jc w:val="center"/>
              <w:rPr>
                <w:b/>
                <w:bCs/>
              </w:rPr>
            </w:pPr>
            <w:r w:rsidRPr="00BA1EFF">
              <w:rPr>
                <w:b/>
                <w:bCs/>
              </w:rPr>
              <w:t>CU14</w:t>
            </w:r>
          </w:p>
        </w:tc>
        <w:tc>
          <w:tcPr>
            <w:tcW w:w="418" w:type="dxa"/>
            <w:vAlign w:val="center"/>
          </w:tcPr>
          <w:p w14:paraId="71B2886A" w14:textId="77DAA26E" w:rsidR="001B41A1" w:rsidRPr="00BA1EFF" w:rsidRDefault="001B41A1" w:rsidP="00BA1EFF">
            <w:pPr>
              <w:pStyle w:val="TextoTabla"/>
              <w:jc w:val="center"/>
              <w:rPr>
                <w:b/>
                <w:bCs/>
              </w:rPr>
            </w:pPr>
            <w:r w:rsidRPr="00BA1EFF">
              <w:rPr>
                <w:b/>
                <w:bCs/>
              </w:rPr>
              <w:t>CU15</w:t>
            </w:r>
          </w:p>
        </w:tc>
        <w:tc>
          <w:tcPr>
            <w:tcW w:w="418" w:type="dxa"/>
            <w:vAlign w:val="center"/>
          </w:tcPr>
          <w:p w14:paraId="6928453D" w14:textId="7C0C8376" w:rsidR="001B41A1" w:rsidRPr="00BA1EFF" w:rsidRDefault="001B41A1" w:rsidP="00BA1EFF">
            <w:pPr>
              <w:pStyle w:val="TextoTabla"/>
              <w:jc w:val="center"/>
              <w:rPr>
                <w:b/>
                <w:bCs/>
              </w:rPr>
            </w:pPr>
            <w:r w:rsidRPr="00BA1EFF">
              <w:rPr>
                <w:b/>
                <w:bCs/>
              </w:rPr>
              <w:t>CU16</w:t>
            </w:r>
          </w:p>
        </w:tc>
        <w:tc>
          <w:tcPr>
            <w:tcW w:w="418" w:type="dxa"/>
            <w:vAlign w:val="center"/>
          </w:tcPr>
          <w:p w14:paraId="48F52361" w14:textId="0EAB3731" w:rsidR="001B41A1" w:rsidRPr="00BA1EFF" w:rsidRDefault="001B41A1" w:rsidP="00BA1EFF">
            <w:pPr>
              <w:pStyle w:val="TextoTabla"/>
              <w:jc w:val="center"/>
              <w:rPr>
                <w:b/>
                <w:bCs/>
              </w:rPr>
            </w:pPr>
            <w:r w:rsidRPr="00BA1EFF">
              <w:rPr>
                <w:b/>
                <w:bCs/>
              </w:rPr>
              <w:t>CU17</w:t>
            </w:r>
          </w:p>
        </w:tc>
        <w:tc>
          <w:tcPr>
            <w:tcW w:w="418" w:type="dxa"/>
            <w:vAlign w:val="center"/>
          </w:tcPr>
          <w:p w14:paraId="7F5B217E" w14:textId="2A9246E1" w:rsidR="001B41A1" w:rsidRPr="00BA1EFF" w:rsidRDefault="001B41A1" w:rsidP="00BA1EFF">
            <w:pPr>
              <w:pStyle w:val="TextoTabla"/>
              <w:jc w:val="center"/>
              <w:rPr>
                <w:b/>
                <w:bCs/>
              </w:rPr>
            </w:pPr>
            <w:r w:rsidRPr="00BA1EFF">
              <w:rPr>
                <w:b/>
                <w:bCs/>
              </w:rPr>
              <w:t>CU18</w:t>
            </w:r>
          </w:p>
        </w:tc>
        <w:tc>
          <w:tcPr>
            <w:tcW w:w="418" w:type="dxa"/>
            <w:vAlign w:val="center"/>
          </w:tcPr>
          <w:p w14:paraId="6620D622" w14:textId="797C299E" w:rsidR="001B41A1" w:rsidRPr="00BA1EFF" w:rsidRDefault="001B41A1" w:rsidP="00BA1EFF">
            <w:pPr>
              <w:pStyle w:val="TextoTabla"/>
              <w:jc w:val="center"/>
              <w:rPr>
                <w:b/>
                <w:bCs/>
              </w:rPr>
            </w:pPr>
            <w:r w:rsidRPr="00BA1EFF">
              <w:rPr>
                <w:b/>
                <w:bCs/>
              </w:rPr>
              <w:t>CU19</w:t>
            </w:r>
          </w:p>
        </w:tc>
        <w:tc>
          <w:tcPr>
            <w:tcW w:w="418" w:type="dxa"/>
            <w:vAlign w:val="center"/>
          </w:tcPr>
          <w:p w14:paraId="14C3BDD5" w14:textId="1C7309C5" w:rsidR="001B41A1" w:rsidRPr="00BA1EFF" w:rsidRDefault="001B41A1" w:rsidP="00BA1EFF">
            <w:pPr>
              <w:pStyle w:val="TextoTabla"/>
              <w:jc w:val="center"/>
              <w:rPr>
                <w:b/>
                <w:bCs/>
              </w:rPr>
            </w:pPr>
            <w:r w:rsidRPr="00BA1EFF">
              <w:rPr>
                <w:b/>
                <w:bCs/>
              </w:rPr>
              <w:t>CU20</w:t>
            </w:r>
          </w:p>
        </w:tc>
      </w:tr>
      <w:tr w:rsidR="00BA1EFF" w14:paraId="4F38EFC1" w14:textId="77777777" w:rsidTr="005D37EC">
        <w:trPr>
          <w:cantSplit/>
          <w:trHeight w:val="567"/>
          <w:jc w:val="center"/>
        </w:trPr>
        <w:tc>
          <w:tcPr>
            <w:tcW w:w="203" w:type="dxa"/>
            <w:vAlign w:val="center"/>
          </w:tcPr>
          <w:p w14:paraId="6C2C5872" w14:textId="7228D06D" w:rsidR="001B41A1" w:rsidRPr="00BA1EFF" w:rsidRDefault="00BA1EFF" w:rsidP="00ED7DA3">
            <w:pPr>
              <w:pStyle w:val="TextoTabla"/>
              <w:jc w:val="center"/>
              <w:rPr>
                <w:b/>
                <w:bCs/>
              </w:rPr>
            </w:pPr>
            <w:r>
              <w:rPr>
                <w:b/>
                <w:bCs/>
              </w:rPr>
              <w:t>01</w:t>
            </w:r>
          </w:p>
        </w:tc>
        <w:tc>
          <w:tcPr>
            <w:tcW w:w="417" w:type="dxa"/>
            <w:vAlign w:val="center"/>
          </w:tcPr>
          <w:p w14:paraId="7C49F975" w14:textId="792181E3" w:rsidR="001B41A1" w:rsidRDefault="00827EF0" w:rsidP="00ED7DA3">
            <w:pPr>
              <w:pStyle w:val="TextoTabla"/>
              <w:jc w:val="center"/>
            </w:pPr>
            <w:r>
              <w:t>X</w:t>
            </w:r>
          </w:p>
        </w:tc>
        <w:tc>
          <w:tcPr>
            <w:tcW w:w="417" w:type="dxa"/>
            <w:vAlign w:val="center"/>
          </w:tcPr>
          <w:p w14:paraId="3CF3FB02" w14:textId="77777777" w:rsidR="001B41A1" w:rsidRDefault="001B41A1" w:rsidP="00ED7DA3">
            <w:pPr>
              <w:pStyle w:val="TextoTabla"/>
              <w:jc w:val="center"/>
            </w:pPr>
          </w:p>
        </w:tc>
        <w:tc>
          <w:tcPr>
            <w:tcW w:w="417" w:type="dxa"/>
            <w:vAlign w:val="center"/>
          </w:tcPr>
          <w:p w14:paraId="76F15F27" w14:textId="77777777" w:rsidR="001B41A1" w:rsidRDefault="001B41A1" w:rsidP="00ED7DA3">
            <w:pPr>
              <w:pStyle w:val="TextoTabla"/>
              <w:jc w:val="center"/>
            </w:pPr>
          </w:p>
        </w:tc>
        <w:tc>
          <w:tcPr>
            <w:tcW w:w="418" w:type="dxa"/>
            <w:vAlign w:val="center"/>
          </w:tcPr>
          <w:p w14:paraId="24DC5CCC" w14:textId="77777777" w:rsidR="001B41A1" w:rsidRDefault="001B41A1" w:rsidP="00ED7DA3">
            <w:pPr>
              <w:pStyle w:val="TextoTabla"/>
              <w:jc w:val="center"/>
            </w:pPr>
          </w:p>
        </w:tc>
        <w:tc>
          <w:tcPr>
            <w:tcW w:w="418" w:type="dxa"/>
            <w:vAlign w:val="center"/>
          </w:tcPr>
          <w:p w14:paraId="34E0BAE1" w14:textId="77777777" w:rsidR="001B41A1" w:rsidRDefault="001B41A1" w:rsidP="00ED7DA3">
            <w:pPr>
              <w:pStyle w:val="TextoTabla"/>
              <w:jc w:val="center"/>
            </w:pPr>
          </w:p>
        </w:tc>
        <w:tc>
          <w:tcPr>
            <w:tcW w:w="418" w:type="dxa"/>
            <w:vAlign w:val="center"/>
          </w:tcPr>
          <w:p w14:paraId="2C6E0921" w14:textId="77777777" w:rsidR="001B41A1" w:rsidRDefault="001B41A1" w:rsidP="00ED7DA3">
            <w:pPr>
              <w:pStyle w:val="TextoTabla"/>
              <w:jc w:val="center"/>
            </w:pPr>
          </w:p>
        </w:tc>
        <w:tc>
          <w:tcPr>
            <w:tcW w:w="418" w:type="dxa"/>
            <w:vAlign w:val="center"/>
          </w:tcPr>
          <w:p w14:paraId="14610418" w14:textId="77777777" w:rsidR="001B41A1" w:rsidRDefault="001B41A1" w:rsidP="00ED7DA3">
            <w:pPr>
              <w:pStyle w:val="TextoTabla"/>
              <w:jc w:val="center"/>
            </w:pPr>
          </w:p>
        </w:tc>
        <w:tc>
          <w:tcPr>
            <w:tcW w:w="418" w:type="dxa"/>
            <w:vAlign w:val="center"/>
          </w:tcPr>
          <w:p w14:paraId="68E6BCAC" w14:textId="77777777" w:rsidR="001B41A1" w:rsidRDefault="001B41A1" w:rsidP="00ED7DA3">
            <w:pPr>
              <w:pStyle w:val="TextoTabla"/>
              <w:jc w:val="center"/>
            </w:pPr>
          </w:p>
        </w:tc>
        <w:tc>
          <w:tcPr>
            <w:tcW w:w="418" w:type="dxa"/>
            <w:vAlign w:val="center"/>
          </w:tcPr>
          <w:p w14:paraId="76E0F5E9" w14:textId="77777777" w:rsidR="001B41A1" w:rsidRDefault="001B41A1" w:rsidP="00ED7DA3">
            <w:pPr>
              <w:pStyle w:val="TextoTabla"/>
              <w:jc w:val="center"/>
            </w:pPr>
          </w:p>
        </w:tc>
        <w:tc>
          <w:tcPr>
            <w:tcW w:w="418" w:type="dxa"/>
            <w:vAlign w:val="center"/>
          </w:tcPr>
          <w:p w14:paraId="2F46ED46" w14:textId="77777777" w:rsidR="001B41A1" w:rsidRDefault="001B41A1" w:rsidP="00ED7DA3">
            <w:pPr>
              <w:pStyle w:val="TextoTabla"/>
              <w:jc w:val="center"/>
            </w:pPr>
          </w:p>
        </w:tc>
        <w:tc>
          <w:tcPr>
            <w:tcW w:w="418" w:type="dxa"/>
            <w:vAlign w:val="center"/>
          </w:tcPr>
          <w:p w14:paraId="4F095332" w14:textId="77777777" w:rsidR="001B41A1" w:rsidRDefault="001B41A1" w:rsidP="00ED7DA3">
            <w:pPr>
              <w:pStyle w:val="TextoTabla"/>
              <w:jc w:val="center"/>
            </w:pPr>
          </w:p>
        </w:tc>
        <w:tc>
          <w:tcPr>
            <w:tcW w:w="418" w:type="dxa"/>
            <w:vAlign w:val="center"/>
          </w:tcPr>
          <w:p w14:paraId="33C98AEB" w14:textId="77777777" w:rsidR="001B41A1" w:rsidRDefault="001B41A1" w:rsidP="00ED7DA3">
            <w:pPr>
              <w:pStyle w:val="TextoTabla"/>
              <w:jc w:val="center"/>
            </w:pPr>
          </w:p>
        </w:tc>
        <w:tc>
          <w:tcPr>
            <w:tcW w:w="418" w:type="dxa"/>
            <w:vAlign w:val="center"/>
          </w:tcPr>
          <w:p w14:paraId="55E32679" w14:textId="77777777" w:rsidR="001B41A1" w:rsidRDefault="001B41A1" w:rsidP="00ED7DA3">
            <w:pPr>
              <w:pStyle w:val="TextoTabla"/>
              <w:jc w:val="center"/>
            </w:pPr>
          </w:p>
        </w:tc>
        <w:tc>
          <w:tcPr>
            <w:tcW w:w="418" w:type="dxa"/>
            <w:vAlign w:val="center"/>
          </w:tcPr>
          <w:p w14:paraId="0647C647" w14:textId="77777777" w:rsidR="001B41A1" w:rsidRDefault="001B41A1" w:rsidP="00ED7DA3">
            <w:pPr>
              <w:pStyle w:val="TextoTabla"/>
              <w:jc w:val="center"/>
            </w:pPr>
          </w:p>
        </w:tc>
        <w:tc>
          <w:tcPr>
            <w:tcW w:w="418" w:type="dxa"/>
            <w:vAlign w:val="center"/>
          </w:tcPr>
          <w:p w14:paraId="0A8E4EDD" w14:textId="77777777" w:rsidR="001B41A1" w:rsidRDefault="001B41A1" w:rsidP="00ED7DA3">
            <w:pPr>
              <w:pStyle w:val="TextoTabla"/>
              <w:jc w:val="center"/>
            </w:pPr>
          </w:p>
        </w:tc>
        <w:tc>
          <w:tcPr>
            <w:tcW w:w="418" w:type="dxa"/>
            <w:vAlign w:val="center"/>
          </w:tcPr>
          <w:p w14:paraId="10742930" w14:textId="77777777" w:rsidR="001B41A1" w:rsidRDefault="001B41A1" w:rsidP="00ED7DA3">
            <w:pPr>
              <w:pStyle w:val="TextoTabla"/>
              <w:jc w:val="center"/>
            </w:pPr>
          </w:p>
        </w:tc>
        <w:tc>
          <w:tcPr>
            <w:tcW w:w="418" w:type="dxa"/>
            <w:vAlign w:val="center"/>
          </w:tcPr>
          <w:p w14:paraId="535CD30E" w14:textId="77777777" w:rsidR="001B41A1" w:rsidRDefault="001B41A1" w:rsidP="00ED7DA3">
            <w:pPr>
              <w:pStyle w:val="TextoTabla"/>
              <w:jc w:val="center"/>
            </w:pPr>
          </w:p>
        </w:tc>
        <w:tc>
          <w:tcPr>
            <w:tcW w:w="418" w:type="dxa"/>
            <w:vAlign w:val="center"/>
          </w:tcPr>
          <w:p w14:paraId="2B1997E7" w14:textId="77777777" w:rsidR="001B41A1" w:rsidRDefault="001B41A1" w:rsidP="00ED7DA3">
            <w:pPr>
              <w:pStyle w:val="TextoTabla"/>
              <w:jc w:val="center"/>
            </w:pPr>
          </w:p>
        </w:tc>
        <w:tc>
          <w:tcPr>
            <w:tcW w:w="418" w:type="dxa"/>
            <w:vAlign w:val="center"/>
          </w:tcPr>
          <w:p w14:paraId="0FE54E44" w14:textId="77777777" w:rsidR="001B41A1" w:rsidRDefault="001B41A1" w:rsidP="00ED7DA3">
            <w:pPr>
              <w:pStyle w:val="TextoTabla"/>
              <w:jc w:val="center"/>
            </w:pPr>
          </w:p>
        </w:tc>
        <w:tc>
          <w:tcPr>
            <w:tcW w:w="418" w:type="dxa"/>
            <w:vAlign w:val="center"/>
          </w:tcPr>
          <w:p w14:paraId="6AF835E8" w14:textId="77777777" w:rsidR="001B41A1" w:rsidRDefault="001B41A1" w:rsidP="00ED7DA3">
            <w:pPr>
              <w:pStyle w:val="TextoTabla"/>
              <w:jc w:val="center"/>
            </w:pPr>
          </w:p>
        </w:tc>
      </w:tr>
      <w:tr w:rsidR="00BA1EFF" w14:paraId="2076B25A" w14:textId="77777777" w:rsidTr="005D37EC">
        <w:trPr>
          <w:cantSplit/>
          <w:trHeight w:val="567"/>
          <w:jc w:val="center"/>
        </w:trPr>
        <w:tc>
          <w:tcPr>
            <w:tcW w:w="203" w:type="dxa"/>
            <w:vAlign w:val="center"/>
          </w:tcPr>
          <w:p w14:paraId="56529D4C" w14:textId="292100CF" w:rsidR="001B41A1" w:rsidRPr="00BA1EFF" w:rsidRDefault="00BA1EFF" w:rsidP="00ED7DA3">
            <w:pPr>
              <w:pStyle w:val="TextoTabla"/>
              <w:jc w:val="center"/>
              <w:rPr>
                <w:b/>
                <w:bCs/>
              </w:rPr>
            </w:pPr>
            <w:r>
              <w:rPr>
                <w:b/>
                <w:bCs/>
              </w:rPr>
              <w:t>02</w:t>
            </w:r>
          </w:p>
        </w:tc>
        <w:tc>
          <w:tcPr>
            <w:tcW w:w="417" w:type="dxa"/>
            <w:vAlign w:val="center"/>
          </w:tcPr>
          <w:p w14:paraId="3A6952D0" w14:textId="1580E724" w:rsidR="001B41A1" w:rsidRDefault="00827EF0" w:rsidP="00ED7DA3">
            <w:pPr>
              <w:pStyle w:val="TextoTabla"/>
              <w:jc w:val="center"/>
            </w:pPr>
            <w:r>
              <w:t>X</w:t>
            </w:r>
          </w:p>
        </w:tc>
        <w:tc>
          <w:tcPr>
            <w:tcW w:w="417" w:type="dxa"/>
            <w:vAlign w:val="center"/>
          </w:tcPr>
          <w:p w14:paraId="759AC61C" w14:textId="77777777" w:rsidR="001B41A1" w:rsidRDefault="001B41A1" w:rsidP="00ED7DA3">
            <w:pPr>
              <w:pStyle w:val="TextoTabla"/>
              <w:jc w:val="center"/>
            </w:pPr>
          </w:p>
        </w:tc>
        <w:tc>
          <w:tcPr>
            <w:tcW w:w="417" w:type="dxa"/>
            <w:vAlign w:val="center"/>
          </w:tcPr>
          <w:p w14:paraId="4DAF0420" w14:textId="77777777" w:rsidR="001B41A1" w:rsidRDefault="001B41A1" w:rsidP="00ED7DA3">
            <w:pPr>
              <w:pStyle w:val="TextoTabla"/>
              <w:jc w:val="center"/>
            </w:pPr>
          </w:p>
        </w:tc>
        <w:tc>
          <w:tcPr>
            <w:tcW w:w="418" w:type="dxa"/>
            <w:vAlign w:val="center"/>
          </w:tcPr>
          <w:p w14:paraId="4E3E2574" w14:textId="77777777" w:rsidR="001B41A1" w:rsidRDefault="001B41A1" w:rsidP="00ED7DA3">
            <w:pPr>
              <w:pStyle w:val="TextoTabla"/>
              <w:jc w:val="center"/>
            </w:pPr>
          </w:p>
        </w:tc>
        <w:tc>
          <w:tcPr>
            <w:tcW w:w="418" w:type="dxa"/>
            <w:vAlign w:val="center"/>
          </w:tcPr>
          <w:p w14:paraId="412FA736" w14:textId="77777777" w:rsidR="001B41A1" w:rsidRDefault="001B41A1" w:rsidP="00ED7DA3">
            <w:pPr>
              <w:pStyle w:val="TextoTabla"/>
              <w:jc w:val="center"/>
            </w:pPr>
          </w:p>
        </w:tc>
        <w:tc>
          <w:tcPr>
            <w:tcW w:w="418" w:type="dxa"/>
            <w:vAlign w:val="center"/>
          </w:tcPr>
          <w:p w14:paraId="5C2E94D0" w14:textId="77777777" w:rsidR="001B41A1" w:rsidRDefault="001B41A1" w:rsidP="00ED7DA3">
            <w:pPr>
              <w:pStyle w:val="TextoTabla"/>
              <w:jc w:val="center"/>
            </w:pPr>
          </w:p>
        </w:tc>
        <w:tc>
          <w:tcPr>
            <w:tcW w:w="418" w:type="dxa"/>
            <w:vAlign w:val="center"/>
          </w:tcPr>
          <w:p w14:paraId="020FD35F" w14:textId="77777777" w:rsidR="001B41A1" w:rsidRDefault="001B41A1" w:rsidP="00ED7DA3">
            <w:pPr>
              <w:pStyle w:val="TextoTabla"/>
              <w:jc w:val="center"/>
            </w:pPr>
          </w:p>
        </w:tc>
        <w:tc>
          <w:tcPr>
            <w:tcW w:w="418" w:type="dxa"/>
            <w:vAlign w:val="center"/>
          </w:tcPr>
          <w:p w14:paraId="342C94E4" w14:textId="77777777" w:rsidR="001B41A1" w:rsidRDefault="001B41A1" w:rsidP="00ED7DA3">
            <w:pPr>
              <w:pStyle w:val="TextoTabla"/>
              <w:jc w:val="center"/>
            </w:pPr>
          </w:p>
        </w:tc>
        <w:tc>
          <w:tcPr>
            <w:tcW w:w="418" w:type="dxa"/>
            <w:vAlign w:val="center"/>
          </w:tcPr>
          <w:p w14:paraId="2D58BD35" w14:textId="77777777" w:rsidR="001B41A1" w:rsidRDefault="001B41A1" w:rsidP="00ED7DA3">
            <w:pPr>
              <w:pStyle w:val="TextoTabla"/>
              <w:jc w:val="center"/>
            </w:pPr>
          </w:p>
        </w:tc>
        <w:tc>
          <w:tcPr>
            <w:tcW w:w="418" w:type="dxa"/>
            <w:vAlign w:val="center"/>
          </w:tcPr>
          <w:p w14:paraId="405F6495" w14:textId="77777777" w:rsidR="001B41A1" w:rsidRDefault="001B41A1" w:rsidP="00ED7DA3">
            <w:pPr>
              <w:pStyle w:val="TextoTabla"/>
              <w:jc w:val="center"/>
            </w:pPr>
          </w:p>
        </w:tc>
        <w:tc>
          <w:tcPr>
            <w:tcW w:w="418" w:type="dxa"/>
            <w:vAlign w:val="center"/>
          </w:tcPr>
          <w:p w14:paraId="26A2892A" w14:textId="77777777" w:rsidR="001B41A1" w:rsidRDefault="001B41A1" w:rsidP="00ED7DA3">
            <w:pPr>
              <w:pStyle w:val="TextoTabla"/>
              <w:jc w:val="center"/>
            </w:pPr>
          </w:p>
        </w:tc>
        <w:tc>
          <w:tcPr>
            <w:tcW w:w="418" w:type="dxa"/>
            <w:vAlign w:val="center"/>
          </w:tcPr>
          <w:p w14:paraId="4474CC5A" w14:textId="77777777" w:rsidR="001B41A1" w:rsidRDefault="001B41A1" w:rsidP="00ED7DA3">
            <w:pPr>
              <w:pStyle w:val="TextoTabla"/>
              <w:jc w:val="center"/>
            </w:pPr>
          </w:p>
        </w:tc>
        <w:tc>
          <w:tcPr>
            <w:tcW w:w="418" w:type="dxa"/>
            <w:vAlign w:val="center"/>
          </w:tcPr>
          <w:p w14:paraId="4FD06618" w14:textId="77777777" w:rsidR="001B41A1" w:rsidRDefault="001B41A1" w:rsidP="00ED7DA3">
            <w:pPr>
              <w:pStyle w:val="TextoTabla"/>
              <w:jc w:val="center"/>
            </w:pPr>
          </w:p>
        </w:tc>
        <w:tc>
          <w:tcPr>
            <w:tcW w:w="418" w:type="dxa"/>
            <w:vAlign w:val="center"/>
          </w:tcPr>
          <w:p w14:paraId="08E998EA" w14:textId="77777777" w:rsidR="001B41A1" w:rsidRDefault="001B41A1" w:rsidP="00ED7DA3">
            <w:pPr>
              <w:pStyle w:val="TextoTabla"/>
              <w:jc w:val="center"/>
            </w:pPr>
          </w:p>
        </w:tc>
        <w:tc>
          <w:tcPr>
            <w:tcW w:w="418" w:type="dxa"/>
            <w:vAlign w:val="center"/>
          </w:tcPr>
          <w:p w14:paraId="049BF598" w14:textId="77777777" w:rsidR="001B41A1" w:rsidRDefault="001B41A1" w:rsidP="00ED7DA3">
            <w:pPr>
              <w:pStyle w:val="TextoTabla"/>
              <w:jc w:val="center"/>
            </w:pPr>
          </w:p>
        </w:tc>
        <w:tc>
          <w:tcPr>
            <w:tcW w:w="418" w:type="dxa"/>
            <w:vAlign w:val="center"/>
          </w:tcPr>
          <w:p w14:paraId="6E297E9D" w14:textId="77777777" w:rsidR="001B41A1" w:rsidRDefault="001B41A1" w:rsidP="00ED7DA3">
            <w:pPr>
              <w:pStyle w:val="TextoTabla"/>
              <w:jc w:val="center"/>
            </w:pPr>
          </w:p>
        </w:tc>
        <w:tc>
          <w:tcPr>
            <w:tcW w:w="418" w:type="dxa"/>
            <w:vAlign w:val="center"/>
          </w:tcPr>
          <w:p w14:paraId="48EB484B" w14:textId="77777777" w:rsidR="001B41A1" w:rsidRDefault="001B41A1" w:rsidP="00ED7DA3">
            <w:pPr>
              <w:pStyle w:val="TextoTabla"/>
              <w:jc w:val="center"/>
            </w:pPr>
          </w:p>
        </w:tc>
        <w:tc>
          <w:tcPr>
            <w:tcW w:w="418" w:type="dxa"/>
            <w:vAlign w:val="center"/>
          </w:tcPr>
          <w:p w14:paraId="05413772" w14:textId="77777777" w:rsidR="001B41A1" w:rsidRDefault="001B41A1" w:rsidP="00ED7DA3">
            <w:pPr>
              <w:pStyle w:val="TextoTabla"/>
              <w:jc w:val="center"/>
            </w:pPr>
          </w:p>
        </w:tc>
        <w:tc>
          <w:tcPr>
            <w:tcW w:w="418" w:type="dxa"/>
            <w:vAlign w:val="center"/>
          </w:tcPr>
          <w:p w14:paraId="31F8CDDB" w14:textId="77777777" w:rsidR="001B41A1" w:rsidRDefault="001B41A1" w:rsidP="00ED7DA3">
            <w:pPr>
              <w:pStyle w:val="TextoTabla"/>
              <w:jc w:val="center"/>
            </w:pPr>
          </w:p>
        </w:tc>
        <w:tc>
          <w:tcPr>
            <w:tcW w:w="418" w:type="dxa"/>
            <w:vAlign w:val="center"/>
          </w:tcPr>
          <w:p w14:paraId="30FE224D" w14:textId="77777777" w:rsidR="001B41A1" w:rsidRDefault="001B41A1" w:rsidP="00ED7DA3">
            <w:pPr>
              <w:pStyle w:val="TextoTabla"/>
              <w:jc w:val="center"/>
            </w:pPr>
          </w:p>
        </w:tc>
      </w:tr>
      <w:tr w:rsidR="00BA1EFF" w14:paraId="77B4EE94" w14:textId="77777777" w:rsidTr="005D37EC">
        <w:trPr>
          <w:cantSplit/>
          <w:trHeight w:val="567"/>
          <w:jc w:val="center"/>
        </w:trPr>
        <w:tc>
          <w:tcPr>
            <w:tcW w:w="203" w:type="dxa"/>
            <w:vAlign w:val="center"/>
          </w:tcPr>
          <w:p w14:paraId="04A4DA06" w14:textId="36CE7310" w:rsidR="001B41A1" w:rsidRPr="00BA1EFF" w:rsidRDefault="00BA1EFF" w:rsidP="00ED7DA3">
            <w:pPr>
              <w:pStyle w:val="TextoTabla"/>
              <w:jc w:val="center"/>
              <w:rPr>
                <w:b/>
                <w:bCs/>
              </w:rPr>
            </w:pPr>
            <w:r>
              <w:rPr>
                <w:b/>
                <w:bCs/>
              </w:rPr>
              <w:t>03</w:t>
            </w:r>
          </w:p>
        </w:tc>
        <w:tc>
          <w:tcPr>
            <w:tcW w:w="417" w:type="dxa"/>
            <w:vAlign w:val="center"/>
          </w:tcPr>
          <w:p w14:paraId="434CDBEA" w14:textId="77777777" w:rsidR="001B41A1" w:rsidRDefault="001B41A1" w:rsidP="00ED7DA3">
            <w:pPr>
              <w:pStyle w:val="TextoTabla"/>
              <w:jc w:val="center"/>
            </w:pPr>
          </w:p>
        </w:tc>
        <w:tc>
          <w:tcPr>
            <w:tcW w:w="417" w:type="dxa"/>
            <w:vAlign w:val="center"/>
          </w:tcPr>
          <w:p w14:paraId="769D81A3" w14:textId="0D30055B" w:rsidR="001B41A1" w:rsidRDefault="00827EF0" w:rsidP="00ED7DA3">
            <w:pPr>
              <w:pStyle w:val="TextoTabla"/>
              <w:jc w:val="center"/>
            </w:pPr>
            <w:r>
              <w:t>X</w:t>
            </w:r>
          </w:p>
        </w:tc>
        <w:tc>
          <w:tcPr>
            <w:tcW w:w="417" w:type="dxa"/>
            <w:vAlign w:val="center"/>
          </w:tcPr>
          <w:p w14:paraId="13833E0F" w14:textId="77777777" w:rsidR="001B41A1" w:rsidRDefault="001B41A1" w:rsidP="00ED7DA3">
            <w:pPr>
              <w:pStyle w:val="TextoTabla"/>
              <w:jc w:val="center"/>
            </w:pPr>
          </w:p>
        </w:tc>
        <w:tc>
          <w:tcPr>
            <w:tcW w:w="418" w:type="dxa"/>
            <w:vAlign w:val="center"/>
          </w:tcPr>
          <w:p w14:paraId="2CF07208" w14:textId="77777777" w:rsidR="001B41A1" w:rsidRDefault="001B41A1" w:rsidP="00ED7DA3">
            <w:pPr>
              <w:pStyle w:val="TextoTabla"/>
              <w:jc w:val="center"/>
            </w:pPr>
          </w:p>
        </w:tc>
        <w:tc>
          <w:tcPr>
            <w:tcW w:w="418" w:type="dxa"/>
            <w:vAlign w:val="center"/>
          </w:tcPr>
          <w:p w14:paraId="1F5379AB" w14:textId="77777777" w:rsidR="001B41A1" w:rsidRDefault="001B41A1" w:rsidP="00ED7DA3">
            <w:pPr>
              <w:pStyle w:val="TextoTabla"/>
              <w:jc w:val="center"/>
            </w:pPr>
          </w:p>
        </w:tc>
        <w:tc>
          <w:tcPr>
            <w:tcW w:w="418" w:type="dxa"/>
            <w:vAlign w:val="center"/>
          </w:tcPr>
          <w:p w14:paraId="606F6A03" w14:textId="77777777" w:rsidR="001B41A1" w:rsidRDefault="001B41A1" w:rsidP="00ED7DA3">
            <w:pPr>
              <w:pStyle w:val="TextoTabla"/>
              <w:jc w:val="center"/>
            </w:pPr>
          </w:p>
        </w:tc>
        <w:tc>
          <w:tcPr>
            <w:tcW w:w="418" w:type="dxa"/>
            <w:vAlign w:val="center"/>
          </w:tcPr>
          <w:p w14:paraId="2D42ED93" w14:textId="77777777" w:rsidR="001B41A1" w:rsidRDefault="001B41A1" w:rsidP="00ED7DA3">
            <w:pPr>
              <w:pStyle w:val="TextoTabla"/>
              <w:jc w:val="center"/>
            </w:pPr>
          </w:p>
        </w:tc>
        <w:tc>
          <w:tcPr>
            <w:tcW w:w="418" w:type="dxa"/>
            <w:vAlign w:val="center"/>
          </w:tcPr>
          <w:p w14:paraId="7BA0FD3C" w14:textId="77777777" w:rsidR="001B41A1" w:rsidRDefault="001B41A1" w:rsidP="00ED7DA3">
            <w:pPr>
              <w:pStyle w:val="TextoTabla"/>
              <w:jc w:val="center"/>
            </w:pPr>
          </w:p>
        </w:tc>
        <w:tc>
          <w:tcPr>
            <w:tcW w:w="418" w:type="dxa"/>
            <w:vAlign w:val="center"/>
          </w:tcPr>
          <w:p w14:paraId="6A1FE905" w14:textId="77777777" w:rsidR="001B41A1" w:rsidRDefault="001B41A1" w:rsidP="00ED7DA3">
            <w:pPr>
              <w:pStyle w:val="TextoTabla"/>
              <w:jc w:val="center"/>
            </w:pPr>
          </w:p>
        </w:tc>
        <w:tc>
          <w:tcPr>
            <w:tcW w:w="418" w:type="dxa"/>
            <w:vAlign w:val="center"/>
          </w:tcPr>
          <w:p w14:paraId="653B5954" w14:textId="77777777" w:rsidR="001B41A1" w:rsidRDefault="001B41A1" w:rsidP="00ED7DA3">
            <w:pPr>
              <w:pStyle w:val="TextoTabla"/>
              <w:jc w:val="center"/>
            </w:pPr>
          </w:p>
        </w:tc>
        <w:tc>
          <w:tcPr>
            <w:tcW w:w="418" w:type="dxa"/>
            <w:vAlign w:val="center"/>
          </w:tcPr>
          <w:p w14:paraId="30DED6AA" w14:textId="77777777" w:rsidR="001B41A1" w:rsidRDefault="001B41A1" w:rsidP="00ED7DA3">
            <w:pPr>
              <w:pStyle w:val="TextoTabla"/>
              <w:jc w:val="center"/>
            </w:pPr>
          </w:p>
        </w:tc>
        <w:tc>
          <w:tcPr>
            <w:tcW w:w="418" w:type="dxa"/>
            <w:vAlign w:val="center"/>
          </w:tcPr>
          <w:p w14:paraId="6FDE07DB" w14:textId="77777777" w:rsidR="001B41A1" w:rsidRDefault="001B41A1" w:rsidP="00ED7DA3">
            <w:pPr>
              <w:pStyle w:val="TextoTabla"/>
              <w:jc w:val="center"/>
            </w:pPr>
          </w:p>
        </w:tc>
        <w:tc>
          <w:tcPr>
            <w:tcW w:w="418" w:type="dxa"/>
            <w:vAlign w:val="center"/>
          </w:tcPr>
          <w:p w14:paraId="33E03D11" w14:textId="77777777" w:rsidR="001B41A1" w:rsidRDefault="001B41A1" w:rsidP="00ED7DA3">
            <w:pPr>
              <w:pStyle w:val="TextoTabla"/>
              <w:jc w:val="center"/>
            </w:pPr>
          </w:p>
        </w:tc>
        <w:tc>
          <w:tcPr>
            <w:tcW w:w="418" w:type="dxa"/>
            <w:vAlign w:val="center"/>
          </w:tcPr>
          <w:p w14:paraId="3C938D38" w14:textId="77777777" w:rsidR="001B41A1" w:rsidRDefault="001B41A1" w:rsidP="00ED7DA3">
            <w:pPr>
              <w:pStyle w:val="TextoTabla"/>
              <w:jc w:val="center"/>
            </w:pPr>
          </w:p>
        </w:tc>
        <w:tc>
          <w:tcPr>
            <w:tcW w:w="418" w:type="dxa"/>
            <w:vAlign w:val="center"/>
          </w:tcPr>
          <w:p w14:paraId="039D613C" w14:textId="77777777" w:rsidR="001B41A1" w:rsidRDefault="001B41A1" w:rsidP="00ED7DA3">
            <w:pPr>
              <w:pStyle w:val="TextoTabla"/>
              <w:jc w:val="center"/>
            </w:pPr>
          </w:p>
        </w:tc>
        <w:tc>
          <w:tcPr>
            <w:tcW w:w="418" w:type="dxa"/>
            <w:vAlign w:val="center"/>
          </w:tcPr>
          <w:p w14:paraId="47A7DDA3" w14:textId="77777777" w:rsidR="001B41A1" w:rsidRDefault="001B41A1" w:rsidP="00ED7DA3">
            <w:pPr>
              <w:pStyle w:val="TextoTabla"/>
              <w:jc w:val="center"/>
            </w:pPr>
          </w:p>
        </w:tc>
        <w:tc>
          <w:tcPr>
            <w:tcW w:w="418" w:type="dxa"/>
            <w:vAlign w:val="center"/>
          </w:tcPr>
          <w:p w14:paraId="0DEEA1D1" w14:textId="77777777" w:rsidR="001B41A1" w:rsidRDefault="001B41A1" w:rsidP="00ED7DA3">
            <w:pPr>
              <w:pStyle w:val="TextoTabla"/>
              <w:jc w:val="center"/>
            </w:pPr>
          </w:p>
        </w:tc>
        <w:tc>
          <w:tcPr>
            <w:tcW w:w="418" w:type="dxa"/>
            <w:vAlign w:val="center"/>
          </w:tcPr>
          <w:p w14:paraId="16C27C1C" w14:textId="77777777" w:rsidR="001B41A1" w:rsidRDefault="001B41A1" w:rsidP="00ED7DA3">
            <w:pPr>
              <w:pStyle w:val="TextoTabla"/>
              <w:jc w:val="center"/>
            </w:pPr>
          </w:p>
        </w:tc>
        <w:tc>
          <w:tcPr>
            <w:tcW w:w="418" w:type="dxa"/>
            <w:vAlign w:val="center"/>
          </w:tcPr>
          <w:p w14:paraId="3E2005F4" w14:textId="77777777" w:rsidR="001B41A1" w:rsidRDefault="001B41A1" w:rsidP="00ED7DA3">
            <w:pPr>
              <w:pStyle w:val="TextoTabla"/>
              <w:jc w:val="center"/>
            </w:pPr>
          </w:p>
        </w:tc>
        <w:tc>
          <w:tcPr>
            <w:tcW w:w="418" w:type="dxa"/>
            <w:vAlign w:val="center"/>
          </w:tcPr>
          <w:p w14:paraId="6D913BED" w14:textId="77777777" w:rsidR="001B41A1" w:rsidRDefault="001B41A1" w:rsidP="00ED7DA3">
            <w:pPr>
              <w:pStyle w:val="TextoTabla"/>
              <w:jc w:val="center"/>
            </w:pPr>
          </w:p>
        </w:tc>
      </w:tr>
      <w:tr w:rsidR="00BA1EFF" w14:paraId="60F26F61" w14:textId="77777777" w:rsidTr="005D37EC">
        <w:trPr>
          <w:cantSplit/>
          <w:trHeight w:val="567"/>
          <w:jc w:val="center"/>
        </w:trPr>
        <w:tc>
          <w:tcPr>
            <w:tcW w:w="203" w:type="dxa"/>
            <w:vAlign w:val="center"/>
          </w:tcPr>
          <w:p w14:paraId="73318ACA" w14:textId="19BB057E" w:rsidR="001B41A1" w:rsidRPr="00BA1EFF" w:rsidRDefault="00BA1EFF" w:rsidP="00ED7DA3">
            <w:pPr>
              <w:pStyle w:val="TextoTabla"/>
              <w:jc w:val="center"/>
              <w:rPr>
                <w:b/>
                <w:bCs/>
              </w:rPr>
            </w:pPr>
            <w:r>
              <w:rPr>
                <w:b/>
                <w:bCs/>
              </w:rPr>
              <w:t>04</w:t>
            </w:r>
          </w:p>
        </w:tc>
        <w:tc>
          <w:tcPr>
            <w:tcW w:w="417" w:type="dxa"/>
            <w:vAlign w:val="center"/>
          </w:tcPr>
          <w:p w14:paraId="4EA65E4B" w14:textId="77777777" w:rsidR="001B41A1" w:rsidRDefault="001B41A1" w:rsidP="00ED7DA3">
            <w:pPr>
              <w:pStyle w:val="TextoTabla"/>
              <w:jc w:val="center"/>
            </w:pPr>
          </w:p>
        </w:tc>
        <w:tc>
          <w:tcPr>
            <w:tcW w:w="417" w:type="dxa"/>
            <w:vAlign w:val="center"/>
          </w:tcPr>
          <w:p w14:paraId="5F7C4746" w14:textId="064A2D28" w:rsidR="001B41A1" w:rsidRDefault="00827EF0" w:rsidP="00ED7DA3">
            <w:pPr>
              <w:pStyle w:val="TextoTabla"/>
              <w:jc w:val="center"/>
            </w:pPr>
            <w:r>
              <w:t>X</w:t>
            </w:r>
          </w:p>
        </w:tc>
        <w:tc>
          <w:tcPr>
            <w:tcW w:w="417" w:type="dxa"/>
            <w:vAlign w:val="center"/>
          </w:tcPr>
          <w:p w14:paraId="3DC73513" w14:textId="77777777" w:rsidR="001B41A1" w:rsidRDefault="001B41A1" w:rsidP="00ED7DA3">
            <w:pPr>
              <w:pStyle w:val="TextoTabla"/>
              <w:jc w:val="center"/>
            </w:pPr>
          </w:p>
        </w:tc>
        <w:tc>
          <w:tcPr>
            <w:tcW w:w="418" w:type="dxa"/>
            <w:vAlign w:val="center"/>
          </w:tcPr>
          <w:p w14:paraId="1E4C0248" w14:textId="77777777" w:rsidR="001B41A1" w:rsidRDefault="001B41A1" w:rsidP="00ED7DA3">
            <w:pPr>
              <w:pStyle w:val="TextoTabla"/>
              <w:jc w:val="center"/>
            </w:pPr>
          </w:p>
        </w:tc>
        <w:tc>
          <w:tcPr>
            <w:tcW w:w="418" w:type="dxa"/>
            <w:vAlign w:val="center"/>
          </w:tcPr>
          <w:p w14:paraId="6500389B" w14:textId="77777777" w:rsidR="001B41A1" w:rsidRDefault="001B41A1" w:rsidP="00ED7DA3">
            <w:pPr>
              <w:pStyle w:val="TextoTabla"/>
              <w:jc w:val="center"/>
            </w:pPr>
          </w:p>
        </w:tc>
        <w:tc>
          <w:tcPr>
            <w:tcW w:w="418" w:type="dxa"/>
            <w:vAlign w:val="center"/>
          </w:tcPr>
          <w:p w14:paraId="548871D7" w14:textId="77777777" w:rsidR="001B41A1" w:rsidRDefault="001B41A1" w:rsidP="00ED7DA3">
            <w:pPr>
              <w:pStyle w:val="TextoTabla"/>
              <w:jc w:val="center"/>
            </w:pPr>
          </w:p>
        </w:tc>
        <w:tc>
          <w:tcPr>
            <w:tcW w:w="418" w:type="dxa"/>
            <w:vAlign w:val="center"/>
          </w:tcPr>
          <w:p w14:paraId="118435A7" w14:textId="77777777" w:rsidR="001B41A1" w:rsidRDefault="001B41A1" w:rsidP="00ED7DA3">
            <w:pPr>
              <w:pStyle w:val="TextoTabla"/>
              <w:jc w:val="center"/>
            </w:pPr>
          </w:p>
        </w:tc>
        <w:tc>
          <w:tcPr>
            <w:tcW w:w="418" w:type="dxa"/>
            <w:vAlign w:val="center"/>
          </w:tcPr>
          <w:p w14:paraId="180AF467" w14:textId="77777777" w:rsidR="001B41A1" w:rsidRDefault="001B41A1" w:rsidP="00ED7DA3">
            <w:pPr>
              <w:pStyle w:val="TextoTabla"/>
              <w:jc w:val="center"/>
            </w:pPr>
          </w:p>
        </w:tc>
        <w:tc>
          <w:tcPr>
            <w:tcW w:w="418" w:type="dxa"/>
            <w:vAlign w:val="center"/>
          </w:tcPr>
          <w:p w14:paraId="774ED7C0" w14:textId="77777777" w:rsidR="001B41A1" w:rsidRDefault="001B41A1" w:rsidP="00ED7DA3">
            <w:pPr>
              <w:pStyle w:val="TextoTabla"/>
              <w:jc w:val="center"/>
            </w:pPr>
          </w:p>
        </w:tc>
        <w:tc>
          <w:tcPr>
            <w:tcW w:w="418" w:type="dxa"/>
            <w:vAlign w:val="center"/>
          </w:tcPr>
          <w:p w14:paraId="26B7D3C4" w14:textId="77777777" w:rsidR="001B41A1" w:rsidRDefault="001B41A1" w:rsidP="00ED7DA3">
            <w:pPr>
              <w:pStyle w:val="TextoTabla"/>
              <w:jc w:val="center"/>
            </w:pPr>
          </w:p>
        </w:tc>
        <w:tc>
          <w:tcPr>
            <w:tcW w:w="418" w:type="dxa"/>
            <w:vAlign w:val="center"/>
          </w:tcPr>
          <w:p w14:paraId="7543D925" w14:textId="77777777" w:rsidR="001B41A1" w:rsidRDefault="001B41A1" w:rsidP="00ED7DA3">
            <w:pPr>
              <w:pStyle w:val="TextoTabla"/>
              <w:jc w:val="center"/>
            </w:pPr>
          </w:p>
        </w:tc>
        <w:tc>
          <w:tcPr>
            <w:tcW w:w="418" w:type="dxa"/>
            <w:vAlign w:val="center"/>
          </w:tcPr>
          <w:p w14:paraId="46EE6391" w14:textId="77777777" w:rsidR="001B41A1" w:rsidRDefault="001B41A1" w:rsidP="00ED7DA3">
            <w:pPr>
              <w:pStyle w:val="TextoTabla"/>
              <w:jc w:val="center"/>
            </w:pPr>
          </w:p>
        </w:tc>
        <w:tc>
          <w:tcPr>
            <w:tcW w:w="418" w:type="dxa"/>
            <w:vAlign w:val="center"/>
          </w:tcPr>
          <w:p w14:paraId="426E86B8" w14:textId="77777777" w:rsidR="001B41A1" w:rsidRDefault="001B41A1" w:rsidP="00ED7DA3">
            <w:pPr>
              <w:pStyle w:val="TextoTabla"/>
              <w:jc w:val="center"/>
            </w:pPr>
          </w:p>
        </w:tc>
        <w:tc>
          <w:tcPr>
            <w:tcW w:w="418" w:type="dxa"/>
            <w:vAlign w:val="center"/>
          </w:tcPr>
          <w:p w14:paraId="253320E7" w14:textId="77777777" w:rsidR="001B41A1" w:rsidRDefault="001B41A1" w:rsidP="00ED7DA3">
            <w:pPr>
              <w:pStyle w:val="TextoTabla"/>
              <w:jc w:val="center"/>
            </w:pPr>
          </w:p>
        </w:tc>
        <w:tc>
          <w:tcPr>
            <w:tcW w:w="418" w:type="dxa"/>
            <w:vAlign w:val="center"/>
          </w:tcPr>
          <w:p w14:paraId="35821283" w14:textId="77777777" w:rsidR="001B41A1" w:rsidRDefault="001B41A1" w:rsidP="00ED7DA3">
            <w:pPr>
              <w:pStyle w:val="TextoTabla"/>
              <w:jc w:val="center"/>
            </w:pPr>
          </w:p>
        </w:tc>
        <w:tc>
          <w:tcPr>
            <w:tcW w:w="418" w:type="dxa"/>
            <w:vAlign w:val="center"/>
          </w:tcPr>
          <w:p w14:paraId="5A0D0833" w14:textId="77777777" w:rsidR="001B41A1" w:rsidRDefault="001B41A1" w:rsidP="00ED7DA3">
            <w:pPr>
              <w:pStyle w:val="TextoTabla"/>
              <w:jc w:val="center"/>
            </w:pPr>
          </w:p>
        </w:tc>
        <w:tc>
          <w:tcPr>
            <w:tcW w:w="418" w:type="dxa"/>
            <w:vAlign w:val="center"/>
          </w:tcPr>
          <w:p w14:paraId="410079D9" w14:textId="77777777" w:rsidR="001B41A1" w:rsidRDefault="001B41A1" w:rsidP="00ED7DA3">
            <w:pPr>
              <w:pStyle w:val="TextoTabla"/>
              <w:jc w:val="center"/>
            </w:pPr>
          </w:p>
        </w:tc>
        <w:tc>
          <w:tcPr>
            <w:tcW w:w="418" w:type="dxa"/>
            <w:vAlign w:val="center"/>
          </w:tcPr>
          <w:p w14:paraId="4A4F5432" w14:textId="77777777" w:rsidR="001B41A1" w:rsidRDefault="001B41A1" w:rsidP="00ED7DA3">
            <w:pPr>
              <w:pStyle w:val="TextoTabla"/>
              <w:jc w:val="center"/>
            </w:pPr>
          </w:p>
        </w:tc>
        <w:tc>
          <w:tcPr>
            <w:tcW w:w="418" w:type="dxa"/>
            <w:vAlign w:val="center"/>
          </w:tcPr>
          <w:p w14:paraId="605DDE40" w14:textId="77777777" w:rsidR="001B41A1" w:rsidRDefault="001B41A1" w:rsidP="00ED7DA3">
            <w:pPr>
              <w:pStyle w:val="TextoTabla"/>
              <w:jc w:val="center"/>
            </w:pPr>
          </w:p>
        </w:tc>
        <w:tc>
          <w:tcPr>
            <w:tcW w:w="418" w:type="dxa"/>
            <w:vAlign w:val="center"/>
          </w:tcPr>
          <w:p w14:paraId="0C242029" w14:textId="77777777" w:rsidR="001B41A1" w:rsidRDefault="001B41A1" w:rsidP="00ED7DA3">
            <w:pPr>
              <w:pStyle w:val="TextoTabla"/>
              <w:jc w:val="center"/>
            </w:pPr>
          </w:p>
        </w:tc>
      </w:tr>
      <w:tr w:rsidR="00BA1EFF" w14:paraId="15E04C39" w14:textId="77777777" w:rsidTr="005D37EC">
        <w:trPr>
          <w:cantSplit/>
          <w:trHeight w:val="567"/>
          <w:jc w:val="center"/>
        </w:trPr>
        <w:tc>
          <w:tcPr>
            <w:tcW w:w="203" w:type="dxa"/>
            <w:vAlign w:val="center"/>
          </w:tcPr>
          <w:p w14:paraId="4FA7B5B4" w14:textId="3D239940" w:rsidR="001B41A1" w:rsidRPr="00BA1EFF" w:rsidRDefault="00BA1EFF" w:rsidP="00ED7DA3">
            <w:pPr>
              <w:pStyle w:val="TextoTabla"/>
              <w:jc w:val="center"/>
              <w:rPr>
                <w:b/>
                <w:bCs/>
              </w:rPr>
            </w:pPr>
            <w:r>
              <w:rPr>
                <w:b/>
                <w:bCs/>
              </w:rPr>
              <w:t>05</w:t>
            </w:r>
          </w:p>
        </w:tc>
        <w:tc>
          <w:tcPr>
            <w:tcW w:w="417" w:type="dxa"/>
            <w:vAlign w:val="center"/>
          </w:tcPr>
          <w:p w14:paraId="6FF28F95" w14:textId="77777777" w:rsidR="001B41A1" w:rsidRDefault="001B41A1" w:rsidP="00ED7DA3">
            <w:pPr>
              <w:pStyle w:val="TextoTabla"/>
              <w:jc w:val="center"/>
            </w:pPr>
          </w:p>
        </w:tc>
        <w:tc>
          <w:tcPr>
            <w:tcW w:w="417" w:type="dxa"/>
            <w:vAlign w:val="center"/>
          </w:tcPr>
          <w:p w14:paraId="477B3520" w14:textId="77777777" w:rsidR="001B41A1" w:rsidRDefault="001B41A1" w:rsidP="00ED7DA3">
            <w:pPr>
              <w:pStyle w:val="TextoTabla"/>
              <w:jc w:val="center"/>
            </w:pPr>
          </w:p>
        </w:tc>
        <w:tc>
          <w:tcPr>
            <w:tcW w:w="417" w:type="dxa"/>
            <w:vAlign w:val="center"/>
          </w:tcPr>
          <w:p w14:paraId="5CB1D8FA" w14:textId="66B31ABD" w:rsidR="001B41A1" w:rsidRDefault="00827EF0" w:rsidP="00ED7DA3">
            <w:pPr>
              <w:pStyle w:val="TextoTabla"/>
              <w:jc w:val="center"/>
            </w:pPr>
            <w:r>
              <w:t>X</w:t>
            </w:r>
          </w:p>
        </w:tc>
        <w:tc>
          <w:tcPr>
            <w:tcW w:w="418" w:type="dxa"/>
            <w:vAlign w:val="center"/>
          </w:tcPr>
          <w:p w14:paraId="2DDDCC2F" w14:textId="77777777" w:rsidR="001B41A1" w:rsidRDefault="001B41A1" w:rsidP="00ED7DA3">
            <w:pPr>
              <w:pStyle w:val="TextoTabla"/>
              <w:jc w:val="center"/>
            </w:pPr>
          </w:p>
        </w:tc>
        <w:tc>
          <w:tcPr>
            <w:tcW w:w="418" w:type="dxa"/>
            <w:vAlign w:val="center"/>
          </w:tcPr>
          <w:p w14:paraId="30EEE6FD" w14:textId="77777777" w:rsidR="001B41A1" w:rsidRDefault="001B41A1" w:rsidP="00ED7DA3">
            <w:pPr>
              <w:pStyle w:val="TextoTabla"/>
              <w:jc w:val="center"/>
            </w:pPr>
          </w:p>
        </w:tc>
        <w:tc>
          <w:tcPr>
            <w:tcW w:w="418" w:type="dxa"/>
            <w:vAlign w:val="center"/>
          </w:tcPr>
          <w:p w14:paraId="58204F6D" w14:textId="77777777" w:rsidR="001B41A1" w:rsidRDefault="001B41A1" w:rsidP="00ED7DA3">
            <w:pPr>
              <w:pStyle w:val="TextoTabla"/>
              <w:jc w:val="center"/>
            </w:pPr>
          </w:p>
        </w:tc>
        <w:tc>
          <w:tcPr>
            <w:tcW w:w="418" w:type="dxa"/>
            <w:vAlign w:val="center"/>
          </w:tcPr>
          <w:p w14:paraId="6A93E86E" w14:textId="77777777" w:rsidR="001B41A1" w:rsidRDefault="001B41A1" w:rsidP="00ED7DA3">
            <w:pPr>
              <w:pStyle w:val="TextoTabla"/>
              <w:jc w:val="center"/>
            </w:pPr>
          </w:p>
        </w:tc>
        <w:tc>
          <w:tcPr>
            <w:tcW w:w="418" w:type="dxa"/>
            <w:vAlign w:val="center"/>
          </w:tcPr>
          <w:p w14:paraId="4748AA03" w14:textId="77777777" w:rsidR="001B41A1" w:rsidRDefault="001B41A1" w:rsidP="00ED7DA3">
            <w:pPr>
              <w:pStyle w:val="TextoTabla"/>
              <w:jc w:val="center"/>
            </w:pPr>
          </w:p>
        </w:tc>
        <w:tc>
          <w:tcPr>
            <w:tcW w:w="418" w:type="dxa"/>
            <w:vAlign w:val="center"/>
          </w:tcPr>
          <w:p w14:paraId="49AF1E10" w14:textId="77777777" w:rsidR="001B41A1" w:rsidRDefault="001B41A1" w:rsidP="00ED7DA3">
            <w:pPr>
              <w:pStyle w:val="TextoTabla"/>
              <w:jc w:val="center"/>
            </w:pPr>
          </w:p>
        </w:tc>
        <w:tc>
          <w:tcPr>
            <w:tcW w:w="418" w:type="dxa"/>
            <w:vAlign w:val="center"/>
          </w:tcPr>
          <w:p w14:paraId="5E213802" w14:textId="77777777" w:rsidR="001B41A1" w:rsidRDefault="001B41A1" w:rsidP="00ED7DA3">
            <w:pPr>
              <w:pStyle w:val="TextoTabla"/>
              <w:jc w:val="center"/>
            </w:pPr>
          </w:p>
        </w:tc>
        <w:tc>
          <w:tcPr>
            <w:tcW w:w="418" w:type="dxa"/>
            <w:vAlign w:val="center"/>
          </w:tcPr>
          <w:p w14:paraId="3B6E89A8" w14:textId="77777777" w:rsidR="001B41A1" w:rsidRDefault="001B41A1" w:rsidP="00ED7DA3">
            <w:pPr>
              <w:pStyle w:val="TextoTabla"/>
              <w:jc w:val="center"/>
            </w:pPr>
          </w:p>
        </w:tc>
        <w:tc>
          <w:tcPr>
            <w:tcW w:w="418" w:type="dxa"/>
            <w:vAlign w:val="center"/>
          </w:tcPr>
          <w:p w14:paraId="1AA3BF36" w14:textId="77777777" w:rsidR="001B41A1" w:rsidRDefault="001B41A1" w:rsidP="00ED7DA3">
            <w:pPr>
              <w:pStyle w:val="TextoTabla"/>
              <w:jc w:val="center"/>
            </w:pPr>
          </w:p>
        </w:tc>
        <w:tc>
          <w:tcPr>
            <w:tcW w:w="418" w:type="dxa"/>
            <w:vAlign w:val="center"/>
          </w:tcPr>
          <w:p w14:paraId="16EB318B" w14:textId="77777777" w:rsidR="001B41A1" w:rsidRDefault="001B41A1" w:rsidP="00ED7DA3">
            <w:pPr>
              <w:pStyle w:val="TextoTabla"/>
              <w:jc w:val="center"/>
            </w:pPr>
          </w:p>
        </w:tc>
        <w:tc>
          <w:tcPr>
            <w:tcW w:w="418" w:type="dxa"/>
            <w:vAlign w:val="center"/>
          </w:tcPr>
          <w:p w14:paraId="57D85A71" w14:textId="77777777" w:rsidR="001B41A1" w:rsidRDefault="001B41A1" w:rsidP="00ED7DA3">
            <w:pPr>
              <w:pStyle w:val="TextoTabla"/>
              <w:jc w:val="center"/>
            </w:pPr>
          </w:p>
        </w:tc>
        <w:tc>
          <w:tcPr>
            <w:tcW w:w="418" w:type="dxa"/>
            <w:vAlign w:val="center"/>
          </w:tcPr>
          <w:p w14:paraId="22127CB1" w14:textId="77777777" w:rsidR="001B41A1" w:rsidRDefault="001B41A1" w:rsidP="00ED7DA3">
            <w:pPr>
              <w:pStyle w:val="TextoTabla"/>
              <w:jc w:val="center"/>
            </w:pPr>
          </w:p>
        </w:tc>
        <w:tc>
          <w:tcPr>
            <w:tcW w:w="418" w:type="dxa"/>
            <w:vAlign w:val="center"/>
          </w:tcPr>
          <w:p w14:paraId="3A464B66" w14:textId="77777777" w:rsidR="001B41A1" w:rsidRDefault="001B41A1" w:rsidP="00ED7DA3">
            <w:pPr>
              <w:pStyle w:val="TextoTabla"/>
              <w:jc w:val="center"/>
            </w:pPr>
          </w:p>
        </w:tc>
        <w:tc>
          <w:tcPr>
            <w:tcW w:w="418" w:type="dxa"/>
            <w:vAlign w:val="center"/>
          </w:tcPr>
          <w:p w14:paraId="35C74B44" w14:textId="77777777" w:rsidR="001B41A1" w:rsidRDefault="001B41A1" w:rsidP="00ED7DA3">
            <w:pPr>
              <w:pStyle w:val="TextoTabla"/>
              <w:jc w:val="center"/>
            </w:pPr>
          </w:p>
        </w:tc>
        <w:tc>
          <w:tcPr>
            <w:tcW w:w="418" w:type="dxa"/>
            <w:vAlign w:val="center"/>
          </w:tcPr>
          <w:p w14:paraId="399F46EC" w14:textId="77777777" w:rsidR="001B41A1" w:rsidRDefault="001B41A1" w:rsidP="00ED7DA3">
            <w:pPr>
              <w:pStyle w:val="TextoTabla"/>
              <w:jc w:val="center"/>
            </w:pPr>
          </w:p>
        </w:tc>
        <w:tc>
          <w:tcPr>
            <w:tcW w:w="418" w:type="dxa"/>
            <w:vAlign w:val="center"/>
          </w:tcPr>
          <w:p w14:paraId="2E708FB2" w14:textId="77777777" w:rsidR="001B41A1" w:rsidRDefault="001B41A1" w:rsidP="00ED7DA3">
            <w:pPr>
              <w:pStyle w:val="TextoTabla"/>
              <w:jc w:val="center"/>
            </w:pPr>
          </w:p>
        </w:tc>
        <w:tc>
          <w:tcPr>
            <w:tcW w:w="418" w:type="dxa"/>
            <w:vAlign w:val="center"/>
          </w:tcPr>
          <w:p w14:paraId="2F456FD7" w14:textId="77777777" w:rsidR="001B41A1" w:rsidRDefault="001B41A1" w:rsidP="00ED7DA3">
            <w:pPr>
              <w:pStyle w:val="TextoTabla"/>
              <w:jc w:val="center"/>
            </w:pPr>
          </w:p>
        </w:tc>
      </w:tr>
      <w:tr w:rsidR="00BA1EFF" w14:paraId="3EEF6A86" w14:textId="77777777" w:rsidTr="005D37EC">
        <w:trPr>
          <w:cantSplit/>
          <w:trHeight w:val="567"/>
          <w:jc w:val="center"/>
        </w:trPr>
        <w:tc>
          <w:tcPr>
            <w:tcW w:w="203" w:type="dxa"/>
            <w:vAlign w:val="center"/>
          </w:tcPr>
          <w:p w14:paraId="58D8D443" w14:textId="16F8167E" w:rsidR="001B41A1" w:rsidRPr="00BA1EFF" w:rsidRDefault="00BA1EFF" w:rsidP="00ED7DA3">
            <w:pPr>
              <w:pStyle w:val="TextoTabla"/>
              <w:jc w:val="center"/>
              <w:rPr>
                <w:b/>
                <w:bCs/>
              </w:rPr>
            </w:pPr>
            <w:r>
              <w:rPr>
                <w:b/>
                <w:bCs/>
              </w:rPr>
              <w:t>0</w:t>
            </w:r>
            <w:r w:rsidR="00405203">
              <w:rPr>
                <w:b/>
                <w:bCs/>
              </w:rPr>
              <w:t>6</w:t>
            </w:r>
          </w:p>
        </w:tc>
        <w:tc>
          <w:tcPr>
            <w:tcW w:w="417" w:type="dxa"/>
            <w:vAlign w:val="center"/>
          </w:tcPr>
          <w:p w14:paraId="1153F8F7" w14:textId="77777777" w:rsidR="001B41A1" w:rsidRDefault="001B41A1" w:rsidP="00ED7DA3">
            <w:pPr>
              <w:pStyle w:val="TextoTabla"/>
              <w:jc w:val="center"/>
            </w:pPr>
          </w:p>
        </w:tc>
        <w:tc>
          <w:tcPr>
            <w:tcW w:w="417" w:type="dxa"/>
            <w:vAlign w:val="center"/>
          </w:tcPr>
          <w:p w14:paraId="5D82E16A" w14:textId="77777777" w:rsidR="001B41A1" w:rsidRDefault="001B41A1" w:rsidP="00ED7DA3">
            <w:pPr>
              <w:pStyle w:val="TextoTabla"/>
              <w:jc w:val="center"/>
            </w:pPr>
          </w:p>
        </w:tc>
        <w:tc>
          <w:tcPr>
            <w:tcW w:w="417" w:type="dxa"/>
            <w:vAlign w:val="center"/>
          </w:tcPr>
          <w:p w14:paraId="010E7681" w14:textId="77777777" w:rsidR="001B41A1" w:rsidRDefault="001B41A1" w:rsidP="00ED7DA3">
            <w:pPr>
              <w:pStyle w:val="TextoTabla"/>
              <w:jc w:val="center"/>
            </w:pPr>
          </w:p>
        </w:tc>
        <w:tc>
          <w:tcPr>
            <w:tcW w:w="418" w:type="dxa"/>
            <w:vAlign w:val="center"/>
          </w:tcPr>
          <w:p w14:paraId="22E4E1EC" w14:textId="0015C23F" w:rsidR="001B41A1" w:rsidRDefault="00827EF0" w:rsidP="00ED7DA3">
            <w:pPr>
              <w:pStyle w:val="TextoTabla"/>
              <w:jc w:val="center"/>
            </w:pPr>
            <w:r>
              <w:t>X</w:t>
            </w:r>
          </w:p>
        </w:tc>
        <w:tc>
          <w:tcPr>
            <w:tcW w:w="418" w:type="dxa"/>
            <w:vAlign w:val="center"/>
          </w:tcPr>
          <w:p w14:paraId="41BBD0E9" w14:textId="77777777" w:rsidR="001B41A1" w:rsidRDefault="001B41A1" w:rsidP="00ED7DA3">
            <w:pPr>
              <w:pStyle w:val="TextoTabla"/>
              <w:jc w:val="center"/>
            </w:pPr>
          </w:p>
        </w:tc>
        <w:tc>
          <w:tcPr>
            <w:tcW w:w="418" w:type="dxa"/>
            <w:vAlign w:val="center"/>
          </w:tcPr>
          <w:p w14:paraId="5D4A4622" w14:textId="77777777" w:rsidR="001B41A1" w:rsidRDefault="001B41A1" w:rsidP="00ED7DA3">
            <w:pPr>
              <w:pStyle w:val="TextoTabla"/>
              <w:jc w:val="center"/>
            </w:pPr>
          </w:p>
        </w:tc>
        <w:tc>
          <w:tcPr>
            <w:tcW w:w="418" w:type="dxa"/>
            <w:vAlign w:val="center"/>
          </w:tcPr>
          <w:p w14:paraId="05717373" w14:textId="77777777" w:rsidR="001B41A1" w:rsidRDefault="001B41A1" w:rsidP="00ED7DA3">
            <w:pPr>
              <w:pStyle w:val="TextoTabla"/>
              <w:jc w:val="center"/>
            </w:pPr>
          </w:p>
        </w:tc>
        <w:tc>
          <w:tcPr>
            <w:tcW w:w="418" w:type="dxa"/>
            <w:vAlign w:val="center"/>
          </w:tcPr>
          <w:p w14:paraId="6C66C83C" w14:textId="77777777" w:rsidR="001B41A1" w:rsidRDefault="001B41A1" w:rsidP="00ED7DA3">
            <w:pPr>
              <w:pStyle w:val="TextoTabla"/>
              <w:jc w:val="center"/>
            </w:pPr>
          </w:p>
        </w:tc>
        <w:tc>
          <w:tcPr>
            <w:tcW w:w="418" w:type="dxa"/>
            <w:vAlign w:val="center"/>
          </w:tcPr>
          <w:p w14:paraId="3E1C8E3F" w14:textId="77777777" w:rsidR="001B41A1" w:rsidRDefault="001B41A1" w:rsidP="00ED7DA3">
            <w:pPr>
              <w:pStyle w:val="TextoTabla"/>
              <w:jc w:val="center"/>
            </w:pPr>
          </w:p>
        </w:tc>
        <w:tc>
          <w:tcPr>
            <w:tcW w:w="418" w:type="dxa"/>
            <w:vAlign w:val="center"/>
          </w:tcPr>
          <w:p w14:paraId="6889E8D1" w14:textId="77777777" w:rsidR="001B41A1" w:rsidRDefault="001B41A1" w:rsidP="00ED7DA3">
            <w:pPr>
              <w:pStyle w:val="TextoTabla"/>
              <w:jc w:val="center"/>
            </w:pPr>
          </w:p>
        </w:tc>
        <w:tc>
          <w:tcPr>
            <w:tcW w:w="418" w:type="dxa"/>
            <w:vAlign w:val="center"/>
          </w:tcPr>
          <w:p w14:paraId="0DB58347" w14:textId="77777777" w:rsidR="001B41A1" w:rsidRDefault="001B41A1" w:rsidP="00ED7DA3">
            <w:pPr>
              <w:pStyle w:val="TextoTabla"/>
              <w:jc w:val="center"/>
            </w:pPr>
          </w:p>
        </w:tc>
        <w:tc>
          <w:tcPr>
            <w:tcW w:w="418" w:type="dxa"/>
            <w:vAlign w:val="center"/>
          </w:tcPr>
          <w:p w14:paraId="0779FD1C" w14:textId="77777777" w:rsidR="001B41A1" w:rsidRDefault="001B41A1" w:rsidP="00ED7DA3">
            <w:pPr>
              <w:pStyle w:val="TextoTabla"/>
              <w:jc w:val="center"/>
            </w:pPr>
          </w:p>
        </w:tc>
        <w:tc>
          <w:tcPr>
            <w:tcW w:w="418" w:type="dxa"/>
            <w:vAlign w:val="center"/>
          </w:tcPr>
          <w:p w14:paraId="6DEFC521" w14:textId="77777777" w:rsidR="001B41A1" w:rsidRDefault="001B41A1" w:rsidP="00ED7DA3">
            <w:pPr>
              <w:pStyle w:val="TextoTabla"/>
              <w:jc w:val="center"/>
            </w:pPr>
          </w:p>
        </w:tc>
        <w:tc>
          <w:tcPr>
            <w:tcW w:w="418" w:type="dxa"/>
            <w:vAlign w:val="center"/>
          </w:tcPr>
          <w:p w14:paraId="226A7867" w14:textId="77777777" w:rsidR="001B41A1" w:rsidRDefault="001B41A1" w:rsidP="00ED7DA3">
            <w:pPr>
              <w:pStyle w:val="TextoTabla"/>
              <w:jc w:val="center"/>
            </w:pPr>
          </w:p>
        </w:tc>
        <w:tc>
          <w:tcPr>
            <w:tcW w:w="418" w:type="dxa"/>
            <w:vAlign w:val="center"/>
          </w:tcPr>
          <w:p w14:paraId="6999D32B" w14:textId="77777777" w:rsidR="001B41A1" w:rsidRDefault="001B41A1" w:rsidP="00ED7DA3">
            <w:pPr>
              <w:pStyle w:val="TextoTabla"/>
              <w:jc w:val="center"/>
            </w:pPr>
          </w:p>
        </w:tc>
        <w:tc>
          <w:tcPr>
            <w:tcW w:w="418" w:type="dxa"/>
            <w:vAlign w:val="center"/>
          </w:tcPr>
          <w:p w14:paraId="4D470AF6" w14:textId="77777777" w:rsidR="001B41A1" w:rsidRDefault="001B41A1" w:rsidP="00ED7DA3">
            <w:pPr>
              <w:pStyle w:val="TextoTabla"/>
              <w:jc w:val="center"/>
            </w:pPr>
          </w:p>
        </w:tc>
        <w:tc>
          <w:tcPr>
            <w:tcW w:w="418" w:type="dxa"/>
            <w:vAlign w:val="center"/>
          </w:tcPr>
          <w:p w14:paraId="397C6040" w14:textId="77777777" w:rsidR="001B41A1" w:rsidRDefault="001B41A1" w:rsidP="00ED7DA3">
            <w:pPr>
              <w:pStyle w:val="TextoTabla"/>
              <w:jc w:val="center"/>
            </w:pPr>
          </w:p>
        </w:tc>
        <w:tc>
          <w:tcPr>
            <w:tcW w:w="418" w:type="dxa"/>
            <w:vAlign w:val="center"/>
          </w:tcPr>
          <w:p w14:paraId="73854BC4" w14:textId="77777777" w:rsidR="001B41A1" w:rsidRDefault="001B41A1" w:rsidP="00ED7DA3">
            <w:pPr>
              <w:pStyle w:val="TextoTabla"/>
              <w:jc w:val="center"/>
            </w:pPr>
          </w:p>
        </w:tc>
        <w:tc>
          <w:tcPr>
            <w:tcW w:w="418" w:type="dxa"/>
            <w:vAlign w:val="center"/>
          </w:tcPr>
          <w:p w14:paraId="5BB89A35" w14:textId="77777777" w:rsidR="001B41A1" w:rsidRDefault="001B41A1" w:rsidP="00ED7DA3">
            <w:pPr>
              <w:pStyle w:val="TextoTabla"/>
              <w:jc w:val="center"/>
            </w:pPr>
          </w:p>
        </w:tc>
        <w:tc>
          <w:tcPr>
            <w:tcW w:w="418" w:type="dxa"/>
            <w:vAlign w:val="center"/>
          </w:tcPr>
          <w:p w14:paraId="5400D4C5" w14:textId="77777777" w:rsidR="001B41A1" w:rsidRDefault="001B41A1" w:rsidP="00ED7DA3">
            <w:pPr>
              <w:pStyle w:val="TextoTabla"/>
              <w:jc w:val="center"/>
            </w:pPr>
          </w:p>
        </w:tc>
      </w:tr>
      <w:tr w:rsidR="00BA1EFF" w14:paraId="50449F33" w14:textId="77777777" w:rsidTr="005D37EC">
        <w:trPr>
          <w:cantSplit/>
          <w:trHeight w:val="567"/>
          <w:jc w:val="center"/>
        </w:trPr>
        <w:tc>
          <w:tcPr>
            <w:tcW w:w="203" w:type="dxa"/>
            <w:vAlign w:val="center"/>
          </w:tcPr>
          <w:p w14:paraId="01D6722C" w14:textId="442A2817" w:rsidR="001B41A1" w:rsidRPr="00BA1EFF" w:rsidRDefault="00BA1EFF" w:rsidP="00ED7DA3">
            <w:pPr>
              <w:pStyle w:val="TextoTabla"/>
              <w:jc w:val="center"/>
              <w:rPr>
                <w:b/>
                <w:bCs/>
              </w:rPr>
            </w:pPr>
            <w:r>
              <w:rPr>
                <w:b/>
                <w:bCs/>
              </w:rPr>
              <w:t>0</w:t>
            </w:r>
            <w:r w:rsidR="00405203">
              <w:rPr>
                <w:b/>
                <w:bCs/>
              </w:rPr>
              <w:t>7</w:t>
            </w:r>
          </w:p>
        </w:tc>
        <w:tc>
          <w:tcPr>
            <w:tcW w:w="417" w:type="dxa"/>
            <w:vAlign w:val="center"/>
          </w:tcPr>
          <w:p w14:paraId="1AE6AD25" w14:textId="77777777" w:rsidR="001B41A1" w:rsidRDefault="001B41A1" w:rsidP="00ED7DA3">
            <w:pPr>
              <w:pStyle w:val="TextoTabla"/>
              <w:jc w:val="center"/>
            </w:pPr>
          </w:p>
        </w:tc>
        <w:tc>
          <w:tcPr>
            <w:tcW w:w="417" w:type="dxa"/>
            <w:vAlign w:val="center"/>
          </w:tcPr>
          <w:p w14:paraId="1E8D2FE6" w14:textId="77777777" w:rsidR="001B41A1" w:rsidRDefault="001B41A1" w:rsidP="00ED7DA3">
            <w:pPr>
              <w:pStyle w:val="TextoTabla"/>
              <w:jc w:val="center"/>
            </w:pPr>
          </w:p>
        </w:tc>
        <w:tc>
          <w:tcPr>
            <w:tcW w:w="417" w:type="dxa"/>
            <w:vAlign w:val="center"/>
          </w:tcPr>
          <w:p w14:paraId="297351AA" w14:textId="77777777" w:rsidR="001B41A1" w:rsidRDefault="001B41A1" w:rsidP="00ED7DA3">
            <w:pPr>
              <w:pStyle w:val="TextoTabla"/>
              <w:jc w:val="center"/>
            </w:pPr>
          </w:p>
        </w:tc>
        <w:tc>
          <w:tcPr>
            <w:tcW w:w="418" w:type="dxa"/>
            <w:vAlign w:val="center"/>
          </w:tcPr>
          <w:p w14:paraId="4810A8B2" w14:textId="5DC9887B" w:rsidR="001B41A1" w:rsidRDefault="00827EF0" w:rsidP="00ED7DA3">
            <w:pPr>
              <w:pStyle w:val="TextoTabla"/>
              <w:jc w:val="center"/>
            </w:pPr>
            <w:r>
              <w:t>X</w:t>
            </w:r>
          </w:p>
        </w:tc>
        <w:tc>
          <w:tcPr>
            <w:tcW w:w="418" w:type="dxa"/>
            <w:vAlign w:val="center"/>
          </w:tcPr>
          <w:p w14:paraId="42248882" w14:textId="77777777" w:rsidR="001B41A1" w:rsidRDefault="001B41A1" w:rsidP="00ED7DA3">
            <w:pPr>
              <w:pStyle w:val="TextoTabla"/>
              <w:jc w:val="center"/>
            </w:pPr>
          </w:p>
        </w:tc>
        <w:tc>
          <w:tcPr>
            <w:tcW w:w="418" w:type="dxa"/>
            <w:vAlign w:val="center"/>
          </w:tcPr>
          <w:p w14:paraId="0E95C6E2" w14:textId="77777777" w:rsidR="001B41A1" w:rsidRDefault="001B41A1" w:rsidP="00ED7DA3">
            <w:pPr>
              <w:pStyle w:val="TextoTabla"/>
              <w:jc w:val="center"/>
            </w:pPr>
          </w:p>
        </w:tc>
        <w:tc>
          <w:tcPr>
            <w:tcW w:w="418" w:type="dxa"/>
            <w:vAlign w:val="center"/>
          </w:tcPr>
          <w:p w14:paraId="22FB95E8" w14:textId="77777777" w:rsidR="001B41A1" w:rsidRDefault="001B41A1" w:rsidP="00ED7DA3">
            <w:pPr>
              <w:pStyle w:val="TextoTabla"/>
              <w:jc w:val="center"/>
            </w:pPr>
          </w:p>
        </w:tc>
        <w:tc>
          <w:tcPr>
            <w:tcW w:w="418" w:type="dxa"/>
            <w:vAlign w:val="center"/>
          </w:tcPr>
          <w:p w14:paraId="28B2BBE6" w14:textId="77777777" w:rsidR="001B41A1" w:rsidRDefault="001B41A1" w:rsidP="00ED7DA3">
            <w:pPr>
              <w:pStyle w:val="TextoTabla"/>
              <w:jc w:val="center"/>
            </w:pPr>
          </w:p>
        </w:tc>
        <w:tc>
          <w:tcPr>
            <w:tcW w:w="418" w:type="dxa"/>
            <w:vAlign w:val="center"/>
          </w:tcPr>
          <w:p w14:paraId="6BDF3F7E" w14:textId="77777777" w:rsidR="001B41A1" w:rsidRDefault="001B41A1" w:rsidP="00ED7DA3">
            <w:pPr>
              <w:pStyle w:val="TextoTabla"/>
              <w:jc w:val="center"/>
            </w:pPr>
          </w:p>
        </w:tc>
        <w:tc>
          <w:tcPr>
            <w:tcW w:w="418" w:type="dxa"/>
            <w:vAlign w:val="center"/>
          </w:tcPr>
          <w:p w14:paraId="6E93B5EA" w14:textId="77777777" w:rsidR="001B41A1" w:rsidRDefault="001B41A1" w:rsidP="00ED7DA3">
            <w:pPr>
              <w:pStyle w:val="TextoTabla"/>
              <w:jc w:val="center"/>
            </w:pPr>
          </w:p>
        </w:tc>
        <w:tc>
          <w:tcPr>
            <w:tcW w:w="418" w:type="dxa"/>
            <w:vAlign w:val="center"/>
          </w:tcPr>
          <w:p w14:paraId="33B6B6A3" w14:textId="77777777" w:rsidR="001B41A1" w:rsidRDefault="001B41A1" w:rsidP="00ED7DA3">
            <w:pPr>
              <w:pStyle w:val="TextoTabla"/>
              <w:jc w:val="center"/>
            </w:pPr>
          </w:p>
        </w:tc>
        <w:tc>
          <w:tcPr>
            <w:tcW w:w="418" w:type="dxa"/>
            <w:vAlign w:val="center"/>
          </w:tcPr>
          <w:p w14:paraId="038962F6" w14:textId="77777777" w:rsidR="001B41A1" w:rsidRDefault="001B41A1" w:rsidP="00ED7DA3">
            <w:pPr>
              <w:pStyle w:val="TextoTabla"/>
              <w:jc w:val="center"/>
            </w:pPr>
          </w:p>
        </w:tc>
        <w:tc>
          <w:tcPr>
            <w:tcW w:w="418" w:type="dxa"/>
            <w:vAlign w:val="center"/>
          </w:tcPr>
          <w:p w14:paraId="48A61F61" w14:textId="77777777" w:rsidR="001B41A1" w:rsidRDefault="001B41A1" w:rsidP="00ED7DA3">
            <w:pPr>
              <w:pStyle w:val="TextoTabla"/>
              <w:jc w:val="center"/>
            </w:pPr>
          </w:p>
        </w:tc>
        <w:tc>
          <w:tcPr>
            <w:tcW w:w="418" w:type="dxa"/>
            <w:vAlign w:val="center"/>
          </w:tcPr>
          <w:p w14:paraId="280EA5EE" w14:textId="77777777" w:rsidR="001B41A1" w:rsidRDefault="001B41A1" w:rsidP="00ED7DA3">
            <w:pPr>
              <w:pStyle w:val="TextoTabla"/>
              <w:jc w:val="center"/>
            </w:pPr>
          </w:p>
        </w:tc>
        <w:tc>
          <w:tcPr>
            <w:tcW w:w="418" w:type="dxa"/>
            <w:vAlign w:val="center"/>
          </w:tcPr>
          <w:p w14:paraId="55005F32" w14:textId="77777777" w:rsidR="001B41A1" w:rsidRDefault="001B41A1" w:rsidP="00ED7DA3">
            <w:pPr>
              <w:pStyle w:val="TextoTabla"/>
              <w:jc w:val="center"/>
            </w:pPr>
          </w:p>
        </w:tc>
        <w:tc>
          <w:tcPr>
            <w:tcW w:w="418" w:type="dxa"/>
            <w:vAlign w:val="center"/>
          </w:tcPr>
          <w:p w14:paraId="0A50E2CD" w14:textId="77777777" w:rsidR="001B41A1" w:rsidRDefault="001B41A1" w:rsidP="00ED7DA3">
            <w:pPr>
              <w:pStyle w:val="TextoTabla"/>
              <w:jc w:val="center"/>
            </w:pPr>
          </w:p>
        </w:tc>
        <w:tc>
          <w:tcPr>
            <w:tcW w:w="418" w:type="dxa"/>
            <w:vAlign w:val="center"/>
          </w:tcPr>
          <w:p w14:paraId="5C197995" w14:textId="77777777" w:rsidR="001B41A1" w:rsidRDefault="001B41A1" w:rsidP="00ED7DA3">
            <w:pPr>
              <w:pStyle w:val="TextoTabla"/>
              <w:jc w:val="center"/>
            </w:pPr>
          </w:p>
        </w:tc>
        <w:tc>
          <w:tcPr>
            <w:tcW w:w="418" w:type="dxa"/>
            <w:vAlign w:val="center"/>
          </w:tcPr>
          <w:p w14:paraId="585A4249" w14:textId="77777777" w:rsidR="001B41A1" w:rsidRDefault="001B41A1" w:rsidP="00ED7DA3">
            <w:pPr>
              <w:pStyle w:val="TextoTabla"/>
              <w:jc w:val="center"/>
            </w:pPr>
          </w:p>
        </w:tc>
        <w:tc>
          <w:tcPr>
            <w:tcW w:w="418" w:type="dxa"/>
            <w:vAlign w:val="center"/>
          </w:tcPr>
          <w:p w14:paraId="19ADDFB6" w14:textId="77777777" w:rsidR="001B41A1" w:rsidRDefault="001B41A1" w:rsidP="00ED7DA3">
            <w:pPr>
              <w:pStyle w:val="TextoTabla"/>
              <w:jc w:val="center"/>
            </w:pPr>
          </w:p>
        </w:tc>
        <w:tc>
          <w:tcPr>
            <w:tcW w:w="418" w:type="dxa"/>
            <w:vAlign w:val="center"/>
          </w:tcPr>
          <w:p w14:paraId="3E6BFFE4" w14:textId="77777777" w:rsidR="001B41A1" w:rsidRDefault="001B41A1" w:rsidP="00ED7DA3">
            <w:pPr>
              <w:pStyle w:val="TextoTabla"/>
              <w:jc w:val="center"/>
            </w:pPr>
          </w:p>
        </w:tc>
      </w:tr>
      <w:tr w:rsidR="00BA1EFF" w14:paraId="28146B5D" w14:textId="77777777" w:rsidTr="005D37EC">
        <w:trPr>
          <w:cantSplit/>
          <w:trHeight w:val="567"/>
          <w:jc w:val="center"/>
        </w:trPr>
        <w:tc>
          <w:tcPr>
            <w:tcW w:w="203" w:type="dxa"/>
            <w:vAlign w:val="center"/>
          </w:tcPr>
          <w:p w14:paraId="739C4B67" w14:textId="57599A4D" w:rsidR="001B41A1" w:rsidRPr="00BA1EFF" w:rsidRDefault="00BA1EFF" w:rsidP="00ED7DA3">
            <w:pPr>
              <w:pStyle w:val="TextoTabla"/>
              <w:jc w:val="center"/>
              <w:rPr>
                <w:b/>
                <w:bCs/>
              </w:rPr>
            </w:pPr>
            <w:r>
              <w:rPr>
                <w:b/>
                <w:bCs/>
              </w:rPr>
              <w:t>0</w:t>
            </w:r>
            <w:r w:rsidR="00405203">
              <w:rPr>
                <w:b/>
                <w:bCs/>
              </w:rPr>
              <w:t>8</w:t>
            </w:r>
          </w:p>
        </w:tc>
        <w:tc>
          <w:tcPr>
            <w:tcW w:w="417" w:type="dxa"/>
            <w:vAlign w:val="center"/>
          </w:tcPr>
          <w:p w14:paraId="4E05B37D" w14:textId="77777777" w:rsidR="001B41A1" w:rsidRDefault="001B41A1" w:rsidP="00ED7DA3">
            <w:pPr>
              <w:pStyle w:val="TextoTabla"/>
              <w:jc w:val="center"/>
            </w:pPr>
          </w:p>
        </w:tc>
        <w:tc>
          <w:tcPr>
            <w:tcW w:w="417" w:type="dxa"/>
            <w:vAlign w:val="center"/>
          </w:tcPr>
          <w:p w14:paraId="4BC3B307" w14:textId="77777777" w:rsidR="001B41A1" w:rsidRDefault="001B41A1" w:rsidP="00ED7DA3">
            <w:pPr>
              <w:pStyle w:val="TextoTabla"/>
              <w:jc w:val="center"/>
            </w:pPr>
          </w:p>
        </w:tc>
        <w:tc>
          <w:tcPr>
            <w:tcW w:w="417" w:type="dxa"/>
            <w:vAlign w:val="center"/>
          </w:tcPr>
          <w:p w14:paraId="2DB7ED9C" w14:textId="77777777" w:rsidR="001B41A1" w:rsidRDefault="001B41A1" w:rsidP="00ED7DA3">
            <w:pPr>
              <w:pStyle w:val="TextoTabla"/>
              <w:jc w:val="center"/>
            </w:pPr>
          </w:p>
        </w:tc>
        <w:tc>
          <w:tcPr>
            <w:tcW w:w="418" w:type="dxa"/>
            <w:vAlign w:val="center"/>
          </w:tcPr>
          <w:p w14:paraId="042339E4" w14:textId="77777777" w:rsidR="001B41A1" w:rsidRDefault="001B41A1" w:rsidP="00ED7DA3">
            <w:pPr>
              <w:pStyle w:val="TextoTabla"/>
              <w:jc w:val="center"/>
            </w:pPr>
          </w:p>
        </w:tc>
        <w:tc>
          <w:tcPr>
            <w:tcW w:w="418" w:type="dxa"/>
            <w:vAlign w:val="center"/>
          </w:tcPr>
          <w:p w14:paraId="5670867D" w14:textId="1785CD39" w:rsidR="001B41A1" w:rsidRDefault="00827EF0" w:rsidP="00ED7DA3">
            <w:pPr>
              <w:pStyle w:val="TextoTabla"/>
              <w:jc w:val="center"/>
            </w:pPr>
            <w:r>
              <w:t>X</w:t>
            </w:r>
          </w:p>
        </w:tc>
        <w:tc>
          <w:tcPr>
            <w:tcW w:w="418" w:type="dxa"/>
            <w:vAlign w:val="center"/>
          </w:tcPr>
          <w:p w14:paraId="35E45F20" w14:textId="031ED276" w:rsidR="001B41A1" w:rsidRDefault="00827EF0" w:rsidP="00ED7DA3">
            <w:pPr>
              <w:pStyle w:val="TextoTabla"/>
              <w:jc w:val="center"/>
            </w:pPr>
            <w:r>
              <w:t>X</w:t>
            </w:r>
          </w:p>
        </w:tc>
        <w:tc>
          <w:tcPr>
            <w:tcW w:w="418" w:type="dxa"/>
            <w:vAlign w:val="center"/>
          </w:tcPr>
          <w:p w14:paraId="15220FD1" w14:textId="77777777" w:rsidR="001B41A1" w:rsidRDefault="001B41A1" w:rsidP="00ED7DA3">
            <w:pPr>
              <w:pStyle w:val="TextoTabla"/>
              <w:jc w:val="center"/>
            </w:pPr>
          </w:p>
        </w:tc>
        <w:tc>
          <w:tcPr>
            <w:tcW w:w="418" w:type="dxa"/>
            <w:vAlign w:val="center"/>
          </w:tcPr>
          <w:p w14:paraId="56C57973" w14:textId="77777777" w:rsidR="001B41A1" w:rsidRDefault="001B41A1" w:rsidP="00ED7DA3">
            <w:pPr>
              <w:pStyle w:val="TextoTabla"/>
              <w:jc w:val="center"/>
            </w:pPr>
          </w:p>
        </w:tc>
        <w:tc>
          <w:tcPr>
            <w:tcW w:w="418" w:type="dxa"/>
            <w:vAlign w:val="center"/>
          </w:tcPr>
          <w:p w14:paraId="70D11747" w14:textId="77777777" w:rsidR="001B41A1" w:rsidRDefault="001B41A1" w:rsidP="00ED7DA3">
            <w:pPr>
              <w:pStyle w:val="TextoTabla"/>
              <w:jc w:val="center"/>
            </w:pPr>
          </w:p>
        </w:tc>
        <w:tc>
          <w:tcPr>
            <w:tcW w:w="418" w:type="dxa"/>
            <w:vAlign w:val="center"/>
          </w:tcPr>
          <w:p w14:paraId="2076EB37" w14:textId="77777777" w:rsidR="001B41A1" w:rsidRDefault="001B41A1" w:rsidP="00ED7DA3">
            <w:pPr>
              <w:pStyle w:val="TextoTabla"/>
              <w:jc w:val="center"/>
            </w:pPr>
          </w:p>
        </w:tc>
        <w:tc>
          <w:tcPr>
            <w:tcW w:w="418" w:type="dxa"/>
            <w:vAlign w:val="center"/>
          </w:tcPr>
          <w:p w14:paraId="0D2A7087" w14:textId="507CA8AC" w:rsidR="001B41A1" w:rsidRDefault="00827EF0" w:rsidP="00ED7DA3">
            <w:pPr>
              <w:pStyle w:val="TextoTabla"/>
              <w:jc w:val="center"/>
            </w:pPr>
            <w:r>
              <w:t>X</w:t>
            </w:r>
          </w:p>
        </w:tc>
        <w:tc>
          <w:tcPr>
            <w:tcW w:w="418" w:type="dxa"/>
            <w:vAlign w:val="center"/>
          </w:tcPr>
          <w:p w14:paraId="302BB2D3" w14:textId="595FA3FB" w:rsidR="001B41A1" w:rsidRDefault="00827EF0" w:rsidP="00ED7DA3">
            <w:pPr>
              <w:pStyle w:val="TextoTabla"/>
              <w:jc w:val="center"/>
            </w:pPr>
            <w:r>
              <w:t>X</w:t>
            </w:r>
          </w:p>
        </w:tc>
        <w:tc>
          <w:tcPr>
            <w:tcW w:w="418" w:type="dxa"/>
            <w:vAlign w:val="center"/>
          </w:tcPr>
          <w:p w14:paraId="177822F2" w14:textId="77777777" w:rsidR="001B41A1" w:rsidRDefault="001B41A1" w:rsidP="00ED7DA3">
            <w:pPr>
              <w:pStyle w:val="TextoTabla"/>
              <w:jc w:val="center"/>
            </w:pPr>
          </w:p>
        </w:tc>
        <w:tc>
          <w:tcPr>
            <w:tcW w:w="418" w:type="dxa"/>
            <w:vAlign w:val="center"/>
          </w:tcPr>
          <w:p w14:paraId="76E14CAB" w14:textId="77777777" w:rsidR="001B41A1" w:rsidRDefault="001B41A1" w:rsidP="00ED7DA3">
            <w:pPr>
              <w:pStyle w:val="TextoTabla"/>
              <w:jc w:val="center"/>
            </w:pPr>
          </w:p>
        </w:tc>
        <w:tc>
          <w:tcPr>
            <w:tcW w:w="418" w:type="dxa"/>
            <w:vAlign w:val="center"/>
          </w:tcPr>
          <w:p w14:paraId="3C472326" w14:textId="77777777" w:rsidR="001B41A1" w:rsidRDefault="001B41A1" w:rsidP="00ED7DA3">
            <w:pPr>
              <w:pStyle w:val="TextoTabla"/>
              <w:jc w:val="center"/>
            </w:pPr>
          </w:p>
        </w:tc>
        <w:tc>
          <w:tcPr>
            <w:tcW w:w="418" w:type="dxa"/>
            <w:vAlign w:val="center"/>
          </w:tcPr>
          <w:p w14:paraId="101C395B" w14:textId="77777777" w:rsidR="001B41A1" w:rsidRDefault="001B41A1" w:rsidP="00ED7DA3">
            <w:pPr>
              <w:pStyle w:val="TextoTabla"/>
              <w:jc w:val="center"/>
            </w:pPr>
          </w:p>
        </w:tc>
        <w:tc>
          <w:tcPr>
            <w:tcW w:w="418" w:type="dxa"/>
            <w:vAlign w:val="center"/>
          </w:tcPr>
          <w:p w14:paraId="25D115A7" w14:textId="77777777" w:rsidR="001B41A1" w:rsidRDefault="001B41A1" w:rsidP="00ED7DA3">
            <w:pPr>
              <w:pStyle w:val="TextoTabla"/>
              <w:jc w:val="center"/>
            </w:pPr>
          </w:p>
        </w:tc>
        <w:tc>
          <w:tcPr>
            <w:tcW w:w="418" w:type="dxa"/>
            <w:vAlign w:val="center"/>
          </w:tcPr>
          <w:p w14:paraId="613866FB" w14:textId="77777777" w:rsidR="001B41A1" w:rsidRDefault="001B41A1" w:rsidP="00ED7DA3">
            <w:pPr>
              <w:pStyle w:val="TextoTabla"/>
              <w:jc w:val="center"/>
            </w:pPr>
          </w:p>
        </w:tc>
        <w:tc>
          <w:tcPr>
            <w:tcW w:w="418" w:type="dxa"/>
            <w:vAlign w:val="center"/>
          </w:tcPr>
          <w:p w14:paraId="4BD397AE" w14:textId="77777777" w:rsidR="001B41A1" w:rsidRDefault="001B41A1" w:rsidP="00ED7DA3">
            <w:pPr>
              <w:pStyle w:val="TextoTabla"/>
              <w:jc w:val="center"/>
            </w:pPr>
          </w:p>
        </w:tc>
        <w:tc>
          <w:tcPr>
            <w:tcW w:w="418" w:type="dxa"/>
            <w:vAlign w:val="center"/>
          </w:tcPr>
          <w:p w14:paraId="0F6EC8A7" w14:textId="77777777" w:rsidR="001B41A1" w:rsidRDefault="001B41A1" w:rsidP="00ED7DA3">
            <w:pPr>
              <w:pStyle w:val="TextoTabla"/>
              <w:jc w:val="center"/>
            </w:pPr>
          </w:p>
        </w:tc>
      </w:tr>
      <w:tr w:rsidR="00BA1EFF" w14:paraId="73A63451" w14:textId="77777777" w:rsidTr="005D37EC">
        <w:trPr>
          <w:cantSplit/>
          <w:trHeight w:val="567"/>
          <w:jc w:val="center"/>
        </w:trPr>
        <w:tc>
          <w:tcPr>
            <w:tcW w:w="203" w:type="dxa"/>
            <w:vAlign w:val="center"/>
          </w:tcPr>
          <w:p w14:paraId="32678735" w14:textId="35D6C670" w:rsidR="001B41A1" w:rsidRPr="00BA1EFF" w:rsidRDefault="00BA1EFF" w:rsidP="00ED7DA3">
            <w:pPr>
              <w:pStyle w:val="TextoTabla"/>
              <w:jc w:val="center"/>
              <w:rPr>
                <w:b/>
                <w:bCs/>
              </w:rPr>
            </w:pPr>
            <w:r>
              <w:rPr>
                <w:b/>
                <w:bCs/>
              </w:rPr>
              <w:t>0</w:t>
            </w:r>
            <w:r w:rsidR="00405203">
              <w:rPr>
                <w:b/>
                <w:bCs/>
              </w:rPr>
              <w:t>9</w:t>
            </w:r>
          </w:p>
        </w:tc>
        <w:tc>
          <w:tcPr>
            <w:tcW w:w="417" w:type="dxa"/>
            <w:vAlign w:val="center"/>
          </w:tcPr>
          <w:p w14:paraId="48BACD7A" w14:textId="77777777" w:rsidR="001B41A1" w:rsidRDefault="001B41A1" w:rsidP="00ED7DA3">
            <w:pPr>
              <w:pStyle w:val="TextoTabla"/>
              <w:jc w:val="center"/>
            </w:pPr>
          </w:p>
        </w:tc>
        <w:tc>
          <w:tcPr>
            <w:tcW w:w="417" w:type="dxa"/>
            <w:vAlign w:val="center"/>
          </w:tcPr>
          <w:p w14:paraId="41699743" w14:textId="77777777" w:rsidR="001B41A1" w:rsidRDefault="001B41A1" w:rsidP="00ED7DA3">
            <w:pPr>
              <w:pStyle w:val="TextoTabla"/>
              <w:jc w:val="center"/>
            </w:pPr>
          </w:p>
        </w:tc>
        <w:tc>
          <w:tcPr>
            <w:tcW w:w="417" w:type="dxa"/>
            <w:vAlign w:val="center"/>
          </w:tcPr>
          <w:p w14:paraId="0ADCCC4B" w14:textId="77777777" w:rsidR="001B41A1" w:rsidRDefault="001B41A1" w:rsidP="00ED7DA3">
            <w:pPr>
              <w:pStyle w:val="TextoTabla"/>
              <w:jc w:val="center"/>
            </w:pPr>
          </w:p>
        </w:tc>
        <w:tc>
          <w:tcPr>
            <w:tcW w:w="418" w:type="dxa"/>
            <w:vAlign w:val="center"/>
          </w:tcPr>
          <w:p w14:paraId="539622C0" w14:textId="77777777" w:rsidR="001B41A1" w:rsidRDefault="001B41A1" w:rsidP="00ED7DA3">
            <w:pPr>
              <w:pStyle w:val="TextoTabla"/>
              <w:jc w:val="center"/>
            </w:pPr>
          </w:p>
        </w:tc>
        <w:tc>
          <w:tcPr>
            <w:tcW w:w="418" w:type="dxa"/>
            <w:vAlign w:val="center"/>
          </w:tcPr>
          <w:p w14:paraId="41C000DB" w14:textId="4522A854" w:rsidR="001B41A1" w:rsidRDefault="00827EF0" w:rsidP="00ED7DA3">
            <w:pPr>
              <w:pStyle w:val="TextoTabla"/>
              <w:jc w:val="center"/>
            </w:pPr>
            <w:r>
              <w:t>X</w:t>
            </w:r>
          </w:p>
        </w:tc>
        <w:tc>
          <w:tcPr>
            <w:tcW w:w="418" w:type="dxa"/>
            <w:vAlign w:val="center"/>
          </w:tcPr>
          <w:p w14:paraId="7DEDBAFB" w14:textId="77777777" w:rsidR="001B41A1" w:rsidRDefault="001B41A1" w:rsidP="00ED7DA3">
            <w:pPr>
              <w:pStyle w:val="TextoTabla"/>
              <w:jc w:val="center"/>
            </w:pPr>
          </w:p>
        </w:tc>
        <w:tc>
          <w:tcPr>
            <w:tcW w:w="418" w:type="dxa"/>
            <w:vAlign w:val="center"/>
          </w:tcPr>
          <w:p w14:paraId="242B1ED4" w14:textId="77777777" w:rsidR="001B41A1" w:rsidRDefault="001B41A1" w:rsidP="00ED7DA3">
            <w:pPr>
              <w:pStyle w:val="TextoTabla"/>
              <w:jc w:val="center"/>
            </w:pPr>
          </w:p>
        </w:tc>
        <w:tc>
          <w:tcPr>
            <w:tcW w:w="418" w:type="dxa"/>
            <w:vAlign w:val="center"/>
          </w:tcPr>
          <w:p w14:paraId="254A775F" w14:textId="77777777" w:rsidR="001B41A1" w:rsidRDefault="001B41A1" w:rsidP="00ED7DA3">
            <w:pPr>
              <w:pStyle w:val="TextoTabla"/>
              <w:jc w:val="center"/>
            </w:pPr>
          </w:p>
        </w:tc>
        <w:tc>
          <w:tcPr>
            <w:tcW w:w="418" w:type="dxa"/>
            <w:vAlign w:val="center"/>
          </w:tcPr>
          <w:p w14:paraId="34D22E83" w14:textId="77777777" w:rsidR="001B41A1" w:rsidRDefault="001B41A1" w:rsidP="00ED7DA3">
            <w:pPr>
              <w:pStyle w:val="TextoTabla"/>
              <w:jc w:val="center"/>
            </w:pPr>
          </w:p>
        </w:tc>
        <w:tc>
          <w:tcPr>
            <w:tcW w:w="418" w:type="dxa"/>
            <w:vAlign w:val="center"/>
          </w:tcPr>
          <w:p w14:paraId="7E4F1780" w14:textId="77777777" w:rsidR="001B41A1" w:rsidRDefault="001B41A1" w:rsidP="00ED7DA3">
            <w:pPr>
              <w:pStyle w:val="TextoTabla"/>
              <w:jc w:val="center"/>
            </w:pPr>
          </w:p>
        </w:tc>
        <w:tc>
          <w:tcPr>
            <w:tcW w:w="418" w:type="dxa"/>
            <w:vAlign w:val="center"/>
          </w:tcPr>
          <w:p w14:paraId="3B458761" w14:textId="77777777" w:rsidR="001B41A1" w:rsidRDefault="001B41A1" w:rsidP="00ED7DA3">
            <w:pPr>
              <w:pStyle w:val="TextoTabla"/>
              <w:jc w:val="center"/>
            </w:pPr>
          </w:p>
        </w:tc>
        <w:tc>
          <w:tcPr>
            <w:tcW w:w="418" w:type="dxa"/>
            <w:vAlign w:val="center"/>
          </w:tcPr>
          <w:p w14:paraId="75677412" w14:textId="77777777" w:rsidR="001B41A1" w:rsidRDefault="001B41A1" w:rsidP="00ED7DA3">
            <w:pPr>
              <w:pStyle w:val="TextoTabla"/>
              <w:jc w:val="center"/>
            </w:pPr>
          </w:p>
        </w:tc>
        <w:tc>
          <w:tcPr>
            <w:tcW w:w="418" w:type="dxa"/>
            <w:vAlign w:val="center"/>
          </w:tcPr>
          <w:p w14:paraId="1CDCBC98" w14:textId="77777777" w:rsidR="001B41A1" w:rsidRDefault="001B41A1" w:rsidP="00ED7DA3">
            <w:pPr>
              <w:pStyle w:val="TextoTabla"/>
              <w:jc w:val="center"/>
            </w:pPr>
          </w:p>
        </w:tc>
        <w:tc>
          <w:tcPr>
            <w:tcW w:w="418" w:type="dxa"/>
            <w:vAlign w:val="center"/>
          </w:tcPr>
          <w:p w14:paraId="5B3BD5FB" w14:textId="77777777" w:rsidR="001B41A1" w:rsidRDefault="001B41A1" w:rsidP="00ED7DA3">
            <w:pPr>
              <w:pStyle w:val="TextoTabla"/>
              <w:jc w:val="center"/>
            </w:pPr>
          </w:p>
        </w:tc>
        <w:tc>
          <w:tcPr>
            <w:tcW w:w="418" w:type="dxa"/>
            <w:vAlign w:val="center"/>
          </w:tcPr>
          <w:p w14:paraId="218CD1F5" w14:textId="77777777" w:rsidR="001B41A1" w:rsidRDefault="001B41A1" w:rsidP="00ED7DA3">
            <w:pPr>
              <w:pStyle w:val="TextoTabla"/>
              <w:jc w:val="center"/>
            </w:pPr>
          </w:p>
        </w:tc>
        <w:tc>
          <w:tcPr>
            <w:tcW w:w="418" w:type="dxa"/>
            <w:vAlign w:val="center"/>
          </w:tcPr>
          <w:p w14:paraId="325F5A54" w14:textId="77777777" w:rsidR="001B41A1" w:rsidRDefault="001B41A1" w:rsidP="00ED7DA3">
            <w:pPr>
              <w:pStyle w:val="TextoTabla"/>
              <w:jc w:val="center"/>
            </w:pPr>
          </w:p>
        </w:tc>
        <w:tc>
          <w:tcPr>
            <w:tcW w:w="418" w:type="dxa"/>
            <w:vAlign w:val="center"/>
          </w:tcPr>
          <w:p w14:paraId="0F191672" w14:textId="77777777" w:rsidR="001B41A1" w:rsidRDefault="001B41A1" w:rsidP="00ED7DA3">
            <w:pPr>
              <w:pStyle w:val="TextoTabla"/>
              <w:jc w:val="center"/>
            </w:pPr>
          </w:p>
        </w:tc>
        <w:tc>
          <w:tcPr>
            <w:tcW w:w="418" w:type="dxa"/>
            <w:vAlign w:val="center"/>
          </w:tcPr>
          <w:p w14:paraId="507EC34B" w14:textId="77777777" w:rsidR="001B41A1" w:rsidRDefault="001B41A1" w:rsidP="00ED7DA3">
            <w:pPr>
              <w:pStyle w:val="TextoTabla"/>
              <w:jc w:val="center"/>
            </w:pPr>
          </w:p>
        </w:tc>
        <w:tc>
          <w:tcPr>
            <w:tcW w:w="418" w:type="dxa"/>
            <w:vAlign w:val="center"/>
          </w:tcPr>
          <w:p w14:paraId="2A16F0B6" w14:textId="77777777" w:rsidR="001B41A1" w:rsidRDefault="001B41A1" w:rsidP="00ED7DA3">
            <w:pPr>
              <w:pStyle w:val="TextoTabla"/>
              <w:jc w:val="center"/>
            </w:pPr>
          </w:p>
        </w:tc>
        <w:tc>
          <w:tcPr>
            <w:tcW w:w="418" w:type="dxa"/>
            <w:vAlign w:val="center"/>
          </w:tcPr>
          <w:p w14:paraId="4D1D2F23" w14:textId="77777777" w:rsidR="001B41A1" w:rsidRDefault="001B41A1" w:rsidP="00ED7DA3">
            <w:pPr>
              <w:pStyle w:val="TextoTabla"/>
              <w:jc w:val="center"/>
            </w:pPr>
          </w:p>
        </w:tc>
      </w:tr>
      <w:tr w:rsidR="00BA1EFF" w14:paraId="4017B3D8" w14:textId="77777777" w:rsidTr="005D37EC">
        <w:trPr>
          <w:cantSplit/>
          <w:trHeight w:val="567"/>
          <w:jc w:val="center"/>
        </w:trPr>
        <w:tc>
          <w:tcPr>
            <w:tcW w:w="203" w:type="dxa"/>
            <w:vAlign w:val="center"/>
          </w:tcPr>
          <w:p w14:paraId="4A320920" w14:textId="77C48A14" w:rsidR="001B41A1" w:rsidRPr="00BA1EFF" w:rsidRDefault="00405203" w:rsidP="00ED7DA3">
            <w:pPr>
              <w:pStyle w:val="TextoTabla"/>
              <w:jc w:val="center"/>
              <w:rPr>
                <w:b/>
                <w:bCs/>
              </w:rPr>
            </w:pPr>
            <w:r>
              <w:rPr>
                <w:b/>
                <w:bCs/>
              </w:rPr>
              <w:t>10</w:t>
            </w:r>
          </w:p>
        </w:tc>
        <w:tc>
          <w:tcPr>
            <w:tcW w:w="417" w:type="dxa"/>
            <w:vAlign w:val="center"/>
          </w:tcPr>
          <w:p w14:paraId="7C94FAA5" w14:textId="77777777" w:rsidR="001B41A1" w:rsidRDefault="001B41A1" w:rsidP="00ED7DA3">
            <w:pPr>
              <w:pStyle w:val="TextoTabla"/>
              <w:jc w:val="center"/>
            </w:pPr>
          </w:p>
        </w:tc>
        <w:tc>
          <w:tcPr>
            <w:tcW w:w="417" w:type="dxa"/>
            <w:vAlign w:val="center"/>
          </w:tcPr>
          <w:p w14:paraId="7A608CF7" w14:textId="77777777" w:rsidR="001B41A1" w:rsidRDefault="001B41A1" w:rsidP="00ED7DA3">
            <w:pPr>
              <w:pStyle w:val="TextoTabla"/>
              <w:jc w:val="center"/>
            </w:pPr>
          </w:p>
        </w:tc>
        <w:tc>
          <w:tcPr>
            <w:tcW w:w="417" w:type="dxa"/>
            <w:vAlign w:val="center"/>
          </w:tcPr>
          <w:p w14:paraId="650CD7D7" w14:textId="77777777" w:rsidR="001B41A1" w:rsidRDefault="001B41A1" w:rsidP="00ED7DA3">
            <w:pPr>
              <w:pStyle w:val="TextoTabla"/>
              <w:jc w:val="center"/>
            </w:pPr>
          </w:p>
        </w:tc>
        <w:tc>
          <w:tcPr>
            <w:tcW w:w="418" w:type="dxa"/>
            <w:vAlign w:val="center"/>
          </w:tcPr>
          <w:p w14:paraId="38C1338A" w14:textId="77777777" w:rsidR="001B41A1" w:rsidRDefault="001B41A1" w:rsidP="00ED7DA3">
            <w:pPr>
              <w:pStyle w:val="TextoTabla"/>
              <w:jc w:val="center"/>
            </w:pPr>
          </w:p>
        </w:tc>
        <w:tc>
          <w:tcPr>
            <w:tcW w:w="418" w:type="dxa"/>
            <w:vAlign w:val="center"/>
          </w:tcPr>
          <w:p w14:paraId="66E30634" w14:textId="5DA077AE" w:rsidR="001B41A1" w:rsidRDefault="00827EF0" w:rsidP="00ED7DA3">
            <w:pPr>
              <w:pStyle w:val="TextoTabla"/>
              <w:jc w:val="center"/>
            </w:pPr>
            <w:r>
              <w:t>X</w:t>
            </w:r>
          </w:p>
        </w:tc>
        <w:tc>
          <w:tcPr>
            <w:tcW w:w="418" w:type="dxa"/>
            <w:vAlign w:val="center"/>
          </w:tcPr>
          <w:p w14:paraId="2E71E743" w14:textId="77777777" w:rsidR="001B41A1" w:rsidRDefault="001B41A1" w:rsidP="00ED7DA3">
            <w:pPr>
              <w:pStyle w:val="TextoTabla"/>
              <w:jc w:val="center"/>
            </w:pPr>
          </w:p>
        </w:tc>
        <w:tc>
          <w:tcPr>
            <w:tcW w:w="418" w:type="dxa"/>
            <w:vAlign w:val="center"/>
          </w:tcPr>
          <w:p w14:paraId="62C1BE2B" w14:textId="77777777" w:rsidR="001B41A1" w:rsidRDefault="001B41A1" w:rsidP="00ED7DA3">
            <w:pPr>
              <w:pStyle w:val="TextoTabla"/>
              <w:jc w:val="center"/>
            </w:pPr>
          </w:p>
        </w:tc>
        <w:tc>
          <w:tcPr>
            <w:tcW w:w="418" w:type="dxa"/>
            <w:vAlign w:val="center"/>
          </w:tcPr>
          <w:p w14:paraId="3DA966BD" w14:textId="77777777" w:rsidR="001B41A1" w:rsidRDefault="001B41A1" w:rsidP="00ED7DA3">
            <w:pPr>
              <w:pStyle w:val="TextoTabla"/>
              <w:jc w:val="center"/>
            </w:pPr>
          </w:p>
        </w:tc>
        <w:tc>
          <w:tcPr>
            <w:tcW w:w="418" w:type="dxa"/>
            <w:vAlign w:val="center"/>
          </w:tcPr>
          <w:p w14:paraId="26D748D0" w14:textId="77777777" w:rsidR="001B41A1" w:rsidRDefault="001B41A1" w:rsidP="00ED7DA3">
            <w:pPr>
              <w:pStyle w:val="TextoTabla"/>
              <w:jc w:val="center"/>
            </w:pPr>
          </w:p>
        </w:tc>
        <w:tc>
          <w:tcPr>
            <w:tcW w:w="418" w:type="dxa"/>
            <w:vAlign w:val="center"/>
          </w:tcPr>
          <w:p w14:paraId="2C111979" w14:textId="77777777" w:rsidR="001B41A1" w:rsidRDefault="001B41A1" w:rsidP="00ED7DA3">
            <w:pPr>
              <w:pStyle w:val="TextoTabla"/>
              <w:jc w:val="center"/>
            </w:pPr>
          </w:p>
        </w:tc>
        <w:tc>
          <w:tcPr>
            <w:tcW w:w="418" w:type="dxa"/>
            <w:vAlign w:val="center"/>
          </w:tcPr>
          <w:p w14:paraId="270AFC7E" w14:textId="77777777" w:rsidR="001B41A1" w:rsidRDefault="001B41A1" w:rsidP="00ED7DA3">
            <w:pPr>
              <w:pStyle w:val="TextoTabla"/>
              <w:jc w:val="center"/>
            </w:pPr>
          </w:p>
        </w:tc>
        <w:tc>
          <w:tcPr>
            <w:tcW w:w="418" w:type="dxa"/>
            <w:vAlign w:val="center"/>
          </w:tcPr>
          <w:p w14:paraId="6B8536D4" w14:textId="77777777" w:rsidR="001B41A1" w:rsidRDefault="001B41A1" w:rsidP="00ED7DA3">
            <w:pPr>
              <w:pStyle w:val="TextoTabla"/>
              <w:jc w:val="center"/>
            </w:pPr>
          </w:p>
        </w:tc>
        <w:tc>
          <w:tcPr>
            <w:tcW w:w="418" w:type="dxa"/>
            <w:vAlign w:val="center"/>
          </w:tcPr>
          <w:p w14:paraId="709540AC" w14:textId="77777777" w:rsidR="001B41A1" w:rsidRDefault="001B41A1" w:rsidP="00ED7DA3">
            <w:pPr>
              <w:pStyle w:val="TextoTabla"/>
              <w:jc w:val="center"/>
            </w:pPr>
          </w:p>
        </w:tc>
        <w:tc>
          <w:tcPr>
            <w:tcW w:w="418" w:type="dxa"/>
            <w:vAlign w:val="center"/>
          </w:tcPr>
          <w:p w14:paraId="28DF08C9" w14:textId="77777777" w:rsidR="001B41A1" w:rsidRDefault="001B41A1" w:rsidP="00ED7DA3">
            <w:pPr>
              <w:pStyle w:val="TextoTabla"/>
              <w:jc w:val="center"/>
            </w:pPr>
          </w:p>
        </w:tc>
        <w:tc>
          <w:tcPr>
            <w:tcW w:w="418" w:type="dxa"/>
            <w:vAlign w:val="center"/>
          </w:tcPr>
          <w:p w14:paraId="0F60DC11" w14:textId="77777777" w:rsidR="001B41A1" w:rsidRDefault="001B41A1" w:rsidP="00ED7DA3">
            <w:pPr>
              <w:pStyle w:val="TextoTabla"/>
              <w:jc w:val="center"/>
            </w:pPr>
          </w:p>
        </w:tc>
        <w:tc>
          <w:tcPr>
            <w:tcW w:w="418" w:type="dxa"/>
            <w:vAlign w:val="center"/>
          </w:tcPr>
          <w:p w14:paraId="11E731E0" w14:textId="77777777" w:rsidR="001B41A1" w:rsidRDefault="001B41A1" w:rsidP="00ED7DA3">
            <w:pPr>
              <w:pStyle w:val="TextoTabla"/>
              <w:jc w:val="center"/>
            </w:pPr>
          </w:p>
        </w:tc>
        <w:tc>
          <w:tcPr>
            <w:tcW w:w="418" w:type="dxa"/>
            <w:vAlign w:val="center"/>
          </w:tcPr>
          <w:p w14:paraId="6D710C9A" w14:textId="77777777" w:rsidR="001B41A1" w:rsidRDefault="001B41A1" w:rsidP="00ED7DA3">
            <w:pPr>
              <w:pStyle w:val="TextoTabla"/>
              <w:jc w:val="center"/>
            </w:pPr>
          </w:p>
        </w:tc>
        <w:tc>
          <w:tcPr>
            <w:tcW w:w="418" w:type="dxa"/>
            <w:vAlign w:val="center"/>
          </w:tcPr>
          <w:p w14:paraId="24FD72EC" w14:textId="77777777" w:rsidR="001B41A1" w:rsidRDefault="001B41A1" w:rsidP="00ED7DA3">
            <w:pPr>
              <w:pStyle w:val="TextoTabla"/>
              <w:jc w:val="center"/>
            </w:pPr>
          </w:p>
        </w:tc>
        <w:tc>
          <w:tcPr>
            <w:tcW w:w="418" w:type="dxa"/>
            <w:vAlign w:val="center"/>
          </w:tcPr>
          <w:p w14:paraId="2A2E8EB1" w14:textId="77777777" w:rsidR="001B41A1" w:rsidRDefault="001B41A1" w:rsidP="00ED7DA3">
            <w:pPr>
              <w:pStyle w:val="TextoTabla"/>
              <w:jc w:val="center"/>
            </w:pPr>
          </w:p>
        </w:tc>
        <w:tc>
          <w:tcPr>
            <w:tcW w:w="418" w:type="dxa"/>
            <w:vAlign w:val="center"/>
          </w:tcPr>
          <w:p w14:paraId="5724F6AA" w14:textId="77777777" w:rsidR="001B41A1" w:rsidRDefault="001B41A1" w:rsidP="00ED7DA3">
            <w:pPr>
              <w:pStyle w:val="TextoTabla"/>
              <w:jc w:val="center"/>
            </w:pPr>
          </w:p>
        </w:tc>
      </w:tr>
      <w:tr w:rsidR="00BA1EFF" w14:paraId="11AC7969" w14:textId="77777777" w:rsidTr="005D37EC">
        <w:trPr>
          <w:cantSplit/>
          <w:trHeight w:val="567"/>
          <w:jc w:val="center"/>
        </w:trPr>
        <w:tc>
          <w:tcPr>
            <w:tcW w:w="203" w:type="dxa"/>
            <w:vAlign w:val="center"/>
          </w:tcPr>
          <w:p w14:paraId="685B485F" w14:textId="6A25BCE3" w:rsidR="001B41A1" w:rsidRPr="00BA1EFF" w:rsidRDefault="00BA1EFF" w:rsidP="00ED7DA3">
            <w:pPr>
              <w:pStyle w:val="TextoTabla"/>
              <w:jc w:val="center"/>
              <w:rPr>
                <w:b/>
                <w:bCs/>
              </w:rPr>
            </w:pPr>
            <w:r>
              <w:rPr>
                <w:b/>
                <w:bCs/>
              </w:rPr>
              <w:t>1</w:t>
            </w:r>
            <w:r w:rsidR="00405203">
              <w:rPr>
                <w:b/>
                <w:bCs/>
              </w:rPr>
              <w:t>1</w:t>
            </w:r>
          </w:p>
        </w:tc>
        <w:tc>
          <w:tcPr>
            <w:tcW w:w="417" w:type="dxa"/>
            <w:vAlign w:val="center"/>
          </w:tcPr>
          <w:p w14:paraId="10F45BBA" w14:textId="77777777" w:rsidR="001B41A1" w:rsidRDefault="001B41A1" w:rsidP="00ED7DA3">
            <w:pPr>
              <w:pStyle w:val="TextoTabla"/>
              <w:jc w:val="center"/>
            </w:pPr>
          </w:p>
        </w:tc>
        <w:tc>
          <w:tcPr>
            <w:tcW w:w="417" w:type="dxa"/>
            <w:vAlign w:val="center"/>
          </w:tcPr>
          <w:p w14:paraId="096FA1AD" w14:textId="77777777" w:rsidR="001B41A1" w:rsidRDefault="001B41A1" w:rsidP="00ED7DA3">
            <w:pPr>
              <w:pStyle w:val="TextoTabla"/>
              <w:jc w:val="center"/>
            </w:pPr>
          </w:p>
        </w:tc>
        <w:tc>
          <w:tcPr>
            <w:tcW w:w="417" w:type="dxa"/>
            <w:vAlign w:val="center"/>
          </w:tcPr>
          <w:p w14:paraId="1A9A18AE" w14:textId="77777777" w:rsidR="001B41A1" w:rsidRDefault="001B41A1" w:rsidP="00ED7DA3">
            <w:pPr>
              <w:pStyle w:val="TextoTabla"/>
              <w:jc w:val="center"/>
            </w:pPr>
          </w:p>
        </w:tc>
        <w:tc>
          <w:tcPr>
            <w:tcW w:w="418" w:type="dxa"/>
            <w:vAlign w:val="center"/>
          </w:tcPr>
          <w:p w14:paraId="24B192D8" w14:textId="77777777" w:rsidR="001B41A1" w:rsidRDefault="001B41A1" w:rsidP="00ED7DA3">
            <w:pPr>
              <w:pStyle w:val="TextoTabla"/>
              <w:jc w:val="center"/>
            </w:pPr>
          </w:p>
        </w:tc>
        <w:tc>
          <w:tcPr>
            <w:tcW w:w="418" w:type="dxa"/>
            <w:vAlign w:val="center"/>
          </w:tcPr>
          <w:p w14:paraId="4B5B34D2" w14:textId="77777777" w:rsidR="001B41A1" w:rsidRDefault="001B41A1" w:rsidP="00ED7DA3">
            <w:pPr>
              <w:pStyle w:val="TextoTabla"/>
              <w:jc w:val="center"/>
            </w:pPr>
          </w:p>
        </w:tc>
        <w:tc>
          <w:tcPr>
            <w:tcW w:w="418" w:type="dxa"/>
            <w:vAlign w:val="center"/>
          </w:tcPr>
          <w:p w14:paraId="050639A7" w14:textId="701C2DE4" w:rsidR="001B41A1" w:rsidRDefault="00827EF0" w:rsidP="00ED7DA3">
            <w:pPr>
              <w:pStyle w:val="TextoTabla"/>
              <w:jc w:val="center"/>
            </w:pPr>
            <w:r>
              <w:t>X</w:t>
            </w:r>
          </w:p>
        </w:tc>
        <w:tc>
          <w:tcPr>
            <w:tcW w:w="418" w:type="dxa"/>
            <w:vAlign w:val="center"/>
          </w:tcPr>
          <w:p w14:paraId="5ADE7B95" w14:textId="77777777" w:rsidR="001B41A1" w:rsidRDefault="001B41A1" w:rsidP="00ED7DA3">
            <w:pPr>
              <w:pStyle w:val="TextoTabla"/>
              <w:jc w:val="center"/>
            </w:pPr>
          </w:p>
        </w:tc>
        <w:tc>
          <w:tcPr>
            <w:tcW w:w="418" w:type="dxa"/>
            <w:vAlign w:val="center"/>
          </w:tcPr>
          <w:p w14:paraId="2437DAA6" w14:textId="77777777" w:rsidR="001B41A1" w:rsidRDefault="001B41A1" w:rsidP="00ED7DA3">
            <w:pPr>
              <w:pStyle w:val="TextoTabla"/>
              <w:jc w:val="center"/>
            </w:pPr>
          </w:p>
        </w:tc>
        <w:tc>
          <w:tcPr>
            <w:tcW w:w="418" w:type="dxa"/>
            <w:vAlign w:val="center"/>
          </w:tcPr>
          <w:p w14:paraId="0DCBCBC7" w14:textId="77777777" w:rsidR="001B41A1" w:rsidRDefault="001B41A1" w:rsidP="00ED7DA3">
            <w:pPr>
              <w:pStyle w:val="TextoTabla"/>
              <w:jc w:val="center"/>
            </w:pPr>
          </w:p>
        </w:tc>
        <w:tc>
          <w:tcPr>
            <w:tcW w:w="418" w:type="dxa"/>
            <w:vAlign w:val="center"/>
          </w:tcPr>
          <w:p w14:paraId="5E5550FB" w14:textId="77777777" w:rsidR="001B41A1" w:rsidRDefault="001B41A1" w:rsidP="00ED7DA3">
            <w:pPr>
              <w:pStyle w:val="TextoTabla"/>
              <w:jc w:val="center"/>
            </w:pPr>
          </w:p>
        </w:tc>
        <w:tc>
          <w:tcPr>
            <w:tcW w:w="418" w:type="dxa"/>
            <w:vAlign w:val="center"/>
          </w:tcPr>
          <w:p w14:paraId="0A109629" w14:textId="77777777" w:rsidR="001B41A1" w:rsidRDefault="001B41A1" w:rsidP="00ED7DA3">
            <w:pPr>
              <w:pStyle w:val="TextoTabla"/>
              <w:jc w:val="center"/>
            </w:pPr>
          </w:p>
        </w:tc>
        <w:tc>
          <w:tcPr>
            <w:tcW w:w="418" w:type="dxa"/>
            <w:vAlign w:val="center"/>
          </w:tcPr>
          <w:p w14:paraId="395D68BA" w14:textId="77777777" w:rsidR="001B41A1" w:rsidRDefault="001B41A1" w:rsidP="00ED7DA3">
            <w:pPr>
              <w:pStyle w:val="TextoTabla"/>
              <w:jc w:val="center"/>
            </w:pPr>
          </w:p>
        </w:tc>
        <w:tc>
          <w:tcPr>
            <w:tcW w:w="418" w:type="dxa"/>
            <w:vAlign w:val="center"/>
          </w:tcPr>
          <w:p w14:paraId="4F878C80" w14:textId="77777777" w:rsidR="001B41A1" w:rsidRDefault="001B41A1" w:rsidP="00ED7DA3">
            <w:pPr>
              <w:pStyle w:val="TextoTabla"/>
              <w:jc w:val="center"/>
            </w:pPr>
          </w:p>
        </w:tc>
        <w:tc>
          <w:tcPr>
            <w:tcW w:w="418" w:type="dxa"/>
            <w:vAlign w:val="center"/>
          </w:tcPr>
          <w:p w14:paraId="1E25D7AE" w14:textId="77777777" w:rsidR="001B41A1" w:rsidRDefault="001B41A1" w:rsidP="00ED7DA3">
            <w:pPr>
              <w:pStyle w:val="TextoTabla"/>
              <w:jc w:val="center"/>
            </w:pPr>
          </w:p>
        </w:tc>
        <w:tc>
          <w:tcPr>
            <w:tcW w:w="418" w:type="dxa"/>
            <w:vAlign w:val="center"/>
          </w:tcPr>
          <w:p w14:paraId="2CCFE523" w14:textId="77777777" w:rsidR="001B41A1" w:rsidRDefault="001B41A1" w:rsidP="00ED7DA3">
            <w:pPr>
              <w:pStyle w:val="TextoTabla"/>
              <w:jc w:val="center"/>
            </w:pPr>
          </w:p>
        </w:tc>
        <w:tc>
          <w:tcPr>
            <w:tcW w:w="418" w:type="dxa"/>
            <w:vAlign w:val="center"/>
          </w:tcPr>
          <w:p w14:paraId="3E9628A9" w14:textId="77777777" w:rsidR="001B41A1" w:rsidRDefault="001B41A1" w:rsidP="00ED7DA3">
            <w:pPr>
              <w:pStyle w:val="TextoTabla"/>
              <w:jc w:val="center"/>
            </w:pPr>
          </w:p>
        </w:tc>
        <w:tc>
          <w:tcPr>
            <w:tcW w:w="418" w:type="dxa"/>
            <w:vAlign w:val="center"/>
          </w:tcPr>
          <w:p w14:paraId="21A2B709" w14:textId="77777777" w:rsidR="001B41A1" w:rsidRDefault="001B41A1" w:rsidP="00ED7DA3">
            <w:pPr>
              <w:pStyle w:val="TextoTabla"/>
              <w:jc w:val="center"/>
            </w:pPr>
          </w:p>
        </w:tc>
        <w:tc>
          <w:tcPr>
            <w:tcW w:w="418" w:type="dxa"/>
            <w:vAlign w:val="center"/>
          </w:tcPr>
          <w:p w14:paraId="7A548D5D" w14:textId="77777777" w:rsidR="001B41A1" w:rsidRDefault="001B41A1" w:rsidP="00ED7DA3">
            <w:pPr>
              <w:pStyle w:val="TextoTabla"/>
              <w:jc w:val="center"/>
            </w:pPr>
          </w:p>
        </w:tc>
        <w:tc>
          <w:tcPr>
            <w:tcW w:w="418" w:type="dxa"/>
            <w:vAlign w:val="center"/>
          </w:tcPr>
          <w:p w14:paraId="18C0125D" w14:textId="77777777" w:rsidR="001B41A1" w:rsidRDefault="001B41A1" w:rsidP="00ED7DA3">
            <w:pPr>
              <w:pStyle w:val="TextoTabla"/>
              <w:jc w:val="center"/>
            </w:pPr>
          </w:p>
        </w:tc>
        <w:tc>
          <w:tcPr>
            <w:tcW w:w="418" w:type="dxa"/>
            <w:vAlign w:val="center"/>
          </w:tcPr>
          <w:p w14:paraId="1B8D2AB7" w14:textId="77777777" w:rsidR="001B41A1" w:rsidRDefault="001B41A1" w:rsidP="00ED7DA3">
            <w:pPr>
              <w:pStyle w:val="TextoTabla"/>
              <w:jc w:val="center"/>
            </w:pPr>
          </w:p>
        </w:tc>
      </w:tr>
      <w:tr w:rsidR="00BA1EFF" w14:paraId="5332A3CF" w14:textId="77777777" w:rsidTr="005D37EC">
        <w:trPr>
          <w:cantSplit/>
          <w:trHeight w:val="567"/>
          <w:jc w:val="center"/>
        </w:trPr>
        <w:tc>
          <w:tcPr>
            <w:tcW w:w="203" w:type="dxa"/>
            <w:vAlign w:val="center"/>
          </w:tcPr>
          <w:p w14:paraId="20BA7D33" w14:textId="6D3CA1EB" w:rsidR="001B41A1" w:rsidRPr="00BA1EFF" w:rsidRDefault="00BA1EFF" w:rsidP="00ED7DA3">
            <w:pPr>
              <w:pStyle w:val="TextoTabla"/>
              <w:jc w:val="center"/>
              <w:rPr>
                <w:b/>
                <w:bCs/>
              </w:rPr>
            </w:pPr>
            <w:r>
              <w:rPr>
                <w:b/>
                <w:bCs/>
              </w:rPr>
              <w:t>1</w:t>
            </w:r>
            <w:r w:rsidR="00405203">
              <w:rPr>
                <w:b/>
                <w:bCs/>
              </w:rPr>
              <w:t>2</w:t>
            </w:r>
          </w:p>
        </w:tc>
        <w:tc>
          <w:tcPr>
            <w:tcW w:w="417" w:type="dxa"/>
            <w:vAlign w:val="center"/>
          </w:tcPr>
          <w:p w14:paraId="2D61CF04" w14:textId="77777777" w:rsidR="001B41A1" w:rsidRDefault="001B41A1" w:rsidP="00ED7DA3">
            <w:pPr>
              <w:pStyle w:val="TextoTabla"/>
              <w:jc w:val="center"/>
            </w:pPr>
          </w:p>
        </w:tc>
        <w:tc>
          <w:tcPr>
            <w:tcW w:w="417" w:type="dxa"/>
            <w:vAlign w:val="center"/>
          </w:tcPr>
          <w:p w14:paraId="1C4F9CDB" w14:textId="77777777" w:rsidR="001B41A1" w:rsidRDefault="001B41A1" w:rsidP="00ED7DA3">
            <w:pPr>
              <w:pStyle w:val="TextoTabla"/>
              <w:jc w:val="center"/>
            </w:pPr>
          </w:p>
        </w:tc>
        <w:tc>
          <w:tcPr>
            <w:tcW w:w="417" w:type="dxa"/>
            <w:vAlign w:val="center"/>
          </w:tcPr>
          <w:p w14:paraId="35412D37" w14:textId="77777777" w:rsidR="001B41A1" w:rsidRDefault="001B41A1" w:rsidP="00ED7DA3">
            <w:pPr>
              <w:pStyle w:val="TextoTabla"/>
              <w:jc w:val="center"/>
            </w:pPr>
          </w:p>
        </w:tc>
        <w:tc>
          <w:tcPr>
            <w:tcW w:w="418" w:type="dxa"/>
            <w:vAlign w:val="center"/>
          </w:tcPr>
          <w:p w14:paraId="20705E8A" w14:textId="77777777" w:rsidR="001B41A1" w:rsidRDefault="001B41A1" w:rsidP="00ED7DA3">
            <w:pPr>
              <w:pStyle w:val="TextoTabla"/>
              <w:jc w:val="center"/>
            </w:pPr>
          </w:p>
        </w:tc>
        <w:tc>
          <w:tcPr>
            <w:tcW w:w="418" w:type="dxa"/>
            <w:vAlign w:val="center"/>
          </w:tcPr>
          <w:p w14:paraId="11E79985" w14:textId="77777777" w:rsidR="001B41A1" w:rsidRDefault="001B41A1" w:rsidP="00ED7DA3">
            <w:pPr>
              <w:pStyle w:val="TextoTabla"/>
              <w:jc w:val="center"/>
            </w:pPr>
          </w:p>
        </w:tc>
        <w:tc>
          <w:tcPr>
            <w:tcW w:w="418" w:type="dxa"/>
            <w:vAlign w:val="center"/>
          </w:tcPr>
          <w:p w14:paraId="7CF93E6E" w14:textId="77777777" w:rsidR="001B41A1" w:rsidRDefault="001B41A1" w:rsidP="00ED7DA3">
            <w:pPr>
              <w:pStyle w:val="TextoTabla"/>
              <w:jc w:val="center"/>
            </w:pPr>
          </w:p>
        </w:tc>
        <w:tc>
          <w:tcPr>
            <w:tcW w:w="418" w:type="dxa"/>
            <w:vAlign w:val="center"/>
          </w:tcPr>
          <w:p w14:paraId="00DD0E3B" w14:textId="04198250" w:rsidR="001B41A1" w:rsidRDefault="00827EF0" w:rsidP="00ED7DA3">
            <w:pPr>
              <w:pStyle w:val="TextoTabla"/>
              <w:jc w:val="center"/>
            </w:pPr>
            <w:r>
              <w:t>X</w:t>
            </w:r>
          </w:p>
        </w:tc>
        <w:tc>
          <w:tcPr>
            <w:tcW w:w="418" w:type="dxa"/>
            <w:vAlign w:val="center"/>
          </w:tcPr>
          <w:p w14:paraId="3B77A21C" w14:textId="77777777" w:rsidR="001B41A1" w:rsidRDefault="001B41A1" w:rsidP="00ED7DA3">
            <w:pPr>
              <w:pStyle w:val="TextoTabla"/>
              <w:jc w:val="center"/>
            </w:pPr>
          </w:p>
        </w:tc>
        <w:tc>
          <w:tcPr>
            <w:tcW w:w="418" w:type="dxa"/>
            <w:vAlign w:val="center"/>
          </w:tcPr>
          <w:p w14:paraId="7792DA3F" w14:textId="77777777" w:rsidR="001B41A1" w:rsidRDefault="001B41A1" w:rsidP="00ED7DA3">
            <w:pPr>
              <w:pStyle w:val="TextoTabla"/>
              <w:jc w:val="center"/>
            </w:pPr>
          </w:p>
        </w:tc>
        <w:tc>
          <w:tcPr>
            <w:tcW w:w="418" w:type="dxa"/>
            <w:vAlign w:val="center"/>
          </w:tcPr>
          <w:p w14:paraId="57CB9287" w14:textId="77777777" w:rsidR="001B41A1" w:rsidRDefault="001B41A1" w:rsidP="00ED7DA3">
            <w:pPr>
              <w:pStyle w:val="TextoTabla"/>
              <w:jc w:val="center"/>
            </w:pPr>
          </w:p>
        </w:tc>
        <w:tc>
          <w:tcPr>
            <w:tcW w:w="418" w:type="dxa"/>
            <w:vAlign w:val="center"/>
          </w:tcPr>
          <w:p w14:paraId="37C137C2" w14:textId="77777777" w:rsidR="001B41A1" w:rsidRDefault="001B41A1" w:rsidP="00ED7DA3">
            <w:pPr>
              <w:pStyle w:val="TextoTabla"/>
              <w:jc w:val="center"/>
            </w:pPr>
          </w:p>
        </w:tc>
        <w:tc>
          <w:tcPr>
            <w:tcW w:w="418" w:type="dxa"/>
            <w:vAlign w:val="center"/>
          </w:tcPr>
          <w:p w14:paraId="0A84EAD7" w14:textId="77777777" w:rsidR="001B41A1" w:rsidRDefault="001B41A1" w:rsidP="00ED7DA3">
            <w:pPr>
              <w:pStyle w:val="TextoTabla"/>
              <w:jc w:val="center"/>
            </w:pPr>
          </w:p>
        </w:tc>
        <w:tc>
          <w:tcPr>
            <w:tcW w:w="418" w:type="dxa"/>
            <w:vAlign w:val="center"/>
          </w:tcPr>
          <w:p w14:paraId="2831FA05" w14:textId="77777777" w:rsidR="001B41A1" w:rsidRDefault="001B41A1" w:rsidP="00ED7DA3">
            <w:pPr>
              <w:pStyle w:val="TextoTabla"/>
              <w:jc w:val="center"/>
            </w:pPr>
          </w:p>
        </w:tc>
        <w:tc>
          <w:tcPr>
            <w:tcW w:w="418" w:type="dxa"/>
            <w:vAlign w:val="center"/>
          </w:tcPr>
          <w:p w14:paraId="20516956" w14:textId="77777777" w:rsidR="001B41A1" w:rsidRDefault="001B41A1" w:rsidP="00ED7DA3">
            <w:pPr>
              <w:pStyle w:val="TextoTabla"/>
              <w:jc w:val="center"/>
            </w:pPr>
          </w:p>
        </w:tc>
        <w:tc>
          <w:tcPr>
            <w:tcW w:w="418" w:type="dxa"/>
            <w:vAlign w:val="center"/>
          </w:tcPr>
          <w:p w14:paraId="6E42C1B6" w14:textId="77777777" w:rsidR="001B41A1" w:rsidRDefault="001B41A1" w:rsidP="00ED7DA3">
            <w:pPr>
              <w:pStyle w:val="TextoTabla"/>
              <w:jc w:val="center"/>
            </w:pPr>
          </w:p>
        </w:tc>
        <w:tc>
          <w:tcPr>
            <w:tcW w:w="418" w:type="dxa"/>
            <w:vAlign w:val="center"/>
          </w:tcPr>
          <w:p w14:paraId="120E492C" w14:textId="77777777" w:rsidR="001B41A1" w:rsidRDefault="001B41A1" w:rsidP="00ED7DA3">
            <w:pPr>
              <w:pStyle w:val="TextoTabla"/>
              <w:jc w:val="center"/>
            </w:pPr>
          </w:p>
        </w:tc>
        <w:tc>
          <w:tcPr>
            <w:tcW w:w="418" w:type="dxa"/>
            <w:vAlign w:val="center"/>
          </w:tcPr>
          <w:p w14:paraId="4919DFBF" w14:textId="77777777" w:rsidR="001B41A1" w:rsidRDefault="001B41A1" w:rsidP="00ED7DA3">
            <w:pPr>
              <w:pStyle w:val="TextoTabla"/>
              <w:jc w:val="center"/>
            </w:pPr>
          </w:p>
        </w:tc>
        <w:tc>
          <w:tcPr>
            <w:tcW w:w="418" w:type="dxa"/>
            <w:vAlign w:val="center"/>
          </w:tcPr>
          <w:p w14:paraId="00A97629" w14:textId="77777777" w:rsidR="001B41A1" w:rsidRDefault="001B41A1" w:rsidP="00ED7DA3">
            <w:pPr>
              <w:pStyle w:val="TextoTabla"/>
              <w:jc w:val="center"/>
            </w:pPr>
          </w:p>
        </w:tc>
        <w:tc>
          <w:tcPr>
            <w:tcW w:w="418" w:type="dxa"/>
            <w:vAlign w:val="center"/>
          </w:tcPr>
          <w:p w14:paraId="0026B939" w14:textId="77777777" w:rsidR="001B41A1" w:rsidRDefault="001B41A1" w:rsidP="00ED7DA3">
            <w:pPr>
              <w:pStyle w:val="TextoTabla"/>
              <w:jc w:val="center"/>
            </w:pPr>
          </w:p>
        </w:tc>
        <w:tc>
          <w:tcPr>
            <w:tcW w:w="418" w:type="dxa"/>
            <w:vAlign w:val="center"/>
          </w:tcPr>
          <w:p w14:paraId="689C6745" w14:textId="77777777" w:rsidR="001B41A1" w:rsidRDefault="001B41A1" w:rsidP="00ED7DA3">
            <w:pPr>
              <w:pStyle w:val="TextoTabla"/>
              <w:jc w:val="center"/>
            </w:pPr>
          </w:p>
        </w:tc>
      </w:tr>
      <w:tr w:rsidR="00BA1EFF" w14:paraId="2E48B8A5" w14:textId="77777777" w:rsidTr="005D37EC">
        <w:trPr>
          <w:cantSplit/>
          <w:trHeight w:val="567"/>
          <w:jc w:val="center"/>
        </w:trPr>
        <w:tc>
          <w:tcPr>
            <w:tcW w:w="203" w:type="dxa"/>
            <w:vAlign w:val="center"/>
          </w:tcPr>
          <w:p w14:paraId="58C31331" w14:textId="1093F469" w:rsidR="001B41A1" w:rsidRPr="00BA1EFF" w:rsidRDefault="00405203" w:rsidP="00ED7DA3">
            <w:pPr>
              <w:pStyle w:val="TextoTabla"/>
              <w:jc w:val="center"/>
              <w:rPr>
                <w:b/>
                <w:bCs/>
              </w:rPr>
            </w:pPr>
            <w:r>
              <w:rPr>
                <w:b/>
                <w:bCs/>
              </w:rPr>
              <w:t>13</w:t>
            </w:r>
          </w:p>
        </w:tc>
        <w:tc>
          <w:tcPr>
            <w:tcW w:w="417" w:type="dxa"/>
            <w:vAlign w:val="center"/>
          </w:tcPr>
          <w:p w14:paraId="4EC41438" w14:textId="77777777" w:rsidR="001B41A1" w:rsidRDefault="001B41A1" w:rsidP="00ED7DA3">
            <w:pPr>
              <w:pStyle w:val="TextoTabla"/>
              <w:jc w:val="center"/>
            </w:pPr>
          </w:p>
        </w:tc>
        <w:tc>
          <w:tcPr>
            <w:tcW w:w="417" w:type="dxa"/>
            <w:vAlign w:val="center"/>
          </w:tcPr>
          <w:p w14:paraId="534884E1" w14:textId="77777777" w:rsidR="001B41A1" w:rsidRDefault="001B41A1" w:rsidP="00ED7DA3">
            <w:pPr>
              <w:pStyle w:val="TextoTabla"/>
              <w:jc w:val="center"/>
            </w:pPr>
          </w:p>
        </w:tc>
        <w:tc>
          <w:tcPr>
            <w:tcW w:w="417" w:type="dxa"/>
            <w:vAlign w:val="center"/>
          </w:tcPr>
          <w:p w14:paraId="201E9218" w14:textId="77777777" w:rsidR="001B41A1" w:rsidRDefault="001B41A1" w:rsidP="00ED7DA3">
            <w:pPr>
              <w:pStyle w:val="TextoTabla"/>
              <w:jc w:val="center"/>
            </w:pPr>
          </w:p>
        </w:tc>
        <w:tc>
          <w:tcPr>
            <w:tcW w:w="418" w:type="dxa"/>
            <w:vAlign w:val="center"/>
          </w:tcPr>
          <w:p w14:paraId="4FD75AD7" w14:textId="77777777" w:rsidR="001B41A1" w:rsidRDefault="001B41A1" w:rsidP="00ED7DA3">
            <w:pPr>
              <w:pStyle w:val="TextoTabla"/>
              <w:jc w:val="center"/>
            </w:pPr>
          </w:p>
        </w:tc>
        <w:tc>
          <w:tcPr>
            <w:tcW w:w="418" w:type="dxa"/>
            <w:vAlign w:val="center"/>
          </w:tcPr>
          <w:p w14:paraId="13C4C5D2" w14:textId="77777777" w:rsidR="001B41A1" w:rsidRDefault="001B41A1" w:rsidP="00ED7DA3">
            <w:pPr>
              <w:pStyle w:val="TextoTabla"/>
              <w:jc w:val="center"/>
            </w:pPr>
          </w:p>
        </w:tc>
        <w:tc>
          <w:tcPr>
            <w:tcW w:w="418" w:type="dxa"/>
            <w:vAlign w:val="center"/>
          </w:tcPr>
          <w:p w14:paraId="7EE5C959" w14:textId="16912DA7" w:rsidR="001B41A1" w:rsidRDefault="005D37EC" w:rsidP="00ED7DA3">
            <w:pPr>
              <w:pStyle w:val="TextoTabla"/>
              <w:jc w:val="center"/>
            </w:pPr>
            <w:r>
              <w:t>X</w:t>
            </w:r>
          </w:p>
        </w:tc>
        <w:tc>
          <w:tcPr>
            <w:tcW w:w="418" w:type="dxa"/>
            <w:vAlign w:val="center"/>
          </w:tcPr>
          <w:p w14:paraId="506A6726" w14:textId="5A910AFA" w:rsidR="001B41A1" w:rsidRDefault="005D37EC" w:rsidP="00ED7DA3">
            <w:pPr>
              <w:pStyle w:val="TextoTabla"/>
              <w:jc w:val="center"/>
            </w:pPr>
            <w:r>
              <w:t>X</w:t>
            </w:r>
          </w:p>
        </w:tc>
        <w:tc>
          <w:tcPr>
            <w:tcW w:w="418" w:type="dxa"/>
            <w:vAlign w:val="center"/>
          </w:tcPr>
          <w:p w14:paraId="1D03F48C" w14:textId="095EF237" w:rsidR="001B41A1" w:rsidRDefault="005D37EC" w:rsidP="00ED7DA3">
            <w:pPr>
              <w:pStyle w:val="TextoTabla"/>
              <w:jc w:val="center"/>
            </w:pPr>
            <w:r>
              <w:t>X</w:t>
            </w:r>
          </w:p>
        </w:tc>
        <w:tc>
          <w:tcPr>
            <w:tcW w:w="418" w:type="dxa"/>
            <w:vAlign w:val="center"/>
          </w:tcPr>
          <w:p w14:paraId="3BC96D3C" w14:textId="77777777" w:rsidR="001B41A1" w:rsidRDefault="001B41A1" w:rsidP="00ED7DA3">
            <w:pPr>
              <w:pStyle w:val="TextoTabla"/>
              <w:jc w:val="center"/>
            </w:pPr>
          </w:p>
        </w:tc>
        <w:tc>
          <w:tcPr>
            <w:tcW w:w="418" w:type="dxa"/>
            <w:vAlign w:val="center"/>
          </w:tcPr>
          <w:p w14:paraId="3970707D" w14:textId="77777777" w:rsidR="001B41A1" w:rsidRDefault="001B41A1" w:rsidP="00ED7DA3">
            <w:pPr>
              <w:pStyle w:val="TextoTabla"/>
              <w:jc w:val="center"/>
            </w:pPr>
          </w:p>
        </w:tc>
        <w:tc>
          <w:tcPr>
            <w:tcW w:w="418" w:type="dxa"/>
            <w:vAlign w:val="center"/>
          </w:tcPr>
          <w:p w14:paraId="29982F26" w14:textId="77777777" w:rsidR="001B41A1" w:rsidRDefault="001B41A1" w:rsidP="00ED7DA3">
            <w:pPr>
              <w:pStyle w:val="TextoTabla"/>
              <w:jc w:val="center"/>
            </w:pPr>
          </w:p>
        </w:tc>
        <w:tc>
          <w:tcPr>
            <w:tcW w:w="418" w:type="dxa"/>
            <w:vAlign w:val="center"/>
          </w:tcPr>
          <w:p w14:paraId="4E558013" w14:textId="77777777" w:rsidR="001B41A1" w:rsidRDefault="001B41A1" w:rsidP="00ED7DA3">
            <w:pPr>
              <w:pStyle w:val="TextoTabla"/>
              <w:jc w:val="center"/>
            </w:pPr>
          </w:p>
        </w:tc>
        <w:tc>
          <w:tcPr>
            <w:tcW w:w="418" w:type="dxa"/>
            <w:vAlign w:val="center"/>
          </w:tcPr>
          <w:p w14:paraId="411F2661" w14:textId="77777777" w:rsidR="001B41A1" w:rsidRDefault="001B41A1" w:rsidP="00ED7DA3">
            <w:pPr>
              <w:pStyle w:val="TextoTabla"/>
              <w:jc w:val="center"/>
            </w:pPr>
          </w:p>
        </w:tc>
        <w:tc>
          <w:tcPr>
            <w:tcW w:w="418" w:type="dxa"/>
            <w:vAlign w:val="center"/>
          </w:tcPr>
          <w:p w14:paraId="63102A08" w14:textId="77777777" w:rsidR="001B41A1" w:rsidRDefault="001B41A1" w:rsidP="00ED7DA3">
            <w:pPr>
              <w:pStyle w:val="TextoTabla"/>
              <w:jc w:val="center"/>
            </w:pPr>
          </w:p>
        </w:tc>
        <w:tc>
          <w:tcPr>
            <w:tcW w:w="418" w:type="dxa"/>
            <w:vAlign w:val="center"/>
          </w:tcPr>
          <w:p w14:paraId="7E296A17" w14:textId="77777777" w:rsidR="001B41A1" w:rsidRDefault="001B41A1" w:rsidP="00ED7DA3">
            <w:pPr>
              <w:pStyle w:val="TextoTabla"/>
              <w:jc w:val="center"/>
            </w:pPr>
          </w:p>
        </w:tc>
        <w:tc>
          <w:tcPr>
            <w:tcW w:w="418" w:type="dxa"/>
            <w:vAlign w:val="center"/>
          </w:tcPr>
          <w:p w14:paraId="15D7F7DC" w14:textId="77777777" w:rsidR="001B41A1" w:rsidRDefault="001B41A1" w:rsidP="00ED7DA3">
            <w:pPr>
              <w:pStyle w:val="TextoTabla"/>
              <w:jc w:val="center"/>
            </w:pPr>
          </w:p>
        </w:tc>
        <w:tc>
          <w:tcPr>
            <w:tcW w:w="418" w:type="dxa"/>
            <w:vAlign w:val="center"/>
          </w:tcPr>
          <w:p w14:paraId="194C5E02" w14:textId="77777777" w:rsidR="001B41A1" w:rsidRDefault="001B41A1" w:rsidP="00ED7DA3">
            <w:pPr>
              <w:pStyle w:val="TextoTabla"/>
              <w:jc w:val="center"/>
            </w:pPr>
          </w:p>
        </w:tc>
        <w:tc>
          <w:tcPr>
            <w:tcW w:w="418" w:type="dxa"/>
            <w:vAlign w:val="center"/>
          </w:tcPr>
          <w:p w14:paraId="21BF3737" w14:textId="77777777" w:rsidR="001B41A1" w:rsidRDefault="001B41A1" w:rsidP="00ED7DA3">
            <w:pPr>
              <w:pStyle w:val="TextoTabla"/>
              <w:jc w:val="center"/>
            </w:pPr>
          </w:p>
        </w:tc>
        <w:tc>
          <w:tcPr>
            <w:tcW w:w="418" w:type="dxa"/>
            <w:vAlign w:val="center"/>
          </w:tcPr>
          <w:p w14:paraId="3FB5ED35" w14:textId="77777777" w:rsidR="001B41A1" w:rsidRDefault="001B41A1" w:rsidP="00ED7DA3">
            <w:pPr>
              <w:pStyle w:val="TextoTabla"/>
              <w:jc w:val="center"/>
            </w:pPr>
          </w:p>
        </w:tc>
        <w:tc>
          <w:tcPr>
            <w:tcW w:w="418" w:type="dxa"/>
            <w:vAlign w:val="center"/>
          </w:tcPr>
          <w:p w14:paraId="4159D4E2" w14:textId="77777777" w:rsidR="001B41A1" w:rsidRDefault="001B41A1" w:rsidP="00ED7DA3">
            <w:pPr>
              <w:pStyle w:val="TextoTabla"/>
              <w:jc w:val="center"/>
            </w:pPr>
          </w:p>
        </w:tc>
      </w:tr>
      <w:tr w:rsidR="00BA1EFF" w14:paraId="097C8413" w14:textId="77777777" w:rsidTr="005D37EC">
        <w:trPr>
          <w:cantSplit/>
          <w:trHeight w:val="567"/>
          <w:jc w:val="center"/>
        </w:trPr>
        <w:tc>
          <w:tcPr>
            <w:tcW w:w="203" w:type="dxa"/>
            <w:vAlign w:val="center"/>
          </w:tcPr>
          <w:p w14:paraId="36E063EA" w14:textId="790AC361" w:rsidR="001B41A1" w:rsidRPr="00BA1EFF" w:rsidRDefault="00BA1EFF" w:rsidP="00ED7DA3">
            <w:pPr>
              <w:pStyle w:val="TextoTabla"/>
              <w:jc w:val="center"/>
              <w:rPr>
                <w:b/>
                <w:bCs/>
              </w:rPr>
            </w:pPr>
            <w:r>
              <w:rPr>
                <w:b/>
                <w:bCs/>
              </w:rPr>
              <w:t>1</w:t>
            </w:r>
            <w:r w:rsidR="00405203">
              <w:rPr>
                <w:b/>
                <w:bCs/>
              </w:rPr>
              <w:t>4</w:t>
            </w:r>
          </w:p>
        </w:tc>
        <w:tc>
          <w:tcPr>
            <w:tcW w:w="417" w:type="dxa"/>
            <w:vAlign w:val="center"/>
          </w:tcPr>
          <w:p w14:paraId="5965D6E8" w14:textId="77777777" w:rsidR="001B41A1" w:rsidRDefault="001B41A1" w:rsidP="00ED7DA3">
            <w:pPr>
              <w:pStyle w:val="TextoTabla"/>
              <w:jc w:val="center"/>
            </w:pPr>
          </w:p>
        </w:tc>
        <w:tc>
          <w:tcPr>
            <w:tcW w:w="417" w:type="dxa"/>
            <w:vAlign w:val="center"/>
          </w:tcPr>
          <w:p w14:paraId="32F26663" w14:textId="77777777" w:rsidR="001B41A1" w:rsidRDefault="001B41A1" w:rsidP="00ED7DA3">
            <w:pPr>
              <w:pStyle w:val="TextoTabla"/>
              <w:jc w:val="center"/>
            </w:pPr>
          </w:p>
        </w:tc>
        <w:tc>
          <w:tcPr>
            <w:tcW w:w="417" w:type="dxa"/>
            <w:vAlign w:val="center"/>
          </w:tcPr>
          <w:p w14:paraId="184EB138" w14:textId="77777777" w:rsidR="001B41A1" w:rsidRDefault="001B41A1" w:rsidP="00ED7DA3">
            <w:pPr>
              <w:pStyle w:val="TextoTabla"/>
              <w:jc w:val="center"/>
            </w:pPr>
          </w:p>
        </w:tc>
        <w:tc>
          <w:tcPr>
            <w:tcW w:w="418" w:type="dxa"/>
            <w:vAlign w:val="center"/>
          </w:tcPr>
          <w:p w14:paraId="1DF16F3D" w14:textId="77777777" w:rsidR="001B41A1" w:rsidRDefault="001B41A1" w:rsidP="00ED7DA3">
            <w:pPr>
              <w:pStyle w:val="TextoTabla"/>
              <w:jc w:val="center"/>
            </w:pPr>
          </w:p>
        </w:tc>
        <w:tc>
          <w:tcPr>
            <w:tcW w:w="418" w:type="dxa"/>
            <w:vAlign w:val="center"/>
          </w:tcPr>
          <w:p w14:paraId="52452BFC" w14:textId="77777777" w:rsidR="001B41A1" w:rsidRDefault="001B41A1" w:rsidP="00ED7DA3">
            <w:pPr>
              <w:pStyle w:val="TextoTabla"/>
              <w:jc w:val="center"/>
            </w:pPr>
          </w:p>
        </w:tc>
        <w:tc>
          <w:tcPr>
            <w:tcW w:w="418" w:type="dxa"/>
            <w:vAlign w:val="center"/>
          </w:tcPr>
          <w:p w14:paraId="42B53E8F" w14:textId="77777777" w:rsidR="001B41A1" w:rsidRDefault="001B41A1" w:rsidP="00ED7DA3">
            <w:pPr>
              <w:pStyle w:val="TextoTabla"/>
              <w:jc w:val="center"/>
            </w:pPr>
          </w:p>
        </w:tc>
        <w:tc>
          <w:tcPr>
            <w:tcW w:w="418" w:type="dxa"/>
            <w:vAlign w:val="center"/>
          </w:tcPr>
          <w:p w14:paraId="3E2DCFE3" w14:textId="77777777" w:rsidR="001B41A1" w:rsidRDefault="001B41A1" w:rsidP="00ED7DA3">
            <w:pPr>
              <w:pStyle w:val="TextoTabla"/>
              <w:jc w:val="center"/>
            </w:pPr>
          </w:p>
        </w:tc>
        <w:tc>
          <w:tcPr>
            <w:tcW w:w="418" w:type="dxa"/>
            <w:vAlign w:val="center"/>
          </w:tcPr>
          <w:p w14:paraId="7E8D0C6E" w14:textId="1A7ECFD8" w:rsidR="001B41A1" w:rsidRDefault="005D37EC" w:rsidP="00ED7DA3">
            <w:pPr>
              <w:pStyle w:val="TextoTabla"/>
              <w:jc w:val="center"/>
            </w:pPr>
            <w:r>
              <w:t>X</w:t>
            </w:r>
          </w:p>
        </w:tc>
        <w:tc>
          <w:tcPr>
            <w:tcW w:w="418" w:type="dxa"/>
            <w:vAlign w:val="center"/>
          </w:tcPr>
          <w:p w14:paraId="0422D76B" w14:textId="77777777" w:rsidR="001B41A1" w:rsidRDefault="001B41A1" w:rsidP="00ED7DA3">
            <w:pPr>
              <w:pStyle w:val="TextoTabla"/>
              <w:jc w:val="center"/>
            </w:pPr>
          </w:p>
        </w:tc>
        <w:tc>
          <w:tcPr>
            <w:tcW w:w="418" w:type="dxa"/>
            <w:vAlign w:val="center"/>
          </w:tcPr>
          <w:p w14:paraId="47AED64C" w14:textId="77777777" w:rsidR="001B41A1" w:rsidRDefault="001B41A1" w:rsidP="00ED7DA3">
            <w:pPr>
              <w:pStyle w:val="TextoTabla"/>
              <w:jc w:val="center"/>
            </w:pPr>
          </w:p>
        </w:tc>
        <w:tc>
          <w:tcPr>
            <w:tcW w:w="418" w:type="dxa"/>
            <w:vAlign w:val="center"/>
          </w:tcPr>
          <w:p w14:paraId="196004D1" w14:textId="77777777" w:rsidR="001B41A1" w:rsidRDefault="001B41A1" w:rsidP="00ED7DA3">
            <w:pPr>
              <w:pStyle w:val="TextoTabla"/>
              <w:jc w:val="center"/>
            </w:pPr>
          </w:p>
        </w:tc>
        <w:tc>
          <w:tcPr>
            <w:tcW w:w="418" w:type="dxa"/>
            <w:vAlign w:val="center"/>
          </w:tcPr>
          <w:p w14:paraId="13A58C49" w14:textId="77777777" w:rsidR="001B41A1" w:rsidRDefault="001B41A1" w:rsidP="00ED7DA3">
            <w:pPr>
              <w:pStyle w:val="TextoTabla"/>
              <w:jc w:val="center"/>
            </w:pPr>
          </w:p>
        </w:tc>
        <w:tc>
          <w:tcPr>
            <w:tcW w:w="418" w:type="dxa"/>
            <w:vAlign w:val="center"/>
          </w:tcPr>
          <w:p w14:paraId="51039580" w14:textId="77777777" w:rsidR="001B41A1" w:rsidRDefault="001B41A1" w:rsidP="00ED7DA3">
            <w:pPr>
              <w:pStyle w:val="TextoTabla"/>
              <w:jc w:val="center"/>
            </w:pPr>
          </w:p>
        </w:tc>
        <w:tc>
          <w:tcPr>
            <w:tcW w:w="418" w:type="dxa"/>
            <w:vAlign w:val="center"/>
          </w:tcPr>
          <w:p w14:paraId="118B2632" w14:textId="77777777" w:rsidR="001B41A1" w:rsidRDefault="001B41A1" w:rsidP="00ED7DA3">
            <w:pPr>
              <w:pStyle w:val="TextoTabla"/>
              <w:jc w:val="center"/>
            </w:pPr>
          </w:p>
        </w:tc>
        <w:tc>
          <w:tcPr>
            <w:tcW w:w="418" w:type="dxa"/>
            <w:vAlign w:val="center"/>
          </w:tcPr>
          <w:p w14:paraId="224505B6" w14:textId="77777777" w:rsidR="001B41A1" w:rsidRDefault="001B41A1" w:rsidP="00ED7DA3">
            <w:pPr>
              <w:pStyle w:val="TextoTabla"/>
              <w:jc w:val="center"/>
            </w:pPr>
          </w:p>
        </w:tc>
        <w:tc>
          <w:tcPr>
            <w:tcW w:w="418" w:type="dxa"/>
            <w:vAlign w:val="center"/>
          </w:tcPr>
          <w:p w14:paraId="4CF8DDC6" w14:textId="77777777" w:rsidR="001B41A1" w:rsidRDefault="001B41A1" w:rsidP="00ED7DA3">
            <w:pPr>
              <w:pStyle w:val="TextoTabla"/>
              <w:jc w:val="center"/>
            </w:pPr>
          </w:p>
        </w:tc>
        <w:tc>
          <w:tcPr>
            <w:tcW w:w="418" w:type="dxa"/>
            <w:vAlign w:val="center"/>
          </w:tcPr>
          <w:p w14:paraId="0260D9CA" w14:textId="77777777" w:rsidR="001B41A1" w:rsidRDefault="001B41A1" w:rsidP="00ED7DA3">
            <w:pPr>
              <w:pStyle w:val="TextoTabla"/>
              <w:jc w:val="center"/>
            </w:pPr>
          </w:p>
        </w:tc>
        <w:tc>
          <w:tcPr>
            <w:tcW w:w="418" w:type="dxa"/>
            <w:vAlign w:val="center"/>
          </w:tcPr>
          <w:p w14:paraId="588FBA3A" w14:textId="77777777" w:rsidR="001B41A1" w:rsidRDefault="001B41A1" w:rsidP="00ED7DA3">
            <w:pPr>
              <w:pStyle w:val="TextoTabla"/>
              <w:jc w:val="center"/>
            </w:pPr>
          </w:p>
        </w:tc>
        <w:tc>
          <w:tcPr>
            <w:tcW w:w="418" w:type="dxa"/>
            <w:vAlign w:val="center"/>
          </w:tcPr>
          <w:p w14:paraId="1CE8247B" w14:textId="77777777" w:rsidR="001B41A1" w:rsidRDefault="001B41A1" w:rsidP="00ED7DA3">
            <w:pPr>
              <w:pStyle w:val="TextoTabla"/>
              <w:jc w:val="center"/>
            </w:pPr>
          </w:p>
        </w:tc>
        <w:tc>
          <w:tcPr>
            <w:tcW w:w="418" w:type="dxa"/>
            <w:vAlign w:val="center"/>
          </w:tcPr>
          <w:p w14:paraId="10CC5243" w14:textId="77777777" w:rsidR="001B41A1" w:rsidRDefault="001B41A1" w:rsidP="00ED7DA3">
            <w:pPr>
              <w:pStyle w:val="TextoTabla"/>
              <w:jc w:val="center"/>
            </w:pPr>
          </w:p>
        </w:tc>
      </w:tr>
      <w:tr w:rsidR="00BA1EFF" w14:paraId="73348647" w14:textId="77777777" w:rsidTr="005D37EC">
        <w:trPr>
          <w:cantSplit/>
          <w:trHeight w:val="567"/>
          <w:jc w:val="center"/>
        </w:trPr>
        <w:tc>
          <w:tcPr>
            <w:tcW w:w="203" w:type="dxa"/>
            <w:vAlign w:val="center"/>
          </w:tcPr>
          <w:p w14:paraId="08E37511" w14:textId="7FD0C3F8" w:rsidR="001B41A1" w:rsidRPr="00BA1EFF" w:rsidRDefault="00BA1EFF" w:rsidP="00ED7DA3">
            <w:pPr>
              <w:pStyle w:val="TextoTabla"/>
              <w:jc w:val="center"/>
              <w:rPr>
                <w:b/>
                <w:bCs/>
              </w:rPr>
            </w:pPr>
            <w:r>
              <w:rPr>
                <w:b/>
                <w:bCs/>
              </w:rPr>
              <w:t>1</w:t>
            </w:r>
            <w:r w:rsidR="00405203">
              <w:rPr>
                <w:b/>
                <w:bCs/>
              </w:rPr>
              <w:t>5</w:t>
            </w:r>
          </w:p>
        </w:tc>
        <w:tc>
          <w:tcPr>
            <w:tcW w:w="417" w:type="dxa"/>
            <w:vAlign w:val="center"/>
          </w:tcPr>
          <w:p w14:paraId="190ECE71" w14:textId="77777777" w:rsidR="001B41A1" w:rsidRDefault="001B41A1" w:rsidP="00ED7DA3">
            <w:pPr>
              <w:pStyle w:val="TextoTabla"/>
              <w:jc w:val="center"/>
            </w:pPr>
          </w:p>
        </w:tc>
        <w:tc>
          <w:tcPr>
            <w:tcW w:w="417" w:type="dxa"/>
            <w:vAlign w:val="center"/>
          </w:tcPr>
          <w:p w14:paraId="6812808B" w14:textId="77777777" w:rsidR="001B41A1" w:rsidRDefault="001B41A1" w:rsidP="00ED7DA3">
            <w:pPr>
              <w:pStyle w:val="TextoTabla"/>
              <w:jc w:val="center"/>
            </w:pPr>
          </w:p>
        </w:tc>
        <w:tc>
          <w:tcPr>
            <w:tcW w:w="417" w:type="dxa"/>
            <w:vAlign w:val="center"/>
          </w:tcPr>
          <w:p w14:paraId="28DA36E1" w14:textId="77777777" w:rsidR="001B41A1" w:rsidRDefault="001B41A1" w:rsidP="00ED7DA3">
            <w:pPr>
              <w:pStyle w:val="TextoTabla"/>
              <w:jc w:val="center"/>
            </w:pPr>
          </w:p>
        </w:tc>
        <w:tc>
          <w:tcPr>
            <w:tcW w:w="418" w:type="dxa"/>
            <w:vAlign w:val="center"/>
          </w:tcPr>
          <w:p w14:paraId="56781C2B" w14:textId="77777777" w:rsidR="001B41A1" w:rsidRDefault="001B41A1" w:rsidP="00ED7DA3">
            <w:pPr>
              <w:pStyle w:val="TextoTabla"/>
              <w:jc w:val="center"/>
            </w:pPr>
          </w:p>
        </w:tc>
        <w:tc>
          <w:tcPr>
            <w:tcW w:w="418" w:type="dxa"/>
            <w:vAlign w:val="center"/>
          </w:tcPr>
          <w:p w14:paraId="58DD93EF" w14:textId="77777777" w:rsidR="001B41A1" w:rsidRDefault="001B41A1" w:rsidP="00ED7DA3">
            <w:pPr>
              <w:pStyle w:val="TextoTabla"/>
              <w:jc w:val="center"/>
            </w:pPr>
          </w:p>
        </w:tc>
        <w:tc>
          <w:tcPr>
            <w:tcW w:w="418" w:type="dxa"/>
            <w:vAlign w:val="center"/>
          </w:tcPr>
          <w:p w14:paraId="47810A65" w14:textId="77777777" w:rsidR="001B41A1" w:rsidRDefault="001B41A1" w:rsidP="00ED7DA3">
            <w:pPr>
              <w:pStyle w:val="TextoTabla"/>
              <w:jc w:val="center"/>
            </w:pPr>
          </w:p>
        </w:tc>
        <w:tc>
          <w:tcPr>
            <w:tcW w:w="418" w:type="dxa"/>
            <w:vAlign w:val="center"/>
          </w:tcPr>
          <w:p w14:paraId="3C78A4FA" w14:textId="77777777" w:rsidR="001B41A1" w:rsidRDefault="001B41A1" w:rsidP="00ED7DA3">
            <w:pPr>
              <w:pStyle w:val="TextoTabla"/>
              <w:jc w:val="center"/>
            </w:pPr>
          </w:p>
        </w:tc>
        <w:tc>
          <w:tcPr>
            <w:tcW w:w="418" w:type="dxa"/>
            <w:vAlign w:val="center"/>
          </w:tcPr>
          <w:p w14:paraId="7B5DCDF4" w14:textId="0DF85D3A" w:rsidR="001B41A1" w:rsidRDefault="005D37EC" w:rsidP="00ED7DA3">
            <w:pPr>
              <w:pStyle w:val="TextoTabla"/>
              <w:jc w:val="center"/>
            </w:pPr>
            <w:r>
              <w:t>X</w:t>
            </w:r>
          </w:p>
        </w:tc>
        <w:tc>
          <w:tcPr>
            <w:tcW w:w="418" w:type="dxa"/>
            <w:vAlign w:val="center"/>
          </w:tcPr>
          <w:p w14:paraId="58B30040" w14:textId="0C1D1FB0" w:rsidR="001B41A1" w:rsidRDefault="005D37EC" w:rsidP="00ED7DA3">
            <w:pPr>
              <w:pStyle w:val="TextoTabla"/>
              <w:jc w:val="center"/>
            </w:pPr>
            <w:r>
              <w:t>X</w:t>
            </w:r>
          </w:p>
        </w:tc>
        <w:tc>
          <w:tcPr>
            <w:tcW w:w="418" w:type="dxa"/>
            <w:vAlign w:val="center"/>
          </w:tcPr>
          <w:p w14:paraId="661D85C4" w14:textId="77777777" w:rsidR="001B41A1" w:rsidRDefault="001B41A1" w:rsidP="00ED7DA3">
            <w:pPr>
              <w:pStyle w:val="TextoTabla"/>
              <w:jc w:val="center"/>
            </w:pPr>
          </w:p>
        </w:tc>
        <w:tc>
          <w:tcPr>
            <w:tcW w:w="418" w:type="dxa"/>
            <w:vAlign w:val="center"/>
          </w:tcPr>
          <w:p w14:paraId="15A1AD56" w14:textId="77777777" w:rsidR="001B41A1" w:rsidRDefault="001B41A1" w:rsidP="00ED7DA3">
            <w:pPr>
              <w:pStyle w:val="TextoTabla"/>
              <w:jc w:val="center"/>
            </w:pPr>
          </w:p>
        </w:tc>
        <w:tc>
          <w:tcPr>
            <w:tcW w:w="418" w:type="dxa"/>
            <w:vAlign w:val="center"/>
          </w:tcPr>
          <w:p w14:paraId="76837CC1" w14:textId="77777777" w:rsidR="001B41A1" w:rsidRDefault="001B41A1" w:rsidP="00ED7DA3">
            <w:pPr>
              <w:pStyle w:val="TextoTabla"/>
              <w:jc w:val="center"/>
            </w:pPr>
          </w:p>
        </w:tc>
        <w:tc>
          <w:tcPr>
            <w:tcW w:w="418" w:type="dxa"/>
            <w:vAlign w:val="center"/>
          </w:tcPr>
          <w:p w14:paraId="2D55E104" w14:textId="77777777" w:rsidR="001B41A1" w:rsidRDefault="001B41A1" w:rsidP="00ED7DA3">
            <w:pPr>
              <w:pStyle w:val="TextoTabla"/>
              <w:jc w:val="center"/>
            </w:pPr>
          </w:p>
        </w:tc>
        <w:tc>
          <w:tcPr>
            <w:tcW w:w="418" w:type="dxa"/>
            <w:vAlign w:val="center"/>
          </w:tcPr>
          <w:p w14:paraId="52A61551" w14:textId="77777777" w:rsidR="001B41A1" w:rsidRDefault="001B41A1" w:rsidP="00ED7DA3">
            <w:pPr>
              <w:pStyle w:val="TextoTabla"/>
              <w:jc w:val="center"/>
            </w:pPr>
          </w:p>
        </w:tc>
        <w:tc>
          <w:tcPr>
            <w:tcW w:w="418" w:type="dxa"/>
            <w:vAlign w:val="center"/>
          </w:tcPr>
          <w:p w14:paraId="488CAD7A" w14:textId="77777777" w:rsidR="001B41A1" w:rsidRDefault="001B41A1" w:rsidP="00ED7DA3">
            <w:pPr>
              <w:pStyle w:val="TextoTabla"/>
              <w:jc w:val="center"/>
            </w:pPr>
          </w:p>
        </w:tc>
        <w:tc>
          <w:tcPr>
            <w:tcW w:w="418" w:type="dxa"/>
            <w:vAlign w:val="center"/>
          </w:tcPr>
          <w:p w14:paraId="57E7EE1F" w14:textId="77777777" w:rsidR="001B41A1" w:rsidRDefault="001B41A1" w:rsidP="00ED7DA3">
            <w:pPr>
              <w:pStyle w:val="TextoTabla"/>
              <w:jc w:val="center"/>
            </w:pPr>
          </w:p>
        </w:tc>
        <w:tc>
          <w:tcPr>
            <w:tcW w:w="418" w:type="dxa"/>
            <w:vAlign w:val="center"/>
          </w:tcPr>
          <w:p w14:paraId="77A6FC11" w14:textId="77777777" w:rsidR="001B41A1" w:rsidRDefault="001B41A1" w:rsidP="00ED7DA3">
            <w:pPr>
              <w:pStyle w:val="TextoTabla"/>
              <w:jc w:val="center"/>
            </w:pPr>
          </w:p>
        </w:tc>
        <w:tc>
          <w:tcPr>
            <w:tcW w:w="418" w:type="dxa"/>
            <w:vAlign w:val="center"/>
          </w:tcPr>
          <w:p w14:paraId="5C210C17" w14:textId="77777777" w:rsidR="001B41A1" w:rsidRDefault="001B41A1" w:rsidP="00ED7DA3">
            <w:pPr>
              <w:pStyle w:val="TextoTabla"/>
              <w:jc w:val="center"/>
            </w:pPr>
          </w:p>
        </w:tc>
        <w:tc>
          <w:tcPr>
            <w:tcW w:w="418" w:type="dxa"/>
            <w:vAlign w:val="center"/>
          </w:tcPr>
          <w:p w14:paraId="7AD9A831" w14:textId="77777777" w:rsidR="001B41A1" w:rsidRDefault="001B41A1" w:rsidP="00ED7DA3">
            <w:pPr>
              <w:pStyle w:val="TextoTabla"/>
              <w:jc w:val="center"/>
            </w:pPr>
          </w:p>
        </w:tc>
        <w:tc>
          <w:tcPr>
            <w:tcW w:w="418" w:type="dxa"/>
            <w:vAlign w:val="center"/>
          </w:tcPr>
          <w:p w14:paraId="0B1657D7" w14:textId="77777777" w:rsidR="001B41A1" w:rsidRDefault="001B41A1" w:rsidP="00ED7DA3">
            <w:pPr>
              <w:pStyle w:val="TextoTabla"/>
              <w:jc w:val="center"/>
            </w:pPr>
          </w:p>
        </w:tc>
      </w:tr>
      <w:tr w:rsidR="00BA1EFF" w14:paraId="08B82B79" w14:textId="77777777" w:rsidTr="005D37EC">
        <w:trPr>
          <w:cantSplit/>
          <w:trHeight w:val="567"/>
          <w:jc w:val="center"/>
        </w:trPr>
        <w:tc>
          <w:tcPr>
            <w:tcW w:w="203" w:type="dxa"/>
            <w:vAlign w:val="center"/>
          </w:tcPr>
          <w:p w14:paraId="41105451" w14:textId="68A998B1" w:rsidR="001B41A1" w:rsidRPr="00BA1EFF" w:rsidRDefault="00BA1EFF" w:rsidP="00ED7DA3">
            <w:pPr>
              <w:pStyle w:val="TextoTabla"/>
              <w:jc w:val="center"/>
              <w:rPr>
                <w:b/>
                <w:bCs/>
              </w:rPr>
            </w:pPr>
            <w:r>
              <w:rPr>
                <w:b/>
                <w:bCs/>
              </w:rPr>
              <w:t>1</w:t>
            </w:r>
            <w:r w:rsidR="00405203">
              <w:rPr>
                <w:b/>
                <w:bCs/>
              </w:rPr>
              <w:t>6</w:t>
            </w:r>
          </w:p>
        </w:tc>
        <w:tc>
          <w:tcPr>
            <w:tcW w:w="417" w:type="dxa"/>
            <w:vAlign w:val="center"/>
          </w:tcPr>
          <w:p w14:paraId="2A7F9173" w14:textId="77777777" w:rsidR="001B41A1" w:rsidRDefault="001B41A1" w:rsidP="00ED7DA3">
            <w:pPr>
              <w:pStyle w:val="TextoTabla"/>
              <w:jc w:val="center"/>
            </w:pPr>
          </w:p>
        </w:tc>
        <w:tc>
          <w:tcPr>
            <w:tcW w:w="417" w:type="dxa"/>
            <w:vAlign w:val="center"/>
          </w:tcPr>
          <w:p w14:paraId="7AFBC370" w14:textId="77777777" w:rsidR="001B41A1" w:rsidRDefault="001B41A1" w:rsidP="00ED7DA3">
            <w:pPr>
              <w:pStyle w:val="TextoTabla"/>
              <w:jc w:val="center"/>
            </w:pPr>
          </w:p>
        </w:tc>
        <w:tc>
          <w:tcPr>
            <w:tcW w:w="417" w:type="dxa"/>
            <w:vAlign w:val="center"/>
          </w:tcPr>
          <w:p w14:paraId="278597A6" w14:textId="77777777" w:rsidR="001B41A1" w:rsidRDefault="001B41A1" w:rsidP="00ED7DA3">
            <w:pPr>
              <w:pStyle w:val="TextoTabla"/>
              <w:jc w:val="center"/>
            </w:pPr>
          </w:p>
        </w:tc>
        <w:tc>
          <w:tcPr>
            <w:tcW w:w="418" w:type="dxa"/>
            <w:vAlign w:val="center"/>
          </w:tcPr>
          <w:p w14:paraId="4B178DCD" w14:textId="77777777" w:rsidR="001B41A1" w:rsidRDefault="001B41A1" w:rsidP="00ED7DA3">
            <w:pPr>
              <w:pStyle w:val="TextoTabla"/>
              <w:jc w:val="center"/>
            </w:pPr>
          </w:p>
        </w:tc>
        <w:tc>
          <w:tcPr>
            <w:tcW w:w="418" w:type="dxa"/>
            <w:vAlign w:val="center"/>
          </w:tcPr>
          <w:p w14:paraId="61A7CAC9" w14:textId="77777777" w:rsidR="001B41A1" w:rsidRDefault="001B41A1" w:rsidP="00ED7DA3">
            <w:pPr>
              <w:pStyle w:val="TextoTabla"/>
              <w:jc w:val="center"/>
            </w:pPr>
          </w:p>
        </w:tc>
        <w:tc>
          <w:tcPr>
            <w:tcW w:w="418" w:type="dxa"/>
            <w:vAlign w:val="center"/>
          </w:tcPr>
          <w:p w14:paraId="7D1B6EA3" w14:textId="77777777" w:rsidR="001B41A1" w:rsidRDefault="001B41A1" w:rsidP="00ED7DA3">
            <w:pPr>
              <w:pStyle w:val="TextoTabla"/>
              <w:jc w:val="center"/>
            </w:pPr>
          </w:p>
        </w:tc>
        <w:tc>
          <w:tcPr>
            <w:tcW w:w="418" w:type="dxa"/>
            <w:vAlign w:val="center"/>
          </w:tcPr>
          <w:p w14:paraId="20705974" w14:textId="77777777" w:rsidR="001B41A1" w:rsidRDefault="001B41A1" w:rsidP="00ED7DA3">
            <w:pPr>
              <w:pStyle w:val="TextoTabla"/>
              <w:jc w:val="center"/>
            </w:pPr>
          </w:p>
        </w:tc>
        <w:tc>
          <w:tcPr>
            <w:tcW w:w="418" w:type="dxa"/>
            <w:vAlign w:val="center"/>
          </w:tcPr>
          <w:p w14:paraId="112482E5" w14:textId="77777777" w:rsidR="001B41A1" w:rsidRDefault="001B41A1" w:rsidP="00ED7DA3">
            <w:pPr>
              <w:pStyle w:val="TextoTabla"/>
              <w:jc w:val="center"/>
            </w:pPr>
          </w:p>
        </w:tc>
        <w:tc>
          <w:tcPr>
            <w:tcW w:w="418" w:type="dxa"/>
            <w:vAlign w:val="center"/>
          </w:tcPr>
          <w:p w14:paraId="40BE572B" w14:textId="54555D75" w:rsidR="001B41A1" w:rsidRDefault="005D37EC" w:rsidP="00ED7DA3">
            <w:pPr>
              <w:pStyle w:val="TextoTabla"/>
              <w:jc w:val="center"/>
            </w:pPr>
            <w:r>
              <w:t>X</w:t>
            </w:r>
          </w:p>
        </w:tc>
        <w:tc>
          <w:tcPr>
            <w:tcW w:w="418" w:type="dxa"/>
            <w:vAlign w:val="center"/>
          </w:tcPr>
          <w:p w14:paraId="6122ED80" w14:textId="77777777" w:rsidR="001B41A1" w:rsidRDefault="001B41A1" w:rsidP="00ED7DA3">
            <w:pPr>
              <w:pStyle w:val="TextoTabla"/>
              <w:jc w:val="center"/>
            </w:pPr>
          </w:p>
        </w:tc>
        <w:tc>
          <w:tcPr>
            <w:tcW w:w="418" w:type="dxa"/>
            <w:vAlign w:val="center"/>
          </w:tcPr>
          <w:p w14:paraId="13FE4263" w14:textId="77777777" w:rsidR="001B41A1" w:rsidRDefault="001B41A1" w:rsidP="00ED7DA3">
            <w:pPr>
              <w:pStyle w:val="TextoTabla"/>
              <w:jc w:val="center"/>
            </w:pPr>
          </w:p>
        </w:tc>
        <w:tc>
          <w:tcPr>
            <w:tcW w:w="418" w:type="dxa"/>
            <w:vAlign w:val="center"/>
          </w:tcPr>
          <w:p w14:paraId="1C457F3F" w14:textId="77777777" w:rsidR="001B41A1" w:rsidRDefault="001B41A1" w:rsidP="00ED7DA3">
            <w:pPr>
              <w:pStyle w:val="TextoTabla"/>
              <w:jc w:val="center"/>
            </w:pPr>
          </w:p>
        </w:tc>
        <w:tc>
          <w:tcPr>
            <w:tcW w:w="418" w:type="dxa"/>
            <w:vAlign w:val="center"/>
          </w:tcPr>
          <w:p w14:paraId="312F5EF7" w14:textId="77777777" w:rsidR="001B41A1" w:rsidRDefault="001B41A1" w:rsidP="00ED7DA3">
            <w:pPr>
              <w:pStyle w:val="TextoTabla"/>
              <w:jc w:val="center"/>
            </w:pPr>
          </w:p>
        </w:tc>
        <w:tc>
          <w:tcPr>
            <w:tcW w:w="418" w:type="dxa"/>
            <w:vAlign w:val="center"/>
          </w:tcPr>
          <w:p w14:paraId="015B03B9" w14:textId="77777777" w:rsidR="001B41A1" w:rsidRDefault="001B41A1" w:rsidP="00ED7DA3">
            <w:pPr>
              <w:pStyle w:val="TextoTabla"/>
              <w:jc w:val="center"/>
            </w:pPr>
          </w:p>
        </w:tc>
        <w:tc>
          <w:tcPr>
            <w:tcW w:w="418" w:type="dxa"/>
            <w:vAlign w:val="center"/>
          </w:tcPr>
          <w:p w14:paraId="1BAA8974" w14:textId="77777777" w:rsidR="001B41A1" w:rsidRDefault="001B41A1" w:rsidP="00ED7DA3">
            <w:pPr>
              <w:pStyle w:val="TextoTabla"/>
              <w:jc w:val="center"/>
            </w:pPr>
          </w:p>
        </w:tc>
        <w:tc>
          <w:tcPr>
            <w:tcW w:w="418" w:type="dxa"/>
            <w:vAlign w:val="center"/>
          </w:tcPr>
          <w:p w14:paraId="7867F849" w14:textId="77777777" w:rsidR="001B41A1" w:rsidRDefault="001B41A1" w:rsidP="00ED7DA3">
            <w:pPr>
              <w:pStyle w:val="TextoTabla"/>
              <w:jc w:val="center"/>
            </w:pPr>
          </w:p>
        </w:tc>
        <w:tc>
          <w:tcPr>
            <w:tcW w:w="418" w:type="dxa"/>
            <w:vAlign w:val="center"/>
          </w:tcPr>
          <w:p w14:paraId="47AD095C" w14:textId="77777777" w:rsidR="001B41A1" w:rsidRDefault="001B41A1" w:rsidP="00ED7DA3">
            <w:pPr>
              <w:pStyle w:val="TextoTabla"/>
              <w:jc w:val="center"/>
            </w:pPr>
          </w:p>
        </w:tc>
        <w:tc>
          <w:tcPr>
            <w:tcW w:w="418" w:type="dxa"/>
            <w:vAlign w:val="center"/>
          </w:tcPr>
          <w:p w14:paraId="544CE1D1" w14:textId="77777777" w:rsidR="001B41A1" w:rsidRDefault="001B41A1" w:rsidP="00ED7DA3">
            <w:pPr>
              <w:pStyle w:val="TextoTabla"/>
              <w:jc w:val="center"/>
            </w:pPr>
          </w:p>
        </w:tc>
        <w:tc>
          <w:tcPr>
            <w:tcW w:w="418" w:type="dxa"/>
            <w:vAlign w:val="center"/>
          </w:tcPr>
          <w:p w14:paraId="247FEF23" w14:textId="77777777" w:rsidR="001B41A1" w:rsidRDefault="001B41A1" w:rsidP="00ED7DA3">
            <w:pPr>
              <w:pStyle w:val="TextoTabla"/>
              <w:jc w:val="center"/>
            </w:pPr>
          </w:p>
        </w:tc>
        <w:tc>
          <w:tcPr>
            <w:tcW w:w="418" w:type="dxa"/>
            <w:vAlign w:val="center"/>
          </w:tcPr>
          <w:p w14:paraId="5B05CDE2" w14:textId="77777777" w:rsidR="001B41A1" w:rsidRDefault="001B41A1" w:rsidP="00ED7DA3">
            <w:pPr>
              <w:pStyle w:val="TextoTabla"/>
              <w:jc w:val="center"/>
            </w:pPr>
          </w:p>
        </w:tc>
      </w:tr>
      <w:tr w:rsidR="00BA1EFF" w14:paraId="14B405EB" w14:textId="77777777" w:rsidTr="005D37EC">
        <w:trPr>
          <w:cantSplit/>
          <w:trHeight w:val="567"/>
          <w:jc w:val="center"/>
        </w:trPr>
        <w:tc>
          <w:tcPr>
            <w:tcW w:w="203" w:type="dxa"/>
            <w:vAlign w:val="center"/>
          </w:tcPr>
          <w:p w14:paraId="1C6888AA" w14:textId="209ACE38" w:rsidR="001B41A1" w:rsidRPr="00BA1EFF" w:rsidRDefault="00BA1EFF" w:rsidP="00ED7DA3">
            <w:pPr>
              <w:pStyle w:val="TextoTabla"/>
              <w:jc w:val="center"/>
              <w:rPr>
                <w:b/>
                <w:bCs/>
              </w:rPr>
            </w:pPr>
            <w:r>
              <w:rPr>
                <w:b/>
                <w:bCs/>
              </w:rPr>
              <w:t>1</w:t>
            </w:r>
            <w:r w:rsidR="00405203">
              <w:rPr>
                <w:b/>
                <w:bCs/>
              </w:rPr>
              <w:t>7</w:t>
            </w:r>
          </w:p>
        </w:tc>
        <w:tc>
          <w:tcPr>
            <w:tcW w:w="417" w:type="dxa"/>
            <w:vAlign w:val="center"/>
          </w:tcPr>
          <w:p w14:paraId="714FB513" w14:textId="77777777" w:rsidR="001B41A1" w:rsidRDefault="001B41A1" w:rsidP="00ED7DA3">
            <w:pPr>
              <w:pStyle w:val="TextoTabla"/>
              <w:jc w:val="center"/>
            </w:pPr>
          </w:p>
        </w:tc>
        <w:tc>
          <w:tcPr>
            <w:tcW w:w="417" w:type="dxa"/>
            <w:vAlign w:val="center"/>
          </w:tcPr>
          <w:p w14:paraId="19E29982" w14:textId="77777777" w:rsidR="001B41A1" w:rsidRDefault="001B41A1" w:rsidP="00ED7DA3">
            <w:pPr>
              <w:pStyle w:val="TextoTabla"/>
              <w:jc w:val="center"/>
            </w:pPr>
          </w:p>
        </w:tc>
        <w:tc>
          <w:tcPr>
            <w:tcW w:w="417" w:type="dxa"/>
            <w:vAlign w:val="center"/>
          </w:tcPr>
          <w:p w14:paraId="2527D098" w14:textId="77777777" w:rsidR="001B41A1" w:rsidRDefault="001B41A1" w:rsidP="00ED7DA3">
            <w:pPr>
              <w:pStyle w:val="TextoTabla"/>
              <w:jc w:val="center"/>
            </w:pPr>
          </w:p>
        </w:tc>
        <w:tc>
          <w:tcPr>
            <w:tcW w:w="418" w:type="dxa"/>
            <w:vAlign w:val="center"/>
          </w:tcPr>
          <w:p w14:paraId="037A0BD3" w14:textId="77777777" w:rsidR="001B41A1" w:rsidRDefault="001B41A1" w:rsidP="00ED7DA3">
            <w:pPr>
              <w:pStyle w:val="TextoTabla"/>
              <w:jc w:val="center"/>
            </w:pPr>
          </w:p>
        </w:tc>
        <w:tc>
          <w:tcPr>
            <w:tcW w:w="418" w:type="dxa"/>
            <w:vAlign w:val="center"/>
          </w:tcPr>
          <w:p w14:paraId="7C243E65" w14:textId="77777777" w:rsidR="001B41A1" w:rsidRDefault="001B41A1" w:rsidP="00ED7DA3">
            <w:pPr>
              <w:pStyle w:val="TextoTabla"/>
              <w:jc w:val="center"/>
            </w:pPr>
          </w:p>
        </w:tc>
        <w:tc>
          <w:tcPr>
            <w:tcW w:w="418" w:type="dxa"/>
            <w:vAlign w:val="center"/>
          </w:tcPr>
          <w:p w14:paraId="157A90FF" w14:textId="77777777" w:rsidR="001B41A1" w:rsidRDefault="001B41A1" w:rsidP="00ED7DA3">
            <w:pPr>
              <w:pStyle w:val="TextoTabla"/>
              <w:jc w:val="center"/>
            </w:pPr>
          </w:p>
        </w:tc>
        <w:tc>
          <w:tcPr>
            <w:tcW w:w="418" w:type="dxa"/>
            <w:vAlign w:val="center"/>
          </w:tcPr>
          <w:p w14:paraId="1A19341F" w14:textId="77777777" w:rsidR="001B41A1" w:rsidRDefault="001B41A1" w:rsidP="00ED7DA3">
            <w:pPr>
              <w:pStyle w:val="TextoTabla"/>
              <w:jc w:val="center"/>
            </w:pPr>
          </w:p>
        </w:tc>
        <w:tc>
          <w:tcPr>
            <w:tcW w:w="418" w:type="dxa"/>
            <w:vAlign w:val="center"/>
          </w:tcPr>
          <w:p w14:paraId="53F1468D" w14:textId="69EF2605" w:rsidR="001B41A1" w:rsidRDefault="005D37EC" w:rsidP="00ED7DA3">
            <w:pPr>
              <w:pStyle w:val="TextoTabla"/>
              <w:jc w:val="center"/>
            </w:pPr>
            <w:r>
              <w:t>X</w:t>
            </w:r>
          </w:p>
        </w:tc>
        <w:tc>
          <w:tcPr>
            <w:tcW w:w="418" w:type="dxa"/>
            <w:vAlign w:val="center"/>
          </w:tcPr>
          <w:p w14:paraId="6A2C7F63" w14:textId="169289D3" w:rsidR="001B41A1" w:rsidRDefault="005D37EC" w:rsidP="00ED7DA3">
            <w:pPr>
              <w:pStyle w:val="TextoTabla"/>
              <w:jc w:val="center"/>
            </w:pPr>
            <w:r>
              <w:t>X</w:t>
            </w:r>
          </w:p>
        </w:tc>
        <w:tc>
          <w:tcPr>
            <w:tcW w:w="418" w:type="dxa"/>
            <w:vAlign w:val="center"/>
          </w:tcPr>
          <w:p w14:paraId="481FF5F2" w14:textId="0EBE2EBC" w:rsidR="001B41A1" w:rsidRDefault="005D37EC" w:rsidP="00ED7DA3">
            <w:pPr>
              <w:pStyle w:val="TextoTabla"/>
              <w:jc w:val="center"/>
            </w:pPr>
            <w:r>
              <w:t>X</w:t>
            </w:r>
          </w:p>
        </w:tc>
        <w:tc>
          <w:tcPr>
            <w:tcW w:w="418" w:type="dxa"/>
            <w:vAlign w:val="center"/>
          </w:tcPr>
          <w:p w14:paraId="0D2B1DDB" w14:textId="77777777" w:rsidR="001B41A1" w:rsidRDefault="001B41A1" w:rsidP="00ED7DA3">
            <w:pPr>
              <w:pStyle w:val="TextoTabla"/>
              <w:jc w:val="center"/>
            </w:pPr>
          </w:p>
        </w:tc>
        <w:tc>
          <w:tcPr>
            <w:tcW w:w="418" w:type="dxa"/>
            <w:vAlign w:val="center"/>
          </w:tcPr>
          <w:p w14:paraId="4A252556" w14:textId="77777777" w:rsidR="001B41A1" w:rsidRDefault="001B41A1" w:rsidP="00ED7DA3">
            <w:pPr>
              <w:pStyle w:val="TextoTabla"/>
              <w:jc w:val="center"/>
            </w:pPr>
          </w:p>
        </w:tc>
        <w:tc>
          <w:tcPr>
            <w:tcW w:w="418" w:type="dxa"/>
            <w:vAlign w:val="center"/>
          </w:tcPr>
          <w:p w14:paraId="0E1638B9" w14:textId="77777777" w:rsidR="001B41A1" w:rsidRDefault="001B41A1" w:rsidP="00ED7DA3">
            <w:pPr>
              <w:pStyle w:val="TextoTabla"/>
              <w:jc w:val="center"/>
            </w:pPr>
          </w:p>
        </w:tc>
        <w:tc>
          <w:tcPr>
            <w:tcW w:w="418" w:type="dxa"/>
            <w:vAlign w:val="center"/>
          </w:tcPr>
          <w:p w14:paraId="058ADAF1" w14:textId="77777777" w:rsidR="001B41A1" w:rsidRDefault="001B41A1" w:rsidP="00ED7DA3">
            <w:pPr>
              <w:pStyle w:val="TextoTabla"/>
              <w:jc w:val="center"/>
            </w:pPr>
          </w:p>
        </w:tc>
        <w:tc>
          <w:tcPr>
            <w:tcW w:w="418" w:type="dxa"/>
            <w:vAlign w:val="center"/>
          </w:tcPr>
          <w:p w14:paraId="3AFDF8D6" w14:textId="77777777" w:rsidR="001B41A1" w:rsidRDefault="001B41A1" w:rsidP="00ED7DA3">
            <w:pPr>
              <w:pStyle w:val="TextoTabla"/>
              <w:jc w:val="center"/>
            </w:pPr>
          </w:p>
        </w:tc>
        <w:tc>
          <w:tcPr>
            <w:tcW w:w="418" w:type="dxa"/>
            <w:vAlign w:val="center"/>
          </w:tcPr>
          <w:p w14:paraId="3C4006CE" w14:textId="77777777" w:rsidR="001B41A1" w:rsidRDefault="001B41A1" w:rsidP="00ED7DA3">
            <w:pPr>
              <w:pStyle w:val="TextoTabla"/>
              <w:jc w:val="center"/>
            </w:pPr>
          </w:p>
        </w:tc>
        <w:tc>
          <w:tcPr>
            <w:tcW w:w="418" w:type="dxa"/>
            <w:vAlign w:val="center"/>
          </w:tcPr>
          <w:p w14:paraId="7F51D73C" w14:textId="77777777" w:rsidR="001B41A1" w:rsidRDefault="001B41A1" w:rsidP="00ED7DA3">
            <w:pPr>
              <w:pStyle w:val="TextoTabla"/>
              <w:jc w:val="center"/>
            </w:pPr>
          </w:p>
        </w:tc>
        <w:tc>
          <w:tcPr>
            <w:tcW w:w="418" w:type="dxa"/>
            <w:vAlign w:val="center"/>
          </w:tcPr>
          <w:p w14:paraId="01BB272A" w14:textId="77777777" w:rsidR="001B41A1" w:rsidRDefault="001B41A1" w:rsidP="00ED7DA3">
            <w:pPr>
              <w:pStyle w:val="TextoTabla"/>
              <w:jc w:val="center"/>
            </w:pPr>
          </w:p>
        </w:tc>
        <w:tc>
          <w:tcPr>
            <w:tcW w:w="418" w:type="dxa"/>
            <w:vAlign w:val="center"/>
          </w:tcPr>
          <w:p w14:paraId="03DA2E3C" w14:textId="77777777" w:rsidR="001B41A1" w:rsidRDefault="001B41A1" w:rsidP="00ED7DA3">
            <w:pPr>
              <w:pStyle w:val="TextoTabla"/>
              <w:jc w:val="center"/>
            </w:pPr>
          </w:p>
        </w:tc>
        <w:tc>
          <w:tcPr>
            <w:tcW w:w="418" w:type="dxa"/>
            <w:vAlign w:val="center"/>
          </w:tcPr>
          <w:p w14:paraId="642C5B36" w14:textId="77777777" w:rsidR="001B41A1" w:rsidRDefault="001B41A1" w:rsidP="00ED7DA3">
            <w:pPr>
              <w:pStyle w:val="TextoTabla"/>
              <w:jc w:val="center"/>
            </w:pPr>
          </w:p>
        </w:tc>
      </w:tr>
      <w:tr w:rsidR="00BA1EFF" w14:paraId="0FE7E760" w14:textId="77777777" w:rsidTr="005D37EC">
        <w:trPr>
          <w:cantSplit/>
          <w:trHeight w:val="567"/>
          <w:jc w:val="center"/>
        </w:trPr>
        <w:tc>
          <w:tcPr>
            <w:tcW w:w="203" w:type="dxa"/>
            <w:vAlign w:val="center"/>
          </w:tcPr>
          <w:p w14:paraId="5953D4B9" w14:textId="2B17A97C" w:rsidR="001B41A1" w:rsidRPr="00BA1EFF" w:rsidRDefault="00BA1EFF" w:rsidP="00ED7DA3">
            <w:pPr>
              <w:pStyle w:val="TextoTabla"/>
              <w:jc w:val="center"/>
              <w:rPr>
                <w:b/>
                <w:bCs/>
              </w:rPr>
            </w:pPr>
            <w:r>
              <w:rPr>
                <w:b/>
                <w:bCs/>
              </w:rPr>
              <w:t>1</w:t>
            </w:r>
            <w:r w:rsidR="00405203">
              <w:rPr>
                <w:b/>
                <w:bCs/>
              </w:rPr>
              <w:t>8</w:t>
            </w:r>
          </w:p>
        </w:tc>
        <w:tc>
          <w:tcPr>
            <w:tcW w:w="417" w:type="dxa"/>
            <w:vAlign w:val="center"/>
          </w:tcPr>
          <w:p w14:paraId="00149A92" w14:textId="77777777" w:rsidR="001B41A1" w:rsidRDefault="001B41A1" w:rsidP="00ED7DA3">
            <w:pPr>
              <w:pStyle w:val="TextoTabla"/>
              <w:jc w:val="center"/>
            </w:pPr>
          </w:p>
        </w:tc>
        <w:tc>
          <w:tcPr>
            <w:tcW w:w="417" w:type="dxa"/>
            <w:vAlign w:val="center"/>
          </w:tcPr>
          <w:p w14:paraId="317A92F4" w14:textId="77777777" w:rsidR="001B41A1" w:rsidRDefault="001B41A1" w:rsidP="00ED7DA3">
            <w:pPr>
              <w:pStyle w:val="TextoTabla"/>
              <w:jc w:val="center"/>
            </w:pPr>
          </w:p>
        </w:tc>
        <w:tc>
          <w:tcPr>
            <w:tcW w:w="417" w:type="dxa"/>
            <w:vAlign w:val="center"/>
          </w:tcPr>
          <w:p w14:paraId="46647228" w14:textId="77777777" w:rsidR="001B41A1" w:rsidRDefault="001B41A1" w:rsidP="00ED7DA3">
            <w:pPr>
              <w:pStyle w:val="TextoTabla"/>
              <w:jc w:val="center"/>
            </w:pPr>
          </w:p>
        </w:tc>
        <w:tc>
          <w:tcPr>
            <w:tcW w:w="418" w:type="dxa"/>
            <w:vAlign w:val="center"/>
          </w:tcPr>
          <w:p w14:paraId="167C5601" w14:textId="77777777" w:rsidR="001B41A1" w:rsidRDefault="001B41A1" w:rsidP="00ED7DA3">
            <w:pPr>
              <w:pStyle w:val="TextoTabla"/>
              <w:jc w:val="center"/>
            </w:pPr>
          </w:p>
        </w:tc>
        <w:tc>
          <w:tcPr>
            <w:tcW w:w="418" w:type="dxa"/>
            <w:vAlign w:val="center"/>
          </w:tcPr>
          <w:p w14:paraId="3AFC264D" w14:textId="77777777" w:rsidR="001B41A1" w:rsidRDefault="001B41A1" w:rsidP="00ED7DA3">
            <w:pPr>
              <w:pStyle w:val="TextoTabla"/>
              <w:jc w:val="center"/>
            </w:pPr>
          </w:p>
        </w:tc>
        <w:tc>
          <w:tcPr>
            <w:tcW w:w="418" w:type="dxa"/>
            <w:vAlign w:val="center"/>
          </w:tcPr>
          <w:p w14:paraId="76562BD0" w14:textId="77777777" w:rsidR="001B41A1" w:rsidRDefault="001B41A1" w:rsidP="00ED7DA3">
            <w:pPr>
              <w:pStyle w:val="TextoTabla"/>
              <w:jc w:val="center"/>
            </w:pPr>
          </w:p>
        </w:tc>
        <w:tc>
          <w:tcPr>
            <w:tcW w:w="418" w:type="dxa"/>
            <w:vAlign w:val="center"/>
          </w:tcPr>
          <w:p w14:paraId="62DBD494" w14:textId="77777777" w:rsidR="001B41A1" w:rsidRDefault="001B41A1" w:rsidP="00ED7DA3">
            <w:pPr>
              <w:pStyle w:val="TextoTabla"/>
              <w:jc w:val="center"/>
            </w:pPr>
          </w:p>
        </w:tc>
        <w:tc>
          <w:tcPr>
            <w:tcW w:w="418" w:type="dxa"/>
            <w:vAlign w:val="center"/>
          </w:tcPr>
          <w:p w14:paraId="26772216" w14:textId="77777777" w:rsidR="001B41A1" w:rsidRDefault="001B41A1" w:rsidP="00ED7DA3">
            <w:pPr>
              <w:pStyle w:val="TextoTabla"/>
              <w:jc w:val="center"/>
            </w:pPr>
          </w:p>
        </w:tc>
        <w:tc>
          <w:tcPr>
            <w:tcW w:w="418" w:type="dxa"/>
            <w:vAlign w:val="center"/>
          </w:tcPr>
          <w:p w14:paraId="4363642F" w14:textId="77777777" w:rsidR="001B41A1" w:rsidRDefault="001B41A1" w:rsidP="00ED7DA3">
            <w:pPr>
              <w:pStyle w:val="TextoTabla"/>
              <w:jc w:val="center"/>
            </w:pPr>
          </w:p>
        </w:tc>
        <w:tc>
          <w:tcPr>
            <w:tcW w:w="418" w:type="dxa"/>
            <w:vAlign w:val="center"/>
          </w:tcPr>
          <w:p w14:paraId="57072FC5" w14:textId="311395EC" w:rsidR="001B41A1" w:rsidRDefault="005D37EC" w:rsidP="00ED7DA3">
            <w:pPr>
              <w:pStyle w:val="TextoTabla"/>
              <w:jc w:val="center"/>
            </w:pPr>
            <w:r>
              <w:t>X</w:t>
            </w:r>
          </w:p>
        </w:tc>
        <w:tc>
          <w:tcPr>
            <w:tcW w:w="418" w:type="dxa"/>
            <w:vAlign w:val="center"/>
          </w:tcPr>
          <w:p w14:paraId="49C08A75" w14:textId="77777777" w:rsidR="001B41A1" w:rsidRDefault="001B41A1" w:rsidP="00ED7DA3">
            <w:pPr>
              <w:pStyle w:val="TextoTabla"/>
              <w:jc w:val="center"/>
            </w:pPr>
          </w:p>
        </w:tc>
        <w:tc>
          <w:tcPr>
            <w:tcW w:w="418" w:type="dxa"/>
            <w:vAlign w:val="center"/>
          </w:tcPr>
          <w:p w14:paraId="7A8C87F0" w14:textId="77777777" w:rsidR="001B41A1" w:rsidRDefault="001B41A1" w:rsidP="00ED7DA3">
            <w:pPr>
              <w:pStyle w:val="TextoTabla"/>
              <w:jc w:val="center"/>
            </w:pPr>
          </w:p>
        </w:tc>
        <w:tc>
          <w:tcPr>
            <w:tcW w:w="418" w:type="dxa"/>
            <w:vAlign w:val="center"/>
          </w:tcPr>
          <w:p w14:paraId="7C47EF6E" w14:textId="77777777" w:rsidR="001B41A1" w:rsidRDefault="001B41A1" w:rsidP="00ED7DA3">
            <w:pPr>
              <w:pStyle w:val="TextoTabla"/>
              <w:jc w:val="center"/>
            </w:pPr>
          </w:p>
        </w:tc>
        <w:tc>
          <w:tcPr>
            <w:tcW w:w="418" w:type="dxa"/>
            <w:vAlign w:val="center"/>
          </w:tcPr>
          <w:p w14:paraId="6EB948DE" w14:textId="77777777" w:rsidR="001B41A1" w:rsidRDefault="001B41A1" w:rsidP="00ED7DA3">
            <w:pPr>
              <w:pStyle w:val="TextoTabla"/>
              <w:jc w:val="center"/>
            </w:pPr>
          </w:p>
        </w:tc>
        <w:tc>
          <w:tcPr>
            <w:tcW w:w="418" w:type="dxa"/>
            <w:vAlign w:val="center"/>
          </w:tcPr>
          <w:p w14:paraId="552D5ADE" w14:textId="77777777" w:rsidR="001B41A1" w:rsidRDefault="001B41A1" w:rsidP="00ED7DA3">
            <w:pPr>
              <w:pStyle w:val="TextoTabla"/>
              <w:jc w:val="center"/>
            </w:pPr>
          </w:p>
        </w:tc>
        <w:tc>
          <w:tcPr>
            <w:tcW w:w="418" w:type="dxa"/>
            <w:vAlign w:val="center"/>
          </w:tcPr>
          <w:p w14:paraId="4803D7FB" w14:textId="77777777" w:rsidR="001B41A1" w:rsidRDefault="001B41A1" w:rsidP="00ED7DA3">
            <w:pPr>
              <w:pStyle w:val="TextoTabla"/>
              <w:jc w:val="center"/>
            </w:pPr>
          </w:p>
        </w:tc>
        <w:tc>
          <w:tcPr>
            <w:tcW w:w="418" w:type="dxa"/>
            <w:vAlign w:val="center"/>
          </w:tcPr>
          <w:p w14:paraId="56819026" w14:textId="77777777" w:rsidR="001B41A1" w:rsidRDefault="001B41A1" w:rsidP="00ED7DA3">
            <w:pPr>
              <w:pStyle w:val="TextoTabla"/>
              <w:jc w:val="center"/>
            </w:pPr>
          </w:p>
        </w:tc>
        <w:tc>
          <w:tcPr>
            <w:tcW w:w="418" w:type="dxa"/>
            <w:vAlign w:val="center"/>
          </w:tcPr>
          <w:p w14:paraId="4383E516" w14:textId="77777777" w:rsidR="001B41A1" w:rsidRDefault="001B41A1" w:rsidP="00ED7DA3">
            <w:pPr>
              <w:pStyle w:val="TextoTabla"/>
              <w:jc w:val="center"/>
            </w:pPr>
          </w:p>
        </w:tc>
        <w:tc>
          <w:tcPr>
            <w:tcW w:w="418" w:type="dxa"/>
            <w:vAlign w:val="center"/>
          </w:tcPr>
          <w:p w14:paraId="35F84A52" w14:textId="77777777" w:rsidR="001B41A1" w:rsidRDefault="001B41A1" w:rsidP="00ED7DA3">
            <w:pPr>
              <w:pStyle w:val="TextoTabla"/>
              <w:jc w:val="center"/>
            </w:pPr>
          </w:p>
        </w:tc>
        <w:tc>
          <w:tcPr>
            <w:tcW w:w="418" w:type="dxa"/>
            <w:vAlign w:val="center"/>
          </w:tcPr>
          <w:p w14:paraId="1147F0A7" w14:textId="77777777" w:rsidR="001B41A1" w:rsidRDefault="001B41A1" w:rsidP="00ED7DA3">
            <w:pPr>
              <w:pStyle w:val="TextoTabla"/>
              <w:jc w:val="center"/>
            </w:pPr>
          </w:p>
        </w:tc>
      </w:tr>
      <w:tr w:rsidR="00BA1EFF" w14:paraId="033AB64A" w14:textId="77777777" w:rsidTr="005D37EC">
        <w:trPr>
          <w:cantSplit/>
          <w:trHeight w:val="567"/>
          <w:jc w:val="center"/>
        </w:trPr>
        <w:tc>
          <w:tcPr>
            <w:tcW w:w="203" w:type="dxa"/>
            <w:vAlign w:val="center"/>
          </w:tcPr>
          <w:p w14:paraId="4EA403E6" w14:textId="03498885" w:rsidR="001B41A1" w:rsidRPr="00BA1EFF" w:rsidRDefault="00BA1EFF" w:rsidP="00ED7DA3">
            <w:pPr>
              <w:pStyle w:val="TextoTabla"/>
              <w:jc w:val="center"/>
              <w:rPr>
                <w:b/>
                <w:bCs/>
              </w:rPr>
            </w:pPr>
            <w:r>
              <w:rPr>
                <w:b/>
                <w:bCs/>
              </w:rPr>
              <w:lastRenderedPageBreak/>
              <w:t>1</w:t>
            </w:r>
            <w:r w:rsidR="00405203">
              <w:rPr>
                <w:b/>
                <w:bCs/>
              </w:rPr>
              <w:t>9</w:t>
            </w:r>
          </w:p>
        </w:tc>
        <w:tc>
          <w:tcPr>
            <w:tcW w:w="417" w:type="dxa"/>
            <w:vAlign w:val="center"/>
          </w:tcPr>
          <w:p w14:paraId="053666F9" w14:textId="77777777" w:rsidR="001B41A1" w:rsidRDefault="001B41A1" w:rsidP="00ED7DA3">
            <w:pPr>
              <w:pStyle w:val="TextoTabla"/>
              <w:jc w:val="center"/>
            </w:pPr>
          </w:p>
        </w:tc>
        <w:tc>
          <w:tcPr>
            <w:tcW w:w="417" w:type="dxa"/>
            <w:vAlign w:val="center"/>
          </w:tcPr>
          <w:p w14:paraId="13191ED3" w14:textId="77777777" w:rsidR="001B41A1" w:rsidRDefault="001B41A1" w:rsidP="00ED7DA3">
            <w:pPr>
              <w:pStyle w:val="TextoTabla"/>
              <w:jc w:val="center"/>
            </w:pPr>
          </w:p>
        </w:tc>
        <w:tc>
          <w:tcPr>
            <w:tcW w:w="417" w:type="dxa"/>
            <w:vAlign w:val="center"/>
          </w:tcPr>
          <w:p w14:paraId="45C03941" w14:textId="77777777" w:rsidR="001B41A1" w:rsidRDefault="001B41A1" w:rsidP="00ED7DA3">
            <w:pPr>
              <w:pStyle w:val="TextoTabla"/>
              <w:jc w:val="center"/>
            </w:pPr>
          </w:p>
        </w:tc>
        <w:tc>
          <w:tcPr>
            <w:tcW w:w="418" w:type="dxa"/>
            <w:vAlign w:val="center"/>
          </w:tcPr>
          <w:p w14:paraId="7A6139B8" w14:textId="77777777" w:rsidR="001B41A1" w:rsidRDefault="001B41A1" w:rsidP="00ED7DA3">
            <w:pPr>
              <w:pStyle w:val="TextoTabla"/>
              <w:jc w:val="center"/>
            </w:pPr>
          </w:p>
        </w:tc>
        <w:tc>
          <w:tcPr>
            <w:tcW w:w="418" w:type="dxa"/>
            <w:vAlign w:val="center"/>
          </w:tcPr>
          <w:p w14:paraId="7EF03024" w14:textId="77777777" w:rsidR="001B41A1" w:rsidRDefault="001B41A1" w:rsidP="00ED7DA3">
            <w:pPr>
              <w:pStyle w:val="TextoTabla"/>
              <w:jc w:val="center"/>
            </w:pPr>
          </w:p>
        </w:tc>
        <w:tc>
          <w:tcPr>
            <w:tcW w:w="418" w:type="dxa"/>
            <w:vAlign w:val="center"/>
          </w:tcPr>
          <w:p w14:paraId="5F73CF49" w14:textId="77777777" w:rsidR="001B41A1" w:rsidRDefault="001B41A1" w:rsidP="00ED7DA3">
            <w:pPr>
              <w:pStyle w:val="TextoTabla"/>
              <w:jc w:val="center"/>
            </w:pPr>
          </w:p>
        </w:tc>
        <w:tc>
          <w:tcPr>
            <w:tcW w:w="418" w:type="dxa"/>
            <w:vAlign w:val="center"/>
          </w:tcPr>
          <w:p w14:paraId="78E4073F" w14:textId="77777777" w:rsidR="001B41A1" w:rsidRDefault="001B41A1" w:rsidP="00ED7DA3">
            <w:pPr>
              <w:pStyle w:val="TextoTabla"/>
              <w:jc w:val="center"/>
            </w:pPr>
          </w:p>
        </w:tc>
        <w:tc>
          <w:tcPr>
            <w:tcW w:w="418" w:type="dxa"/>
            <w:vAlign w:val="center"/>
          </w:tcPr>
          <w:p w14:paraId="5EF6F305" w14:textId="77777777" w:rsidR="001B41A1" w:rsidRDefault="001B41A1" w:rsidP="00ED7DA3">
            <w:pPr>
              <w:pStyle w:val="TextoTabla"/>
              <w:jc w:val="center"/>
            </w:pPr>
          </w:p>
        </w:tc>
        <w:tc>
          <w:tcPr>
            <w:tcW w:w="418" w:type="dxa"/>
            <w:vAlign w:val="center"/>
          </w:tcPr>
          <w:p w14:paraId="42D5FFD3" w14:textId="77777777" w:rsidR="001B41A1" w:rsidRDefault="001B41A1" w:rsidP="00ED7DA3">
            <w:pPr>
              <w:pStyle w:val="TextoTabla"/>
              <w:jc w:val="center"/>
            </w:pPr>
          </w:p>
        </w:tc>
        <w:tc>
          <w:tcPr>
            <w:tcW w:w="418" w:type="dxa"/>
            <w:vAlign w:val="center"/>
          </w:tcPr>
          <w:p w14:paraId="26C428E8" w14:textId="77777777" w:rsidR="001B41A1" w:rsidRDefault="001B41A1" w:rsidP="00ED7DA3">
            <w:pPr>
              <w:pStyle w:val="TextoTabla"/>
              <w:jc w:val="center"/>
            </w:pPr>
          </w:p>
        </w:tc>
        <w:tc>
          <w:tcPr>
            <w:tcW w:w="418" w:type="dxa"/>
            <w:vAlign w:val="center"/>
          </w:tcPr>
          <w:p w14:paraId="4E620B4C" w14:textId="576B5E57" w:rsidR="001B41A1" w:rsidRDefault="005D37EC" w:rsidP="00ED7DA3">
            <w:pPr>
              <w:pStyle w:val="TextoTabla"/>
              <w:jc w:val="center"/>
            </w:pPr>
            <w:r>
              <w:t>X</w:t>
            </w:r>
          </w:p>
        </w:tc>
        <w:tc>
          <w:tcPr>
            <w:tcW w:w="418" w:type="dxa"/>
            <w:vAlign w:val="center"/>
          </w:tcPr>
          <w:p w14:paraId="2258333C" w14:textId="77777777" w:rsidR="001B41A1" w:rsidRDefault="001B41A1" w:rsidP="00ED7DA3">
            <w:pPr>
              <w:pStyle w:val="TextoTabla"/>
              <w:jc w:val="center"/>
            </w:pPr>
          </w:p>
        </w:tc>
        <w:tc>
          <w:tcPr>
            <w:tcW w:w="418" w:type="dxa"/>
            <w:vAlign w:val="center"/>
          </w:tcPr>
          <w:p w14:paraId="2CB2495C" w14:textId="77777777" w:rsidR="001B41A1" w:rsidRDefault="001B41A1" w:rsidP="00ED7DA3">
            <w:pPr>
              <w:pStyle w:val="TextoTabla"/>
              <w:jc w:val="center"/>
            </w:pPr>
          </w:p>
        </w:tc>
        <w:tc>
          <w:tcPr>
            <w:tcW w:w="418" w:type="dxa"/>
            <w:vAlign w:val="center"/>
          </w:tcPr>
          <w:p w14:paraId="4EB5099D" w14:textId="77777777" w:rsidR="001B41A1" w:rsidRDefault="001B41A1" w:rsidP="00ED7DA3">
            <w:pPr>
              <w:pStyle w:val="TextoTabla"/>
              <w:jc w:val="center"/>
            </w:pPr>
          </w:p>
        </w:tc>
        <w:tc>
          <w:tcPr>
            <w:tcW w:w="418" w:type="dxa"/>
            <w:vAlign w:val="center"/>
          </w:tcPr>
          <w:p w14:paraId="123EB8E9" w14:textId="77777777" w:rsidR="001B41A1" w:rsidRDefault="001B41A1" w:rsidP="00ED7DA3">
            <w:pPr>
              <w:pStyle w:val="TextoTabla"/>
              <w:jc w:val="center"/>
            </w:pPr>
          </w:p>
        </w:tc>
        <w:tc>
          <w:tcPr>
            <w:tcW w:w="418" w:type="dxa"/>
            <w:vAlign w:val="center"/>
          </w:tcPr>
          <w:p w14:paraId="0B487334" w14:textId="77777777" w:rsidR="001B41A1" w:rsidRDefault="001B41A1" w:rsidP="00ED7DA3">
            <w:pPr>
              <w:pStyle w:val="TextoTabla"/>
              <w:jc w:val="center"/>
            </w:pPr>
          </w:p>
        </w:tc>
        <w:tc>
          <w:tcPr>
            <w:tcW w:w="418" w:type="dxa"/>
            <w:vAlign w:val="center"/>
          </w:tcPr>
          <w:p w14:paraId="757839F9" w14:textId="77777777" w:rsidR="001B41A1" w:rsidRDefault="001B41A1" w:rsidP="00ED7DA3">
            <w:pPr>
              <w:pStyle w:val="TextoTabla"/>
              <w:jc w:val="center"/>
            </w:pPr>
          </w:p>
        </w:tc>
        <w:tc>
          <w:tcPr>
            <w:tcW w:w="418" w:type="dxa"/>
            <w:vAlign w:val="center"/>
          </w:tcPr>
          <w:p w14:paraId="20550C7B" w14:textId="77777777" w:rsidR="001B41A1" w:rsidRDefault="001B41A1" w:rsidP="00ED7DA3">
            <w:pPr>
              <w:pStyle w:val="TextoTabla"/>
              <w:jc w:val="center"/>
            </w:pPr>
          </w:p>
        </w:tc>
        <w:tc>
          <w:tcPr>
            <w:tcW w:w="418" w:type="dxa"/>
            <w:vAlign w:val="center"/>
          </w:tcPr>
          <w:p w14:paraId="79CC8A72" w14:textId="77777777" w:rsidR="001B41A1" w:rsidRDefault="001B41A1" w:rsidP="00ED7DA3">
            <w:pPr>
              <w:pStyle w:val="TextoTabla"/>
              <w:jc w:val="center"/>
            </w:pPr>
          </w:p>
        </w:tc>
        <w:tc>
          <w:tcPr>
            <w:tcW w:w="418" w:type="dxa"/>
            <w:vAlign w:val="center"/>
          </w:tcPr>
          <w:p w14:paraId="36E8275C" w14:textId="77777777" w:rsidR="001B41A1" w:rsidRDefault="001B41A1" w:rsidP="00ED7DA3">
            <w:pPr>
              <w:pStyle w:val="TextoTabla"/>
              <w:jc w:val="center"/>
            </w:pPr>
          </w:p>
        </w:tc>
      </w:tr>
      <w:tr w:rsidR="00BA1EFF" w14:paraId="0A2AE7B2" w14:textId="77777777" w:rsidTr="005D37EC">
        <w:trPr>
          <w:cantSplit/>
          <w:trHeight w:val="567"/>
          <w:jc w:val="center"/>
        </w:trPr>
        <w:tc>
          <w:tcPr>
            <w:tcW w:w="203" w:type="dxa"/>
            <w:vAlign w:val="center"/>
          </w:tcPr>
          <w:p w14:paraId="7E6FDB64" w14:textId="6C194AAF" w:rsidR="001B41A1" w:rsidRPr="00BA1EFF" w:rsidRDefault="00405203" w:rsidP="00ED7DA3">
            <w:pPr>
              <w:pStyle w:val="TextoTabla"/>
              <w:jc w:val="center"/>
              <w:rPr>
                <w:b/>
                <w:bCs/>
              </w:rPr>
            </w:pPr>
            <w:r>
              <w:rPr>
                <w:b/>
                <w:bCs/>
              </w:rPr>
              <w:t>20</w:t>
            </w:r>
          </w:p>
        </w:tc>
        <w:tc>
          <w:tcPr>
            <w:tcW w:w="417" w:type="dxa"/>
            <w:vAlign w:val="center"/>
          </w:tcPr>
          <w:p w14:paraId="24409979" w14:textId="77777777" w:rsidR="001B41A1" w:rsidRDefault="001B41A1" w:rsidP="00ED7DA3">
            <w:pPr>
              <w:pStyle w:val="TextoTabla"/>
              <w:jc w:val="center"/>
            </w:pPr>
          </w:p>
        </w:tc>
        <w:tc>
          <w:tcPr>
            <w:tcW w:w="417" w:type="dxa"/>
            <w:vAlign w:val="center"/>
          </w:tcPr>
          <w:p w14:paraId="5D4C7106" w14:textId="77777777" w:rsidR="001B41A1" w:rsidRDefault="001B41A1" w:rsidP="00ED7DA3">
            <w:pPr>
              <w:pStyle w:val="TextoTabla"/>
              <w:jc w:val="center"/>
            </w:pPr>
          </w:p>
        </w:tc>
        <w:tc>
          <w:tcPr>
            <w:tcW w:w="417" w:type="dxa"/>
            <w:vAlign w:val="center"/>
          </w:tcPr>
          <w:p w14:paraId="5898EA9D" w14:textId="77777777" w:rsidR="001B41A1" w:rsidRDefault="001B41A1" w:rsidP="00ED7DA3">
            <w:pPr>
              <w:pStyle w:val="TextoTabla"/>
              <w:jc w:val="center"/>
            </w:pPr>
          </w:p>
        </w:tc>
        <w:tc>
          <w:tcPr>
            <w:tcW w:w="418" w:type="dxa"/>
            <w:vAlign w:val="center"/>
          </w:tcPr>
          <w:p w14:paraId="7D6D7767" w14:textId="77777777" w:rsidR="001B41A1" w:rsidRDefault="001B41A1" w:rsidP="00ED7DA3">
            <w:pPr>
              <w:pStyle w:val="TextoTabla"/>
              <w:jc w:val="center"/>
            </w:pPr>
          </w:p>
        </w:tc>
        <w:tc>
          <w:tcPr>
            <w:tcW w:w="418" w:type="dxa"/>
            <w:vAlign w:val="center"/>
          </w:tcPr>
          <w:p w14:paraId="6B8A999C" w14:textId="77777777" w:rsidR="001B41A1" w:rsidRDefault="001B41A1" w:rsidP="00ED7DA3">
            <w:pPr>
              <w:pStyle w:val="TextoTabla"/>
              <w:jc w:val="center"/>
            </w:pPr>
          </w:p>
        </w:tc>
        <w:tc>
          <w:tcPr>
            <w:tcW w:w="418" w:type="dxa"/>
            <w:vAlign w:val="center"/>
          </w:tcPr>
          <w:p w14:paraId="3F33E4CA" w14:textId="77777777" w:rsidR="001B41A1" w:rsidRDefault="001B41A1" w:rsidP="00ED7DA3">
            <w:pPr>
              <w:pStyle w:val="TextoTabla"/>
              <w:jc w:val="center"/>
            </w:pPr>
          </w:p>
        </w:tc>
        <w:tc>
          <w:tcPr>
            <w:tcW w:w="418" w:type="dxa"/>
            <w:vAlign w:val="center"/>
          </w:tcPr>
          <w:p w14:paraId="44DD019C" w14:textId="77777777" w:rsidR="001B41A1" w:rsidRDefault="001B41A1" w:rsidP="00ED7DA3">
            <w:pPr>
              <w:pStyle w:val="TextoTabla"/>
              <w:jc w:val="center"/>
            </w:pPr>
          </w:p>
        </w:tc>
        <w:tc>
          <w:tcPr>
            <w:tcW w:w="418" w:type="dxa"/>
            <w:vAlign w:val="center"/>
          </w:tcPr>
          <w:p w14:paraId="6D938A8C" w14:textId="77777777" w:rsidR="001B41A1" w:rsidRDefault="001B41A1" w:rsidP="00ED7DA3">
            <w:pPr>
              <w:pStyle w:val="TextoTabla"/>
              <w:jc w:val="center"/>
            </w:pPr>
          </w:p>
        </w:tc>
        <w:tc>
          <w:tcPr>
            <w:tcW w:w="418" w:type="dxa"/>
            <w:vAlign w:val="center"/>
          </w:tcPr>
          <w:p w14:paraId="503704A2" w14:textId="77777777" w:rsidR="001B41A1" w:rsidRDefault="001B41A1" w:rsidP="00ED7DA3">
            <w:pPr>
              <w:pStyle w:val="TextoTabla"/>
              <w:jc w:val="center"/>
            </w:pPr>
          </w:p>
        </w:tc>
        <w:tc>
          <w:tcPr>
            <w:tcW w:w="418" w:type="dxa"/>
            <w:vAlign w:val="center"/>
          </w:tcPr>
          <w:p w14:paraId="69B9AAB8" w14:textId="77777777" w:rsidR="001B41A1" w:rsidRDefault="001B41A1" w:rsidP="00ED7DA3">
            <w:pPr>
              <w:pStyle w:val="TextoTabla"/>
              <w:jc w:val="center"/>
            </w:pPr>
          </w:p>
        </w:tc>
        <w:tc>
          <w:tcPr>
            <w:tcW w:w="418" w:type="dxa"/>
            <w:vAlign w:val="center"/>
          </w:tcPr>
          <w:p w14:paraId="12D735F4" w14:textId="4B95EE15" w:rsidR="001B41A1" w:rsidRDefault="005D37EC" w:rsidP="00ED7DA3">
            <w:pPr>
              <w:pStyle w:val="TextoTabla"/>
              <w:jc w:val="center"/>
            </w:pPr>
            <w:r>
              <w:t>X</w:t>
            </w:r>
          </w:p>
        </w:tc>
        <w:tc>
          <w:tcPr>
            <w:tcW w:w="418" w:type="dxa"/>
            <w:vAlign w:val="center"/>
          </w:tcPr>
          <w:p w14:paraId="653D94B3" w14:textId="77777777" w:rsidR="001B41A1" w:rsidRDefault="001B41A1" w:rsidP="00ED7DA3">
            <w:pPr>
              <w:pStyle w:val="TextoTabla"/>
              <w:jc w:val="center"/>
            </w:pPr>
          </w:p>
        </w:tc>
        <w:tc>
          <w:tcPr>
            <w:tcW w:w="418" w:type="dxa"/>
            <w:vAlign w:val="center"/>
          </w:tcPr>
          <w:p w14:paraId="067E86AD" w14:textId="77777777" w:rsidR="001B41A1" w:rsidRDefault="001B41A1" w:rsidP="00ED7DA3">
            <w:pPr>
              <w:pStyle w:val="TextoTabla"/>
              <w:jc w:val="center"/>
            </w:pPr>
          </w:p>
        </w:tc>
        <w:tc>
          <w:tcPr>
            <w:tcW w:w="418" w:type="dxa"/>
            <w:vAlign w:val="center"/>
          </w:tcPr>
          <w:p w14:paraId="3F0140B0" w14:textId="77777777" w:rsidR="001B41A1" w:rsidRDefault="001B41A1" w:rsidP="00ED7DA3">
            <w:pPr>
              <w:pStyle w:val="TextoTabla"/>
              <w:jc w:val="center"/>
            </w:pPr>
          </w:p>
        </w:tc>
        <w:tc>
          <w:tcPr>
            <w:tcW w:w="418" w:type="dxa"/>
            <w:vAlign w:val="center"/>
          </w:tcPr>
          <w:p w14:paraId="2E1B6F5D" w14:textId="77777777" w:rsidR="001B41A1" w:rsidRDefault="001B41A1" w:rsidP="00ED7DA3">
            <w:pPr>
              <w:pStyle w:val="TextoTabla"/>
              <w:jc w:val="center"/>
            </w:pPr>
          </w:p>
        </w:tc>
        <w:tc>
          <w:tcPr>
            <w:tcW w:w="418" w:type="dxa"/>
            <w:vAlign w:val="center"/>
          </w:tcPr>
          <w:p w14:paraId="6D8C0AF0" w14:textId="77777777" w:rsidR="001B41A1" w:rsidRDefault="001B41A1" w:rsidP="00ED7DA3">
            <w:pPr>
              <w:pStyle w:val="TextoTabla"/>
              <w:jc w:val="center"/>
            </w:pPr>
          </w:p>
        </w:tc>
        <w:tc>
          <w:tcPr>
            <w:tcW w:w="418" w:type="dxa"/>
            <w:vAlign w:val="center"/>
          </w:tcPr>
          <w:p w14:paraId="308C9652" w14:textId="77777777" w:rsidR="001B41A1" w:rsidRDefault="001B41A1" w:rsidP="00ED7DA3">
            <w:pPr>
              <w:pStyle w:val="TextoTabla"/>
              <w:jc w:val="center"/>
            </w:pPr>
          </w:p>
        </w:tc>
        <w:tc>
          <w:tcPr>
            <w:tcW w:w="418" w:type="dxa"/>
            <w:vAlign w:val="center"/>
          </w:tcPr>
          <w:p w14:paraId="1C6F8874" w14:textId="77777777" w:rsidR="001B41A1" w:rsidRDefault="001B41A1" w:rsidP="00ED7DA3">
            <w:pPr>
              <w:pStyle w:val="TextoTabla"/>
              <w:jc w:val="center"/>
            </w:pPr>
          </w:p>
        </w:tc>
        <w:tc>
          <w:tcPr>
            <w:tcW w:w="418" w:type="dxa"/>
            <w:vAlign w:val="center"/>
          </w:tcPr>
          <w:p w14:paraId="7DD29A9C" w14:textId="77777777" w:rsidR="001B41A1" w:rsidRDefault="001B41A1" w:rsidP="00ED7DA3">
            <w:pPr>
              <w:pStyle w:val="TextoTabla"/>
              <w:jc w:val="center"/>
            </w:pPr>
          </w:p>
        </w:tc>
        <w:tc>
          <w:tcPr>
            <w:tcW w:w="418" w:type="dxa"/>
            <w:vAlign w:val="center"/>
          </w:tcPr>
          <w:p w14:paraId="13825606" w14:textId="77777777" w:rsidR="001B41A1" w:rsidRDefault="001B41A1" w:rsidP="00ED7DA3">
            <w:pPr>
              <w:pStyle w:val="TextoTabla"/>
              <w:jc w:val="center"/>
            </w:pPr>
          </w:p>
        </w:tc>
      </w:tr>
      <w:tr w:rsidR="00BA1EFF" w14:paraId="37727885" w14:textId="77777777" w:rsidTr="005D37EC">
        <w:trPr>
          <w:cantSplit/>
          <w:trHeight w:val="567"/>
          <w:jc w:val="center"/>
        </w:trPr>
        <w:tc>
          <w:tcPr>
            <w:tcW w:w="203" w:type="dxa"/>
            <w:vAlign w:val="center"/>
          </w:tcPr>
          <w:p w14:paraId="2B073E07" w14:textId="0BD6590C" w:rsidR="001B41A1" w:rsidRPr="00BA1EFF" w:rsidRDefault="00BA1EFF" w:rsidP="00ED7DA3">
            <w:pPr>
              <w:pStyle w:val="TextoTabla"/>
              <w:jc w:val="center"/>
              <w:rPr>
                <w:b/>
                <w:bCs/>
              </w:rPr>
            </w:pPr>
            <w:r>
              <w:rPr>
                <w:b/>
                <w:bCs/>
              </w:rPr>
              <w:t>2</w:t>
            </w:r>
            <w:r w:rsidR="00405203">
              <w:rPr>
                <w:b/>
                <w:bCs/>
              </w:rPr>
              <w:t>1</w:t>
            </w:r>
          </w:p>
        </w:tc>
        <w:tc>
          <w:tcPr>
            <w:tcW w:w="417" w:type="dxa"/>
            <w:vAlign w:val="center"/>
          </w:tcPr>
          <w:p w14:paraId="4FE36C62" w14:textId="77777777" w:rsidR="001B41A1" w:rsidRDefault="001B41A1" w:rsidP="00ED7DA3">
            <w:pPr>
              <w:pStyle w:val="TextoTabla"/>
              <w:jc w:val="center"/>
            </w:pPr>
          </w:p>
        </w:tc>
        <w:tc>
          <w:tcPr>
            <w:tcW w:w="417" w:type="dxa"/>
            <w:vAlign w:val="center"/>
          </w:tcPr>
          <w:p w14:paraId="62C1BD46" w14:textId="77777777" w:rsidR="001B41A1" w:rsidRDefault="001B41A1" w:rsidP="00ED7DA3">
            <w:pPr>
              <w:pStyle w:val="TextoTabla"/>
              <w:jc w:val="center"/>
            </w:pPr>
          </w:p>
        </w:tc>
        <w:tc>
          <w:tcPr>
            <w:tcW w:w="417" w:type="dxa"/>
            <w:vAlign w:val="center"/>
          </w:tcPr>
          <w:p w14:paraId="3D86FFD2" w14:textId="77777777" w:rsidR="001B41A1" w:rsidRDefault="001B41A1" w:rsidP="00ED7DA3">
            <w:pPr>
              <w:pStyle w:val="TextoTabla"/>
              <w:jc w:val="center"/>
            </w:pPr>
          </w:p>
        </w:tc>
        <w:tc>
          <w:tcPr>
            <w:tcW w:w="418" w:type="dxa"/>
            <w:vAlign w:val="center"/>
          </w:tcPr>
          <w:p w14:paraId="7F10E983" w14:textId="77777777" w:rsidR="001B41A1" w:rsidRDefault="001B41A1" w:rsidP="00ED7DA3">
            <w:pPr>
              <w:pStyle w:val="TextoTabla"/>
              <w:jc w:val="center"/>
            </w:pPr>
          </w:p>
        </w:tc>
        <w:tc>
          <w:tcPr>
            <w:tcW w:w="418" w:type="dxa"/>
            <w:vAlign w:val="center"/>
          </w:tcPr>
          <w:p w14:paraId="46DB38B5" w14:textId="77777777" w:rsidR="001B41A1" w:rsidRDefault="001B41A1" w:rsidP="00ED7DA3">
            <w:pPr>
              <w:pStyle w:val="TextoTabla"/>
              <w:jc w:val="center"/>
            </w:pPr>
          </w:p>
        </w:tc>
        <w:tc>
          <w:tcPr>
            <w:tcW w:w="418" w:type="dxa"/>
            <w:vAlign w:val="center"/>
          </w:tcPr>
          <w:p w14:paraId="631B43CE" w14:textId="77777777" w:rsidR="001B41A1" w:rsidRDefault="001B41A1" w:rsidP="00ED7DA3">
            <w:pPr>
              <w:pStyle w:val="TextoTabla"/>
              <w:jc w:val="center"/>
            </w:pPr>
          </w:p>
        </w:tc>
        <w:tc>
          <w:tcPr>
            <w:tcW w:w="418" w:type="dxa"/>
            <w:vAlign w:val="center"/>
          </w:tcPr>
          <w:p w14:paraId="28051DB0" w14:textId="77777777" w:rsidR="001B41A1" w:rsidRDefault="001B41A1" w:rsidP="00ED7DA3">
            <w:pPr>
              <w:pStyle w:val="TextoTabla"/>
              <w:jc w:val="center"/>
            </w:pPr>
          </w:p>
        </w:tc>
        <w:tc>
          <w:tcPr>
            <w:tcW w:w="418" w:type="dxa"/>
            <w:vAlign w:val="center"/>
          </w:tcPr>
          <w:p w14:paraId="6750B955" w14:textId="77777777" w:rsidR="001B41A1" w:rsidRDefault="001B41A1" w:rsidP="00ED7DA3">
            <w:pPr>
              <w:pStyle w:val="TextoTabla"/>
              <w:jc w:val="center"/>
            </w:pPr>
          </w:p>
        </w:tc>
        <w:tc>
          <w:tcPr>
            <w:tcW w:w="418" w:type="dxa"/>
            <w:vAlign w:val="center"/>
          </w:tcPr>
          <w:p w14:paraId="1EE2EE43" w14:textId="77777777" w:rsidR="001B41A1" w:rsidRDefault="001B41A1" w:rsidP="00ED7DA3">
            <w:pPr>
              <w:pStyle w:val="TextoTabla"/>
              <w:jc w:val="center"/>
            </w:pPr>
          </w:p>
        </w:tc>
        <w:tc>
          <w:tcPr>
            <w:tcW w:w="418" w:type="dxa"/>
            <w:vAlign w:val="center"/>
          </w:tcPr>
          <w:p w14:paraId="02DB47E7" w14:textId="77777777" w:rsidR="001B41A1" w:rsidRDefault="001B41A1" w:rsidP="00ED7DA3">
            <w:pPr>
              <w:pStyle w:val="TextoTabla"/>
              <w:jc w:val="center"/>
            </w:pPr>
          </w:p>
        </w:tc>
        <w:tc>
          <w:tcPr>
            <w:tcW w:w="418" w:type="dxa"/>
            <w:vAlign w:val="center"/>
          </w:tcPr>
          <w:p w14:paraId="316207F1" w14:textId="77777777" w:rsidR="001B41A1" w:rsidRDefault="001B41A1" w:rsidP="00ED7DA3">
            <w:pPr>
              <w:pStyle w:val="TextoTabla"/>
              <w:jc w:val="center"/>
            </w:pPr>
          </w:p>
        </w:tc>
        <w:tc>
          <w:tcPr>
            <w:tcW w:w="418" w:type="dxa"/>
            <w:vAlign w:val="center"/>
          </w:tcPr>
          <w:p w14:paraId="18D763AD" w14:textId="51DB8B1F" w:rsidR="001B41A1" w:rsidRDefault="005D37EC" w:rsidP="00ED7DA3">
            <w:pPr>
              <w:pStyle w:val="TextoTabla"/>
              <w:jc w:val="center"/>
            </w:pPr>
            <w:r>
              <w:t>X</w:t>
            </w:r>
          </w:p>
        </w:tc>
        <w:tc>
          <w:tcPr>
            <w:tcW w:w="418" w:type="dxa"/>
            <w:vAlign w:val="center"/>
          </w:tcPr>
          <w:p w14:paraId="1A179407" w14:textId="77777777" w:rsidR="001B41A1" w:rsidRDefault="001B41A1" w:rsidP="00ED7DA3">
            <w:pPr>
              <w:pStyle w:val="TextoTabla"/>
              <w:jc w:val="center"/>
            </w:pPr>
          </w:p>
        </w:tc>
        <w:tc>
          <w:tcPr>
            <w:tcW w:w="418" w:type="dxa"/>
            <w:vAlign w:val="center"/>
          </w:tcPr>
          <w:p w14:paraId="1596A284" w14:textId="77777777" w:rsidR="001B41A1" w:rsidRDefault="001B41A1" w:rsidP="00ED7DA3">
            <w:pPr>
              <w:pStyle w:val="TextoTabla"/>
              <w:jc w:val="center"/>
            </w:pPr>
          </w:p>
        </w:tc>
        <w:tc>
          <w:tcPr>
            <w:tcW w:w="418" w:type="dxa"/>
            <w:vAlign w:val="center"/>
          </w:tcPr>
          <w:p w14:paraId="4EE570DA" w14:textId="77777777" w:rsidR="001B41A1" w:rsidRDefault="001B41A1" w:rsidP="00ED7DA3">
            <w:pPr>
              <w:pStyle w:val="TextoTabla"/>
              <w:jc w:val="center"/>
            </w:pPr>
          </w:p>
        </w:tc>
        <w:tc>
          <w:tcPr>
            <w:tcW w:w="418" w:type="dxa"/>
            <w:vAlign w:val="center"/>
          </w:tcPr>
          <w:p w14:paraId="53273F4C" w14:textId="77777777" w:rsidR="001B41A1" w:rsidRDefault="001B41A1" w:rsidP="00ED7DA3">
            <w:pPr>
              <w:pStyle w:val="TextoTabla"/>
              <w:jc w:val="center"/>
            </w:pPr>
          </w:p>
        </w:tc>
        <w:tc>
          <w:tcPr>
            <w:tcW w:w="418" w:type="dxa"/>
            <w:vAlign w:val="center"/>
          </w:tcPr>
          <w:p w14:paraId="23B43A3A" w14:textId="77777777" w:rsidR="001B41A1" w:rsidRDefault="001B41A1" w:rsidP="00ED7DA3">
            <w:pPr>
              <w:pStyle w:val="TextoTabla"/>
              <w:jc w:val="center"/>
            </w:pPr>
          </w:p>
        </w:tc>
        <w:tc>
          <w:tcPr>
            <w:tcW w:w="418" w:type="dxa"/>
            <w:vAlign w:val="center"/>
          </w:tcPr>
          <w:p w14:paraId="542A80F6" w14:textId="77777777" w:rsidR="001B41A1" w:rsidRDefault="001B41A1" w:rsidP="00ED7DA3">
            <w:pPr>
              <w:pStyle w:val="TextoTabla"/>
              <w:jc w:val="center"/>
            </w:pPr>
          </w:p>
        </w:tc>
        <w:tc>
          <w:tcPr>
            <w:tcW w:w="418" w:type="dxa"/>
            <w:vAlign w:val="center"/>
          </w:tcPr>
          <w:p w14:paraId="7DA2388D" w14:textId="77777777" w:rsidR="001B41A1" w:rsidRDefault="001B41A1" w:rsidP="00ED7DA3">
            <w:pPr>
              <w:pStyle w:val="TextoTabla"/>
              <w:jc w:val="center"/>
            </w:pPr>
          </w:p>
        </w:tc>
        <w:tc>
          <w:tcPr>
            <w:tcW w:w="418" w:type="dxa"/>
            <w:vAlign w:val="center"/>
          </w:tcPr>
          <w:p w14:paraId="53607B99" w14:textId="77777777" w:rsidR="001B41A1" w:rsidRDefault="001B41A1" w:rsidP="00ED7DA3">
            <w:pPr>
              <w:pStyle w:val="TextoTabla"/>
              <w:jc w:val="center"/>
            </w:pPr>
          </w:p>
        </w:tc>
      </w:tr>
      <w:tr w:rsidR="00BA1EFF" w14:paraId="634D5C13" w14:textId="77777777" w:rsidTr="005D37EC">
        <w:trPr>
          <w:cantSplit/>
          <w:trHeight w:val="567"/>
          <w:jc w:val="center"/>
        </w:trPr>
        <w:tc>
          <w:tcPr>
            <w:tcW w:w="203" w:type="dxa"/>
            <w:vAlign w:val="center"/>
          </w:tcPr>
          <w:p w14:paraId="3D865B49" w14:textId="088284F6" w:rsidR="001B41A1" w:rsidRPr="00BA1EFF" w:rsidRDefault="00BA1EFF" w:rsidP="00ED7DA3">
            <w:pPr>
              <w:pStyle w:val="TextoTabla"/>
              <w:jc w:val="center"/>
              <w:rPr>
                <w:b/>
                <w:bCs/>
              </w:rPr>
            </w:pPr>
            <w:r>
              <w:rPr>
                <w:b/>
                <w:bCs/>
              </w:rPr>
              <w:t>2</w:t>
            </w:r>
            <w:r w:rsidR="00405203">
              <w:rPr>
                <w:b/>
                <w:bCs/>
              </w:rPr>
              <w:t>2</w:t>
            </w:r>
          </w:p>
        </w:tc>
        <w:tc>
          <w:tcPr>
            <w:tcW w:w="417" w:type="dxa"/>
            <w:vAlign w:val="center"/>
          </w:tcPr>
          <w:p w14:paraId="6668D89B" w14:textId="77777777" w:rsidR="001B41A1" w:rsidRDefault="001B41A1" w:rsidP="00ED7DA3">
            <w:pPr>
              <w:pStyle w:val="TextoTabla"/>
              <w:jc w:val="center"/>
            </w:pPr>
          </w:p>
        </w:tc>
        <w:tc>
          <w:tcPr>
            <w:tcW w:w="417" w:type="dxa"/>
            <w:vAlign w:val="center"/>
          </w:tcPr>
          <w:p w14:paraId="5F4AB163" w14:textId="77777777" w:rsidR="001B41A1" w:rsidRDefault="001B41A1" w:rsidP="00ED7DA3">
            <w:pPr>
              <w:pStyle w:val="TextoTabla"/>
              <w:jc w:val="center"/>
            </w:pPr>
          </w:p>
        </w:tc>
        <w:tc>
          <w:tcPr>
            <w:tcW w:w="417" w:type="dxa"/>
            <w:vAlign w:val="center"/>
          </w:tcPr>
          <w:p w14:paraId="4F83FF33" w14:textId="77777777" w:rsidR="001B41A1" w:rsidRDefault="001B41A1" w:rsidP="00ED7DA3">
            <w:pPr>
              <w:pStyle w:val="TextoTabla"/>
              <w:jc w:val="center"/>
            </w:pPr>
          </w:p>
        </w:tc>
        <w:tc>
          <w:tcPr>
            <w:tcW w:w="418" w:type="dxa"/>
            <w:vAlign w:val="center"/>
          </w:tcPr>
          <w:p w14:paraId="15E2385F" w14:textId="77777777" w:rsidR="001B41A1" w:rsidRDefault="001B41A1" w:rsidP="00ED7DA3">
            <w:pPr>
              <w:pStyle w:val="TextoTabla"/>
              <w:jc w:val="center"/>
            </w:pPr>
          </w:p>
        </w:tc>
        <w:tc>
          <w:tcPr>
            <w:tcW w:w="418" w:type="dxa"/>
            <w:vAlign w:val="center"/>
          </w:tcPr>
          <w:p w14:paraId="22995D1F" w14:textId="77777777" w:rsidR="001B41A1" w:rsidRDefault="001B41A1" w:rsidP="00ED7DA3">
            <w:pPr>
              <w:pStyle w:val="TextoTabla"/>
              <w:jc w:val="center"/>
            </w:pPr>
          </w:p>
        </w:tc>
        <w:tc>
          <w:tcPr>
            <w:tcW w:w="418" w:type="dxa"/>
            <w:vAlign w:val="center"/>
          </w:tcPr>
          <w:p w14:paraId="7096221C" w14:textId="77777777" w:rsidR="001B41A1" w:rsidRDefault="001B41A1" w:rsidP="00ED7DA3">
            <w:pPr>
              <w:pStyle w:val="TextoTabla"/>
              <w:jc w:val="center"/>
            </w:pPr>
          </w:p>
        </w:tc>
        <w:tc>
          <w:tcPr>
            <w:tcW w:w="418" w:type="dxa"/>
            <w:vAlign w:val="center"/>
          </w:tcPr>
          <w:p w14:paraId="4AA780AF" w14:textId="77777777" w:rsidR="001B41A1" w:rsidRDefault="001B41A1" w:rsidP="00ED7DA3">
            <w:pPr>
              <w:pStyle w:val="TextoTabla"/>
              <w:jc w:val="center"/>
            </w:pPr>
          </w:p>
        </w:tc>
        <w:tc>
          <w:tcPr>
            <w:tcW w:w="418" w:type="dxa"/>
            <w:vAlign w:val="center"/>
          </w:tcPr>
          <w:p w14:paraId="1700A4CD" w14:textId="77777777" w:rsidR="001B41A1" w:rsidRDefault="001B41A1" w:rsidP="00ED7DA3">
            <w:pPr>
              <w:pStyle w:val="TextoTabla"/>
              <w:jc w:val="center"/>
            </w:pPr>
          </w:p>
        </w:tc>
        <w:tc>
          <w:tcPr>
            <w:tcW w:w="418" w:type="dxa"/>
            <w:vAlign w:val="center"/>
          </w:tcPr>
          <w:p w14:paraId="0EBEFD2E" w14:textId="77777777" w:rsidR="001B41A1" w:rsidRDefault="001B41A1" w:rsidP="00ED7DA3">
            <w:pPr>
              <w:pStyle w:val="TextoTabla"/>
              <w:jc w:val="center"/>
            </w:pPr>
          </w:p>
        </w:tc>
        <w:tc>
          <w:tcPr>
            <w:tcW w:w="418" w:type="dxa"/>
            <w:vAlign w:val="center"/>
          </w:tcPr>
          <w:p w14:paraId="500383BC" w14:textId="77777777" w:rsidR="001B41A1" w:rsidRDefault="001B41A1" w:rsidP="00ED7DA3">
            <w:pPr>
              <w:pStyle w:val="TextoTabla"/>
              <w:jc w:val="center"/>
            </w:pPr>
          </w:p>
        </w:tc>
        <w:tc>
          <w:tcPr>
            <w:tcW w:w="418" w:type="dxa"/>
            <w:vAlign w:val="center"/>
          </w:tcPr>
          <w:p w14:paraId="31E19BB7" w14:textId="1AE2EA7F" w:rsidR="001B41A1" w:rsidRDefault="005D37EC" w:rsidP="00ED7DA3">
            <w:pPr>
              <w:pStyle w:val="TextoTabla"/>
              <w:jc w:val="center"/>
            </w:pPr>
            <w:r>
              <w:t>X</w:t>
            </w:r>
          </w:p>
        </w:tc>
        <w:tc>
          <w:tcPr>
            <w:tcW w:w="418" w:type="dxa"/>
            <w:vAlign w:val="center"/>
          </w:tcPr>
          <w:p w14:paraId="371F7BD8" w14:textId="6E7508E3" w:rsidR="001B41A1" w:rsidRDefault="005D37EC" w:rsidP="00ED7DA3">
            <w:pPr>
              <w:pStyle w:val="TextoTabla"/>
              <w:jc w:val="center"/>
            </w:pPr>
            <w:r>
              <w:t>X</w:t>
            </w:r>
          </w:p>
        </w:tc>
        <w:tc>
          <w:tcPr>
            <w:tcW w:w="418" w:type="dxa"/>
            <w:vAlign w:val="center"/>
          </w:tcPr>
          <w:p w14:paraId="4DDEE86E" w14:textId="77777777" w:rsidR="001B41A1" w:rsidRDefault="001B41A1" w:rsidP="00ED7DA3">
            <w:pPr>
              <w:pStyle w:val="TextoTabla"/>
              <w:jc w:val="center"/>
            </w:pPr>
          </w:p>
        </w:tc>
        <w:tc>
          <w:tcPr>
            <w:tcW w:w="418" w:type="dxa"/>
            <w:vAlign w:val="center"/>
          </w:tcPr>
          <w:p w14:paraId="7B87B16E" w14:textId="77777777" w:rsidR="001B41A1" w:rsidRDefault="001B41A1" w:rsidP="00ED7DA3">
            <w:pPr>
              <w:pStyle w:val="TextoTabla"/>
              <w:jc w:val="center"/>
            </w:pPr>
          </w:p>
        </w:tc>
        <w:tc>
          <w:tcPr>
            <w:tcW w:w="418" w:type="dxa"/>
            <w:vAlign w:val="center"/>
          </w:tcPr>
          <w:p w14:paraId="1FAEB143" w14:textId="77777777" w:rsidR="001B41A1" w:rsidRDefault="001B41A1" w:rsidP="00ED7DA3">
            <w:pPr>
              <w:pStyle w:val="TextoTabla"/>
              <w:jc w:val="center"/>
            </w:pPr>
          </w:p>
        </w:tc>
        <w:tc>
          <w:tcPr>
            <w:tcW w:w="418" w:type="dxa"/>
            <w:vAlign w:val="center"/>
          </w:tcPr>
          <w:p w14:paraId="0BD32B30" w14:textId="77777777" w:rsidR="001B41A1" w:rsidRDefault="001B41A1" w:rsidP="00ED7DA3">
            <w:pPr>
              <w:pStyle w:val="TextoTabla"/>
              <w:jc w:val="center"/>
            </w:pPr>
          </w:p>
        </w:tc>
        <w:tc>
          <w:tcPr>
            <w:tcW w:w="418" w:type="dxa"/>
            <w:vAlign w:val="center"/>
          </w:tcPr>
          <w:p w14:paraId="3F2C8DBB" w14:textId="77777777" w:rsidR="001B41A1" w:rsidRDefault="001B41A1" w:rsidP="00ED7DA3">
            <w:pPr>
              <w:pStyle w:val="TextoTabla"/>
              <w:jc w:val="center"/>
            </w:pPr>
          </w:p>
        </w:tc>
        <w:tc>
          <w:tcPr>
            <w:tcW w:w="418" w:type="dxa"/>
            <w:vAlign w:val="center"/>
          </w:tcPr>
          <w:p w14:paraId="2B4608BD" w14:textId="77777777" w:rsidR="001B41A1" w:rsidRDefault="001B41A1" w:rsidP="00ED7DA3">
            <w:pPr>
              <w:pStyle w:val="TextoTabla"/>
              <w:jc w:val="center"/>
            </w:pPr>
          </w:p>
        </w:tc>
        <w:tc>
          <w:tcPr>
            <w:tcW w:w="418" w:type="dxa"/>
            <w:vAlign w:val="center"/>
          </w:tcPr>
          <w:p w14:paraId="38CA1147" w14:textId="77777777" w:rsidR="001B41A1" w:rsidRDefault="001B41A1" w:rsidP="00ED7DA3">
            <w:pPr>
              <w:pStyle w:val="TextoTabla"/>
              <w:jc w:val="center"/>
            </w:pPr>
          </w:p>
        </w:tc>
        <w:tc>
          <w:tcPr>
            <w:tcW w:w="418" w:type="dxa"/>
            <w:vAlign w:val="center"/>
          </w:tcPr>
          <w:p w14:paraId="3B05A9BC" w14:textId="77777777" w:rsidR="001B41A1" w:rsidRDefault="001B41A1" w:rsidP="00ED7DA3">
            <w:pPr>
              <w:pStyle w:val="TextoTabla"/>
              <w:jc w:val="center"/>
            </w:pPr>
          </w:p>
        </w:tc>
      </w:tr>
      <w:tr w:rsidR="00BA1EFF" w14:paraId="2832D4CE" w14:textId="77777777" w:rsidTr="005D37EC">
        <w:trPr>
          <w:cantSplit/>
          <w:trHeight w:val="567"/>
          <w:jc w:val="center"/>
        </w:trPr>
        <w:tc>
          <w:tcPr>
            <w:tcW w:w="203" w:type="dxa"/>
            <w:vAlign w:val="center"/>
          </w:tcPr>
          <w:p w14:paraId="29D22962" w14:textId="5D2E87A2" w:rsidR="001B41A1" w:rsidRPr="00BA1EFF" w:rsidRDefault="00BA1EFF" w:rsidP="00ED7DA3">
            <w:pPr>
              <w:pStyle w:val="TextoTabla"/>
              <w:jc w:val="center"/>
              <w:rPr>
                <w:b/>
                <w:bCs/>
              </w:rPr>
            </w:pPr>
            <w:r>
              <w:rPr>
                <w:b/>
                <w:bCs/>
              </w:rPr>
              <w:t>2</w:t>
            </w:r>
            <w:r w:rsidR="00405203">
              <w:rPr>
                <w:b/>
                <w:bCs/>
              </w:rPr>
              <w:t>3</w:t>
            </w:r>
          </w:p>
        </w:tc>
        <w:tc>
          <w:tcPr>
            <w:tcW w:w="417" w:type="dxa"/>
            <w:vAlign w:val="center"/>
          </w:tcPr>
          <w:p w14:paraId="7E8A5E54" w14:textId="77777777" w:rsidR="001B41A1" w:rsidRDefault="001B41A1" w:rsidP="00ED7DA3">
            <w:pPr>
              <w:pStyle w:val="TextoTabla"/>
              <w:jc w:val="center"/>
            </w:pPr>
          </w:p>
        </w:tc>
        <w:tc>
          <w:tcPr>
            <w:tcW w:w="417" w:type="dxa"/>
            <w:vAlign w:val="center"/>
          </w:tcPr>
          <w:p w14:paraId="1D51B288" w14:textId="77777777" w:rsidR="001B41A1" w:rsidRDefault="001B41A1" w:rsidP="00ED7DA3">
            <w:pPr>
              <w:pStyle w:val="TextoTabla"/>
              <w:jc w:val="center"/>
            </w:pPr>
          </w:p>
        </w:tc>
        <w:tc>
          <w:tcPr>
            <w:tcW w:w="417" w:type="dxa"/>
            <w:vAlign w:val="center"/>
          </w:tcPr>
          <w:p w14:paraId="623AC22D" w14:textId="77777777" w:rsidR="001B41A1" w:rsidRDefault="001B41A1" w:rsidP="00ED7DA3">
            <w:pPr>
              <w:pStyle w:val="TextoTabla"/>
              <w:jc w:val="center"/>
            </w:pPr>
          </w:p>
        </w:tc>
        <w:tc>
          <w:tcPr>
            <w:tcW w:w="418" w:type="dxa"/>
            <w:vAlign w:val="center"/>
          </w:tcPr>
          <w:p w14:paraId="03383016" w14:textId="77777777" w:rsidR="001B41A1" w:rsidRDefault="001B41A1" w:rsidP="00ED7DA3">
            <w:pPr>
              <w:pStyle w:val="TextoTabla"/>
              <w:jc w:val="center"/>
            </w:pPr>
          </w:p>
        </w:tc>
        <w:tc>
          <w:tcPr>
            <w:tcW w:w="418" w:type="dxa"/>
            <w:vAlign w:val="center"/>
          </w:tcPr>
          <w:p w14:paraId="1D997983" w14:textId="77777777" w:rsidR="001B41A1" w:rsidRDefault="001B41A1" w:rsidP="00ED7DA3">
            <w:pPr>
              <w:pStyle w:val="TextoTabla"/>
              <w:jc w:val="center"/>
            </w:pPr>
          </w:p>
        </w:tc>
        <w:tc>
          <w:tcPr>
            <w:tcW w:w="418" w:type="dxa"/>
            <w:vAlign w:val="center"/>
          </w:tcPr>
          <w:p w14:paraId="23D74EF1" w14:textId="77777777" w:rsidR="001B41A1" w:rsidRDefault="001B41A1" w:rsidP="00ED7DA3">
            <w:pPr>
              <w:pStyle w:val="TextoTabla"/>
              <w:jc w:val="center"/>
            </w:pPr>
          </w:p>
        </w:tc>
        <w:tc>
          <w:tcPr>
            <w:tcW w:w="418" w:type="dxa"/>
            <w:vAlign w:val="center"/>
          </w:tcPr>
          <w:p w14:paraId="15FC2E73" w14:textId="77777777" w:rsidR="001B41A1" w:rsidRDefault="001B41A1" w:rsidP="00ED7DA3">
            <w:pPr>
              <w:pStyle w:val="TextoTabla"/>
              <w:jc w:val="center"/>
            </w:pPr>
          </w:p>
        </w:tc>
        <w:tc>
          <w:tcPr>
            <w:tcW w:w="418" w:type="dxa"/>
            <w:vAlign w:val="center"/>
          </w:tcPr>
          <w:p w14:paraId="068E9C6A" w14:textId="77777777" w:rsidR="001B41A1" w:rsidRDefault="001B41A1" w:rsidP="00ED7DA3">
            <w:pPr>
              <w:pStyle w:val="TextoTabla"/>
              <w:jc w:val="center"/>
            </w:pPr>
          </w:p>
        </w:tc>
        <w:tc>
          <w:tcPr>
            <w:tcW w:w="418" w:type="dxa"/>
            <w:vAlign w:val="center"/>
          </w:tcPr>
          <w:p w14:paraId="28134F8C" w14:textId="77777777" w:rsidR="001B41A1" w:rsidRDefault="001B41A1" w:rsidP="00ED7DA3">
            <w:pPr>
              <w:pStyle w:val="TextoTabla"/>
              <w:jc w:val="center"/>
            </w:pPr>
          </w:p>
        </w:tc>
        <w:tc>
          <w:tcPr>
            <w:tcW w:w="418" w:type="dxa"/>
            <w:vAlign w:val="center"/>
          </w:tcPr>
          <w:p w14:paraId="07DF7AD1" w14:textId="77777777" w:rsidR="001B41A1" w:rsidRDefault="001B41A1" w:rsidP="00ED7DA3">
            <w:pPr>
              <w:pStyle w:val="TextoTabla"/>
              <w:jc w:val="center"/>
            </w:pPr>
          </w:p>
        </w:tc>
        <w:tc>
          <w:tcPr>
            <w:tcW w:w="418" w:type="dxa"/>
            <w:vAlign w:val="center"/>
          </w:tcPr>
          <w:p w14:paraId="237745F2" w14:textId="77777777" w:rsidR="001B41A1" w:rsidRDefault="001B41A1" w:rsidP="00ED7DA3">
            <w:pPr>
              <w:pStyle w:val="TextoTabla"/>
              <w:jc w:val="center"/>
            </w:pPr>
          </w:p>
        </w:tc>
        <w:tc>
          <w:tcPr>
            <w:tcW w:w="418" w:type="dxa"/>
            <w:vAlign w:val="center"/>
          </w:tcPr>
          <w:p w14:paraId="31C31A39" w14:textId="77777777" w:rsidR="001B41A1" w:rsidRDefault="001B41A1" w:rsidP="00ED7DA3">
            <w:pPr>
              <w:pStyle w:val="TextoTabla"/>
              <w:jc w:val="center"/>
            </w:pPr>
          </w:p>
        </w:tc>
        <w:tc>
          <w:tcPr>
            <w:tcW w:w="418" w:type="dxa"/>
            <w:vAlign w:val="center"/>
          </w:tcPr>
          <w:p w14:paraId="24D1D739" w14:textId="0E4AD1B2" w:rsidR="001B41A1" w:rsidRDefault="005D37EC" w:rsidP="00ED7DA3">
            <w:pPr>
              <w:pStyle w:val="TextoTabla"/>
              <w:jc w:val="center"/>
            </w:pPr>
            <w:r>
              <w:t>X</w:t>
            </w:r>
          </w:p>
        </w:tc>
        <w:tc>
          <w:tcPr>
            <w:tcW w:w="418" w:type="dxa"/>
            <w:vAlign w:val="center"/>
          </w:tcPr>
          <w:p w14:paraId="213A695F" w14:textId="77777777" w:rsidR="001B41A1" w:rsidRDefault="001B41A1" w:rsidP="00ED7DA3">
            <w:pPr>
              <w:pStyle w:val="TextoTabla"/>
              <w:jc w:val="center"/>
            </w:pPr>
          </w:p>
        </w:tc>
        <w:tc>
          <w:tcPr>
            <w:tcW w:w="418" w:type="dxa"/>
            <w:vAlign w:val="center"/>
          </w:tcPr>
          <w:p w14:paraId="58E915CF" w14:textId="77777777" w:rsidR="001B41A1" w:rsidRDefault="001B41A1" w:rsidP="00ED7DA3">
            <w:pPr>
              <w:pStyle w:val="TextoTabla"/>
              <w:jc w:val="center"/>
            </w:pPr>
          </w:p>
        </w:tc>
        <w:tc>
          <w:tcPr>
            <w:tcW w:w="418" w:type="dxa"/>
            <w:vAlign w:val="center"/>
          </w:tcPr>
          <w:p w14:paraId="00F69E2A" w14:textId="77777777" w:rsidR="001B41A1" w:rsidRDefault="001B41A1" w:rsidP="00ED7DA3">
            <w:pPr>
              <w:pStyle w:val="TextoTabla"/>
              <w:jc w:val="center"/>
            </w:pPr>
          </w:p>
        </w:tc>
        <w:tc>
          <w:tcPr>
            <w:tcW w:w="418" w:type="dxa"/>
            <w:vAlign w:val="center"/>
          </w:tcPr>
          <w:p w14:paraId="101E5D52" w14:textId="77777777" w:rsidR="001B41A1" w:rsidRDefault="001B41A1" w:rsidP="00ED7DA3">
            <w:pPr>
              <w:pStyle w:val="TextoTabla"/>
              <w:jc w:val="center"/>
            </w:pPr>
          </w:p>
        </w:tc>
        <w:tc>
          <w:tcPr>
            <w:tcW w:w="418" w:type="dxa"/>
            <w:vAlign w:val="center"/>
          </w:tcPr>
          <w:p w14:paraId="77EEBEC5" w14:textId="77777777" w:rsidR="001B41A1" w:rsidRDefault="001B41A1" w:rsidP="00ED7DA3">
            <w:pPr>
              <w:pStyle w:val="TextoTabla"/>
              <w:jc w:val="center"/>
            </w:pPr>
          </w:p>
        </w:tc>
        <w:tc>
          <w:tcPr>
            <w:tcW w:w="418" w:type="dxa"/>
            <w:vAlign w:val="center"/>
          </w:tcPr>
          <w:p w14:paraId="1D1988D0" w14:textId="77777777" w:rsidR="001B41A1" w:rsidRDefault="001B41A1" w:rsidP="00ED7DA3">
            <w:pPr>
              <w:pStyle w:val="TextoTabla"/>
              <w:jc w:val="center"/>
            </w:pPr>
          </w:p>
        </w:tc>
        <w:tc>
          <w:tcPr>
            <w:tcW w:w="418" w:type="dxa"/>
            <w:vAlign w:val="center"/>
          </w:tcPr>
          <w:p w14:paraId="77A24B62" w14:textId="77777777" w:rsidR="001B41A1" w:rsidRDefault="001B41A1" w:rsidP="00ED7DA3">
            <w:pPr>
              <w:pStyle w:val="TextoTabla"/>
              <w:jc w:val="center"/>
            </w:pPr>
          </w:p>
        </w:tc>
      </w:tr>
      <w:tr w:rsidR="00BA1EFF" w14:paraId="1200DEA3" w14:textId="77777777" w:rsidTr="005D37EC">
        <w:trPr>
          <w:cantSplit/>
          <w:trHeight w:val="567"/>
          <w:jc w:val="center"/>
        </w:trPr>
        <w:tc>
          <w:tcPr>
            <w:tcW w:w="203" w:type="dxa"/>
            <w:vAlign w:val="center"/>
          </w:tcPr>
          <w:p w14:paraId="411AB362" w14:textId="35F31E58" w:rsidR="001B41A1" w:rsidRPr="00BA1EFF" w:rsidRDefault="00BA1EFF" w:rsidP="00ED7DA3">
            <w:pPr>
              <w:pStyle w:val="TextoTabla"/>
              <w:jc w:val="center"/>
              <w:rPr>
                <w:b/>
                <w:bCs/>
              </w:rPr>
            </w:pPr>
            <w:r>
              <w:rPr>
                <w:b/>
                <w:bCs/>
              </w:rPr>
              <w:t>2</w:t>
            </w:r>
            <w:r w:rsidR="00405203">
              <w:rPr>
                <w:b/>
                <w:bCs/>
              </w:rPr>
              <w:t>4</w:t>
            </w:r>
          </w:p>
        </w:tc>
        <w:tc>
          <w:tcPr>
            <w:tcW w:w="417" w:type="dxa"/>
            <w:vAlign w:val="center"/>
          </w:tcPr>
          <w:p w14:paraId="38609A8F" w14:textId="77777777" w:rsidR="001B41A1" w:rsidRDefault="001B41A1" w:rsidP="00ED7DA3">
            <w:pPr>
              <w:pStyle w:val="TextoTabla"/>
              <w:jc w:val="center"/>
            </w:pPr>
          </w:p>
        </w:tc>
        <w:tc>
          <w:tcPr>
            <w:tcW w:w="417" w:type="dxa"/>
            <w:vAlign w:val="center"/>
          </w:tcPr>
          <w:p w14:paraId="6D161F43" w14:textId="77777777" w:rsidR="001B41A1" w:rsidRDefault="001B41A1" w:rsidP="00ED7DA3">
            <w:pPr>
              <w:pStyle w:val="TextoTabla"/>
              <w:jc w:val="center"/>
            </w:pPr>
          </w:p>
        </w:tc>
        <w:tc>
          <w:tcPr>
            <w:tcW w:w="417" w:type="dxa"/>
            <w:vAlign w:val="center"/>
          </w:tcPr>
          <w:p w14:paraId="04BA39D7" w14:textId="77777777" w:rsidR="001B41A1" w:rsidRDefault="001B41A1" w:rsidP="00ED7DA3">
            <w:pPr>
              <w:pStyle w:val="TextoTabla"/>
              <w:jc w:val="center"/>
            </w:pPr>
          </w:p>
        </w:tc>
        <w:tc>
          <w:tcPr>
            <w:tcW w:w="418" w:type="dxa"/>
            <w:vAlign w:val="center"/>
          </w:tcPr>
          <w:p w14:paraId="7749A12D" w14:textId="77777777" w:rsidR="001B41A1" w:rsidRDefault="001B41A1" w:rsidP="00ED7DA3">
            <w:pPr>
              <w:pStyle w:val="TextoTabla"/>
              <w:jc w:val="center"/>
            </w:pPr>
          </w:p>
        </w:tc>
        <w:tc>
          <w:tcPr>
            <w:tcW w:w="418" w:type="dxa"/>
            <w:vAlign w:val="center"/>
          </w:tcPr>
          <w:p w14:paraId="5EB944C4" w14:textId="77777777" w:rsidR="001B41A1" w:rsidRDefault="001B41A1" w:rsidP="00ED7DA3">
            <w:pPr>
              <w:pStyle w:val="TextoTabla"/>
              <w:jc w:val="center"/>
            </w:pPr>
          </w:p>
        </w:tc>
        <w:tc>
          <w:tcPr>
            <w:tcW w:w="418" w:type="dxa"/>
            <w:vAlign w:val="center"/>
          </w:tcPr>
          <w:p w14:paraId="048FF224" w14:textId="675B5F0C" w:rsidR="001B41A1" w:rsidRDefault="005D37EC" w:rsidP="00ED7DA3">
            <w:pPr>
              <w:pStyle w:val="TextoTabla"/>
              <w:jc w:val="center"/>
            </w:pPr>
            <w:r>
              <w:t>X</w:t>
            </w:r>
          </w:p>
        </w:tc>
        <w:tc>
          <w:tcPr>
            <w:tcW w:w="418" w:type="dxa"/>
            <w:vAlign w:val="center"/>
          </w:tcPr>
          <w:p w14:paraId="214907E0" w14:textId="77777777" w:rsidR="001B41A1" w:rsidRDefault="001B41A1" w:rsidP="00ED7DA3">
            <w:pPr>
              <w:pStyle w:val="TextoTabla"/>
              <w:jc w:val="center"/>
            </w:pPr>
          </w:p>
        </w:tc>
        <w:tc>
          <w:tcPr>
            <w:tcW w:w="418" w:type="dxa"/>
            <w:vAlign w:val="center"/>
          </w:tcPr>
          <w:p w14:paraId="09BFEA14" w14:textId="77777777" w:rsidR="001B41A1" w:rsidRDefault="001B41A1" w:rsidP="00ED7DA3">
            <w:pPr>
              <w:pStyle w:val="TextoTabla"/>
              <w:jc w:val="center"/>
            </w:pPr>
          </w:p>
        </w:tc>
        <w:tc>
          <w:tcPr>
            <w:tcW w:w="418" w:type="dxa"/>
            <w:vAlign w:val="center"/>
          </w:tcPr>
          <w:p w14:paraId="2283C29B" w14:textId="77777777" w:rsidR="001B41A1" w:rsidRDefault="001B41A1" w:rsidP="00ED7DA3">
            <w:pPr>
              <w:pStyle w:val="TextoTabla"/>
              <w:jc w:val="center"/>
            </w:pPr>
          </w:p>
        </w:tc>
        <w:tc>
          <w:tcPr>
            <w:tcW w:w="418" w:type="dxa"/>
            <w:vAlign w:val="center"/>
          </w:tcPr>
          <w:p w14:paraId="33CD76C5" w14:textId="77777777" w:rsidR="001B41A1" w:rsidRDefault="001B41A1" w:rsidP="00ED7DA3">
            <w:pPr>
              <w:pStyle w:val="TextoTabla"/>
              <w:jc w:val="center"/>
            </w:pPr>
          </w:p>
        </w:tc>
        <w:tc>
          <w:tcPr>
            <w:tcW w:w="418" w:type="dxa"/>
            <w:vAlign w:val="center"/>
          </w:tcPr>
          <w:p w14:paraId="6C5241D3" w14:textId="77777777" w:rsidR="001B41A1" w:rsidRDefault="001B41A1" w:rsidP="00ED7DA3">
            <w:pPr>
              <w:pStyle w:val="TextoTabla"/>
              <w:jc w:val="center"/>
            </w:pPr>
          </w:p>
        </w:tc>
        <w:tc>
          <w:tcPr>
            <w:tcW w:w="418" w:type="dxa"/>
            <w:vAlign w:val="center"/>
          </w:tcPr>
          <w:p w14:paraId="2AB428D3" w14:textId="77777777" w:rsidR="001B41A1" w:rsidRDefault="001B41A1" w:rsidP="00ED7DA3">
            <w:pPr>
              <w:pStyle w:val="TextoTabla"/>
              <w:jc w:val="center"/>
            </w:pPr>
          </w:p>
        </w:tc>
        <w:tc>
          <w:tcPr>
            <w:tcW w:w="418" w:type="dxa"/>
            <w:vAlign w:val="center"/>
          </w:tcPr>
          <w:p w14:paraId="5C8EF327" w14:textId="375A30D8" w:rsidR="001B41A1" w:rsidRDefault="005D37EC" w:rsidP="00ED7DA3">
            <w:pPr>
              <w:pStyle w:val="TextoTabla"/>
              <w:jc w:val="center"/>
            </w:pPr>
            <w:r>
              <w:t>X</w:t>
            </w:r>
          </w:p>
        </w:tc>
        <w:tc>
          <w:tcPr>
            <w:tcW w:w="418" w:type="dxa"/>
            <w:vAlign w:val="center"/>
          </w:tcPr>
          <w:p w14:paraId="73130A76" w14:textId="77777777" w:rsidR="001B41A1" w:rsidRDefault="001B41A1" w:rsidP="00ED7DA3">
            <w:pPr>
              <w:pStyle w:val="TextoTabla"/>
              <w:jc w:val="center"/>
            </w:pPr>
          </w:p>
        </w:tc>
        <w:tc>
          <w:tcPr>
            <w:tcW w:w="418" w:type="dxa"/>
            <w:vAlign w:val="center"/>
          </w:tcPr>
          <w:p w14:paraId="3C855544" w14:textId="77777777" w:rsidR="001B41A1" w:rsidRDefault="001B41A1" w:rsidP="00ED7DA3">
            <w:pPr>
              <w:pStyle w:val="TextoTabla"/>
              <w:jc w:val="center"/>
            </w:pPr>
          </w:p>
        </w:tc>
        <w:tc>
          <w:tcPr>
            <w:tcW w:w="418" w:type="dxa"/>
            <w:vAlign w:val="center"/>
          </w:tcPr>
          <w:p w14:paraId="6224EA0B" w14:textId="77777777" w:rsidR="001B41A1" w:rsidRDefault="001B41A1" w:rsidP="00ED7DA3">
            <w:pPr>
              <w:pStyle w:val="TextoTabla"/>
              <w:jc w:val="center"/>
            </w:pPr>
          </w:p>
        </w:tc>
        <w:tc>
          <w:tcPr>
            <w:tcW w:w="418" w:type="dxa"/>
            <w:vAlign w:val="center"/>
          </w:tcPr>
          <w:p w14:paraId="3D3387C1" w14:textId="77777777" w:rsidR="001B41A1" w:rsidRDefault="001B41A1" w:rsidP="00ED7DA3">
            <w:pPr>
              <w:pStyle w:val="TextoTabla"/>
              <w:jc w:val="center"/>
            </w:pPr>
          </w:p>
        </w:tc>
        <w:tc>
          <w:tcPr>
            <w:tcW w:w="418" w:type="dxa"/>
            <w:vAlign w:val="center"/>
          </w:tcPr>
          <w:p w14:paraId="7CEBD632" w14:textId="77777777" w:rsidR="001B41A1" w:rsidRDefault="001B41A1" w:rsidP="00ED7DA3">
            <w:pPr>
              <w:pStyle w:val="TextoTabla"/>
              <w:jc w:val="center"/>
            </w:pPr>
          </w:p>
        </w:tc>
        <w:tc>
          <w:tcPr>
            <w:tcW w:w="418" w:type="dxa"/>
            <w:vAlign w:val="center"/>
          </w:tcPr>
          <w:p w14:paraId="7E852942" w14:textId="77777777" w:rsidR="001B41A1" w:rsidRDefault="001B41A1" w:rsidP="00ED7DA3">
            <w:pPr>
              <w:pStyle w:val="TextoTabla"/>
              <w:jc w:val="center"/>
            </w:pPr>
          </w:p>
        </w:tc>
        <w:tc>
          <w:tcPr>
            <w:tcW w:w="418" w:type="dxa"/>
            <w:vAlign w:val="center"/>
          </w:tcPr>
          <w:p w14:paraId="558CB4CC" w14:textId="77777777" w:rsidR="001B41A1" w:rsidRDefault="001B41A1" w:rsidP="00ED7DA3">
            <w:pPr>
              <w:pStyle w:val="TextoTabla"/>
              <w:jc w:val="center"/>
            </w:pPr>
          </w:p>
        </w:tc>
      </w:tr>
      <w:tr w:rsidR="00BA1EFF" w14:paraId="03AC708D" w14:textId="77777777" w:rsidTr="005D37EC">
        <w:trPr>
          <w:cantSplit/>
          <w:trHeight w:val="567"/>
          <w:jc w:val="center"/>
        </w:trPr>
        <w:tc>
          <w:tcPr>
            <w:tcW w:w="203" w:type="dxa"/>
            <w:vAlign w:val="center"/>
          </w:tcPr>
          <w:p w14:paraId="4669D59A" w14:textId="0CA38281" w:rsidR="001B41A1" w:rsidRPr="00BA1EFF" w:rsidRDefault="00405203" w:rsidP="00ED7DA3">
            <w:pPr>
              <w:pStyle w:val="TextoTabla"/>
              <w:jc w:val="center"/>
              <w:rPr>
                <w:b/>
                <w:bCs/>
              </w:rPr>
            </w:pPr>
            <w:r>
              <w:rPr>
                <w:b/>
                <w:bCs/>
              </w:rPr>
              <w:t>25</w:t>
            </w:r>
          </w:p>
        </w:tc>
        <w:tc>
          <w:tcPr>
            <w:tcW w:w="417" w:type="dxa"/>
            <w:vAlign w:val="center"/>
          </w:tcPr>
          <w:p w14:paraId="65344C3C" w14:textId="77777777" w:rsidR="001B41A1" w:rsidRDefault="001B41A1" w:rsidP="00ED7DA3">
            <w:pPr>
              <w:pStyle w:val="TextoTabla"/>
              <w:jc w:val="center"/>
            </w:pPr>
          </w:p>
        </w:tc>
        <w:tc>
          <w:tcPr>
            <w:tcW w:w="417" w:type="dxa"/>
            <w:vAlign w:val="center"/>
          </w:tcPr>
          <w:p w14:paraId="225D8B17" w14:textId="77777777" w:rsidR="001B41A1" w:rsidRDefault="001B41A1" w:rsidP="00ED7DA3">
            <w:pPr>
              <w:pStyle w:val="TextoTabla"/>
              <w:jc w:val="center"/>
            </w:pPr>
          </w:p>
        </w:tc>
        <w:tc>
          <w:tcPr>
            <w:tcW w:w="417" w:type="dxa"/>
            <w:vAlign w:val="center"/>
          </w:tcPr>
          <w:p w14:paraId="79ADBD68" w14:textId="77777777" w:rsidR="001B41A1" w:rsidRDefault="001B41A1" w:rsidP="00ED7DA3">
            <w:pPr>
              <w:pStyle w:val="TextoTabla"/>
              <w:jc w:val="center"/>
            </w:pPr>
          </w:p>
        </w:tc>
        <w:tc>
          <w:tcPr>
            <w:tcW w:w="418" w:type="dxa"/>
            <w:vAlign w:val="center"/>
          </w:tcPr>
          <w:p w14:paraId="194826A2" w14:textId="77777777" w:rsidR="001B41A1" w:rsidRDefault="001B41A1" w:rsidP="00ED7DA3">
            <w:pPr>
              <w:pStyle w:val="TextoTabla"/>
              <w:jc w:val="center"/>
            </w:pPr>
          </w:p>
        </w:tc>
        <w:tc>
          <w:tcPr>
            <w:tcW w:w="418" w:type="dxa"/>
            <w:vAlign w:val="center"/>
          </w:tcPr>
          <w:p w14:paraId="7FFEE565" w14:textId="77777777" w:rsidR="001B41A1" w:rsidRDefault="001B41A1" w:rsidP="00ED7DA3">
            <w:pPr>
              <w:pStyle w:val="TextoTabla"/>
              <w:jc w:val="center"/>
            </w:pPr>
          </w:p>
        </w:tc>
        <w:tc>
          <w:tcPr>
            <w:tcW w:w="418" w:type="dxa"/>
            <w:vAlign w:val="center"/>
          </w:tcPr>
          <w:p w14:paraId="70B35E02" w14:textId="77777777" w:rsidR="001B41A1" w:rsidRDefault="001B41A1" w:rsidP="00ED7DA3">
            <w:pPr>
              <w:pStyle w:val="TextoTabla"/>
              <w:jc w:val="center"/>
            </w:pPr>
          </w:p>
        </w:tc>
        <w:tc>
          <w:tcPr>
            <w:tcW w:w="418" w:type="dxa"/>
            <w:vAlign w:val="center"/>
          </w:tcPr>
          <w:p w14:paraId="2C2A588E" w14:textId="77777777" w:rsidR="001B41A1" w:rsidRDefault="001B41A1" w:rsidP="00ED7DA3">
            <w:pPr>
              <w:pStyle w:val="TextoTabla"/>
              <w:jc w:val="center"/>
            </w:pPr>
          </w:p>
        </w:tc>
        <w:tc>
          <w:tcPr>
            <w:tcW w:w="418" w:type="dxa"/>
            <w:vAlign w:val="center"/>
          </w:tcPr>
          <w:p w14:paraId="6F9413BA" w14:textId="77777777" w:rsidR="001B41A1" w:rsidRDefault="001B41A1" w:rsidP="00ED7DA3">
            <w:pPr>
              <w:pStyle w:val="TextoTabla"/>
              <w:jc w:val="center"/>
            </w:pPr>
          </w:p>
        </w:tc>
        <w:tc>
          <w:tcPr>
            <w:tcW w:w="418" w:type="dxa"/>
            <w:vAlign w:val="center"/>
          </w:tcPr>
          <w:p w14:paraId="1EC5C61A" w14:textId="77777777" w:rsidR="001B41A1" w:rsidRDefault="001B41A1" w:rsidP="00ED7DA3">
            <w:pPr>
              <w:pStyle w:val="TextoTabla"/>
              <w:jc w:val="center"/>
            </w:pPr>
          </w:p>
        </w:tc>
        <w:tc>
          <w:tcPr>
            <w:tcW w:w="418" w:type="dxa"/>
            <w:vAlign w:val="center"/>
          </w:tcPr>
          <w:p w14:paraId="244D8CEB" w14:textId="77777777" w:rsidR="001B41A1" w:rsidRDefault="001B41A1" w:rsidP="00ED7DA3">
            <w:pPr>
              <w:pStyle w:val="TextoTabla"/>
              <w:jc w:val="center"/>
            </w:pPr>
          </w:p>
        </w:tc>
        <w:tc>
          <w:tcPr>
            <w:tcW w:w="418" w:type="dxa"/>
            <w:vAlign w:val="center"/>
          </w:tcPr>
          <w:p w14:paraId="4E23D30F" w14:textId="77777777" w:rsidR="001B41A1" w:rsidRDefault="001B41A1" w:rsidP="00ED7DA3">
            <w:pPr>
              <w:pStyle w:val="TextoTabla"/>
              <w:jc w:val="center"/>
            </w:pPr>
          </w:p>
        </w:tc>
        <w:tc>
          <w:tcPr>
            <w:tcW w:w="418" w:type="dxa"/>
            <w:vAlign w:val="center"/>
          </w:tcPr>
          <w:p w14:paraId="4F64CF6C" w14:textId="77777777" w:rsidR="001B41A1" w:rsidRDefault="001B41A1" w:rsidP="00ED7DA3">
            <w:pPr>
              <w:pStyle w:val="TextoTabla"/>
              <w:jc w:val="center"/>
            </w:pPr>
          </w:p>
        </w:tc>
        <w:tc>
          <w:tcPr>
            <w:tcW w:w="418" w:type="dxa"/>
            <w:vAlign w:val="center"/>
          </w:tcPr>
          <w:p w14:paraId="69764E6E" w14:textId="77777777" w:rsidR="001B41A1" w:rsidRDefault="001B41A1" w:rsidP="00ED7DA3">
            <w:pPr>
              <w:pStyle w:val="TextoTabla"/>
              <w:jc w:val="center"/>
            </w:pPr>
          </w:p>
        </w:tc>
        <w:tc>
          <w:tcPr>
            <w:tcW w:w="418" w:type="dxa"/>
            <w:vAlign w:val="center"/>
          </w:tcPr>
          <w:p w14:paraId="7AABB6E3" w14:textId="1A108E03" w:rsidR="001B41A1" w:rsidRDefault="005D37EC" w:rsidP="00ED7DA3">
            <w:pPr>
              <w:pStyle w:val="TextoTabla"/>
              <w:jc w:val="center"/>
            </w:pPr>
            <w:r>
              <w:t>X</w:t>
            </w:r>
          </w:p>
        </w:tc>
        <w:tc>
          <w:tcPr>
            <w:tcW w:w="418" w:type="dxa"/>
            <w:vAlign w:val="center"/>
          </w:tcPr>
          <w:p w14:paraId="28941602" w14:textId="77777777" w:rsidR="001B41A1" w:rsidRDefault="001B41A1" w:rsidP="00ED7DA3">
            <w:pPr>
              <w:pStyle w:val="TextoTabla"/>
              <w:jc w:val="center"/>
            </w:pPr>
          </w:p>
        </w:tc>
        <w:tc>
          <w:tcPr>
            <w:tcW w:w="418" w:type="dxa"/>
            <w:vAlign w:val="center"/>
          </w:tcPr>
          <w:p w14:paraId="541D01CC" w14:textId="77777777" w:rsidR="001B41A1" w:rsidRDefault="001B41A1" w:rsidP="00ED7DA3">
            <w:pPr>
              <w:pStyle w:val="TextoTabla"/>
              <w:jc w:val="center"/>
            </w:pPr>
          </w:p>
        </w:tc>
        <w:tc>
          <w:tcPr>
            <w:tcW w:w="418" w:type="dxa"/>
            <w:vAlign w:val="center"/>
          </w:tcPr>
          <w:p w14:paraId="77DADC5A" w14:textId="77777777" w:rsidR="001B41A1" w:rsidRDefault="001B41A1" w:rsidP="00ED7DA3">
            <w:pPr>
              <w:pStyle w:val="TextoTabla"/>
              <w:jc w:val="center"/>
            </w:pPr>
          </w:p>
        </w:tc>
        <w:tc>
          <w:tcPr>
            <w:tcW w:w="418" w:type="dxa"/>
            <w:vAlign w:val="center"/>
          </w:tcPr>
          <w:p w14:paraId="22446275" w14:textId="77777777" w:rsidR="001B41A1" w:rsidRDefault="001B41A1" w:rsidP="00ED7DA3">
            <w:pPr>
              <w:pStyle w:val="TextoTabla"/>
              <w:jc w:val="center"/>
            </w:pPr>
          </w:p>
        </w:tc>
        <w:tc>
          <w:tcPr>
            <w:tcW w:w="418" w:type="dxa"/>
            <w:vAlign w:val="center"/>
          </w:tcPr>
          <w:p w14:paraId="3481DC6D" w14:textId="77777777" w:rsidR="001B41A1" w:rsidRDefault="001B41A1" w:rsidP="00ED7DA3">
            <w:pPr>
              <w:pStyle w:val="TextoTabla"/>
              <w:jc w:val="center"/>
            </w:pPr>
          </w:p>
        </w:tc>
        <w:tc>
          <w:tcPr>
            <w:tcW w:w="418" w:type="dxa"/>
            <w:vAlign w:val="center"/>
          </w:tcPr>
          <w:p w14:paraId="74F204BB" w14:textId="77777777" w:rsidR="001B41A1" w:rsidRDefault="001B41A1" w:rsidP="00ED7DA3">
            <w:pPr>
              <w:pStyle w:val="TextoTabla"/>
              <w:jc w:val="center"/>
            </w:pPr>
          </w:p>
        </w:tc>
      </w:tr>
      <w:tr w:rsidR="00BA1EFF" w14:paraId="4D508FDC" w14:textId="77777777" w:rsidTr="005D37EC">
        <w:trPr>
          <w:cantSplit/>
          <w:trHeight w:val="567"/>
          <w:jc w:val="center"/>
        </w:trPr>
        <w:tc>
          <w:tcPr>
            <w:tcW w:w="203" w:type="dxa"/>
            <w:vAlign w:val="center"/>
          </w:tcPr>
          <w:p w14:paraId="09667305" w14:textId="57817E33" w:rsidR="001B41A1" w:rsidRPr="00BA1EFF" w:rsidRDefault="00405203" w:rsidP="00ED7DA3">
            <w:pPr>
              <w:pStyle w:val="TextoTabla"/>
              <w:jc w:val="center"/>
              <w:rPr>
                <w:b/>
                <w:bCs/>
              </w:rPr>
            </w:pPr>
            <w:r>
              <w:rPr>
                <w:b/>
                <w:bCs/>
              </w:rPr>
              <w:t>26</w:t>
            </w:r>
          </w:p>
        </w:tc>
        <w:tc>
          <w:tcPr>
            <w:tcW w:w="417" w:type="dxa"/>
            <w:vAlign w:val="center"/>
          </w:tcPr>
          <w:p w14:paraId="3A573739" w14:textId="77777777" w:rsidR="001B41A1" w:rsidRDefault="001B41A1" w:rsidP="00ED7DA3">
            <w:pPr>
              <w:pStyle w:val="TextoTabla"/>
              <w:jc w:val="center"/>
            </w:pPr>
          </w:p>
        </w:tc>
        <w:tc>
          <w:tcPr>
            <w:tcW w:w="417" w:type="dxa"/>
            <w:vAlign w:val="center"/>
          </w:tcPr>
          <w:p w14:paraId="3EEE4638" w14:textId="77777777" w:rsidR="001B41A1" w:rsidRDefault="001B41A1" w:rsidP="00ED7DA3">
            <w:pPr>
              <w:pStyle w:val="TextoTabla"/>
              <w:jc w:val="center"/>
            </w:pPr>
          </w:p>
        </w:tc>
        <w:tc>
          <w:tcPr>
            <w:tcW w:w="417" w:type="dxa"/>
            <w:vAlign w:val="center"/>
          </w:tcPr>
          <w:p w14:paraId="5608BB3E" w14:textId="77777777" w:rsidR="001B41A1" w:rsidRDefault="001B41A1" w:rsidP="00ED7DA3">
            <w:pPr>
              <w:pStyle w:val="TextoTabla"/>
              <w:jc w:val="center"/>
            </w:pPr>
          </w:p>
        </w:tc>
        <w:tc>
          <w:tcPr>
            <w:tcW w:w="418" w:type="dxa"/>
            <w:vAlign w:val="center"/>
          </w:tcPr>
          <w:p w14:paraId="28041EC1" w14:textId="77777777" w:rsidR="001B41A1" w:rsidRDefault="001B41A1" w:rsidP="00ED7DA3">
            <w:pPr>
              <w:pStyle w:val="TextoTabla"/>
              <w:jc w:val="center"/>
            </w:pPr>
          </w:p>
        </w:tc>
        <w:tc>
          <w:tcPr>
            <w:tcW w:w="418" w:type="dxa"/>
            <w:vAlign w:val="center"/>
          </w:tcPr>
          <w:p w14:paraId="411C94CD" w14:textId="77777777" w:rsidR="001B41A1" w:rsidRDefault="001B41A1" w:rsidP="00ED7DA3">
            <w:pPr>
              <w:pStyle w:val="TextoTabla"/>
              <w:jc w:val="center"/>
            </w:pPr>
          </w:p>
        </w:tc>
        <w:tc>
          <w:tcPr>
            <w:tcW w:w="418" w:type="dxa"/>
            <w:vAlign w:val="center"/>
          </w:tcPr>
          <w:p w14:paraId="00854947" w14:textId="77777777" w:rsidR="001B41A1" w:rsidRDefault="001B41A1" w:rsidP="00ED7DA3">
            <w:pPr>
              <w:pStyle w:val="TextoTabla"/>
              <w:jc w:val="center"/>
            </w:pPr>
          </w:p>
        </w:tc>
        <w:tc>
          <w:tcPr>
            <w:tcW w:w="418" w:type="dxa"/>
            <w:vAlign w:val="center"/>
          </w:tcPr>
          <w:p w14:paraId="1458E33D" w14:textId="77777777" w:rsidR="001B41A1" w:rsidRDefault="001B41A1" w:rsidP="00ED7DA3">
            <w:pPr>
              <w:pStyle w:val="TextoTabla"/>
              <w:jc w:val="center"/>
            </w:pPr>
          </w:p>
        </w:tc>
        <w:tc>
          <w:tcPr>
            <w:tcW w:w="418" w:type="dxa"/>
            <w:vAlign w:val="center"/>
          </w:tcPr>
          <w:p w14:paraId="311268B7" w14:textId="77777777" w:rsidR="001B41A1" w:rsidRDefault="001B41A1" w:rsidP="00ED7DA3">
            <w:pPr>
              <w:pStyle w:val="TextoTabla"/>
              <w:jc w:val="center"/>
            </w:pPr>
          </w:p>
        </w:tc>
        <w:tc>
          <w:tcPr>
            <w:tcW w:w="418" w:type="dxa"/>
            <w:vAlign w:val="center"/>
          </w:tcPr>
          <w:p w14:paraId="2A47F362" w14:textId="77777777" w:rsidR="001B41A1" w:rsidRDefault="001B41A1" w:rsidP="00ED7DA3">
            <w:pPr>
              <w:pStyle w:val="TextoTabla"/>
              <w:jc w:val="center"/>
            </w:pPr>
          </w:p>
        </w:tc>
        <w:tc>
          <w:tcPr>
            <w:tcW w:w="418" w:type="dxa"/>
            <w:vAlign w:val="center"/>
          </w:tcPr>
          <w:p w14:paraId="2550CFF5" w14:textId="77777777" w:rsidR="001B41A1" w:rsidRDefault="001B41A1" w:rsidP="00ED7DA3">
            <w:pPr>
              <w:pStyle w:val="TextoTabla"/>
              <w:jc w:val="center"/>
            </w:pPr>
          </w:p>
        </w:tc>
        <w:tc>
          <w:tcPr>
            <w:tcW w:w="418" w:type="dxa"/>
            <w:vAlign w:val="center"/>
          </w:tcPr>
          <w:p w14:paraId="2846A191" w14:textId="77777777" w:rsidR="001B41A1" w:rsidRDefault="001B41A1" w:rsidP="00ED7DA3">
            <w:pPr>
              <w:pStyle w:val="TextoTabla"/>
              <w:jc w:val="center"/>
            </w:pPr>
          </w:p>
        </w:tc>
        <w:tc>
          <w:tcPr>
            <w:tcW w:w="418" w:type="dxa"/>
            <w:vAlign w:val="center"/>
          </w:tcPr>
          <w:p w14:paraId="38B0F24F" w14:textId="77777777" w:rsidR="001B41A1" w:rsidRDefault="001B41A1" w:rsidP="00ED7DA3">
            <w:pPr>
              <w:pStyle w:val="TextoTabla"/>
              <w:jc w:val="center"/>
            </w:pPr>
          </w:p>
        </w:tc>
        <w:tc>
          <w:tcPr>
            <w:tcW w:w="418" w:type="dxa"/>
            <w:vAlign w:val="center"/>
          </w:tcPr>
          <w:p w14:paraId="774C8C7C" w14:textId="77777777" w:rsidR="001B41A1" w:rsidRDefault="001B41A1" w:rsidP="00ED7DA3">
            <w:pPr>
              <w:pStyle w:val="TextoTabla"/>
              <w:jc w:val="center"/>
            </w:pPr>
          </w:p>
        </w:tc>
        <w:tc>
          <w:tcPr>
            <w:tcW w:w="418" w:type="dxa"/>
            <w:vAlign w:val="center"/>
          </w:tcPr>
          <w:p w14:paraId="4EB67A04" w14:textId="0824BDC5" w:rsidR="001B41A1" w:rsidRDefault="005D37EC" w:rsidP="00ED7DA3">
            <w:pPr>
              <w:pStyle w:val="TextoTabla"/>
              <w:jc w:val="center"/>
            </w:pPr>
            <w:r>
              <w:t>X</w:t>
            </w:r>
          </w:p>
        </w:tc>
        <w:tc>
          <w:tcPr>
            <w:tcW w:w="418" w:type="dxa"/>
            <w:vAlign w:val="center"/>
          </w:tcPr>
          <w:p w14:paraId="4973C6CA" w14:textId="77777777" w:rsidR="001B41A1" w:rsidRDefault="001B41A1" w:rsidP="00ED7DA3">
            <w:pPr>
              <w:pStyle w:val="TextoTabla"/>
              <w:jc w:val="center"/>
            </w:pPr>
          </w:p>
        </w:tc>
        <w:tc>
          <w:tcPr>
            <w:tcW w:w="418" w:type="dxa"/>
            <w:vAlign w:val="center"/>
          </w:tcPr>
          <w:p w14:paraId="799E1D54" w14:textId="77777777" w:rsidR="001B41A1" w:rsidRDefault="001B41A1" w:rsidP="00ED7DA3">
            <w:pPr>
              <w:pStyle w:val="TextoTabla"/>
              <w:jc w:val="center"/>
            </w:pPr>
          </w:p>
        </w:tc>
        <w:tc>
          <w:tcPr>
            <w:tcW w:w="418" w:type="dxa"/>
            <w:vAlign w:val="center"/>
          </w:tcPr>
          <w:p w14:paraId="41D81993" w14:textId="77777777" w:rsidR="001B41A1" w:rsidRDefault="001B41A1" w:rsidP="00ED7DA3">
            <w:pPr>
              <w:pStyle w:val="TextoTabla"/>
              <w:jc w:val="center"/>
            </w:pPr>
          </w:p>
        </w:tc>
        <w:tc>
          <w:tcPr>
            <w:tcW w:w="418" w:type="dxa"/>
            <w:vAlign w:val="center"/>
          </w:tcPr>
          <w:p w14:paraId="1A59F233" w14:textId="77777777" w:rsidR="001B41A1" w:rsidRDefault="001B41A1" w:rsidP="00ED7DA3">
            <w:pPr>
              <w:pStyle w:val="TextoTabla"/>
              <w:jc w:val="center"/>
            </w:pPr>
          </w:p>
        </w:tc>
        <w:tc>
          <w:tcPr>
            <w:tcW w:w="418" w:type="dxa"/>
            <w:vAlign w:val="center"/>
          </w:tcPr>
          <w:p w14:paraId="07AD412F" w14:textId="77777777" w:rsidR="001B41A1" w:rsidRDefault="001B41A1" w:rsidP="00ED7DA3">
            <w:pPr>
              <w:pStyle w:val="TextoTabla"/>
              <w:jc w:val="center"/>
            </w:pPr>
          </w:p>
        </w:tc>
        <w:tc>
          <w:tcPr>
            <w:tcW w:w="418" w:type="dxa"/>
            <w:vAlign w:val="center"/>
          </w:tcPr>
          <w:p w14:paraId="1CAA5376" w14:textId="77777777" w:rsidR="001B41A1" w:rsidRDefault="001B41A1" w:rsidP="00ED7DA3">
            <w:pPr>
              <w:pStyle w:val="TextoTabla"/>
              <w:jc w:val="center"/>
            </w:pPr>
          </w:p>
        </w:tc>
      </w:tr>
      <w:tr w:rsidR="00BA1EFF" w14:paraId="595349CD" w14:textId="77777777" w:rsidTr="005D37EC">
        <w:trPr>
          <w:cantSplit/>
          <w:trHeight w:val="567"/>
          <w:jc w:val="center"/>
        </w:trPr>
        <w:tc>
          <w:tcPr>
            <w:tcW w:w="203" w:type="dxa"/>
            <w:vAlign w:val="center"/>
          </w:tcPr>
          <w:p w14:paraId="26ABDB64" w14:textId="4F42C12E" w:rsidR="001B41A1" w:rsidRPr="00BA1EFF" w:rsidRDefault="00405203" w:rsidP="00ED7DA3">
            <w:pPr>
              <w:pStyle w:val="TextoTabla"/>
              <w:jc w:val="center"/>
              <w:rPr>
                <w:b/>
                <w:bCs/>
              </w:rPr>
            </w:pPr>
            <w:r>
              <w:rPr>
                <w:b/>
                <w:bCs/>
              </w:rPr>
              <w:t>27</w:t>
            </w:r>
          </w:p>
        </w:tc>
        <w:tc>
          <w:tcPr>
            <w:tcW w:w="417" w:type="dxa"/>
            <w:vAlign w:val="center"/>
          </w:tcPr>
          <w:p w14:paraId="2A0C5775" w14:textId="77777777" w:rsidR="001B41A1" w:rsidRDefault="001B41A1" w:rsidP="00ED7DA3">
            <w:pPr>
              <w:pStyle w:val="TextoTabla"/>
              <w:jc w:val="center"/>
            </w:pPr>
          </w:p>
        </w:tc>
        <w:tc>
          <w:tcPr>
            <w:tcW w:w="417" w:type="dxa"/>
            <w:vAlign w:val="center"/>
          </w:tcPr>
          <w:p w14:paraId="3683EBF6" w14:textId="77777777" w:rsidR="001B41A1" w:rsidRDefault="001B41A1" w:rsidP="00ED7DA3">
            <w:pPr>
              <w:pStyle w:val="TextoTabla"/>
              <w:jc w:val="center"/>
            </w:pPr>
          </w:p>
        </w:tc>
        <w:tc>
          <w:tcPr>
            <w:tcW w:w="417" w:type="dxa"/>
            <w:vAlign w:val="center"/>
          </w:tcPr>
          <w:p w14:paraId="7E0008A4" w14:textId="77777777" w:rsidR="001B41A1" w:rsidRDefault="001B41A1" w:rsidP="00ED7DA3">
            <w:pPr>
              <w:pStyle w:val="TextoTabla"/>
              <w:jc w:val="center"/>
            </w:pPr>
          </w:p>
        </w:tc>
        <w:tc>
          <w:tcPr>
            <w:tcW w:w="418" w:type="dxa"/>
            <w:vAlign w:val="center"/>
          </w:tcPr>
          <w:p w14:paraId="62587855" w14:textId="77777777" w:rsidR="001B41A1" w:rsidRDefault="001B41A1" w:rsidP="00ED7DA3">
            <w:pPr>
              <w:pStyle w:val="TextoTabla"/>
              <w:jc w:val="center"/>
            </w:pPr>
          </w:p>
        </w:tc>
        <w:tc>
          <w:tcPr>
            <w:tcW w:w="418" w:type="dxa"/>
            <w:vAlign w:val="center"/>
          </w:tcPr>
          <w:p w14:paraId="770D3F59" w14:textId="77777777" w:rsidR="001B41A1" w:rsidRDefault="001B41A1" w:rsidP="00ED7DA3">
            <w:pPr>
              <w:pStyle w:val="TextoTabla"/>
              <w:jc w:val="center"/>
            </w:pPr>
          </w:p>
        </w:tc>
        <w:tc>
          <w:tcPr>
            <w:tcW w:w="418" w:type="dxa"/>
            <w:vAlign w:val="center"/>
          </w:tcPr>
          <w:p w14:paraId="52443DCE" w14:textId="77777777" w:rsidR="001B41A1" w:rsidRDefault="001B41A1" w:rsidP="00ED7DA3">
            <w:pPr>
              <w:pStyle w:val="TextoTabla"/>
              <w:jc w:val="center"/>
            </w:pPr>
          </w:p>
        </w:tc>
        <w:tc>
          <w:tcPr>
            <w:tcW w:w="418" w:type="dxa"/>
            <w:vAlign w:val="center"/>
          </w:tcPr>
          <w:p w14:paraId="1F03E712" w14:textId="77777777" w:rsidR="001B41A1" w:rsidRDefault="001B41A1" w:rsidP="00ED7DA3">
            <w:pPr>
              <w:pStyle w:val="TextoTabla"/>
              <w:jc w:val="center"/>
            </w:pPr>
          </w:p>
        </w:tc>
        <w:tc>
          <w:tcPr>
            <w:tcW w:w="418" w:type="dxa"/>
            <w:vAlign w:val="center"/>
          </w:tcPr>
          <w:p w14:paraId="73C47235" w14:textId="77777777" w:rsidR="001B41A1" w:rsidRDefault="001B41A1" w:rsidP="00ED7DA3">
            <w:pPr>
              <w:pStyle w:val="TextoTabla"/>
              <w:jc w:val="center"/>
            </w:pPr>
          </w:p>
        </w:tc>
        <w:tc>
          <w:tcPr>
            <w:tcW w:w="418" w:type="dxa"/>
            <w:vAlign w:val="center"/>
          </w:tcPr>
          <w:p w14:paraId="525E3ED5" w14:textId="77777777" w:rsidR="001B41A1" w:rsidRDefault="001B41A1" w:rsidP="00ED7DA3">
            <w:pPr>
              <w:pStyle w:val="TextoTabla"/>
              <w:jc w:val="center"/>
            </w:pPr>
          </w:p>
        </w:tc>
        <w:tc>
          <w:tcPr>
            <w:tcW w:w="418" w:type="dxa"/>
            <w:vAlign w:val="center"/>
          </w:tcPr>
          <w:p w14:paraId="049D5AA8" w14:textId="77777777" w:rsidR="001B41A1" w:rsidRDefault="001B41A1" w:rsidP="00ED7DA3">
            <w:pPr>
              <w:pStyle w:val="TextoTabla"/>
              <w:jc w:val="center"/>
            </w:pPr>
          </w:p>
        </w:tc>
        <w:tc>
          <w:tcPr>
            <w:tcW w:w="418" w:type="dxa"/>
            <w:vAlign w:val="center"/>
          </w:tcPr>
          <w:p w14:paraId="23AB9A60" w14:textId="77777777" w:rsidR="001B41A1" w:rsidRDefault="001B41A1" w:rsidP="00ED7DA3">
            <w:pPr>
              <w:pStyle w:val="TextoTabla"/>
              <w:jc w:val="center"/>
            </w:pPr>
          </w:p>
        </w:tc>
        <w:tc>
          <w:tcPr>
            <w:tcW w:w="418" w:type="dxa"/>
            <w:vAlign w:val="center"/>
          </w:tcPr>
          <w:p w14:paraId="094E2953" w14:textId="77777777" w:rsidR="001B41A1" w:rsidRDefault="001B41A1" w:rsidP="00ED7DA3">
            <w:pPr>
              <w:pStyle w:val="TextoTabla"/>
              <w:jc w:val="center"/>
            </w:pPr>
          </w:p>
        </w:tc>
        <w:tc>
          <w:tcPr>
            <w:tcW w:w="418" w:type="dxa"/>
            <w:vAlign w:val="center"/>
          </w:tcPr>
          <w:p w14:paraId="1693FD77" w14:textId="77777777" w:rsidR="001B41A1" w:rsidRDefault="001B41A1" w:rsidP="00ED7DA3">
            <w:pPr>
              <w:pStyle w:val="TextoTabla"/>
              <w:jc w:val="center"/>
            </w:pPr>
          </w:p>
        </w:tc>
        <w:tc>
          <w:tcPr>
            <w:tcW w:w="418" w:type="dxa"/>
            <w:vAlign w:val="center"/>
          </w:tcPr>
          <w:p w14:paraId="466F8D6E" w14:textId="77777777" w:rsidR="001B41A1" w:rsidRDefault="001B41A1" w:rsidP="00ED7DA3">
            <w:pPr>
              <w:pStyle w:val="TextoTabla"/>
              <w:jc w:val="center"/>
            </w:pPr>
          </w:p>
        </w:tc>
        <w:tc>
          <w:tcPr>
            <w:tcW w:w="418" w:type="dxa"/>
            <w:vAlign w:val="center"/>
          </w:tcPr>
          <w:p w14:paraId="40918E93" w14:textId="0490D648" w:rsidR="001B41A1" w:rsidRDefault="005D37EC" w:rsidP="00ED7DA3">
            <w:pPr>
              <w:pStyle w:val="TextoTabla"/>
              <w:jc w:val="center"/>
            </w:pPr>
            <w:r>
              <w:t>X</w:t>
            </w:r>
          </w:p>
        </w:tc>
        <w:tc>
          <w:tcPr>
            <w:tcW w:w="418" w:type="dxa"/>
            <w:vAlign w:val="center"/>
          </w:tcPr>
          <w:p w14:paraId="2B178089" w14:textId="77777777" w:rsidR="001B41A1" w:rsidRDefault="001B41A1" w:rsidP="00ED7DA3">
            <w:pPr>
              <w:pStyle w:val="TextoTabla"/>
              <w:jc w:val="center"/>
            </w:pPr>
          </w:p>
        </w:tc>
        <w:tc>
          <w:tcPr>
            <w:tcW w:w="418" w:type="dxa"/>
            <w:vAlign w:val="center"/>
          </w:tcPr>
          <w:p w14:paraId="3FAAC729" w14:textId="77777777" w:rsidR="001B41A1" w:rsidRDefault="001B41A1" w:rsidP="00ED7DA3">
            <w:pPr>
              <w:pStyle w:val="TextoTabla"/>
              <w:jc w:val="center"/>
            </w:pPr>
          </w:p>
        </w:tc>
        <w:tc>
          <w:tcPr>
            <w:tcW w:w="418" w:type="dxa"/>
            <w:vAlign w:val="center"/>
          </w:tcPr>
          <w:p w14:paraId="15A73D00" w14:textId="77777777" w:rsidR="001B41A1" w:rsidRDefault="001B41A1" w:rsidP="00ED7DA3">
            <w:pPr>
              <w:pStyle w:val="TextoTabla"/>
              <w:jc w:val="center"/>
            </w:pPr>
          </w:p>
        </w:tc>
        <w:tc>
          <w:tcPr>
            <w:tcW w:w="418" w:type="dxa"/>
            <w:vAlign w:val="center"/>
          </w:tcPr>
          <w:p w14:paraId="4BDBD8F4" w14:textId="77777777" w:rsidR="001B41A1" w:rsidRDefault="001B41A1" w:rsidP="00ED7DA3">
            <w:pPr>
              <w:pStyle w:val="TextoTabla"/>
              <w:jc w:val="center"/>
            </w:pPr>
          </w:p>
        </w:tc>
        <w:tc>
          <w:tcPr>
            <w:tcW w:w="418" w:type="dxa"/>
            <w:vAlign w:val="center"/>
          </w:tcPr>
          <w:p w14:paraId="4C1EEC12" w14:textId="77777777" w:rsidR="001B41A1" w:rsidRDefault="001B41A1" w:rsidP="00ED7DA3">
            <w:pPr>
              <w:pStyle w:val="TextoTabla"/>
              <w:jc w:val="center"/>
            </w:pPr>
          </w:p>
        </w:tc>
      </w:tr>
      <w:tr w:rsidR="00BA1EFF" w14:paraId="2041C704" w14:textId="77777777" w:rsidTr="005D37EC">
        <w:trPr>
          <w:cantSplit/>
          <w:trHeight w:val="567"/>
          <w:jc w:val="center"/>
        </w:trPr>
        <w:tc>
          <w:tcPr>
            <w:tcW w:w="203" w:type="dxa"/>
            <w:vAlign w:val="center"/>
          </w:tcPr>
          <w:p w14:paraId="6B432073" w14:textId="61998B34" w:rsidR="001B41A1" w:rsidRPr="00BA1EFF" w:rsidRDefault="00405203" w:rsidP="00ED7DA3">
            <w:pPr>
              <w:pStyle w:val="TextoTabla"/>
              <w:jc w:val="center"/>
              <w:rPr>
                <w:b/>
                <w:bCs/>
              </w:rPr>
            </w:pPr>
            <w:r>
              <w:rPr>
                <w:b/>
                <w:bCs/>
              </w:rPr>
              <w:t>28</w:t>
            </w:r>
          </w:p>
        </w:tc>
        <w:tc>
          <w:tcPr>
            <w:tcW w:w="417" w:type="dxa"/>
            <w:vAlign w:val="center"/>
          </w:tcPr>
          <w:p w14:paraId="0940D9F6" w14:textId="77777777" w:rsidR="001B41A1" w:rsidRDefault="001B41A1" w:rsidP="00ED7DA3">
            <w:pPr>
              <w:pStyle w:val="TextoTabla"/>
              <w:jc w:val="center"/>
            </w:pPr>
          </w:p>
        </w:tc>
        <w:tc>
          <w:tcPr>
            <w:tcW w:w="417" w:type="dxa"/>
            <w:vAlign w:val="center"/>
          </w:tcPr>
          <w:p w14:paraId="17F6615A" w14:textId="77777777" w:rsidR="001B41A1" w:rsidRDefault="001B41A1" w:rsidP="00ED7DA3">
            <w:pPr>
              <w:pStyle w:val="TextoTabla"/>
              <w:jc w:val="center"/>
            </w:pPr>
          </w:p>
        </w:tc>
        <w:tc>
          <w:tcPr>
            <w:tcW w:w="417" w:type="dxa"/>
            <w:vAlign w:val="center"/>
          </w:tcPr>
          <w:p w14:paraId="620168E6" w14:textId="77777777" w:rsidR="001B41A1" w:rsidRDefault="001B41A1" w:rsidP="00ED7DA3">
            <w:pPr>
              <w:pStyle w:val="TextoTabla"/>
              <w:jc w:val="center"/>
            </w:pPr>
          </w:p>
        </w:tc>
        <w:tc>
          <w:tcPr>
            <w:tcW w:w="418" w:type="dxa"/>
            <w:vAlign w:val="center"/>
          </w:tcPr>
          <w:p w14:paraId="6B222A07" w14:textId="77777777" w:rsidR="001B41A1" w:rsidRDefault="001B41A1" w:rsidP="00ED7DA3">
            <w:pPr>
              <w:pStyle w:val="TextoTabla"/>
              <w:jc w:val="center"/>
            </w:pPr>
          </w:p>
        </w:tc>
        <w:tc>
          <w:tcPr>
            <w:tcW w:w="418" w:type="dxa"/>
            <w:vAlign w:val="center"/>
          </w:tcPr>
          <w:p w14:paraId="18B32CA8" w14:textId="77777777" w:rsidR="001B41A1" w:rsidRDefault="001B41A1" w:rsidP="00ED7DA3">
            <w:pPr>
              <w:pStyle w:val="TextoTabla"/>
              <w:jc w:val="center"/>
            </w:pPr>
          </w:p>
        </w:tc>
        <w:tc>
          <w:tcPr>
            <w:tcW w:w="418" w:type="dxa"/>
            <w:vAlign w:val="center"/>
          </w:tcPr>
          <w:p w14:paraId="2CC4E1E7" w14:textId="77777777" w:rsidR="001B41A1" w:rsidRDefault="001B41A1" w:rsidP="00ED7DA3">
            <w:pPr>
              <w:pStyle w:val="TextoTabla"/>
              <w:jc w:val="center"/>
            </w:pPr>
          </w:p>
        </w:tc>
        <w:tc>
          <w:tcPr>
            <w:tcW w:w="418" w:type="dxa"/>
            <w:vAlign w:val="center"/>
          </w:tcPr>
          <w:p w14:paraId="181B2F97" w14:textId="77777777" w:rsidR="001B41A1" w:rsidRDefault="001B41A1" w:rsidP="00ED7DA3">
            <w:pPr>
              <w:pStyle w:val="TextoTabla"/>
              <w:jc w:val="center"/>
            </w:pPr>
          </w:p>
        </w:tc>
        <w:tc>
          <w:tcPr>
            <w:tcW w:w="418" w:type="dxa"/>
            <w:vAlign w:val="center"/>
          </w:tcPr>
          <w:p w14:paraId="65FD7112" w14:textId="77777777" w:rsidR="001B41A1" w:rsidRDefault="001B41A1" w:rsidP="00ED7DA3">
            <w:pPr>
              <w:pStyle w:val="TextoTabla"/>
              <w:jc w:val="center"/>
            </w:pPr>
          </w:p>
        </w:tc>
        <w:tc>
          <w:tcPr>
            <w:tcW w:w="418" w:type="dxa"/>
            <w:vAlign w:val="center"/>
          </w:tcPr>
          <w:p w14:paraId="46E7A8BD" w14:textId="77777777" w:rsidR="001B41A1" w:rsidRDefault="001B41A1" w:rsidP="00ED7DA3">
            <w:pPr>
              <w:pStyle w:val="TextoTabla"/>
              <w:jc w:val="center"/>
            </w:pPr>
          </w:p>
        </w:tc>
        <w:tc>
          <w:tcPr>
            <w:tcW w:w="418" w:type="dxa"/>
            <w:vAlign w:val="center"/>
          </w:tcPr>
          <w:p w14:paraId="40413566" w14:textId="77777777" w:rsidR="001B41A1" w:rsidRDefault="001B41A1" w:rsidP="00ED7DA3">
            <w:pPr>
              <w:pStyle w:val="TextoTabla"/>
              <w:jc w:val="center"/>
            </w:pPr>
          </w:p>
        </w:tc>
        <w:tc>
          <w:tcPr>
            <w:tcW w:w="418" w:type="dxa"/>
            <w:vAlign w:val="center"/>
          </w:tcPr>
          <w:p w14:paraId="20AA629F" w14:textId="77777777" w:rsidR="001B41A1" w:rsidRDefault="001B41A1" w:rsidP="00ED7DA3">
            <w:pPr>
              <w:pStyle w:val="TextoTabla"/>
              <w:jc w:val="center"/>
            </w:pPr>
          </w:p>
        </w:tc>
        <w:tc>
          <w:tcPr>
            <w:tcW w:w="418" w:type="dxa"/>
            <w:vAlign w:val="center"/>
          </w:tcPr>
          <w:p w14:paraId="43963C10" w14:textId="77777777" w:rsidR="001B41A1" w:rsidRDefault="001B41A1" w:rsidP="00ED7DA3">
            <w:pPr>
              <w:pStyle w:val="TextoTabla"/>
              <w:jc w:val="center"/>
            </w:pPr>
          </w:p>
        </w:tc>
        <w:tc>
          <w:tcPr>
            <w:tcW w:w="418" w:type="dxa"/>
            <w:vAlign w:val="center"/>
          </w:tcPr>
          <w:p w14:paraId="758B0488" w14:textId="77777777" w:rsidR="001B41A1" w:rsidRDefault="001B41A1" w:rsidP="00ED7DA3">
            <w:pPr>
              <w:pStyle w:val="TextoTabla"/>
              <w:jc w:val="center"/>
            </w:pPr>
          </w:p>
        </w:tc>
        <w:tc>
          <w:tcPr>
            <w:tcW w:w="418" w:type="dxa"/>
            <w:vAlign w:val="center"/>
          </w:tcPr>
          <w:p w14:paraId="7139C3A0" w14:textId="77777777" w:rsidR="001B41A1" w:rsidRDefault="001B41A1" w:rsidP="00ED7DA3">
            <w:pPr>
              <w:pStyle w:val="TextoTabla"/>
              <w:jc w:val="center"/>
            </w:pPr>
          </w:p>
        </w:tc>
        <w:tc>
          <w:tcPr>
            <w:tcW w:w="418" w:type="dxa"/>
            <w:vAlign w:val="center"/>
          </w:tcPr>
          <w:p w14:paraId="5012B275" w14:textId="437945F9" w:rsidR="001B41A1" w:rsidRDefault="005D37EC" w:rsidP="00ED7DA3">
            <w:pPr>
              <w:pStyle w:val="TextoTabla"/>
              <w:jc w:val="center"/>
            </w:pPr>
            <w:r>
              <w:t>X</w:t>
            </w:r>
          </w:p>
        </w:tc>
        <w:tc>
          <w:tcPr>
            <w:tcW w:w="418" w:type="dxa"/>
            <w:vAlign w:val="center"/>
          </w:tcPr>
          <w:p w14:paraId="78550A8B" w14:textId="77777777" w:rsidR="001B41A1" w:rsidRDefault="001B41A1" w:rsidP="00ED7DA3">
            <w:pPr>
              <w:pStyle w:val="TextoTabla"/>
              <w:jc w:val="center"/>
            </w:pPr>
          </w:p>
        </w:tc>
        <w:tc>
          <w:tcPr>
            <w:tcW w:w="418" w:type="dxa"/>
            <w:vAlign w:val="center"/>
          </w:tcPr>
          <w:p w14:paraId="718260BE" w14:textId="77777777" w:rsidR="001B41A1" w:rsidRDefault="001B41A1" w:rsidP="00ED7DA3">
            <w:pPr>
              <w:pStyle w:val="TextoTabla"/>
              <w:jc w:val="center"/>
            </w:pPr>
          </w:p>
        </w:tc>
        <w:tc>
          <w:tcPr>
            <w:tcW w:w="418" w:type="dxa"/>
            <w:vAlign w:val="center"/>
          </w:tcPr>
          <w:p w14:paraId="31C648BE" w14:textId="77777777" w:rsidR="001B41A1" w:rsidRDefault="001B41A1" w:rsidP="00ED7DA3">
            <w:pPr>
              <w:pStyle w:val="TextoTabla"/>
              <w:jc w:val="center"/>
            </w:pPr>
          </w:p>
        </w:tc>
        <w:tc>
          <w:tcPr>
            <w:tcW w:w="418" w:type="dxa"/>
            <w:vAlign w:val="center"/>
          </w:tcPr>
          <w:p w14:paraId="1EE17445" w14:textId="77777777" w:rsidR="001B41A1" w:rsidRDefault="001B41A1" w:rsidP="00ED7DA3">
            <w:pPr>
              <w:pStyle w:val="TextoTabla"/>
              <w:jc w:val="center"/>
            </w:pPr>
          </w:p>
        </w:tc>
        <w:tc>
          <w:tcPr>
            <w:tcW w:w="418" w:type="dxa"/>
            <w:vAlign w:val="center"/>
          </w:tcPr>
          <w:p w14:paraId="4A364D56" w14:textId="77777777" w:rsidR="001B41A1" w:rsidRDefault="001B41A1" w:rsidP="00ED7DA3">
            <w:pPr>
              <w:pStyle w:val="TextoTabla"/>
              <w:jc w:val="center"/>
            </w:pPr>
          </w:p>
        </w:tc>
      </w:tr>
      <w:tr w:rsidR="00BA1EFF" w14:paraId="1F41BFFE" w14:textId="77777777" w:rsidTr="005D37EC">
        <w:trPr>
          <w:cantSplit/>
          <w:trHeight w:val="567"/>
          <w:jc w:val="center"/>
        </w:trPr>
        <w:tc>
          <w:tcPr>
            <w:tcW w:w="203" w:type="dxa"/>
            <w:vAlign w:val="center"/>
          </w:tcPr>
          <w:p w14:paraId="167CB813" w14:textId="38551EC1" w:rsidR="001B41A1" w:rsidRPr="00BA1EFF" w:rsidRDefault="00405203" w:rsidP="00ED7DA3">
            <w:pPr>
              <w:pStyle w:val="TextoTabla"/>
              <w:jc w:val="center"/>
              <w:rPr>
                <w:b/>
                <w:bCs/>
              </w:rPr>
            </w:pPr>
            <w:r>
              <w:rPr>
                <w:b/>
                <w:bCs/>
              </w:rPr>
              <w:t>29</w:t>
            </w:r>
          </w:p>
        </w:tc>
        <w:tc>
          <w:tcPr>
            <w:tcW w:w="417" w:type="dxa"/>
            <w:vAlign w:val="center"/>
          </w:tcPr>
          <w:p w14:paraId="49AE7FA7" w14:textId="77777777" w:rsidR="001B41A1" w:rsidRDefault="001B41A1" w:rsidP="00ED7DA3">
            <w:pPr>
              <w:pStyle w:val="TextoTabla"/>
              <w:jc w:val="center"/>
            </w:pPr>
          </w:p>
        </w:tc>
        <w:tc>
          <w:tcPr>
            <w:tcW w:w="417" w:type="dxa"/>
            <w:vAlign w:val="center"/>
          </w:tcPr>
          <w:p w14:paraId="4663FFD6" w14:textId="77777777" w:rsidR="001B41A1" w:rsidRDefault="001B41A1" w:rsidP="00ED7DA3">
            <w:pPr>
              <w:pStyle w:val="TextoTabla"/>
              <w:jc w:val="center"/>
            </w:pPr>
          </w:p>
        </w:tc>
        <w:tc>
          <w:tcPr>
            <w:tcW w:w="417" w:type="dxa"/>
            <w:vAlign w:val="center"/>
          </w:tcPr>
          <w:p w14:paraId="055A8A3D" w14:textId="77777777" w:rsidR="001B41A1" w:rsidRDefault="001B41A1" w:rsidP="00ED7DA3">
            <w:pPr>
              <w:pStyle w:val="TextoTabla"/>
              <w:jc w:val="center"/>
            </w:pPr>
          </w:p>
        </w:tc>
        <w:tc>
          <w:tcPr>
            <w:tcW w:w="418" w:type="dxa"/>
            <w:vAlign w:val="center"/>
          </w:tcPr>
          <w:p w14:paraId="7D76034C" w14:textId="77777777" w:rsidR="001B41A1" w:rsidRDefault="001B41A1" w:rsidP="00ED7DA3">
            <w:pPr>
              <w:pStyle w:val="TextoTabla"/>
              <w:jc w:val="center"/>
            </w:pPr>
          </w:p>
        </w:tc>
        <w:tc>
          <w:tcPr>
            <w:tcW w:w="418" w:type="dxa"/>
            <w:vAlign w:val="center"/>
          </w:tcPr>
          <w:p w14:paraId="33698334" w14:textId="77777777" w:rsidR="001B41A1" w:rsidRDefault="001B41A1" w:rsidP="00ED7DA3">
            <w:pPr>
              <w:pStyle w:val="TextoTabla"/>
              <w:jc w:val="center"/>
            </w:pPr>
          </w:p>
        </w:tc>
        <w:tc>
          <w:tcPr>
            <w:tcW w:w="418" w:type="dxa"/>
            <w:vAlign w:val="center"/>
          </w:tcPr>
          <w:p w14:paraId="71DB40D2" w14:textId="77777777" w:rsidR="001B41A1" w:rsidRDefault="001B41A1" w:rsidP="00ED7DA3">
            <w:pPr>
              <w:pStyle w:val="TextoTabla"/>
              <w:jc w:val="center"/>
            </w:pPr>
          </w:p>
        </w:tc>
        <w:tc>
          <w:tcPr>
            <w:tcW w:w="418" w:type="dxa"/>
            <w:vAlign w:val="center"/>
          </w:tcPr>
          <w:p w14:paraId="0352BDD1" w14:textId="77777777" w:rsidR="001B41A1" w:rsidRDefault="001B41A1" w:rsidP="00ED7DA3">
            <w:pPr>
              <w:pStyle w:val="TextoTabla"/>
              <w:jc w:val="center"/>
            </w:pPr>
          </w:p>
        </w:tc>
        <w:tc>
          <w:tcPr>
            <w:tcW w:w="418" w:type="dxa"/>
            <w:vAlign w:val="center"/>
          </w:tcPr>
          <w:p w14:paraId="1848A26A" w14:textId="77777777" w:rsidR="001B41A1" w:rsidRDefault="001B41A1" w:rsidP="00ED7DA3">
            <w:pPr>
              <w:pStyle w:val="TextoTabla"/>
              <w:jc w:val="center"/>
            </w:pPr>
          </w:p>
        </w:tc>
        <w:tc>
          <w:tcPr>
            <w:tcW w:w="418" w:type="dxa"/>
            <w:vAlign w:val="center"/>
          </w:tcPr>
          <w:p w14:paraId="358B8BC9" w14:textId="77777777" w:rsidR="001B41A1" w:rsidRDefault="001B41A1" w:rsidP="00ED7DA3">
            <w:pPr>
              <w:pStyle w:val="TextoTabla"/>
              <w:jc w:val="center"/>
            </w:pPr>
          </w:p>
        </w:tc>
        <w:tc>
          <w:tcPr>
            <w:tcW w:w="418" w:type="dxa"/>
            <w:vAlign w:val="center"/>
          </w:tcPr>
          <w:p w14:paraId="457E6F3E" w14:textId="77777777" w:rsidR="001B41A1" w:rsidRDefault="001B41A1" w:rsidP="00ED7DA3">
            <w:pPr>
              <w:pStyle w:val="TextoTabla"/>
              <w:jc w:val="center"/>
            </w:pPr>
          </w:p>
        </w:tc>
        <w:tc>
          <w:tcPr>
            <w:tcW w:w="418" w:type="dxa"/>
            <w:vAlign w:val="center"/>
          </w:tcPr>
          <w:p w14:paraId="1E7E7378" w14:textId="77777777" w:rsidR="001B41A1" w:rsidRDefault="001B41A1" w:rsidP="00ED7DA3">
            <w:pPr>
              <w:pStyle w:val="TextoTabla"/>
              <w:jc w:val="center"/>
            </w:pPr>
          </w:p>
        </w:tc>
        <w:tc>
          <w:tcPr>
            <w:tcW w:w="418" w:type="dxa"/>
            <w:vAlign w:val="center"/>
          </w:tcPr>
          <w:p w14:paraId="7420832E" w14:textId="77777777" w:rsidR="001B41A1" w:rsidRDefault="001B41A1" w:rsidP="00ED7DA3">
            <w:pPr>
              <w:pStyle w:val="TextoTabla"/>
              <w:jc w:val="center"/>
            </w:pPr>
          </w:p>
        </w:tc>
        <w:tc>
          <w:tcPr>
            <w:tcW w:w="418" w:type="dxa"/>
            <w:vAlign w:val="center"/>
          </w:tcPr>
          <w:p w14:paraId="1E556B95" w14:textId="77777777" w:rsidR="001B41A1" w:rsidRDefault="001B41A1" w:rsidP="00ED7DA3">
            <w:pPr>
              <w:pStyle w:val="TextoTabla"/>
              <w:jc w:val="center"/>
            </w:pPr>
          </w:p>
        </w:tc>
        <w:tc>
          <w:tcPr>
            <w:tcW w:w="418" w:type="dxa"/>
            <w:vAlign w:val="center"/>
          </w:tcPr>
          <w:p w14:paraId="4E0CEDF2" w14:textId="77777777" w:rsidR="001B41A1" w:rsidRDefault="001B41A1" w:rsidP="00ED7DA3">
            <w:pPr>
              <w:pStyle w:val="TextoTabla"/>
              <w:jc w:val="center"/>
            </w:pPr>
          </w:p>
        </w:tc>
        <w:tc>
          <w:tcPr>
            <w:tcW w:w="418" w:type="dxa"/>
            <w:vAlign w:val="center"/>
          </w:tcPr>
          <w:p w14:paraId="61114D4E" w14:textId="77777777" w:rsidR="001B41A1" w:rsidRDefault="001B41A1" w:rsidP="00ED7DA3">
            <w:pPr>
              <w:pStyle w:val="TextoTabla"/>
              <w:jc w:val="center"/>
            </w:pPr>
          </w:p>
        </w:tc>
        <w:tc>
          <w:tcPr>
            <w:tcW w:w="418" w:type="dxa"/>
            <w:vAlign w:val="center"/>
          </w:tcPr>
          <w:p w14:paraId="6FCF94DB" w14:textId="1E7E35AE" w:rsidR="001B41A1" w:rsidRDefault="005D37EC" w:rsidP="00ED7DA3">
            <w:pPr>
              <w:pStyle w:val="TextoTabla"/>
              <w:jc w:val="center"/>
            </w:pPr>
            <w:r>
              <w:t>X</w:t>
            </w:r>
          </w:p>
        </w:tc>
        <w:tc>
          <w:tcPr>
            <w:tcW w:w="418" w:type="dxa"/>
            <w:vAlign w:val="center"/>
          </w:tcPr>
          <w:p w14:paraId="098E8881" w14:textId="77777777" w:rsidR="001B41A1" w:rsidRDefault="001B41A1" w:rsidP="00ED7DA3">
            <w:pPr>
              <w:pStyle w:val="TextoTabla"/>
              <w:jc w:val="center"/>
            </w:pPr>
          </w:p>
        </w:tc>
        <w:tc>
          <w:tcPr>
            <w:tcW w:w="418" w:type="dxa"/>
            <w:vAlign w:val="center"/>
          </w:tcPr>
          <w:p w14:paraId="3C17628E" w14:textId="77777777" w:rsidR="001B41A1" w:rsidRDefault="001B41A1" w:rsidP="00ED7DA3">
            <w:pPr>
              <w:pStyle w:val="TextoTabla"/>
              <w:jc w:val="center"/>
            </w:pPr>
          </w:p>
        </w:tc>
        <w:tc>
          <w:tcPr>
            <w:tcW w:w="418" w:type="dxa"/>
            <w:vAlign w:val="center"/>
          </w:tcPr>
          <w:p w14:paraId="682CA312" w14:textId="77777777" w:rsidR="001B41A1" w:rsidRDefault="001B41A1" w:rsidP="00ED7DA3">
            <w:pPr>
              <w:pStyle w:val="TextoTabla"/>
              <w:jc w:val="center"/>
            </w:pPr>
          </w:p>
        </w:tc>
        <w:tc>
          <w:tcPr>
            <w:tcW w:w="418" w:type="dxa"/>
            <w:vAlign w:val="center"/>
          </w:tcPr>
          <w:p w14:paraId="1378E04E" w14:textId="77777777" w:rsidR="001B41A1" w:rsidRDefault="001B41A1" w:rsidP="00ED7DA3">
            <w:pPr>
              <w:pStyle w:val="TextoTabla"/>
              <w:jc w:val="center"/>
            </w:pPr>
          </w:p>
        </w:tc>
      </w:tr>
      <w:tr w:rsidR="00BA1EFF" w14:paraId="688FB075" w14:textId="77777777" w:rsidTr="005D37EC">
        <w:trPr>
          <w:cantSplit/>
          <w:trHeight w:val="567"/>
          <w:jc w:val="center"/>
        </w:trPr>
        <w:tc>
          <w:tcPr>
            <w:tcW w:w="203" w:type="dxa"/>
            <w:vAlign w:val="center"/>
          </w:tcPr>
          <w:p w14:paraId="386F3AD5" w14:textId="21FAF147" w:rsidR="001B41A1" w:rsidRPr="00BA1EFF" w:rsidRDefault="00405203" w:rsidP="00ED7DA3">
            <w:pPr>
              <w:pStyle w:val="TextoTabla"/>
              <w:jc w:val="center"/>
              <w:rPr>
                <w:b/>
                <w:bCs/>
              </w:rPr>
            </w:pPr>
            <w:r>
              <w:rPr>
                <w:b/>
                <w:bCs/>
              </w:rPr>
              <w:t>30</w:t>
            </w:r>
          </w:p>
        </w:tc>
        <w:tc>
          <w:tcPr>
            <w:tcW w:w="417" w:type="dxa"/>
            <w:vAlign w:val="center"/>
          </w:tcPr>
          <w:p w14:paraId="1E30C2C4" w14:textId="77777777" w:rsidR="001B41A1" w:rsidRDefault="001B41A1" w:rsidP="00ED7DA3">
            <w:pPr>
              <w:pStyle w:val="TextoTabla"/>
              <w:jc w:val="center"/>
            </w:pPr>
          </w:p>
        </w:tc>
        <w:tc>
          <w:tcPr>
            <w:tcW w:w="417" w:type="dxa"/>
            <w:vAlign w:val="center"/>
          </w:tcPr>
          <w:p w14:paraId="4FAC9452" w14:textId="77777777" w:rsidR="001B41A1" w:rsidRDefault="001B41A1" w:rsidP="00ED7DA3">
            <w:pPr>
              <w:pStyle w:val="TextoTabla"/>
              <w:jc w:val="center"/>
            </w:pPr>
          </w:p>
        </w:tc>
        <w:tc>
          <w:tcPr>
            <w:tcW w:w="417" w:type="dxa"/>
            <w:vAlign w:val="center"/>
          </w:tcPr>
          <w:p w14:paraId="2AC2F3B1" w14:textId="77777777" w:rsidR="001B41A1" w:rsidRDefault="001B41A1" w:rsidP="00ED7DA3">
            <w:pPr>
              <w:pStyle w:val="TextoTabla"/>
              <w:jc w:val="center"/>
            </w:pPr>
          </w:p>
        </w:tc>
        <w:tc>
          <w:tcPr>
            <w:tcW w:w="418" w:type="dxa"/>
            <w:vAlign w:val="center"/>
          </w:tcPr>
          <w:p w14:paraId="140BA857" w14:textId="77777777" w:rsidR="001B41A1" w:rsidRDefault="001B41A1" w:rsidP="00ED7DA3">
            <w:pPr>
              <w:pStyle w:val="TextoTabla"/>
              <w:jc w:val="center"/>
            </w:pPr>
          </w:p>
        </w:tc>
        <w:tc>
          <w:tcPr>
            <w:tcW w:w="418" w:type="dxa"/>
            <w:vAlign w:val="center"/>
          </w:tcPr>
          <w:p w14:paraId="1E45DFAF" w14:textId="77777777" w:rsidR="001B41A1" w:rsidRDefault="001B41A1" w:rsidP="00ED7DA3">
            <w:pPr>
              <w:pStyle w:val="TextoTabla"/>
              <w:jc w:val="center"/>
            </w:pPr>
          </w:p>
        </w:tc>
        <w:tc>
          <w:tcPr>
            <w:tcW w:w="418" w:type="dxa"/>
            <w:vAlign w:val="center"/>
          </w:tcPr>
          <w:p w14:paraId="79A2FA63" w14:textId="77777777" w:rsidR="001B41A1" w:rsidRDefault="001B41A1" w:rsidP="00ED7DA3">
            <w:pPr>
              <w:pStyle w:val="TextoTabla"/>
              <w:jc w:val="center"/>
            </w:pPr>
          </w:p>
        </w:tc>
        <w:tc>
          <w:tcPr>
            <w:tcW w:w="418" w:type="dxa"/>
            <w:vAlign w:val="center"/>
          </w:tcPr>
          <w:p w14:paraId="7C6CA28B" w14:textId="77777777" w:rsidR="001B41A1" w:rsidRDefault="001B41A1" w:rsidP="00ED7DA3">
            <w:pPr>
              <w:pStyle w:val="TextoTabla"/>
              <w:jc w:val="center"/>
            </w:pPr>
          </w:p>
        </w:tc>
        <w:tc>
          <w:tcPr>
            <w:tcW w:w="418" w:type="dxa"/>
            <w:vAlign w:val="center"/>
          </w:tcPr>
          <w:p w14:paraId="6EA4B4FD" w14:textId="77777777" w:rsidR="001B41A1" w:rsidRDefault="001B41A1" w:rsidP="00ED7DA3">
            <w:pPr>
              <w:pStyle w:val="TextoTabla"/>
              <w:jc w:val="center"/>
            </w:pPr>
          </w:p>
        </w:tc>
        <w:tc>
          <w:tcPr>
            <w:tcW w:w="418" w:type="dxa"/>
            <w:vAlign w:val="center"/>
          </w:tcPr>
          <w:p w14:paraId="3FC04FE9" w14:textId="77777777" w:rsidR="001B41A1" w:rsidRDefault="001B41A1" w:rsidP="00ED7DA3">
            <w:pPr>
              <w:pStyle w:val="TextoTabla"/>
              <w:jc w:val="center"/>
            </w:pPr>
          </w:p>
        </w:tc>
        <w:tc>
          <w:tcPr>
            <w:tcW w:w="418" w:type="dxa"/>
            <w:vAlign w:val="center"/>
          </w:tcPr>
          <w:p w14:paraId="4FC67D2D" w14:textId="77777777" w:rsidR="001B41A1" w:rsidRDefault="001B41A1" w:rsidP="00ED7DA3">
            <w:pPr>
              <w:pStyle w:val="TextoTabla"/>
              <w:jc w:val="center"/>
            </w:pPr>
          </w:p>
        </w:tc>
        <w:tc>
          <w:tcPr>
            <w:tcW w:w="418" w:type="dxa"/>
            <w:vAlign w:val="center"/>
          </w:tcPr>
          <w:p w14:paraId="0CBD17E5" w14:textId="77777777" w:rsidR="001B41A1" w:rsidRDefault="001B41A1" w:rsidP="00ED7DA3">
            <w:pPr>
              <w:pStyle w:val="TextoTabla"/>
              <w:jc w:val="center"/>
            </w:pPr>
          </w:p>
        </w:tc>
        <w:tc>
          <w:tcPr>
            <w:tcW w:w="418" w:type="dxa"/>
            <w:vAlign w:val="center"/>
          </w:tcPr>
          <w:p w14:paraId="4D4A58EC" w14:textId="77777777" w:rsidR="001B41A1" w:rsidRDefault="001B41A1" w:rsidP="00ED7DA3">
            <w:pPr>
              <w:pStyle w:val="TextoTabla"/>
              <w:jc w:val="center"/>
            </w:pPr>
          </w:p>
        </w:tc>
        <w:tc>
          <w:tcPr>
            <w:tcW w:w="418" w:type="dxa"/>
            <w:vAlign w:val="center"/>
          </w:tcPr>
          <w:p w14:paraId="3842406F" w14:textId="77777777" w:rsidR="001B41A1" w:rsidRDefault="001B41A1" w:rsidP="00ED7DA3">
            <w:pPr>
              <w:pStyle w:val="TextoTabla"/>
              <w:jc w:val="center"/>
            </w:pPr>
          </w:p>
        </w:tc>
        <w:tc>
          <w:tcPr>
            <w:tcW w:w="418" w:type="dxa"/>
            <w:vAlign w:val="center"/>
          </w:tcPr>
          <w:p w14:paraId="60AEAEF9" w14:textId="77777777" w:rsidR="001B41A1" w:rsidRDefault="001B41A1" w:rsidP="00ED7DA3">
            <w:pPr>
              <w:pStyle w:val="TextoTabla"/>
              <w:jc w:val="center"/>
            </w:pPr>
          </w:p>
        </w:tc>
        <w:tc>
          <w:tcPr>
            <w:tcW w:w="418" w:type="dxa"/>
            <w:vAlign w:val="center"/>
          </w:tcPr>
          <w:p w14:paraId="287B7FB1" w14:textId="77777777" w:rsidR="001B41A1" w:rsidRDefault="001B41A1" w:rsidP="00ED7DA3">
            <w:pPr>
              <w:pStyle w:val="TextoTabla"/>
              <w:jc w:val="center"/>
            </w:pPr>
          </w:p>
        </w:tc>
        <w:tc>
          <w:tcPr>
            <w:tcW w:w="418" w:type="dxa"/>
            <w:vAlign w:val="center"/>
          </w:tcPr>
          <w:p w14:paraId="24DE7F18" w14:textId="77777777" w:rsidR="001B41A1" w:rsidRDefault="001B41A1" w:rsidP="00ED7DA3">
            <w:pPr>
              <w:pStyle w:val="TextoTabla"/>
              <w:jc w:val="center"/>
            </w:pPr>
          </w:p>
        </w:tc>
        <w:tc>
          <w:tcPr>
            <w:tcW w:w="418" w:type="dxa"/>
            <w:vAlign w:val="center"/>
          </w:tcPr>
          <w:p w14:paraId="06BE94BD" w14:textId="6ADE0DFA" w:rsidR="001B41A1" w:rsidRDefault="005D37EC" w:rsidP="00ED7DA3">
            <w:pPr>
              <w:pStyle w:val="TextoTabla"/>
              <w:jc w:val="center"/>
            </w:pPr>
            <w:r>
              <w:t>X</w:t>
            </w:r>
          </w:p>
        </w:tc>
        <w:tc>
          <w:tcPr>
            <w:tcW w:w="418" w:type="dxa"/>
            <w:vAlign w:val="center"/>
          </w:tcPr>
          <w:p w14:paraId="585CC20B" w14:textId="77777777" w:rsidR="001B41A1" w:rsidRDefault="001B41A1" w:rsidP="00ED7DA3">
            <w:pPr>
              <w:pStyle w:val="TextoTabla"/>
              <w:jc w:val="center"/>
            </w:pPr>
          </w:p>
        </w:tc>
        <w:tc>
          <w:tcPr>
            <w:tcW w:w="418" w:type="dxa"/>
            <w:vAlign w:val="center"/>
          </w:tcPr>
          <w:p w14:paraId="798D005A" w14:textId="77777777" w:rsidR="001B41A1" w:rsidRDefault="001B41A1" w:rsidP="00ED7DA3">
            <w:pPr>
              <w:pStyle w:val="TextoTabla"/>
              <w:jc w:val="center"/>
            </w:pPr>
          </w:p>
        </w:tc>
        <w:tc>
          <w:tcPr>
            <w:tcW w:w="418" w:type="dxa"/>
            <w:vAlign w:val="center"/>
          </w:tcPr>
          <w:p w14:paraId="31536D2A" w14:textId="77777777" w:rsidR="001B41A1" w:rsidRDefault="001B41A1" w:rsidP="00ED7DA3">
            <w:pPr>
              <w:pStyle w:val="TextoTabla"/>
              <w:jc w:val="center"/>
            </w:pPr>
          </w:p>
        </w:tc>
      </w:tr>
      <w:tr w:rsidR="00BA1EFF" w14:paraId="48E1B920" w14:textId="77777777" w:rsidTr="005D37EC">
        <w:trPr>
          <w:cantSplit/>
          <w:trHeight w:val="567"/>
          <w:jc w:val="center"/>
        </w:trPr>
        <w:tc>
          <w:tcPr>
            <w:tcW w:w="203" w:type="dxa"/>
            <w:vAlign w:val="center"/>
          </w:tcPr>
          <w:p w14:paraId="6B716E4A" w14:textId="2E471083" w:rsidR="001B41A1" w:rsidRPr="00BA1EFF" w:rsidRDefault="00405203" w:rsidP="00ED7DA3">
            <w:pPr>
              <w:pStyle w:val="TextoTabla"/>
              <w:jc w:val="center"/>
              <w:rPr>
                <w:b/>
                <w:bCs/>
              </w:rPr>
            </w:pPr>
            <w:r>
              <w:rPr>
                <w:b/>
                <w:bCs/>
              </w:rPr>
              <w:t>31</w:t>
            </w:r>
          </w:p>
        </w:tc>
        <w:tc>
          <w:tcPr>
            <w:tcW w:w="417" w:type="dxa"/>
            <w:vAlign w:val="center"/>
          </w:tcPr>
          <w:p w14:paraId="79A0FB66" w14:textId="77777777" w:rsidR="001B41A1" w:rsidRDefault="001B41A1" w:rsidP="00ED7DA3">
            <w:pPr>
              <w:pStyle w:val="TextoTabla"/>
              <w:jc w:val="center"/>
            </w:pPr>
          </w:p>
        </w:tc>
        <w:tc>
          <w:tcPr>
            <w:tcW w:w="417" w:type="dxa"/>
            <w:vAlign w:val="center"/>
          </w:tcPr>
          <w:p w14:paraId="2FD97543" w14:textId="77777777" w:rsidR="001B41A1" w:rsidRDefault="001B41A1" w:rsidP="00ED7DA3">
            <w:pPr>
              <w:pStyle w:val="TextoTabla"/>
              <w:jc w:val="center"/>
            </w:pPr>
          </w:p>
        </w:tc>
        <w:tc>
          <w:tcPr>
            <w:tcW w:w="417" w:type="dxa"/>
            <w:vAlign w:val="center"/>
          </w:tcPr>
          <w:p w14:paraId="447452E5" w14:textId="77777777" w:rsidR="001B41A1" w:rsidRDefault="001B41A1" w:rsidP="00ED7DA3">
            <w:pPr>
              <w:pStyle w:val="TextoTabla"/>
              <w:jc w:val="center"/>
            </w:pPr>
          </w:p>
        </w:tc>
        <w:tc>
          <w:tcPr>
            <w:tcW w:w="418" w:type="dxa"/>
            <w:vAlign w:val="center"/>
          </w:tcPr>
          <w:p w14:paraId="3D9D06F0" w14:textId="77777777" w:rsidR="001B41A1" w:rsidRDefault="001B41A1" w:rsidP="00ED7DA3">
            <w:pPr>
              <w:pStyle w:val="TextoTabla"/>
              <w:jc w:val="center"/>
            </w:pPr>
          </w:p>
        </w:tc>
        <w:tc>
          <w:tcPr>
            <w:tcW w:w="418" w:type="dxa"/>
            <w:vAlign w:val="center"/>
          </w:tcPr>
          <w:p w14:paraId="4C2006AB" w14:textId="77777777" w:rsidR="001B41A1" w:rsidRDefault="001B41A1" w:rsidP="00ED7DA3">
            <w:pPr>
              <w:pStyle w:val="TextoTabla"/>
              <w:jc w:val="center"/>
            </w:pPr>
          </w:p>
        </w:tc>
        <w:tc>
          <w:tcPr>
            <w:tcW w:w="418" w:type="dxa"/>
            <w:vAlign w:val="center"/>
          </w:tcPr>
          <w:p w14:paraId="03ACB407" w14:textId="77777777" w:rsidR="001B41A1" w:rsidRDefault="001B41A1" w:rsidP="00ED7DA3">
            <w:pPr>
              <w:pStyle w:val="TextoTabla"/>
              <w:jc w:val="center"/>
            </w:pPr>
          </w:p>
        </w:tc>
        <w:tc>
          <w:tcPr>
            <w:tcW w:w="418" w:type="dxa"/>
            <w:vAlign w:val="center"/>
          </w:tcPr>
          <w:p w14:paraId="13832538" w14:textId="77777777" w:rsidR="001B41A1" w:rsidRDefault="001B41A1" w:rsidP="00ED7DA3">
            <w:pPr>
              <w:pStyle w:val="TextoTabla"/>
              <w:jc w:val="center"/>
            </w:pPr>
          </w:p>
        </w:tc>
        <w:tc>
          <w:tcPr>
            <w:tcW w:w="418" w:type="dxa"/>
            <w:vAlign w:val="center"/>
          </w:tcPr>
          <w:p w14:paraId="2937A36C" w14:textId="77777777" w:rsidR="001B41A1" w:rsidRDefault="001B41A1" w:rsidP="00ED7DA3">
            <w:pPr>
              <w:pStyle w:val="TextoTabla"/>
              <w:jc w:val="center"/>
            </w:pPr>
          </w:p>
        </w:tc>
        <w:tc>
          <w:tcPr>
            <w:tcW w:w="418" w:type="dxa"/>
            <w:vAlign w:val="center"/>
          </w:tcPr>
          <w:p w14:paraId="5685240D" w14:textId="77777777" w:rsidR="001B41A1" w:rsidRDefault="001B41A1" w:rsidP="00ED7DA3">
            <w:pPr>
              <w:pStyle w:val="TextoTabla"/>
              <w:jc w:val="center"/>
            </w:pPr>
          </w:p>
        </w:tc>
        <w:tc>
          <w:tcPr>
            <w:tcW w:w="418" w:type="dxa"/>
            <w:vAlign w:val="center"/>
          </w:tcPr>
          <w:p w14:paraId="4CC4DAF1" w14:textId="77777777" w:rsidR="001B41A1" w:rsidRDefault="001B41A1" w:rsidP="00ED7DA3">
            <w:pPr>
              <w:pStyle w:val="TextoTabla"/>
              <w:jc w:val="center"/>
            </w:pPr>
          </w:p>
        </w:tc>
        <w:tc>
          <w:tcPr>
            <w:tcW w:w="418" w:type="dxa"/>
            <w:vAlign w:val="center"/>
          </w:tcPr>
          <w:p w14:paraId="37102FAF" w14:textId="77777777" w:rsidR="001B41A1" w:rsidRDefault="001B41A1" w:rsidP="00ED7DA3">
            <w:pPr>
              <w:pStyle w:val="TextoTabla"/>
              <w:jc w:val="center"/>
            </w:pPr>
          </w:p>
        </w:tc>
        <w:tc>
          <w:tcPr>
            <w:tcW w:w="418" w:type="dxa"/>
            <w:vAlign w:val="center"/>
          </w:tcPr>
          <w:p w14:paraId="03022824" w14:textId="77777777" w:rsidR="001B41A1" w:rsidRDefault="001B41A1" w:rsidP="00ED7DA3">
            <w:pPr>
              <w:pStyle w:val="TextoTabla"/>
              <w:jc w:val="center"/>
            </w:pPr>
          </w:p>
        </w:tc>
        <w:tc>
          <w:tcPr>
            <w:tcW w:w="418" w:type="dxa"/>
            <w:vAlign w:val="center"/>
          </w:tcPr>
          <w:p w14:paraId="04CA9F36" w14:textId="77777777" w:rsidR="001B41A1" w:rsidRDefault="001B41A1" w:rsidP="00ED7DA3">
            <w:pPr>
              <w:pStyle w:val="TextoTabla"/>
              <w:jc w:val="center"/>
            </w:pPr>
          </w:p>
        </w:tc>
        <w:tc>
          <w:tcPr>
            <w:tcW w:w="418" w:type="dxa"/>
            <w:vAlign w:val="center"/>
          </w:tcPr>
          <w:p w14:paraId="6C4A7B96" w14:textId="77777777" w:rsidR="001B41A1" w:rsidRDefault="001B41A1" w:rsidP="00ED7DA3">
            <w:pPr>
              <w:pStyle w:val="TextoTabla"/>
              <w:jc w:val="center"/>
            </w:pPr>
          </w:p>
        </w:tc>
        <w:tc>
          <w:tcPr>
            <w:tcW w:w="418" w:type="dxa"/>
            <w:vAlign w:val="center"/>
          </w:tcPr>
          <w:p w14:paraId="00741755" w14:textId="77777777" w:rsidR="001B41A1" w:rsidRDefault="001B41A1" w:rsidP="00ED7DA3">
            <w:pPr>
              <w:pStyle w:val="TextoTabla"/>
              <w:jc w:val="center"/>
            </w:pPr>
          </w:p>
        </w:tc>
        <w:tc>
          <w:tcPr>
            <w:tcW w:w="418" w:type="dxa"/>
            <w:vAlign w:val="center"/>
          </w:tcPr>
          <w:p w14:paraId="00AFC72A" w14:textId="77777777" w:rsidR="001B41A1" w:rsidRDefault="001B41A1" w:rsidP="00ED7DA3">
            <w:pPr>
              <w:pStyle w:val="TextoTabla"/>
              <w:jc w:val="center"/>
            </w:pPr>
          </w:p>
        </w:tc>
        <w:tc>
          <w:tcPr>
            <w:tcW w:w="418" w:type="dxa"/>
            <w:vAlign w:val="center"/>
          </w:tcPr>
          <w:p w14:paraId="72783AF9" w14:textId="63CB31BE" w:rsidR="001B41A1" w:rsidRDefault="005D37EC" w:rsidP="00ED7DA3">
            <w:pPr>
              <w:pStyle w:val="TextoTabla"/>
              <w:jc w:val="center"/>
            </w:pPr>
            <w:r>
              <w:t>X</w:t>
            </w:r>
          </w:p>
        </w:tc>
        <w:tc>
          <w:tcPr>
            <w:tcW w:w="418" w:type="dxa"/>
            <w:vAlign w:val="center"/>
          </w:tcPr>
          <w:p w14:paraId="097B47F3" w14:textId="05404508" w:rsidR="001B41A1" w:rsidRDefault="005D37EC" w:rsidP="00ED7DA3">
            <w:pPr>
              <w:pStyle w:val="TextoTabla"/>
              <w:jc w:val="center"/>
            </w:pPr>
            <w:r>
              <w:t>X</w:t>
            </w:r>
          </w:p>
        </w:tc>
        <w:tc>
          <w:tcPr>
            <w:tcW w:w="418" w:type="dxa"/>
            <w:vAlign w:val="center"/>
          </w:tcPr>
          <w:p w14:paraId="5983E634" w14:textId="0DA4F2D1" w:rsidR="001B41A1" w:rsidRDefault="005D37EC" w:rsidP="00ED7DA3">
            <w:pPr>
              <w:pStyle w:val="TextoTabla"/>
              <w:jc w:val="center"/>
            </w:pPr>
            <w:r>
              <w:t>X</w:t>
            </w:r>
          </w:p>
        </w:tc>
        <w:tc>
          <w:tcPr>
            <w:tcW w:w="418" w:type="dxa"/>
            <w:vAlign w:val="center"/>
          </w:tcPr>
          <w:p w14:paraId="34234A2F" w14:textId="77777777" w:rsidR="001B41A1" w:rsidRDefault="001B41A1" w:rsidP="00ED7DA3">
            <w:pPr>
              <w:pStyle w:val="TextoTabla"/>
              <w:jc w:val="center"/>
            </w:pPr>
          </w:p>
        </w:tc>
      </w:tr>
      <w:tr w:rsidR="00BA1EFF" w14:paraId="45D7E0FA" w14:textId="77777777" w:rsidTr="005D37EC">
        <w:trPr>
          <w:cantSplit/>
          <w:trHeight w:val="567"/>
          <w:jc w:val="center"/>
        </w:trPr>
        <w:tc>
          <w:tcPr>
            <w:tcW w:w="203" w:type="dxa"/>
            <w:vAlign w:val="center"/>
          </w:tcPr>
          <w:p w14:paraId="1687E87A" w14:textId="0077BE4C" w:rsidR="001B41A1" w:rsidRPr="00BA1EFF" w:rsidRDefault="00405203" w:rsidP="00ED7DA3">
            <w:pPr>
              <w:pStyle w:val="TextoTabla"/>
              <w:jc w:val="center"/>
              <w:rPr>
                <w:b/>
                <w:bCs/>
              </w:rPr>
            </w:pPr>
            <w:r>
              <w:rPr>
                <w:b/>
                <w:bCs/>
              </w:rPr>
              <w:t>32</w:t>
            </w:r>
          </w:p>
        </w:tc>
        <w:tc>
          <w:tcPr>
            <w:tcW w:w="417" w:type="dxa"/>
            <w:vAlign w:val="center"/>
          </w:tcPr>
          <w:p w14:paraId="76EE60B7" w14:textId="77777777" w:rsidR="001B41A1" w:rsidRDefault="001B41A1" w:rsidP="00ED7DA3">
            <w:pPr>
              <w:pStyle w:val="TextoTabla"/>
              <w:jc w:val="center"/>
            </w:pPr>
          </w:p>
        </w:tc>
        <w:tc>
          <w:tcPr>
            <w:tcW w:w="417" w:type="dxa"/>
            <w:vAlign w:val="center"/>
          </w:tcPr>
          <w:p w14:paraId="320148DD" w14:textId="77777777" w:rsidR="001B41A1" w:rsidRDefault="001B41A1" w:rsidP="00ED7DA3">
            <w:pPr>
              <w:pStyle w:val="TextoTabla"/>
              <w:jc w:val="center"/>
            </w:pPr>
          </w:p>
        </w:tc>
        <w:tc>
          <w:tcPr>
            <w:tcW w:w="417" w:type="dxa"/>
            <w:vAlign w:val="center"/>
          </w:tcPr>
          <w:p w14:paraId="76550DD7" w14:textId="77777777" w:rsidR="001B41A1" w:rsidRDefault="001B41A1" w:rsidP="00ED7DA3">
            <w:pPr>
              <w:pStyle w:val="TextoTabla"/>
              <w:jc w:val="center"/>
            </w:pPr>
          </w:p>
        </w:tc>
        <w:tc>
          <w:tcPr>
            <w:tcW w:w="418" w:type="dxa"/>
            <w:vAlign w:val="center"/>
          </w:tcPr>
          <w:p w14:paraId="3800DCDA" w14:textId="77777777" w:rsidR="001B41A1" w:rsidRDefault="001B41A1" w:rsidP="00ED7DA3">
            <w:pPr>
              <w:pStyle w:val="TextoTabla"/>
              <w:jc w:val="center"/>
            </w:pPr>
          </w:p>
        </w:tc>
        <w:tc>
          <w:tcPr>
            <w:tcW w:w="418" w:type="dxa"/>
            <w:vAlign w:val="center"/>
          </w:tcPr>
          <w:p w14:paraId="142578D4" w14:textId="77777777" w:rsidR="001B41A1" w:rsidRDefault="001B41A1" w:rsidP="00ED7DA3">
            <w:pPr>
              <w:pStyle w:val="TextoTabla"/>
              <w:jc w:val="center"/>
            </w:pPr>
          </w:p>
        </w:tc>
        <w:tc>
          <w:tcPr>
            <w:tcW w:w="418" w:type="dxa"/>
            <w:vAlign w:val="center"/>
          </w:tcPr>
          <w:p w14:paraId="7C992A7D" w14:textId="77777777" w:rsidR="001B41A1" w:rsidRDefault="001B41A1" w:rsidP="00ED7DA3">
            <w:pPr>
              <w:pStyle w:val="TextoTabla"/>
              <w:jc w:val="center"/>
            </w:pPr>
          </w:p>
        </w:tc>
        <w:tc>
          <w:tcPr>
            <w:tcW w:w="418" w:type="dxa"/>
            <w:vAlign w:val="center"/>
          </w:tcPr>
          <w:p w14:paraId="1AFFF692" w14:textId="77777777" w:rsidR="001B41A1" w:rsidRDefault="001B41A1" w:rsidP="00ED7DA3">
            <w:pPr>
              <w:pStyle w:val="TextoTabla"/>
              <w:jc w:val="center"/>
            </w:pPr>
          </w:p>
        </w:tc>
        <w:tc>
          <w:tcPr>
            <w:tcW w:w="418" w:type="dxa"/>
            <w:vAlign w:val="center"/>
          </w:tcPr>
          <w:p w14:paraId="68A30DF0" w14:textId="77777777" w:rsidR="001B41A1" w:rsidRDefault="001B41A1" w:rsidP="00ED7DA3">
            <w:pPr>
              <w:pStyle w:val="TextoTabla"/>
              <w:jc w:val="center"/>
            </w:pPr>
          </w:p>
        </w:tc>
        <w:tc>
          <w:tcPr>
            <w:tcW w:w="418" w:type="dxa"/>
            <w:vAlign w:val="center"/>
          </w:tcPr>
          <w:p w14:paraId="525A944A" w14:textId="77777777" w:rsidR="001B41A1" w:rsidRDefault="001B41A1" w:rsidP="00ED7DA3">
            <w:pPr>
              <w:pStyle w:val="TextoTabla"/>
              <w:jc w:val="center"/>
            </w:pPr>
          </w:p>
        </w:tc>
        <w:tc>
          <w:tcPr>
            <w:tcW w:w="418" w:type="dxa"/>
            <w:vAlign w:val="center"/>
          </w:tcPr>
          <w:p w14:paraId="77F7CE7E" w14:textId="77777777" w:rsidR="001B41A1" w:rsidRDefault="001B41A1" w:rsidP="00ED7DA3">
            <w:pPr>
              <w:pStyle w:val="TextoTabla"/>
              <w:jc w:val="center"/>
            </w:pPr>
          </w:p>
        </w:tc>
        <w:tc>
          <w:tcPr>
            <w:tcW w:w="418" w:type="dxa"/>
            <w:vAlign w:val="center"/>
          </w:tcPr>
          <w:p w14:paraId="78B9C263" w14:textId="77777777" w:rsidR="001B41A1" w:rsidRDefault="001B41A1" w:rsidP="00ED7DA3">
            <w:pPr>
              <w:pStyle w:val="TextoTabla"/>
              <w:jc w:val="center"/>
            </w:pPr>
          </w:p>
        </w:tc>
        <w:tc>
          <w:tcPr>
            <w:tcW w:w="418" w:type="dxa"/>
            <w:vAlign w:val="center"/>
          </w:tcPr>
          <w:p w14:paraId="096351AB" w14:textId="77777777" w:rsidR="001B41A1" w:rsidRDefault="001B41A1" w:rsidP="00ED7DA3">
            <w:pPr>
              <w:pStyle w:val="TextoTabla"/>
              <w:jc w:val="center"/>
            </w:pPr>
          </w:p>
        </w:tc>
        <w:tc>
          <w:tcPr>
            <w:tcW w:w="418" w:type="dxa"/>
            <w:vAlign w:val="center"/>
          </w:tcPr>
          <w:p w14:paraId="4240D0C8" w14:textId="77777777" w:rsidR="001B41A1" w:rsidRDefault="001B41A1" w:rsidP="00ED7DA3">
            <w:pPr>
              <w:pStyle w:val="TextoTabla"/>
              <w:jc w:val="center"/>
            </w:pPr>
          </w:p>
        </w:tc>
        <w:tc>
          <w:tcPr>
            <w:tcW w:w="418" w:type="dxa"/>
            <w:vAlign w:val="center"/>
          </w:tcPr>
          <w:p w14:paraId="4B966352" w14:textId="77777777" w:rsidR="001B41A1" w:rsidRDefault="001B41A1" w:rsidP="00ED7DA3">
            <w:pPr>
              <w:pStyle w:val="TextoTabla"/>
              <w:jc w:val="center"/>
            </w:pPr>
          </w:p>
        </w:tc>
        <w:tc>
          <w:tcPr>
            <w:tcW w:w="418" w:type="dxa"/>
            <w:vAlign w:val="center"/>
          </w:tcPr>
          <w:p w14:paraId="636D1262" w14:textId="77777777" w:rsidR="001B41A1" w:rsidRDefault="001B41A1" w:rsidP="00ED7DA3">
            <w:pPr>
              <w:pStyle w:val="TextoTabla"/>
              <w:jc w:val="center"/>
            </w:pPr>
          </w:p>
        </w:tc>
        <w:tc>
          <w:tcPr>
            <w:tcW w:w="418" w:type="dxa"/>
            <w:vAlign w:val="center"/>
          </w:tcPr>
          <w:p w14:paraId="6A673262" w14:textId="77777777" w:rsidR="001B41A1" w:rsidRDefault="001B41A1" w:rsidP="00ED7DA3">
            <w:pPr>
              <w:pStyle w:val="TextoTabla"/>
              <w:jc w:val="center"/>
            </w:pPr>
          </w:p>
        </w:tc>
        <w:tc>
          <w:tcPr>
            <w:tcW w:w="418" w:type="dxa"/>
            <w:vAlign w:val="center"/>
          </w:tcPr>
          <w:p w14:paraId="1404D250" w14:textId="77777777" w:rsidR="001B41A1" w:rsidRDefault="001B41A1" w:rsidP="00ED7DA3">
            <w:pPr>
              <w:pStyle w:val="TextoTabla"/>
              <w:jc w:val="center"/>
            </w:pPr>
          </w:p>
        </w:tc>
        <w:tc>
          <w:tcPr>
            <w:tcW w:w="418" w:type="dxa"/>
            <w:vAlign w:val="center"/>
          </w:tcPr>
          <w:p w14:paraId="18051271" w14:textId="0C03E42A" w:rsidR="001B41A1" w:rsidRDefault="005D37EC" w:rsidP="00ED7DA3">
            <w:pPr>
              <w:pStyle w:val="TextoTabla"/>
              <w:jc w:val="center"/>
            </w:pPr>
            <w:r>
              <w:t>X</w:t>
            </w:r>
          </w:p>
        </w:tc>
        <w:tc>
          <w:tcPr>
            <w:tcW w:w="418" w:type="dxa"/>
            <w:vAlign w:val="center"/>
          </w:tcPr>
          <w:p w14:paraId="15A1488D" w14:textId="77777777" w:rsidR="001B41A1" w:rsidRDefault="001B41A1" w:rsidP="00ED7DA3">
            <w:pPr>
              <w:pStyle w:val="TextoTabla"/>
              <w:jc w:val="center"/>
            </w:pPr>
          </w:p>
        </w:tc>
        <w:tc>
          <w:tcPr>
            <w:tcW w:w="418" w:type="dxa"/>
            <w:vAlign w:val="center"/>
          </w:tcPr>
          <w:p w14:paraId="67691858" w14:textId="77777777" w:rsidR="001B41A1" w:rsidRDefault="001B41A1" w:rsidP="00ED7DA3">
            <w:pPr>
              <w:pStyle w:val="TextoTabla"/>
              <w:jc w:val="center"/>
            </w:pPr>
          </w:p>
        </w:tc>
      </w:tr>
      <w:tr w:rsidR="00BA1EFF" w14:paraId="535F88EF" w14:textId="77777777" w:rsidTr="005D37EC">
        <w:trPr>
          <w:cantSplit/>
          <w:trHeight w:val="567"/>
          <w:jc w:val="center"/>
        </w:trPr>
        <w:tc>
          <w:tcPr>
            <w:tcW w:w="203" w:type="dxa"/>
            <w:vAlign w:val="center"/>
          </w:tcPr>
          <w:p w14:paraId="05DEBE13" w14:textId="0EE916A2" w:rsidR="001B41A1" w:rsidRPr="00BA1EFF" w:rsidRDefault="00405203" w:rsidP="00ED7DA3">
            <w:pPr>
              <w:pStyle w:val="TextoTabla"/>
              <w:jc w:val="center"/>
              <w:rPr>
                <w:b/>
                <w:bCs/>
              </w:rPr>
            </w:pPr>
            <w:r>
              <w:rPr>
                <w:b/>
                <w:bCs/>
              </w:rPr>
              <w:t>33</w:t>
            </w:r>
          </w:p>
        </w:tc>
        <w:tc>
          <w:tcPr>
            <w:tcW w:w="417" w:type="dxa"/>
            <w:vAlign w:val="center"/>
          </w:tcPr>
          <w:p w14:paraId="4D2E9DEB" w14:textId="77777777" w:rsidR="001B41A1" w:rsidRDefault="001B41A1" w:rsidP="00ED7DA3">
            <w:pPr>
              <w:pStyle w:val="TextoTabla"/>
              <w:jc w:val="center"/>
            </w:pPr>
          </w:p>
        </w:tc>
        <w:tc>
          <w:tcPr>
            <w:tcW w:w="417" w:type="dxa"/>
            <w:vAlign w:val="center"/>
          </w:tcPr>
          <w:p w14:paraId="106D10FF" w14:textId="77777777" w:rsidR="001B41A1" w:rsidRDefault="001B41A1" w:rsidP="00ED7DA3">
            <w:pPr>
              <w:pStyle w:val="TextoTabla"/>
              <w:jc w:val="center"/>
            </w:pPr>
          </w:p>
        </w:tc>
        <w:tc>
          <w:tcPr>
            <w:tcW w:w="417" w:type="dxa"/>
            <w:vAlign w:val="center"/>
          </w:tcPr>
          <w:p w14:paraId="4331CB32" w14:textId="77777777" w:rsidR="001B41A1" w:rsidRDefault="001B41A1" w:rsidP="00ED7DA3">
            <w:pPr>
              <w:pStyle w:val="TextoTabla"/>
              <w:jc w:val="center"/>
            </w:pPr>
          </w:p>
        </w:tc>
        <w:tc>
          <w:tcPr>
            <w:tcW w:w="418" w:type="dxa"/>
            <w:vAlign w:val="center"/>
          </w:tcPr>
          <w:p w14:paraId="684D1EB8" w14:textId="77777777" w:rsidR="001B41A1" w:rsidRDefault="001B41A1" w:rsidP="00ED7DA3">
            <w:pPr>
              <w:pStyle w:val="TextoTabla"/>
              <w:jc w:val="center"/>
            </w:pPr>
          </w:p>
        </w:tc>
        <w:tc>
          <w:tcPr>
            <w:tcW w:w="418" w:type="dxa"/>
            <w:vAlign w:val="center"/>
          </w:tcPr>
          <w:p w14:paraId="71A065B6" w14:textId="77777777" w:rsidR="001B41A1" w:rsidRDefault="001B41A1" w:rsidP="00ED7DA3">
            <w:pPr>
              <w:pStyle w:val="TextoTabla"/>
              <w:jc w:val="center"/>
            </w:pPr>
          </w:p>
        </w:tc>
        <w:tc>
          <w:tcPr>
            <w:tcW w:w="418" w:type="dxa"/>
            <w:vAlign w:val="center"/>
          </w:tcPr>
          <w:p w14:paraId="316AF466" w14:textId="77777777" w:rsidR="001B41A1" w:rsidRDefault="001B41A1" w:rsidP="00ED7DA3">
            <w:pPr>
              <w:pStyle w:val="TextoTabla"/>
              <w:jc w:val="center"/>
            </w:pPr>
          </w:p>
        </w:tc>
        <w:tc>
          <w:tcPr>
            <w:tcW w:w="418" w:type="dxa"/>
            <w:vAlign w:val="center"/>
          </w:tcPr>
          <w:p w14:paraId="6F2EBB81" w14:textId="77777777" w:rsidR="001B41A1" w:rsidRDefault="001B41A1" w:rsidP="00ED7DA3">
            <w:pPr>
              <w:pStyle w:val="TextoTabla"/>
              <w:jc w:val="center"/>
            </w:pPr>
          </w:p>
        </w:tc>
        <w:tc>
          <w:tcPr>
            <w:tcW w:w="418" w:type="dxa"/>
            <w:vAlign w:val="center"/>
          </w:tcPr>
          <w:p w14:paraId="6EDC2485" w14:textId="77777777" w:rsidR="001B41A1" w:rsidRDefault="001B41A1" w:rsidP="00ED7DA3">
            <w:pPr>
              <w:pStyle w:val="TextoTabla"/>
              <w:jc w:val="center"/>
            </w:pPr>
          </w:p>
        </w:tc>
        <w:tc>
          <w:tcPr>
            <w:tcW w:w="418" w:type="dxa"/>
            <w:vAlign w:val="center"/>
          </w:tcPr>
          <w:p w14:paraId="0E71E872" w14:textId="77777777" w:rsidR="001B41A1" w:rsidRDefault="001B41A1" w:rsidP="00ED7DA3">
            <w:pPr>
              <w:pStyle w:val="TextoTabla"/>
              <w:jc w:val="center"/>
            </w:pPr>
          </w:p>
        </w:tc>
        <w:tc>
          <w:tcPr>
            <w:tcW w:w="418" w:type="dxa"/>
            <w:vAlign w:val="center"/>
          </w:tcPr>
          <w:p w14:paraId="42EF2712" w14:textId="77777777" w:rsidR="001B41A1" w:rsidRDefault="001B41A1" w:rsidP="00ED7DA3">
            <w:pPr>
              <w:pStyle w:val="TextoTabla"/>
              <w:jc w:val="center"/>
            </w:pPr>
          </w:p>
        </w:tc>
        <w:tc>
          <w:tcPr>
            <w:tcW w:w="418" w:type="dxa"/>
            <w:vAlign w:val="center"/>
          </w:tcPr>
          <w:p w14:paraId="6BBAA638" w14:textId="77777777" w:rsidR="001B41A1" w:rsidRDefault="001B41A1" w:rsidP="00ED7DA3">
            <w:pPr>
              <w:pStyle w:val="TextoTabla"/>
              <w:jc w:val="center"/>
            </w:pPr>
          </w:p>
        </w:tc>
        <w:tc>
          <w:tcPr>
            <w:tcW w:w="418" w:type="dxa"/>
            <w:vAlign w:val="center"/>
          </w:tcPr>
          <w:p w14:paraId="72879386" w14:textId="77777777" w:rsidR="001B41A1" w:rsidRDefault="001B41A1" w:rsidP="00ED7DA3">
            <w:pPr>
              <w:pStyle w:val="TextoTabla"/>
              <w:jc w:val="center"/>
            </w:pPr>
          </w:p>
        </w:tc>
        <w:tc>
          <w:tcPr>
            <w:tcW w:w="418" w:type="dxa"/>
            <w:vAlign w:val="center"/>
          </w:tcPr>
          <w:p w14:paraId="56336C25" w14:textId="77777777" w:rsidR="001B41A1" w:rsidRDefault="001B41A1" w:rsidP="00ED7DA3">
            <w:pPr>
              <w:pStyle w:val="TextoTabla"/>
              <w:jc w:val="center"/>
            </w:pPr>
          </w:p>
        </w:tc>
        <w:tc>
          <w:tcPr>
            <w:tcW w:w="418" w:type="dxa"/>
            <w:vAlign w:val="center"/>
          </w:tcPr>
          <w:p w14:paraId="0DC8BA03" w14:textId="77777777" w:rsidR="001B41A1" w:rsidRDefault="001B41A1" w:rsidP="00ED7DA3">
            <w:pPr>
              <w:pStyle w:val="TextoTabla"/>
              <w:jc w:val="center"/>
            </w:pPr>
          </w:p>
        </w:tc>
        <w:tc>
          <w:tcPr>
            <w:tcW w:w="418" w:type="dxa"/>
            <w:vAlign w:val="center"/>
          </w:tcPr>
          <w:p w14:paraId="6894AE26" w14:textId="77777777" w:rsidR="001B41A1" w:rsidRDefault="001B41A1" w:rsidP="00ED7DA3">
            <w:pPr>
              <w:pStyle w:val="TextoTabla"/>
              <w:jc w:val="center"/>
            </w:pPr>
          </w:p>
        </w:tc>
        <w:tc>
          <w:tcPr>
            <w:tcW w:w="418" w:type="dxa"/>
            <w:vAlign w:val="center"/>
          </w:tcPr>
          <w:p w14:paraId="2AE9D653" w14:textId="77777777" w:rsidR="001B41A1" w:rsidRDefault="001B41A1" w:rsidP="00ED7DA3">
            <w:pPr>
              <w:pStyle w:val="TextoTabla"/>
              <w:jc w:val="center"/>
            </w:pPr>
          </w:p>
        </w:tc>
        <w:tc>
          <w:tcPr>
            <w:tcW w:w="418" w:type="dxa"/>
            <w:vAlign w:val="center"/>
          </w:tcPr>
          <w:p w14:paraId="67D004EB" w14:textId="77777777" w:rsidR="001B41A1" w:rsidRDefault="001B41A1" w:rsidP="00ED7DA3">
            <w:pPr>
              <w:pStyle w:val="TextoTabla"/>
              <w:jc w:val="center"/>
            </w:pPr>
          </w:p>
        </w:tc>
        <w:tc>
          <w:tcPr>
            <w:tcW w:w="418" w:type="dxa"/>
            <w:vAlign w:val="center"/>
          </w:tcPr>
          <w:p w14:paraId="32599240" w14:textId="0C54E77E" w:rsidR="001B41A1" w:rsidRDefault="005D37EC" w:rsidP="00ED7DA3">
            <w:pPr>
              <w:pStyle w:val="TextoTabla"/>
              <w:jc w:val="center"/>
            </w:pPr>
            <w:r>
              <w:t>X</w:t>
            </w:r>
          </w:p>
        </w:tc>
        <w:tc>
          <w:tcPr>
            <w:tcW w:w="418" w:type="dxa"/>
            <w:vAlign w:val="center"/>
          </w:tcPr>
          <w:p w14:paraId="314C63CA" w14:textId="30418426" w:rsidR="001B41A1" w:rsidRDefault="005D37EC" w:rsidP="00ED7DA3">
            <w:pPr>
              <w:pStyle w:val="TextoTabla"/>
              <w:jc w:val="center"/>
            </w:pPr>
            <w:r>
              <w:t>X</w:t>
            </w:r>
          </w:p>
        </w:tc>
        <w:tc>
          <w:tcPr>
            <w:tcW w:w="418" w:type="dxa"/>
            <w:vAlign w:val="center"/>
          </w:tcPr>
          <w:p w14:paraId="5A9CFB3F" w14:textId="77777777" w:rsidR="001B41A1" w:rsidRDefault="001B41A1" w:rsidP="00ED7DA3">
            <w:pPr>
              <w:pStyle w:val="TextoTabla"/>
              <w:jc w:val="center"/>
            </w:pPr>
          </w:p>
        </w:tc>
      </w:tr>
      <w:tr w:rsidR="00BA1EFF" w14:paraId="7745353F" w14:textId="77777777" w:rsidTr="005D37EC">
        <w:trPr>
          <w:cantSplit/>
          <w:trHeight w:val="567"/>
          <w:jc w:val="center"/>
        </w:trPr>
        <w:tc>
          <w:tcPr>
            <w:tcW w:w="203" w:type="dxa"/>
            <w:vAlign w:val="center"/>
          </w:tcPr>
          <w:p w14:paraId="13152BFE" w14:textId="28B51253" w:rsidR="001B41A1" w:rsidRPr="00BA1EFF" w:rsidRDefault="00405203" w:rsidP="00ED7DA3">
            <w:pPr>
              <w:pStyle w:val="TextoTabla"/>
              <w:jc w:val="center"/>
              <w:rPr>
                <w:b/>
                <w:bCs/>
              </w:rPr>
            </w:pPr>
            <w:r>
              <w:rPr>
                <w:b/>
                <w:bCs/>
              </w:rPr>
              <w:t>34</w:t>
            </w:r>
          </w:p>
        </w:tc>
        <w:tc>
          <w:tcPr>
            <w:tcW w:w="417" w:type="dxa"/>
            <w:vAlign w:val="center"/>
          </w:tcPr>
          <w:p w14:paraId="2E4569B8" w14:textId="77777777" w:rsidR="001B41A1" w:rsidRDefault="001B41A1" w:rsidP="00ED7DA3">
            <w:pPr>
              <w:pStyle w:val="TextoTabla"/>
              <w:jc w:val="center"/>
            </w:pPr>
          </w:p>
        </w:tc>
        <w:tc>
          <w:tcPr>
            <w:tcW w:w="417" w:type="dxa"/>
            <w:vAlign w:val="center"/>
          </w:tcPr>
          <w:p w14:paraId="37F58565" w14:textId="77777777" w:rsidR="001B41A1" w:rsidRDefault="001B41A1" w:rsidP="00ED7DA3">
            <w:pPr>
              <w:pStyle w:val="TextoTabla"/>
              <w:jc w:val="center"/>
            </w:pPr>
          </w:p>
        </w:tc>
        <w:tc>
          <w:tcPr>
            <w:tcW w:w="417" w:type="dxa"/>
            <w:vAlign w:val="center"/>
          </w:tcPr>
          <w:p w14:paraId="610B4D74" w14:textId="77777777" w:rsidR="001B41A1" w:rsidRDefault="001B41A1" w:rsidP="00ED7DA3">
            <w:pPr>
              <w:pStyle w:val="TextoTabla"/>
              <w:jc w:val="center"/>
            </w:pPr>
          </w:p>
        </w:tc>
        <w:tc>
          <w:tcPr>
            <w:tcW w:w="418" w:type="dxa"/>
            <w:vAlign w:val="center"/>
          </w:tcPr>
          <w:p w14:paraId="09A74C36" w14:textId="77777777" w:rsidR="001B41A1" w:rsidRDefault="001B41A1" w:rsidP="00ED7DA3">
            <w:pPr>
              <w:pStyle w:val="TextoTabla"/>
              <w:jc w:val="center"/>
            </w:pPr>
          </w:p>
        </w:tc>
        <w:tc>
          <w:tcPr>
            <w:tcW w:w="418" w:type="dxa"/>
            <w:vAlign w:val="center"/>
          </w:tcPr>
          <w:p w14:paraId="72236AC3" w14:textId="77777777" w:rsidR="001B41A1" w:rsidRDefault="001B41A1" w:rsidP="00ED7DA3">
            <w:pPr>
              <w:pStyle w:val="TextoTabla"/>
              <w:jc w:val="center"/>
            </w:pPr>
          </w:p>
        </w:tc>
        <w:tc>
          <w:tcPr>
            <w:tcW w:w="418" w:type="dxa"/>
            <w:vAlign w:val="center"/>
          </w:tcPr>
          <w:p w14:paraId="53C3AF0E" w14:textId="77777777" w:rsidR="001B41A1" w:rsidRDefault="001B41A1" w:rsidP="00ED7DA3">
            <w:pPr>
              <w:pStyle w:val="TextoTabla"/>
              <w:jc w:val="center"/>
            </w:pPr>
          </w:p>
        </w:tc>
        <w:tc>
          <w:tcPr>
            <w:tcW w:w="418" w:type="dxa"/>
            <w:vAlign w:val="center"/>
          </w:tcPr>
          <w:p w14:paraId="151F7B70" w14:textId="77777777" w:rsidR="001B41A1" w:rsidRDefault="001B41A1" w:rsidP="00ED7DA3">
            <w:pPr>
              <w:pStyle w:val="TextoTabla"/>
              <w:jc w:val="center"/>
            </w:pPr>
          </w:p>
        </w:tc>
        <w:tc>
          <w:tcPr>
            <w:tcW w:w="418" w:type="dxa"/>
            <w:vAlign w:val="center"/>
          </w:tcPr>
          <w:p w14:paraId="73CF38DF" w14:textId="77777777" w:rsidR="001B41A1" w:rsidRDefault="001B41A1" w:rsidP="00ED7DA3">
            <w:pPr>
              <w:pStyle w:val="TextoTabla"/>
              <w:jc w:val="center"/>
            </w:pPr>
          </w:p>
        </w:tc>
        <w:tc>
          <w:tcPr>
            <w:tcW w:w="418" w:type="dxa"/>
            <w:vAlign w:val="center"/>
          </w:tcPr>
          <w:p w14:paraId="6FC5C443" w14:textId="77777777" w:rsidR="001B41A1" w:rsidRDefault="001B41A1" w:rsidP="00ED7DA3">
            <w:pPr>
              <w:pStyle w:val="TextoTabla"/>
              <w:jc w:val="center"/>
            </w:pPr>
          </w:p>
        </w:tc>
        <w:tc>
          <w:tcPr>
            <w:tcW w:w="418" w:type="dxa"/>
            <w:vAlign w:val="center"/>
          </w:tcPr>
          <w:p w14:paraId="110724EB" w14:textId="77777777" w:rsidR="001B41A1" w:rsidRDefault="001B41A1" w:rsidP="00ED7DA3">
            <w:pPr>
              <w:pStyle w:val="TextoTabla"/>
              <w:jc w:val="center"/>
            </w:pPr>
          </w:p>
        </w:tc>
        <w:tc>
          <w:tcPr>
            <w:tcW w:w="418" w:type="dxa"/>
            <w:vAlign w:val="center"/>
          </w:tcPr>
          <w:p w14:paraId="5A201879" w14:textId="77777777" w:rsidR="001B41A1" w:rsidRDefault="001B41A1" w:rsidP="00ED7DA3">
            <w:pPr>
              <w:pStyle w:val="TextoTabla"/>
              <w:jc w:val="center"/>
            </w:pPr>
          </w:p>
        </w:tc>
        <w:tc>
          <w:tcPr>
            <w:tcW w:w="418" w:type="dxa"/>
            <w:vAlign w:val="center"/>
          </w:tcPr>
          <w:p w14:paraId="1C57B047" w14:textId="77777777" w:rsidR="001B41A1" w:rsidRDefault="001B41A1" w:rsidP="00ED7DA3">
            <w:pPr>
              <w:pStyle w:val="TextoTabla"/>
              <w:jc w:val="center"/>
            </w:pPr>
          </w:p>
        </w:tc>
        <w:tc>
          <w:tcPr>
            <w:tcW w:w="418" w:type="dxa"/>
            <w:vAlign w:val="center"/>
          </w:tcPr>
          <w:p w14:paraId="6B1250DB" w14:textId="77777777" w:rsidR="001B41A1" w:rsidRDefault="001B41A1" w:rsidP="00ED7DA3">
            <w:pPr>
              <w:pStyle w:val="TextoTabla"/>
              <w:jc w:val="center"/>
            </w:pPr>
          </w:p>
        </w:tc>
        <w:tc>
          <w:tcPr>
            <w:tcW w:w="418" w:type="dxa"/>
            <w:vAlign w:val="center"/>
          </w:tcPr>
          <w:p w14:paraId="38B4E32F" w14:textId="77777777" w:rsidR="001B41A1" w:rsidRDefault="001B41A1" w:rsidP="00ED7DA3">
            <w:pPr>
              <w:pStyle w:val="TextoTabla"/>
              <w:jc w:val="center"/>
            </w:pPr>
          </w:p>
        </w:tc>
        <w:tc>
          <w:tcPr>
            <w:tcW w:w="418" w:type="dxa"/>
            <w:vAlign w:val="center"/>
          </w:tcPr>
          <w:p w14:paraId="0E7C6535" w14:textId="77777777" w:rsidR="001B41A1" w:rsidRDefault="001B41A1" w:rsidP="00ED7DA3">
            <w:pPr>
              <w:pStyle w:val="TextoTabla"/>
              <w:jc w:val="center"/>
            </w:pPr>
          </w:p>
        </w:tc>
        <w:tc>
          <w:tcPr>
            <w:tcW w:w="418" w:type="dxa"/>
            <w:vAlign w:val="center"/>
          </w:tcPr>
          <w:p w14:paraId="554361A4" w14:textId="77777777" w:rsidR="001B41A1" w:rsidRDefault="001B41A1" w:rsidP="00ED7DA3">
            <w:pPr>
              <w:pStyle w:val="TextoTabla"/>
              <w:jc w:val="center"/>
            </w:pPr>
          </w:p>
        </w:tc>
        <w:tc>
          <w:tcPr>
            <w:tcW w:w="418" w:type="dxa"/>
            <w:vAlign w:val="center"/>
          </w:tcPr>
          <w:p w14:paraId="1505C40C" w14:textId="77777777" w:rsidR="001B41A1" w:rsidRDefault="001B41A1" w:rsidP="00ED7DA3">
            <w:pPr>
              <w:pStyle w:val="TextoTabla"/>
              <w:jc w:val="center"/>
            </w:pPr>
          </w:p>
        </w:tc>
        <w:tc>
          <w:tcPr>
            <w:tcW w:w="418" w:type="dxa"/>
            <w:vAlign w:val="center"/>
          </w:tcPr>
          <w:p w14:paraId="193EB051" w14:textId="77777777" w:rsidR="001B41A1" w:rsidRDefault="001B41A1" w:rsidP="00ED7DA3">
            <w:pPr>
              <w:pStyle w:val="TextoTabla"/>
              <w:jc w:val="center"/>
            </w:pPr>
          </w:p>
        </w:tc>
        <w:tc>
          <w:tcPr>
            <w:tcW w:w="418" w:type="dxa"/>
            <w:vAlign w:val="center"/>
          </w:tcPr>
          <w:p w14:paraId="14FED07F" w14:textId="5C776232" w:rsidR="001B41A1" w:rsidRDefault="005D37EC" w:rsidP="00ED7DA3">
            <w:pPr>
              <w:pStyle w:val="TextoTabla"/>
              <w:jc w:val="center"/>
            </w:pPr>
            <w:r>
              <w:t>X</w:t>
            </w:r>
          </w:p>
        </w:tc>
        <w:tc>
          <w:tcPr>
            <w:tcW w:w="418" w:type="dxa"/>
            <w:vAlign w:val="center"/>
          </w:tcPr>
          <w:p w14:paraId="0E914D0A" w14:textId="77777777" w:rsidR="001B41A1" w:rsidRDefault="001B41A1" w:rsidP="00ED7DA3">
            <w:pPr>
              <w:pStyle w:val="TextoTabla"/>
              <w:jc w:val="center"/>
            </w:pPr>
          </w:p>
        </w:tc>
      </w:tr>
      <w:tr w:rsidR="00BA1EFF" w14:paraId="24272A51" w14:textId="77777777" w:rsidTr="005D37EC">
        <w:trPr>
          <w:cantSplit/>
          <w:trHeight w:val="567"/>
          <w:jc w:val="center"/>
        </w:trPr>
        <w:tc>
          <w:tcPr>
            <w:tcW w:w="203" w:type="dxa"/>
            <w:vAlign w:val="center"/>
          </w:tcPr>
          <w:p w14:paraId="3518B011" w14:textId="398FCAE1" w:rsidR="001B41A1" w:rsidRPr="00BA1EFF" w:rsidRDefault="00405203" w:rsidP="00ED7DA3">
            <w:pPr>
              <w:pStyle w:val="TextoTabla"/>
              <w:jc w:val="center"/>
              <w:rPr>
                <w:b/>
                <w:bCs/>
              </w:rPr>
            </w:pPr>
            <w:r>
              <w:rPr>
                <w:b/>
                <w:bCs/>
              </w:rPr>
              <w:t>35</w:t>
            </w:r>
          </w:p>
        </w:tc>
        <w:tc>
          <w:tcPr>
            <w:tcW w:w="417" w:type="dxa"/>
            <w:vAlign w:val="center"/>
          </w:tcPr>
          <w:p w14:paraId="0F275186" w14:textId="77777777" w:rsidR="001B41A1" w:rsidRDefault="001B41A1" w:rsidP="00ED7DA3">
            <w:pPr>
              <w:pStyle w:val="TextoTabla"/>
              <w:jc w:val="center"/>
            </w:pPr>
          </w:p>
        </w:tc>
        <w:tc>
          <w:tcPr>
            <w:tcW w:w="417" w:type="dxa"/>
            <w:vAlign w:val="center"/>
          </w:tcPr>
          <w:p w14:paraId="726F30E2" w14:textId="77777777" w:rsidR="001B41A1" w:rsidRDefault="001B41A1" w:rsidP="00ED7DA3">
            <w:pPr>
              <w:pStyle w:val="TextoTabla"/>
              <w:jc w:val="center"/>
            </w:pPr>
          </w:p>
        </w:tc>
        <w:tc>
          <w:tcPr>
            <w:tcW w:w="417" w:type="dxa"/>
            <w:vAlign w:val="center"/>
          </w:tcPr>
          <w:p w14:paraId="2EB33893" w14:textId="77777777" w:rsidR="001B41A1" w:rsidRDefault="001B41A1" w:rsidP="00ED7DA3">
            <w:pPr>
              <w:pStyle w:val="TextoTabla"/>
              <w:jc w:val="center"/>
            </w:pPr>
          </w:p>
        </w:tc>
        <w:tc>
          <w:tcPr>
            <w:tcW w:w="418" w:type="dxa"/>
            <w:vAlign w:val="center"/>
          </w:tcPr>
          <w:p w14:paraId="2C8E3D97" w14:textId="77777777" w:rsidR="001B41A1" w:rsidRDefault="001B41A1" w:rsidP="00ED7DA3">
            <w:pPr>
              <w:pStyle w:val="TextoTabla"/>
              <w:jc w:val="center"/>
            </w:pPr>
          </w:p>
        </w:tc>
        <w:tc>
          <w:tcPr>
            <w:tcW w:w="418" w:type="dxa"/>
            <w:vAlign w:val="center"/>
          </w:tcPr>
          <w:p w14:paraId="67DD89B1" w14:textId="77777777" w:rsidR="001B41A1" w:rsidRDefault="001B41A1" w:rsidP="00ED7DA3">
            <w:pPr>
              <w:pStyle w:val="TextoTabla"/>
              <w:jc w:val="center"/>
            </w:pPr>
          </w:p>
        </w:tc>
        <w:tc>
          <w:tcPr>
            <w:tcW w:w="418" w:type="dxa"/>
            <w:vAlign w:val="center"/>
          </w:tcPr>
          <w:p w14:paraId="38F84236" w14:textId="77777777" w:rsidR="001B41A1" w:rsidRDefault="001B41A1" w:rsidP="00ED7DA3">
            <w:pPr>
              <w:pStyle w:val="TextoTabla"/>
              <w:jc w:val="center"/>
            </w:pPr>
          </w:p>
        </w:tc>
        <w:tc>
          <w:tcPr>
            <w:tcW w:w="418" w:type="dxa"/>
            <w:vAlign w:val="center"/>
          </w:tcPr>
          <w:p w14:paraId="2710F593" w14:textId="77777777" w:rsidR="001B41A1" w:rsidRDefault="001B41A1" w:rsidP="00ED7DA3">
            <w:pPr>
              <w:pStyle w:val="TextoTabla"/>
              <w:jc w:val="center"/>
            </w:pPr>
          </w:p>
        </w:tc>
        <w:tc>
          <w:tcPr>
            <w:tcW w:w="418" w:type="dxa"/>
            <w:vAlign w:val="center"/>
          </w:tcPr>
          <w:p w14:paraId="50A9C7B7" w14:textId="77777777" w:rsidR="001B41A1" w:rsidRDefault="001B41A1" w:rsidP="00ED7DA3">
            <w:pPr>
              <w:pStyle w:val="TextoTabla"/>
              <w:jc w:val="center"/>
            </w:pPr>
          </w:p>
        </w:tc>
        <w:tc>
          <w:tcPr>
            <w:tcW w:w="418" w:type="dxa"/>
            <w:vAlign w:val="center"/>
          </w:tcPr>
          <w:p w14:paraId="1C5FA3FB" w14:textId="77777777" w:rsidR="001B41A1" w:rsidRDefault="001B41A1" w:rsidP="00ED7DA3">
            <w:pPr>
              <w:pStyle w:val="TextoTabla"/>
              <w:jc w:val="center"/>
            </w:pPr>
          </w:p>
        </w:tc>
        <w:tc>
          <w:tcPr>
            <w:tcW w:w="418" w:type="dxa"/>
            <w:vAlign w:val="center"/>
          </w:tcPr>
          <w:p w14:paraId="1C228843" w14:textId="77777777" w:rsidR="001B41A1" w:rsidRDefault="001B41A1" w:rsidP="00ED7DA3">
            <w:pPr>
              <w:pStyle w:val="TextoTabla"/>
              <w:jc w:val="center"/>
            </w:pPr>
          </w:p>
        </w:tc>
        <w:tc>
          <w:tcPr>
            <w:tcW w:w="418" w:type="dxa"/>
            <w:vAlign w:val="center"/>
          </w:tcPr>
          <w:p w14:paraId="73D22F07" w14:textId="77777777" w:rsidR="001B41A1" w:rsidRDefault="001B41A1" w:rsidP="00ED7DA3">
            <w:pPr>
              <w:pStyle w:val="TextoTabla"/>
              <w:jc w:val="center"/>
            </w:pPr>
          </w:p>
        </w:tc>
        <w:tc>
          <w:tcPr>
            <w:tcW w:w="418" w:type="dxa"/>
            <w:vAlign w:val="center"/>
          </w:tcPr>
          <w:p w14:paraId="616324B0" w14:textId="77777777" w:rsidR="001B41A1" w:rsidRDefault="001B41A1" w:rsidP="00ED7DA3">
            <w:pPr>
              <w:pStyle w:val="TextoTabla"/>
              <w:jc w:val="center"/>
            </w:pPr>
          </w:p>
        </w:tc>
        <w:tc>
          <w:tcPr>
            <w:tcW w:w="418" w:type="dxa"/>
            <w:vAlign w:val="center"/>
          </w:tcPr>
          <w:p w14:paraId="33836B99" w14:textId="77777777" w:rsidR="001B41A1" w:rsidRDefault="001B41A1" w:rsidP="00ED7DA3">
            <w:pPr>
              <w:pStyle w:val="TextoTabla"/>
              <w:jc w:val="center"/>
            </w:pPr>
          </w:p>
        </w:tc>
        <w:tc>
          <w:tcPr>
            <w:tcW w:w="418" w:type="dxa"/>
            <w:vAlign w:val="center"/>
          </w:tcPr>
          <w:p w14:paraId="53C3A97E" w14:textId="77777777" w:rsidR="001B41A1" w:rsidRDefault="001B41A1" w:rsidP="00ED7DA3">
            <w:pPr>
              <w:pStyle w:val="TextoTabla"/>
              <w:jc w:val="center"/>
            </w:pPr>
          </w:p>
        </w:tc>
        <w:tc>
          <w:tcPr>
            <w:tcW w:w="418" w:type="dxa"/>
            <w:vAlign w:val="center"/>
          </w:tcPr>
          <w:p w14:paraId="144A299B" w14:textId="77777777" w:rsidR="001B41A1" w:rsidRDefault="001B41A1" w:rsidP="00ED7DA3">
            <w:pPr>
              <w:pStyle w:val="TextoTabla"/>
              <w:jc w:val="center"/>
            </w:pPr>
          </w:p>
        </w:tc>
        <w:tc>
          <w:tcPr>
            <w:tcW w:w="418" w:type="dxa"/>
            <w:vAlign w:val="center"/>
          </w:tcPr>
          <w:p w14:paraId="7C2AE92F" w14:textId="77777777" w:rsidR="001B41A1" w:rsidRDefault="001B41A1" w:rsidP="00ED7DA3">
            <w:pPr>
              <w:pStyle w:val="TextoTabla"/>
              <w:jc w:val="center"/>
            </w:pPr>
          </w:p>
        </w:tc>
        <w:tc>
          <w:tcPr>
            <w:tcW w:w="418" w:type="dxa"/>
            <w:vAlign w:val="center"/>
          </w:tcPr>
          <w:p w14:paraId="1540B407" w14:textId="77777777" w:rsidR="001B41A1" w:rsidRDefault="001B41A1" w:rsidP="00ED7DA3">
            <w:pPr>
              <w:pStyle w:val="TextoTabla"/>
              <w:jc w:val="center"/>
            </w:pPr>
          </w:p>
        </w:tc>
        <w:tc>
          <w:tcPr>
            <w:tcW w:w="418" w:type="dxa"/>
            <w:vAlign w:val="center"/>
          </w:tcPr>
          <w:p w14:paraId="6E471F12" w14:textId="77777777" w:rsidR="001B41A1" w:rsidRDefault="001B41A1" w:rsidP="00ED7DA3">
            <w:pPr>
              <w:pStyle w:val="TextoTabla"/>
              <w:jc w:val="center"/>
            </w:pPr>
          </w:p>
        </w:tc>
        <w:tc>
          <w:tcPr>
            <w:tcW w:w="418" w:type="dxa"/>
            <w:vAlign w:val="center"/>
          </w:tcPr>
          <w:p w14:paraId="397FEE06" w14:textId="77777777" w:rsidR="001B41A1" w:rsidRDefault="001B41A1" w:rsidP="00ED7DA3">
            <w:pPr>
              <w:pStyle w:val="TextoTabla"/>
              <w:jc w:val="center"/>
            </w:pPr>
          </w:p>
        </w:tc>
        <w:tc>
          <w:tcPr>
            <w:tcW w:w="418" w:type="dxa"/>
            <w:vAlign w:val="center"/>
          </w:tcPr>
          <w:p w14:paraId="7BDB3903" w14:textId="6AFF0170" w:rsidR="001B41A1" w:rsidRDefault="005D37EC" w:rsidP="00ED7DA3">
            <w:pPr>
              <w:pStyle w:val="TextoTabla"/>
              <w:jc w:val="center"/>
            </w:pPr>
            <w:r>
              <w:t>X</w:t>
            </w:r>
          </w:p>
        </w:tc>
      </w:tr>
      <w:tr w:rsidR="00BA1EFF" w14:paraId="226294E8" w14:textId="77777777" w:rsidTr="005D37EC">
        <w:trPr>
          <w:cantSplit/>
          <w:trHeight w:val="567"/>
          <w:jc w:val="center"/>
        </w:trPr>
        <w:tc>
          <w:tcPr>
            <w:tcW w:w="203" w:type="dxa"/>
            <w:vAlign w:val="center"/>
          </w:tcPr>
          <w:p w14:paraId="0D8F3394" w14:textId="74398AD5" w:rsidR="001B41A1" w:rsidRPr="00BA1EFF" w:rsidRDefault="00405203" w:rsidP="00ED7DA3">
            <w:pPr>
              <w:pStyle w:val="TextoTabla"/>
              <w:jc w:val="center"/>
              <w:rPr>
                <w:b/>
                <w:bCs/>
              </w:rPr>
            </w:pPr>
            <w:r>
              <w:rPr>
                <w:b/>
                <w:bCs/>
              </w:rPr>
              <w:t>36</w:t>
            </w:r>
          </w:p>
        </w:tc>
        <w:tc>
          <w:tcPr>
            <w:tcW w:w="417" w:type="dxa"/>
            <w:vAlign w:val="center"/>
          </w:tcPr>
          <w:p w14:paraId="49BA798D" w14:textId="77777777" w:rsidR="001B41A1" w:rsidRDefault="001B41A1" w:rsidP="00ED7DA3">
            <w:pPr>
              <w:pStyle w:val="TextoTabla"/>
              <w:jc w:val="center"/>
            </w:pPr>
          </w:p>
        </w:tc>
        <w:tc>
          <w:tcPr>
            <w:tcW w:w="417" w:type="dxa"/>
            <w:vAlign w:val="center"/>
          </w:tcPr>
          <w:p w14:paraId="11D5E653" w14:textId="77777777" w:rsidR="001B41A1" w:rsidRDefault="001B41A1" w:rsidP="00ED7DA3">
            <w:pPr>
              <w:pStyle w:val="TextoTabla"/>
              <w:jc w:val="center"/>
            </w:pPr>
          </w:p>
        </w:tc>
        <w:tc>
          <w:tcPr>
            <w:tcW w:w="417" w:type="dxa"/>
            <w:vAlign w:val="center"/>
          </w:tcPr>
          <w:p w14:paraId="55F1B84C" w14:textId="77777777" w:rsidR="001B41A1" w:rsidRDefault="001B41A1" w:rsidP="00ED7DA3">
            <w:pPr>
              <w:pStyle w:val="TextoTabla"/>
              <w:jc w:val="center"/>
            </w:pPr>
          </w:p>
        </w:tc>
        <w:tc>
          <w:tcPr>
            <w:tcW w:w="418" w:type="dxa"/>
            <w:vAlign w:val="center"/>
          </w:tcPr>
          <w:p w14:paraId="353813A7" w14:textId="77777777" w:rsidR="001B41A1" w:rsidRDefault="001B41A1" w:rsidP="00ED7DA3">
            <w:pPr>
              <w:pStyle w:val="TextoTabla"/>
              <w:jc w:val="center"/>
            </w:pPr>
          </w:p>
        </w:tc>
        <w:tc>
          <w:tcPr>
            <w:tcW w:w="418" w:type="dxa"/>
            <w:vAlign w:val="center"/>
          </w:tcPr>
          <w:p w14:paraId="4356B18E" w14:textId="77777777" w:rsidR="001B41A1" w:rsidRDefault="001B41A1" w:rsidP="00ED7DA3">
            <w:pPr>
              <w:pStyle w:val="TextoTabla"/>
              <w:jc w:val="center"/>
            </w:pPr>
          </w:p>
        </w:tc>
        <w:tc>
          <w:tcPr>
            <w:tcW w:w="418" w:type="dxa"/>
            <w:vAlign w:val="center"/>
          </w:tcPr>
          <w:p w14:paraId="6FE65DCA" w14:textId="77777777" w:rsidR="001B41A1" w:rsidRDefault="001B41A1" w:rsidP="00ED7DA3">
            <w:pPr>
              <w:pStyle w:val="TextoTabla"/>
              <w:jc w:val="center"/>
            </w:pPr>
          </w:p>
        </w:tc>
        <w:tc>
          <w:tcPr>
            <w:tcW w:w="418" w:type="dxa"/>
            <w:vAlign w:val="center"/>
          </w:tcPr>
          <w:p w14:paraId="73A8F9FA" w14:textId="77777777" w:rsidR="001B41A1" w:rsidRDefault="001B41A1" w:rsidP="00ED7DA3">
            <w:pPr>
              <w:pStyle w:val="TextoTabla"/>
              <w:jc w:val="center"/>
            </w:pPr>
          </w:p>
        </w:tc>
        <w:tc>
          <w:tcPr>
            <w:tcW w:w="418" w:type="dxa"/>
            <w:vAlign w:val="center"/>
          </w:tcPr>
          <w:p w14:paraId="348AE5BB" w14:textId="77777777" w:rsidR="001B41A1" w:rsidRDefault="001B41A1" w:rsidP="00ED7DA3">
            <w:pPr>
              <w:pStyle w:val="TextoTabla"/>
              <w:jc w:val="center"/>
            </w:pPr>
          </w:p>
        </w:tc>
        <w:tc>
          <w:tcPr>
            <w:tcW w:w="418" w:type="dxa"/>
            <w:vAlign w:val="center"/>
          </w:tcPr>
          <w:p w14:paraId="4F9BFECA" w14:textId="77777777" w:rsidR="001B41A1" w:rsidRDefault="001B41A1" w:rsidP="00ED7DA3">
            <w:pPr>
              <w:pStyle w:val="TextoTabla"/>
              <w:jc w:val="center"/>
            </w:pPr>
          </w:p>
        </w:tc>
        <w:tc>
          <w:tcPr>
            <w:tcW w:w="418" w:type="dxa"/>
            <w:vAlign w:val="center"/>
          </w:tcPr>
          <w:p w14:paraId="2E8A6CA4" w14:textId="77777777" w:rsidR="001B41A1" w:rsidRDefault="001B41A1" w:rsidP="00ED7DA3">
            <w:pPr>
              <w:pStyle w:val="TextoTabla"/>
              <w:jc w:val="center"/>
            </w:pPr>
          </w:p>
        </w:tc>
        <w:tc>
          <w:tcPr>
            <w:tcW w:w="418" w:type="dxa"/>
            <w:vAlign w:val="center"/>
          </w:tcPr>
          <w:p w14:paraId="0F76A094" w14:textId="77777777" w:rsidR="001B41A1" w:rsidRDefault="001B41A1" w:rsidP="00ED7DA3">
            <w:pPr>
              <w:pStyle w:val="TextoTabla"/>
              <w:jc w:val="center"/>
            </w:pPr>
          </w:p>
        </w:tc>
        <w:tc>
          <w:tcPr>
            <w:tcW w:w="418" w:type="dxa"/>
            <w:vAlign w:val="center"/>
          </w:tcPr>
          <w:p w14:paraId="54FB0ECD" w14:textId="77777777" w:rsidR="001B41A1" w:rsidRDefault="001B41A1" w:rsidP="00ED7DA3">
            <w:pPr>
              <w:pStyle w:val="TextoTabla"/>
              <w:jc w:val="center"/>
            </w:pPr>
          </w:p>
        </w:tc>
        <w:tc>
          <w:tcPr>
            <w:tcW w:w="418" w:type="dxa"/>
            <w:vAlign w:val="center"/>
          </w:tcPr>
          <w:p w14:paraId="3E73C1CA" w14:textId="77777777" w:rsidR="001B41A1" w:rsidRDefault="001B41A1" w:rsidP="00ED7DA3">
            <w:pPr>
              <w:pStyle w:val="TextoTabla"/>
              <w:jc w:val="center"/>
            </w:pPr>
          </w:p>
        </w:tc>
        <w:tc>
          <w:tcPr>
            <w:tcW w:w="418" w:type="dxa"/>
            <w:vAlign w:val="center"/>
          </w:tcPr>
          <w:p w14:paraId="79DE2AC3" w14:textId="77777777" w:rsidR="001B41A1" w:rsidRDefault="001B41A1" w:rsidP="00ED7DA3">
            <w:pPr>
              <w:pStyle w:val="TextoTabla"/>
              <w:jc w:val="center"/>
            </w:pPr>
          </w:p>
        </w:tc>
        <w:tc>
          <w:tcPr>
            <w:tcW w:w="418" w:type="dxa"/>
            <w:vAlign w:val="center"/>
          </w:tcPr>
          <w:p w14:paraId="5B1B6683" w14:textId="77777777" w:rsidR="001B41A1" w:rsidRDefault="001B41A1" w:rsidP="00ED7DA3">
            <w:pPr>
              <w:pStyle w:val="TextoTabla"/>
              <w:jc w:val="center"/>
            </w:pPr>
          </w:p>
        </w:tc>
        <w:tc>
          <w:tcPr>
            <w:tcW w:w="418" w:type="dxa"/>
            <w:vAlign w:val="center"/>
          </w:tcPr>
          <w:p w14:paraId="45388A2E" w14:textId="77777777" w:rsidR="001B41A1" w:rsidRDefault="001B41A1" w:rsidP="00ED7DA3">
            <w:pPr>
              <w:pStyle w:val="TextoTabla"/>
              <w:jc w:val="center"/>
            </w:pPr>
          </w:p>
        </w:tc>
        <w:tc>
          <w:tcPr>
            <w:tcW w:w="418" w:type="dxa"/>
            <w:vAlign w:val="center"/>
          </w:tcPr>
          <w:p w14:paraId="2519D157" w14:textId="77777777" w:rsidR="001B41A1" w:rsidRDefault="001B41A1" w:rsidP="00ED7DA3">
            <w:pPr>
              <w:pStyle w:val="TextoTabla"/>
              <w:jc w:val="center"/>
            </w:pPr>
          </w:p>
        </w:tc>
        <w:tc>
          <w:tcPr>
            <w:tcW w:w="418" w:type="dxa"/>
            <w:vAlign w:val="center"/>
          </w:tcPr>
          <w:p w14:paraId="6A80CD25" w14:textId="77777777" w:rsidR="001B41A1" w:rsidRDefault="001B41A1" w:rsidP="00ED7DA3">
            <w:pPr>
              <w:pStyle w:val="TextoTabla"/>
              <w:jc w:val="center"/>
            </w:pPr>
          </w:p>
        </w:tc>
        <w:tc>
          <w:tcPr>
            <w:tcW w:w="418" w:type="dxa"/>
            <w:vAlign w:val="center"/>
          </w:tcPr>
          <w:p w14:paraId="6A4AFCC6" w14:textId="77777777" w:rsidR="001B41A1" w:rsidRDefault="001B41A1" w:rsidP="00ED7DA3">
            <w:pPr>
              <w:pStyle w:val="TextoTabla"/>
              <w:jc w:val="center"/>
            </w:pPr>
          </w:p>
        </w:tc>
        <w:tc>
          <w:tcPr>
            <w:tcW w:w="418" w:type="dxa"/>
            <w:vAlign w:val="center"/>
          </w:tcPr>
          <w:p w14:paraId="59D02D31" w14:textId="53E70765" w:rsidR="001B41A1" w:rsidRDefault="005D37EC" w:rsidP="00ED7DA3">
            <w:pPr>
              <w:pStyle w:val="TextoTabla"/>
              <w:jc w:val="center"/>
            </w:pPr>
            <w:r>
              <w:t>X</w:t>
            </w:r>
          </w:p>
        </w:tc>
      </w:tr>
      <w:tr w:rsidR="00BA1EFF" w14:paraId="1F89D433" w14:textId="77777777" w:rsidTr="005D37EC">
        <w:trPr>
          <w:cantSplit/>
          <w:trHeight w:val="567"/>
          <w:jc w:val="center"/>
        </w:trPr>
        <w:tc>
          <w:tcPr>
            <w:tcW w:w="203" w:type="dxa"/>
            <w:vAlign w:val="center"/>
          </w:tcPr>
          <w:p w14:paraId="3AF75588" w14:textId="5554F6AC" w:rsidR="001B41A1" w:rsidRPr="00BA1EFF" w:rsidRDefault="00405203" w:rsidP="00ED7DA3">
            <w:pPr>
              <w:pStyle w:val="TextoTabla"/>
              <w:jc w:val="center"/>
              <w:rPr>
                <w:b/>
                <w:bCs/>
              </w:rPr>
            </w:pPr>
            <w:r>
              <w:rPr>
                <w:b/>
                <w:bCs/>
              </w:rPr>
              <w:t>37</w:t>
            </w:r>
          </w:p>
        </w:tc>
        <w:tc>
          <w:tcPr>
            <w:tcW w:w="417" w:type="dxa"/>
            <w:vAlign w:val="center"/>
          </w:tcPr>
          <w:p w14:paraId="3D9926A9" w14:textId="77777777" w:rsidR="001B41A1" w:rsidRDefault="001B41A1" w:rsidP="00ED7DA3">
            <w:pPr>
              <w:pStyle w:val="TextoTabla"/>
              <w:jc w:val="center"/>
            </w:pPr>
          </w:p>
        </w:tc>
        <w:tc>
          <w:tcPr>
            <w:tcW w:w="417" w:type="dxa"/>
            <w:vAlign w:val="center"/>
          </w:tcPr>
          <w:p w14:paraId="376CFC95" w14:textId="77777777" w:rsidR="001B41A1" w:rsidRDefault="001B41A1" w:rsidP="00ED7DA3">
            <w:pPr>
              <w:pStyle w:val="TextoTabla"/>
              <w:jc w:val="center"/>
            </w:pPr>
          </w:p>
        </w:tc>
        <w:tc>
          <w:tcPr>
            <w:tcW w:w="417" w:type="dxa"/>
            <w:vAlign w:val="center"/>
          </w:tcPr>
          <w:p w14:paraId="6B22BC23" w14:textId="77777777" w:rsidR="001B41A1" w:rsidRDefault="001B41A1" w:rsidP="00ED7DA3">
            <w:pPr>
              <w:pStyle w:val="TextoTabla"/>
              <w:jc w:val="center"/>
            </w:pPr>
          </w:p>
        </w:tc>
        <w:tc>
          <w:tcPr>
            <w:tcW w:w="418" w:type="dxa"/>
            <w:vAlign w:val="center"/>
          </w:tcPr>
          <w:p w14:paraId="2E988D04" w14:textId="77777777" w:rsidR="001B41A1" w:rsidRDefault="001B41A1" w:rsidP="00ED7DA3">
            <w:pPr>
              <w:pStyle w:val="TextoTabla"/>
              <w:jc w:val="center"/>
            </w:pPr>
          </w:p>
        </w:tc>
        <w:tc>
          <w:tcPr>
            <w:tcW w:w="418" w:type="dxa"/>
            <w:vAlign w:val="center"/>
          </w:tcPr>
          <w:p w14:paraId="2D66A780" w14:textId="61138222" w:rsidR="001B41A1" w:rsidRDefault="005D37EC" w:rsidP="00ED7DA3">
            <w:pPr>
              <w:pStyle w:val="TextoTabla"/>
              <w:jc w:val="center"/>
            </w:pPr>
            <w:r>
              <w:t>X</w:t>
            </w:r>
          </w:p>
        </w:tc>
        <w:tc>
          <w:tcPr>
            <w:tcW w:w="418" w:type="dxa"/>
            <w:vAlign w:val="center"/>
          </w:tcPr>
          <w:p w14:paraId="56349332" w14:textId="44744764" w:rsidR="001B41A1" w:rsidRDefault="005D37EC" w:rsidP="00ED7DA3">
            <w:pPr>
              <w:pStyle w:val="TextoTabla"/>
              <w:jc w:val="center"/>
            </w:pPr>
            <w:r>
              <w:t>X</w:t>
            </w:r>
          </w:p>
        </w:tc>
        <w:tc>
          <w:tcPr>
            <w:tcW w:w="418" w:type="dxa"/>
            <w:vAlign w:val="center"/>
          </w:tcPr>
          <w:p w14:paraId="39FFB9C2" w14:textId="3BE39687" w:rsidR="001B41A1" w:rsidRDefault="005D37EC" w:rsidP="00ED7DA3">
            <w:pPr>
              <w:pStyle w:val="TextoTabla"/>
              <w:jc w:val="center"/>
            </w:pPr>
            <w:r>
              <w:t>X</w:t>
            </w:r>
          </w:p>
        </w:tc>
        <w:tc>
          <w:tcPr>
            <w:tcW w:w="418" w:type="dxa"/>
            <w:vAlign w:val="center"/>
          </w:tcPr>
          <w:p w14:paraId="22862417" w14:textId="77777777" w:rsidR="001B41A1" w:rsidRDefault="001B41A1" w:rsidP="00ED7DA3">
            <w:pPr>
              <w:pStyle w:val="TextoTabla"/>
              <w:jc w:val="center"/>
            </w:pPr>
          </w:p>
        </w:tc>
        <w:tc>
          <w:tcPr>
            <w:tcW w:w="418" w:type="dxa"/>
            <w:vAlign w:val="center"/>
          </w:tcPr>
          <w:p w14:paraId="0F234D51" w14:textId="77777777" w:rsidR="001B41A1" w:rsidRDefault="001B41A1" w:rsidP="00ED7DA3">
            <w:pPr>
              <w:pStyle w:val="TextoTabla"/>
              <w:jc w:val="center"/>
            </w:pPr>
          </w:p>
        </w:tc>
        <w:tc>
          <w:tcPr>
            <w:tcW w:w="418" w:type="dxa"/>
            <w:vAlign w:val="center"/>
          </w:tcPr>
          <w:p w14:paraId="5859D06D" w14:textId="77777777" w:rsidR="001B41A1" w:rsidRDefault="001B41A1" w:rsidP="00ED7DA3">
            <w:pPr>
              <w:pStyle w:val="TextoTabla"/>
              <w:jc w:val="center"/>
            </w:pPr>
          </w:p>
        </w:tc>
        <w:tc>
          <w:tcPr>
            <w:tcW w:w="418" w:type="dxa"/>
            <w:vAlign w:val="center"/>
          </w:tcPr>
          <w:p w14:paraId="089DC1B0" w14:textId="77777777" w:rsidR="001B41A1" w:rsidRDefault="001B41A1" w:rsidP="00ED7DA3">
            <w:pPr>
              <w:pStyle w:val="TextoTabla"/>
              <w:jc w:val="center"/>
            </w:pPr>
          </w:p>
        </w:tc>
        <w:tc>
          <w:tcPr>
            <w:tcW w:w="418" w:type="dxa"/>
            <w:vAlign w:val="center"/>
          </w:tcPr>
          <w:p w14:paraId="271C397B" w14:textId="77777777" w:rsidR="001B41A1" w:rsidRDefault="001B41A1" w:rsidP="00ED7DA3">
            <w:pPr>
              <w:pStyle w:val="TextoTabla"/>
              <w:jc w:val="center"/>
            </w:pPr>
          </w:p>
        </w:tc>
        <w:tc>
          <w:tcPr>
            <w:tcW w:w="418" w:type="dxa"/>
            <w:vAlign w:val="center"/>
          </w:tcPr>
          <w:p w14:paraId="00D5F489" w14:textId="77777777" w:rsidR="001B41A1" w:rsidRDefault="001B41A1" w:rsidP="00ED7DA3">
            <w:pPr>
              <w:pStyle w:val="TextoTabla"/>
              <w:jc w:val="center"/>
            </w:pPr>
          </w:p>
        </w:tc>
        <w:tc>
          <w:tcPr>
            <w:tcW w:w="418" w:type="dxa"/>
            <w:vAlign w:val="center"/>
          </w:tcPr>
          <w:p w14:paraId="2B12DEDF" w14:textId="77777777" w:rsidR="001B41A1" w:rsidRDefault="001B41A1" w:rsidP="00ED7DA3">
            <w:pPr>
              <w:pStyle w:val="TextoTabla"/>
              <w:jc w:val="center"/>
            </w:pPr>
          </w:p>
        </w:tc>
        <w:tc>
          <w:tcPr>
            <w:tcW w:w="418" w:type="dxa"/>
            <w:vAlign w:val="center"/>
          </w:tcPr>
          <w:p w14:paraId="0DFCE636" w14:textId="77777777" w:rsidR="001B41A1" w:rsidRDefault="001B41A1" w:rsidP="00ED7DA3">
            <w:pPr>
              <w:pStyle w:val="TextoTabla"/>
              <w:jc w:val="center"/>
            </w:pPr>
          </w:p>
        </w:tc>
        <w:tc>
          <w:tcPr>
            <w:tcW w:w="418" w:type="dxa"/>
            <w:vAlign w:val="center"/>
          </w:tcPr>
          <w:p w14:paraId="3A185263" w14:textId="77777777" w:rsidR="001B41A1" w:rsidRDefault="001B41A1" w:rsidP="00ED7DA3">
            <w:pPr>
              <w:pStyle w:val="TextoTabla"/>
              <w:jc w:val="center"/>
            </w:pPr>
          </w:p>
        </w:tc>
        <w:tc>
          <w:tcPr>
            <w:tcW w:w="418" w:type="dxa"/>
            <w:vAlign w:val="center"/>
          </w:tcPr>
          <w:p w14:paraId="521D7AF7" w14:textId="77777777" w:rsidR="001B41A1" w:rsidRDefault="001B41A1" w:rsidP="00ED7DA3">
            <w:pPr>
              <w:pStyle w:val="TextoTabla"/>
              <w:jc w:val="center"/>
            </w:pPr>
          </w:p>
        </w:tc>
        <w:tc>
          <w:tcPr>
            <w:tcW w:w="418" w:type="dxa"/>
            <w:vAlign w:val="center"/>
          </w:tcPr>
          <w:p w14:paraId="5003338A" w14:textId="77777777" w:rsidR="001B41A1" w:rsidRDefault="001B41A1" w:rsidP="00ED7DA3">
            <w:pPr>
              <w:pStyle w:val="TextoTabla"/>
              <w:jc w:val="center"/>
            </w:pPr>
          </w:p>
        </w:tc>
        <w:tc>
          <w:tcPr>
            <w:tcW w:w="418" w:type="dxa"/>
            <w:vAlign w:val="center"/>
          </w:tcPr>
          <w:p w14:paraId="25DD1EDC" w14:textId="77777777" w:rsidR="001B41A1" w:rsidRDefault="001B41A1" w:rsidP="00ED7DA3">
            <w:pPr>
              <w:pStyle w:val="TextoTabla"/>
              <w:jc w:val="center"/>
            </w:pPr>
          </w:p>
        </w:tc>
        <w:tc>
          <w:tcPr>
            <w:tcW w:w="418" w:type="dxa"/>
            <w:vAlign w:val="center"/>
          </w:tcPr>
          <w:p w14:paraId="2EF59CB7" w14:textId="77777777" w:rsidR="001B41A1" w:rsidRDefault="001B41A1" w:rsidP="00ED7DA3">
            <w:pPr>
              <w:pStyle w:val="TextoTabla"/>
              <w:jc w:val="center"/>
            </w:pPr>
          </w:p>
        </w:tc>
      </w:tr>
      <w:tr w:rsidR="00BA1EFF" w14:paraId="24B14FD7" w14:textId="77777777" w:rsidTr="005D37EC">
        <w:trPr>
          <w:cantSplit/>
          <w:trHeight w:val="567"/>
          <w:jc w:val="center"/>
        </w:trPr>
        <w:tc>
          <w:tcPr>
            <w:tcW w:w="203" w:type="dxa"/>
            <w:vAlign w:val="center"/>
          </w:tcPr>
          <w:p w14:paraId="059E7974" w14:textId="76D5AC17" w:rsidR="001B41A1" w:rsidRPr="00BA1EFF" w:rsidRDefault="00405203" w:rsidP="00ED7DA3">
            <w:pPr>
              <w:pStyle w:val="TextoTabla"/>
              <w:jc w:val="center"/>
              <w:rPr>
                <w:b/>
                <w:bCs/>
              </w:rPr>
            </w:pPr>
            <w:r>
              <w:rPr>
                <w:b/>
                <w:bCs/>
              </w:rPr>
              <w:t>38</w:t>
            </w:r>
          </w:p>
        </w:tc>
        <w:tc>
          <w:tcPr>
            <w:tcW w:w="417" w:type="dxa"/>
            <w:vAlign w:val="center"/>
          </w:tcPr>
          <w:p w14:paraId="2BA61136" w14:textId="77777777" w:rsidR="001B41A1" w:rsidRDefault="001B41A1" w:rsidP="00ED7DA3">
            <w:pPr>
              <w:pStyle w:val="TextoTabla"/>
              <w:jc w:val="center"/>
            </w:pPr>
          </w:p>
        </w:tc>
        <w:tc>
          <w:tcPr>
            <w:tcW w:w="417" w:type="dxa"/>
            <w:vAlign w:val="center"/>
          </w:tcPr>
          <w:p w14:paraId="1CEF15B1" w14:textId="77777777" w:rsidR="001B41A1" w:rsidRDefault="001B41A1" w:rsidP="00ED7DA3">
            <w:pPr>
              <w:pStyle w:val="TextoTabla"/>
              <w:jc w:val="center"/>
            </w:pPr>
          </w:p>
        </w:tc>
        <w:tc>
          <w:tcPr>
            <w:tcW w:w="417" w:type="dxa"/>
            <w:vAlign w:val="center"/>
          </w:tcPr>
          <w:p w14:paraId="1B1FEF4F" w14:textId="77777777" w:rsidR="001B41A1" w:rsidRDefault="001B41A1" w:rsidP="00ED7DA3">
            <w:pPr>
              <w:pStyle w:val="TextoTabla"/>
              <w:jc w:val="center"/>
            </w:pPr>
          </w:p>
        </w:tc>
        <w:tc>
          <w:tcPr>
            <w:tcW w:w="418" w:type="dxa"/>
            <w:vAlign w:val="center"/>
          </w:tcPr>
          <w:p w14:paraId="332C7288" w14:textId="77777777" w:rsidR="001B41A1" w:rsidRDefault="001B41A1" w:rsidP="00ED7DA3">
            <w:pPr>
              <w:pStyle w:val="TextoTabla"/>
              <w:jc w:val="center"/>
            </w:pPr>
          </w:p>
        </w:tc>
        <w:tc>
          <w:tcPr>
            <w:tcW w:w="418" w:type="dxa"/>
            <w:vAlign w:val="center"/>
          </w:tcPr>
          <w:p w14:paraId="4B329429" w14:textId="77777777" w:rsidR="001B41A1" w:rsidRDefault="001B41A1" w:rsidP="00ED7DA3">
            <w:pPr>
              <w:pStyle w:val="TextoTabla"/>
              <w:jc w:val="center"/>
            </w:pPr>
          </w:p>
        </w:tc>
        <w:tc>
          <w:tcPr>
            <w:tcW w:w="418" w:type="dxa"/>
            <w:vAlign w:val="center"/>
          </w:tcPr>
          <w:p w14:paraId="6E6AD10B" w14:textId="251292A9" w:rsidR="001B41A1" w:rsidRDefault="005D37EC" w:rsidP="00ED7DA3">
            <w:pPr>
              <w:pStyle w:val="TextoTabla"/>
              <w:jc w:val="center"/>
            </w:pPr>
            <w:r>
              <w:t>X</w:t>
            </w:r>
          </w:p>
        </w:tc>
        <w:tc>
          <w:tcPr>
            <w:tcW w:w="418" w:type="dxa"/>
            <w:vAlign w:val="center"/>
          </w:tcPr>
          <w:p w14:paraId="12E27F45" w14:textId="77777777" w:rsidR="001B41A1" w:rsidRDefault="001B41A1" w:rsidP="00ED7DA3">
            <w:pPr>
              <w:pStyle w:val="TextoTabla"/>
              <w:jc w:val="center"/>
            </w:pPr>
          </w:p>
        </w:tc>
        <w:tc>
          <w:tcPr>
            <w:tcW w:w="418" w:type="dxa"/>
            <w:vAlign w:val="center"/>
          </w:tcPr>
          <w:p w14:paraId="16393FAD" w14:textId="77777777" w:rsidR="001B41A1" w:rsidRDefault="001B41A1" w:rsidP="00ED7DA3">
            <w:pPr>
              <w:pStyle w:val="TextoTabla"/>
              <w:jc w:val="center"/>
            </w:pPr>
          </w:p>
        </w:tc>
        <w:tc>
          <w:tcPr>
            <w:tcW w:w="418" w:type="dxa"/>
            <w:vAlign w:val="center"/>
          </w:tcPr>
          <w:p w14:paraId="2D4C9FDF" w14:textId="77777777" w:rsidR="001B41A1" w:rsidRDefault="001B41A1" w:rsidP="00ED7DA3">
            <w:pPr>
              <w:pStyle w:val="TextoTabla"/>
              <w:jc w:val="center"/>
            </w:pPr>
          </w:p>
        </w:tc>
        <w:tc>
          <w:tcPr>
            <w:tcW w:w="418" w:type="dxa"/>
            <w:vAlign w:val="center"/>
          </w:tcPr>
          <w:p w14:paraId="6F9E078C" w14:textId="77777777" w:rsidR="001B41A1" w:rsidRDefault="001B41A1" w:rsidP="00ED7DA3">
            <w:pPr>
              <w:pStyle w:val="TextoTabla"/>
              <w:jc w:val="center"/>
            </w:pPr>
          </w:p>
        </w:tc>
        <w:tc>
          <w:tcPr>
            <w:tcW w:w="418" w:type="dxa"/>
            <w:vAlign w:val="center"/>
          </w:tcPr>
          <w:p w14:paraId="1C948863" w14:textId="77777777" w:rsidR="001B41A1" w:rsidRDefault="001B41A1" w:rsidP="00ED7DA3">
            <w:pPr>
              <w:pStyle w:val="TextoTabla"/>
              <w:jc w:val="center"/>
            </w:pPr>
          </w:p>
        </w:tc>
        <w:tc>
          <w:tcPr>
            <w:tcW w:w="418" w:type="dxa"/>
            <w:vAlign w:val="center"/>
          </w:tcPr>
          <w:p w14:paraId="094101A1" w14:textId="77777777" w:rsidR="001B41A1" w:rsidRDefault="001B41A1" w:rsidP="00ED7DA3">
            <w:pPr>
              <w:pStyle w:val="TextoTabla"/>
              <w:jc w:val="center"/>
            </w:pPr>
          </w:p>
        </w:tc>
        <w:tc>
          <w:tcPr>
            <w:tcW w:w="418" w:type="dxa"/>
            <w:vAlign w:val="center"/>
          </w:tcPr>
          <w:p w14:paraId="1DE831CA" w14:textId="77777777" w:rsidR="001B41A1" w:rsidRDefault="001B41A1" w:rsidP="00ED7DA3">
            <w:pPr>
              <w:pStyle w:val="TextoTabla"/>
              <w:jc w:val="center"/>
            </w:pPr>
          </w:p>
        </w:tc>
        <w:tc>
          <w:tcPr>
            <w:tcW w:w="418" w:type="dxa"/>
            <w:vAlign w:val="center"/>
          </w:tcPr>
          <w:p w14:paraId="6FCAE3FA" w14:textId="77777777" w:rsidR="001B41A1" w:rsidRDefault="001B41A1" w:rsidP="00ED7DA3">
            <w:pPr>
              <w:pStyle w:val="TextoTabla"/>
              <w:jc w:val="center"/>
            </w:pPr>
          </w:p>
        </w:tc>
        <w:tc>
          <w:tcPr>
            <w:tcW w:w="418" w:type="dxa"/>
            <w:vAlign w:val="center"/>
          </w:tcPr>
          <w:p w14:paraId="5598E69B" w14:textId="77777777" w:rsidR="001B41A1" w:rsidRDefault="001B41A1" w:rsidP="00ED7DA3">
            <w:pPr>
              <w:pStyle w:val="TextoTabla"/>
              <w:jc w:val="center"/>
            </w:pPr>
          </w:p>
        </w:tc>
        <w:tc>
          <w:tcPr>
            <w:tcW w:w="418" w:type="dxa"/>
            <w:vAlign w:val="center"/>
          </w:tcPr>
          <w:p w14:paraId="65D39AA7" w14:textId="77777777" w:rsidR="001B41A1" w:rsidRDefault="001B41A1" w:rsidP="00ED7DA3">
            <w:pPr>
              <w:pStyle w:val="TextoTabla"/>
              <w:jc w:val="center"/>
            </w:pPr>
          </w:p>
        </w:tc>
        <w:tc>
          <w:tcPr>
            <w:tcW w:w="418" w:type="dxa"/>
            <w:vAlign w:val="center"/>
          </w:tcPr>
          <w:p w14:paraId="01E0EA6A" w14:textId="77777777" w:rsidR="001B41A1" w:rsidRDefault="001B41A1" w:rsidP="00ED7DA3">
            <w:pPr>
              <w:pStyle w:val="TextoTabla"/>
              <w:jc w:val="center"/>
            </w:pPr>
          </w:p>
        </w:tc>
        <w:tc>
          <w:tcPr>
            <w:tcW w:w="418" w:type="dxa"/>
            <w:vAlign w:val="center"/>
          </w:tcPr>
          <w:p w14:paraId="2C8D8DA5" w14:textId="77777777" w:rsidR="001B41A1" w:rsidRDefault="001B41A1" w:rsidP="00ED7DA3">
            <w:pPr>
              <w:pStyle w:val="TextoTabla"/>
              <w:jc w:val="center"/>
            </w:pPr>
          </w:p>
        </w:tc>
        <w:tc>
          <w:tcPr>
            <w:tcW w:w="418" w:type="dxa"/>
            <w:vAlign w:val="center"/>
          </w:tcPr>
          <w:p w14:paraId="4D7FC211" w14:textId="77777777" w:rsidR="001B41A1" w:rsidRDefault="001B41A1" w:rsidP="00ED7DA3">
            <w:pPr>
              <w:pStyle w:val="TextoTabla"/>
              <w:jc w:val="center"/>
            </w:pPr>
          </w:p>
        </w:tc>
        <w:tc>
          <w:tcPr>
            <w:tcW w:w="418" w:type="dxa"/>
            <w:vAlign w:val="center"/>
          </w:tcPr>
          <w:p w14:paraId="3944EFD3" w14:textId="77777777" w:rsidR="001B41A1" w:rsidRDefault="001B41A1" w:rsidP="00ED7DA3">
            <w:pPr>
              <w:pStyle w:val="TextoTabla"/>
              <w:jc w:val="center"/>
            </w:pPr>
          </w:p>
        </w:tc>
      </w:tr>
      <w:tr w:rsidR="00BA1EFF" w14:paraId="2F8D9EBD" w14:textId="77777777" w:rsidTr="005D37EC">
        <w:trPr>
          <w:cantSplit/>
          <w:trHeight w:val="567"/>
          <w:jc w:val="center"/>
        </w:trPr>
        <w:tc>
          <w:tcPr>
            <w:tcW w:w="203" w:type="dxa"/>
            <w:vAlign w:val="center"/>
          </w:tcPr>
          <w:p w14:paraId="4150AAF2" w14:textId="4018B488" w:rsidR="001B41A1" w:rsidRPr="00BA1EFF" w:rsidRDefault="00405203" w:rsidP="00ED7DA3">
            <w:pPr>
              <w:pStyle w:val="TextoTabla"/>
              <w:jc w:val="center"/>
              <w:rPr>
                <w:b/>
                <w:bCs/>
              </w:rPr>
            </w:pPr>
            <w:r>
              <w:rPr>
                <w:b/>
                <w:bCs/>
              </w:rPr>
              <w:t>39</w:t>
            </w:r>
          </w:p>
        </w:tc>
        <w:tc>
          <w:tcPr>
            <w:tcW w:w="417" w:type="dxa"/>
            <w:vAlign w:val="center"/>
          </w:tcPr>
          <w:p w14:paraId="4EBAD676" w14:textId="77777777" w:rsidR="001B41A1" w:rsidRDefault="001B41A1" w:rsidP="00ED7DA3">
            <w:pPr>
              <w:pStyle w:val="TextoTabla"/>
              <w:jc w:val="center"/>
            </w:pPr>
          </w:p>
        </w:tc>
        <w:tc>
          <w:tcPr>
            <w:tcW w:w="417" w:type="dxa"/>
            <w:vAlign w:val="center"/>
          </w:tcPr>
          <w:p w14:paraId="70C250D2" w14:textId="77777777" w:rsidR="001B41A1" w:rsidRDefault="001B41A1" w:rsidP="00ED7DA3">
            <w:pPr>
              <w:pStyle w:val="TextoTabla"/>
              <w:jc w:val="center"/>
            </w:pPr>
          </w:p>
        </w:tc>
        <w:tc>
          <w:tcPr>
            <w:tcW w:w="417" w:type="dxa"/>
            <w:vAlign w:val="center"/>
          </w:tcPr>
          <w:p w14:paraId="69A36DF7" w14:textId="77777777" w:rsidR="001B41A1" w:rsidRDefault="001B41A1" w:rsidP="00ED7DA3">
            <w:pPr>
              <w:pStyle w:val="TextoTabla"/>
              <w:jc w:val="center"/>
            </w:pPr>
          </w:p>
        </w:tc>
        <w:tc>
          <w:tcPr>
            <w:tcW w:w="418" w:type="dxa"/>
            <w:vAlign w:val="center"/>
          </w:tcPr>
          <w:p w14:paraId="3DBE894D" w14:textId="77777777" w:rsidR="001B41A1" w:rsidRDefault="001B41A1" w:rsidP="00ED7DA3">
            <w:pPr>
              <w:pStyle w:val="TextoTabla"/>
              <w:jc w:val="center"/>
            </w:pPr>
          </w:p>
        </w:tc>
        <w:tc>
          <w:tcPr>
            <w:tcW w:w="418" w:type="dxa"/>
            <w:vAlign w:val="center"/>
          </w:tcPr>
          <w:p w14:paraId="51A63061" w14:textId="77777777" w:rsidR="001B41A1" w:rsidRDefault="001B41A1" w:rsidP="00ED7DA3">
            <w:pPr>
              <w:pStyle w:val="TextoTabla"/>
              <w:jc w:val="center"/>
            </w:pPr>
          </w:p>
        </w:tc>
        <w:tc>
          <w:tcPr>
            <w:tcW w:w="418" w:type="dxa"/>
            <w:vAlign w:val="center"/>
          </w:tcPr>
          <w:p w14:paraId="6F9AD82B" w14:textId="77777777" w:rsidR="001B41A1" w:rsidRDefault="001B41A1" w:rsidP="00ED7DA3">
            <w:pPr>
              <w:pStyle w:val="TextoTabla"/>
              <w:jc w:val="center"/>
            </w:pPr>
          </w:p>
        </w:tc>
        <w:tc>
          <w:tcPr>
            <w:tcW w:w="418" w:type="dxa"/>
            <w:vAlign w:val="center"/>
          </w:tcPr>
          <w:p w14:paraId="2263EF25" w14:textId="77777777" w:rsidR="001B41A1" w:rsidRDefault="001B41A1" w:rsidP="00ED7DA3">
            <w:pPr>
              <w:pStyle w:val="TextoTabla"/>
              <w:jc w:val="center"/>
            </w:pPr>
          </w:p>
        </w:tc>
        <w:tc>
          <w:tcPr>
            <w:tcW w:w="418" w:type="dxa"/>
            <w:vAlign w:val="center"/>
          </w:tcPr>
          <w:p w14:paraId="6EDA2C4A" w14:textId="54911A29" w:rsidR="001B41A1" w:rsidRDefault="005D37EC" w:rsidP="00ED7DA3">
            <w:pPr>
              <w:pStyle w:val="TextoTabla"/>
              <w:jc w:val="center"/>
            </w:pPr>
            <w:r>
              <w:t>X</w:t>
            </w:r>
          </w:p>
        </w:tc>
        <w:tc>
          <w:tcPr>
            <w:tcW w:w="418" w:type="dxa"/>
            <w:vAlign w:val="center"/>
          </w:tcPr>
          <w:p w14:paraId="42E20885" w14:textId="5DA57CA5" w:rsidR="001B41A1" w:rsidRDefault="005D37EC" w:rsidP="00ED7DA3">
            <w:pPr>
              <w:pStyle w:val="TextoTabla"/>
              <w:jc w:val="center"/>
            </w:pPr>
            <w:r>
              <w:t>X</w:t>
            </w:r>
          </w:p>
        </w:tc>
        <w:tc>
          <w:tcPr>
            <w:tcW w:w="418" w:type="dxa"/>
            <w:vAlign w:val="center"/>
          </w:tcPr>
          <w:p w14:paraId="746DB70C" w14:textId="77777777" w:rsidR="001B41A1" w:rsidRDefault="001B41A1" w:rsidP="00ED7DA3">
            <w:pPr>
              <w:pStyle w:val="TextoTabla"/>
              <w:jc w:val="center"/>
            </w:pPr>
          </w:p>
        </w:tc>
        <w:tc>
          <w:tcPr>
            <w:tcW w:w="418" w:type="dxa"/>
            <w:vAlign w:val="center"/>
          </w:tcPr>
          <w:p w14:paraId="3014344E" w14:textId="77777777" w:rsidR="001B41A1" w:rsidRDefault="001B41A1" w:rsidP="00ED7DA3">
            <w:pPr>
              <w:pStyle w:val="TextoTabla"/>
              <w:jc w:val="center"/>
            </w:pPr>
          </w:p>
        </w:tc>
        <w:tc>
          <w:tcPr>
            <w:tcW w:w="418" w:type="dxa"/>
            <w:vAlign w:val="center"/>
          </w:tcPr>
          <w:p w14:paraId="12277260" w14:textId="77777777" w:rsidR="001B41A1" w:rsidRDefault="001B41A1" w:rsidP="00ED7DA3">
            <w:pPr>
              <w:pStyle w:val="TextoTabla"/>
              <w:jc w:val="center"/>
            </w:pPr>
          </w:p>
        </w:tc>
        <w:tc>
          <w:tcPr>
            <w:tcW w:w="418" w:type="dxa"/>
            <w:vAlign w:val="center"/>
          </w:tcPr>
          <w:p w14:paraId="0E5B7EC8" w14:textId="77777777" w:rsidR="001B41A1" w:rsidRDefault="001B41A1" w:rsidP="00ED7DA3">
            <w:pPr>
              <w:pStyle w:val="TextoTabla"/>
              <w:jc w:val="center"/>
            </w:pPr>
          </w:p>
        </w:tc>
        <w:tc>
          <w:tcPr>
            <w:tcW w:w="418" w:type="dxa"/>
            <w:vAlign w:val="center"/>
          </w:tcPr>
          <w:p w14:paraId="671B7115" w14:textId="77777777" w:rsidR="001B41A1" w:rsidRDefault="001B41A1" w:rsidP="00ED7DA3">
            <w:pPr>
              <w:pStyle w:val="TextoTabla"/>
              <w:jc w:val="center"/>
            </w:pPr>
          </w:p>
        </w:tc>
        <w:tc>
          <w:tcPr>
            <w:tcW w:w="418" w:type="dxa"/>
            <w:vAlign w:val="center"/>
          </w:tcPr>
          <w:p w14:paraId="22CE15D6" w14:textId="77777777" w:rsidR="001B41A1" w:rsidRDefault="001B41A1" w:rsidP="00ED7DA3">
            <w:pPr>
              <w:pStyle w:val="TextoTabla"/>
              <w:jc w:val="center"/>
            </w:pPr>
          </w:p>
        </w:tc>
        <w:tc>
          <w:tcPr>
            <w:tcW w:w="418" w:type="dxa"/>
            <w:vAlign w:val="center"/>
          </w:tcPr>
          <w:p w14:paraId="57287919" w14:textId="77777777" w:rsidR="001B41A1" w:rsidRDefault="001B41A1" w:rsidP="00ED7DA3">
            <w:pPr>
              <w:pStyle w:val="TextoTabla"/>
              <w:jc w:val="center"/>
            </w:pPr>
          </w:p>
        </w:tc>
        <w:tc>
          <w:tcPr>
            <w:tcW w:w="418" w:type="dxa"/>
            <w:vAlign w:val="center"/>
          </w:tcPr>
          <w:p w14:paraId="46BAA36D" w14:textId="77777777" w:rsidR="001B41A1" w:rsidRDefault="001B41A1" w:rsidP="00ED7DA3">
            <w:pPr>
              <w:pStyle w:val="TextoTabla"/>
              <w:jc w:val="center"/>
            </w:pPr>
          </w:p>
        </w:tc>
        <w:tc>
          <w:tcPr>
            <w:tcW w:w="418" w:type="dxa"/>
            <w:vAlign w:val="center"/>
          </w:tcPr>
          <w:p w14:paraId="011C634B" w14:textId="77777777" w:rsidR="001B41A1" w:rsidRDefault="001B41A1" w:rsidP="00ED7DA3">
            <w:pPr>
              <w:pStyle w:val="TextoTabla"/>
              <w:jc w:val="center"/>
            </w:pPr>
          </w:p>
        </w:tc>
        <w:tc>
          <w:tcPr>
            <w:tcW w:w="418" w:type="dxa"/>
            <w:vAlign w:val="center"/>
          </w:tcPr>
          <w:p w14:paraId="3919EDCB" w14:textId="77777777" w:rsidR="001B41A1" w:rsidRDefault="001B41A1" w:rsidP="00ED7DA3">
            <w:pPr>
              <w:pStyle w:val="TextoTabla"/>
              <w:jc w:val="center"/>
            </w:pPr>
          </w:p>
        </w:tc>
        <w:tc>
          <w:tcPr>
            <w:tcW w:w="418" w:type="dxa"/>
            <w:vAlign w:val="center"/>
          </w:tcPr>
          <w:p w14:paraId="32C44B68" w14:textId="77777777" w:rsidR="001B41A1" w:rsidRDefault="001B41A1" w:rsidP="00ED7DA3">
            <w:pPr>
              <w:pStyle w:val="TextoTabla"/>
              <w:jc w:val="center"/>
            </w:pPr>
          </w:p>
        </w:tc>
      </w:tr>
      <w:tr w:rsidR="00BA1EFF" w14:paraId="7C310ED2" w14:textId="77777777" w:rsidTr="005D37EC">
        <w:trPr>
          <w:cantSplit/>
          <w:trHeight w:val="567"/>
          <w:jc w:val="center"/>
        </w:trPr>
        <w:tc>
          <w:tcPr>
            <w:tcW w:w="203" w:type="dxa"/>
            <w:vAlign w:val="center"/>
          </w:tcPr>
          <w:p w14:paraId="670F76D9" w14:textId="3F459BCE" w:rsidR="001B41A1" w:rsidRPr="00BA1EFF" w:rsidRDefault="00405203" w:rsidP="00ED7DA3">
            <w:pPr>
              <w:pStyle w:val="TextoTabla"/>
              <w:jc w:val="center"/>
              <w:rPr>
                <w:b/>
                <w:bCs/>
              </w:rPr>
            </w:pPr>
            <w:r>
              <w:rPr>
                <w:b/>
                <w:bCs/>
              </w:rPr>
              <w:t>40</w:t>
            </w:r>
          </w:p>
        </w:tc>
        <w:tc>
          <w:tcPr>
            <w:tcW w:w="417" w:type="dxa"/>
            <w:vAlign w:val="center"/>
          </w:tcPr>
          <w:p w14:paraId="574F59E4" w14:textId="77777777" w:rsidR="001B41A1" w:rsidRDefault="001B41A1" w:rsidP="00ED7DA3">
            <w:pPr>
              <w:pStyle w:val="TextoTabla"/>
              <w:jc w:val="center"/>
            </w:pPr>
          </w:p>
        </w:tc>
        <w:tc>
          <w:tcPr>
            <w:tcW w:w="417" w:type="dxa"/>
            <w:vAlign w:val="center"/>
          </w:tcPr>
          <w:p w14:paraId="1A3871B9" w14:textId="77777777" w:rsidR="001B41A1" w:rsidRDefault="001B41A1" w:rsidP="00ED7DA3">
            <w:pPr>
              <w:pStyle w:val="TextoTabla"/>
              <w:jc w:val="center"/>
            </w:pPr>
          </w:p>
        </w:tc>
        <w:tc>
          <w:tcPr>
            <w:tcW w:w="417" w:type="dxa"/>
            <w:vAlign w:val="center"/>
          </w:tcPr>
          <w:p w14:paraId="026F7D49" w14:textId="77777777" w:rsidR="001B41A1" w:rsidRDefault="001B41A1" w:rsidP="00ED7DA3">
            <w:pPr>
              <w:pStyle w:val="TextoTabla"/>
              <w:jc w:val="center"/>
            </w:pPr>
          </w:p>
        </w:tc>
        <w:tc>
          <w:tcPr>
            <w:tcW w:w="418" w:type="dxa"/>
            <w:vAlign w:val="center"/>
          </w:tcPr>
          <w:p w14:paraId="0A25FA0B" w14:textId="77777777" w:rsidR="001B41A1" w:rsidRDefault="001B41A1" w:rsidP="00ED7DA3">
            <w:pPr>
              <w:pStyle w:val="TextoTabla"/>
              <w:jc w:val="center"/>
            </w:pPr>
          </w:p>
        </w:tc>
        <w:tc>
          <w:tcPr>
            <w:tcW w:w="418" w:type="dxa"/>
            <w:vAlign w:val="center"/>
          </w:tcPr>
          <w:p w14:paraId="6DF62507" w14:textId="77777777" w:rsidR="001B41A1" w:rsidRDefault="001B41A1" w:rsidP="00ED7DA3">
            <w:pPr>
              <w:pStyle w:val="TextoTabla"/>
              <w:jc w:val="center"/>
            </w:pPr>
          </w:p>
        </w:tc>
        <w:tc>
          <w:tcPr>
            <w:tcW w:w="418" w:type="dxa"/>
            <w:vAlign w:val="center"/>
          </w:tcPr>
          <w:p w14:paraId="16F774BF" w14:textId="77777777" w:rsidR="001B41A1" w:rsidRDefault="001B41A1" w:rsidP="00ED7DA3">
            <w:pPr>
              <w:pStyle w:val="TextoTabla"/>
              <w:jc w:val="center"/>
            </w:pPr>
          </w:p>
        </w:tc>
        <w:tc>
          <w:tcPr>
            <w:tcW w:w="418" w:type="dxa"/>
            <w:vAlign w:val="center"/>
          </w:tcPr>
          <w:p w14:paraId="2E468DA4" w14:textId="77777777" w:rsidR="001B41A1" w:rsidRDefault="001B41A1" w:rsidP="00ED7DA3">
            <w:pPr>
              <w:pStyle w:val="TextoTabla"/>
              <w:jc w:val="center"/>
            </w:pPr>
          </w:p>
        </w:tc>
        <w:tc>
          <w:tcPr>
            <w:tcW w:w="418" w:type="dxa"/>
            <w:vAlign w:val="center"/>
          </w:tcPr>
          <w:p w14:paraId="63B4A6A4" w14:textId="77777777" w:rsidR="001B41A1" w:rsidRDefault="001B41A1" w:rsidP="00ED7DA3">
            <w:pPr>
              <w:pStyle w:val="TextoTabla"/>
              <w:jc w:val="center"/>
            </w:pPr>
          </w:p>
        </w:tc>
        <w:tc>
          <w:tcPr>
            <w:tcW w:w="418" w:type="dxa"/>
            <w:vAlign w:val="center"/>
          </w:tcPr>
          <w:p w14:paraId="2469C828" w14:textId="77777777" w:rsidR="001B41A1" w:rsidRDefault="001B41A1" w:rsidP="00ED7DA3">
            <w:pPr>
              <w:pStyle w:val="TextoTabla"/>
              <w:jc w:val="center"/>
            </w:pPr>
          </w:p>
        </w:tc>
        <w:tc>
          <w:tcPr>
            <w:tcW w:w="418" w:type="dxa"/>
            <w:vAlign w:val="center"/>
          </w:tcPr>
          <w:p w14:paraId="09307390" w14:textId="77777777" w:rsidR="001B41A1" w:rsidRDefault="001B41A1" w:rsidP="00ED7DA3">
            <w:pPr>
              <w:pStyle w:val="TextoTabla"/>
              <w:jc w:val="center"/>
            </w:pPr>
          </w:p>
        </w:tc>
        <w:tc>
          <w:tcPr>
            <w:tcW w:w="418" w:type="dxa"/>
            <w:vAlign w:val="center"/>
          </w:tcPr>
          <w:p w14:paraId="22CE044D" w14:textId="77777777" w:rsidR="001B41A1" w:rsidRDefault="001B41A1" w:rsidP="00ED7DA3">
            <w:pPr>
              <w:pStyle w:val="TextoTabla"/>
              <w:jc w:val="center"/>
            </w:pPr>
          </w:p>
        </w:tc>
        <w:tc>
          <w:tcPr>
            <w:tcW w:w="418" w:type="dxa"/>
            <w:vAlign w:val="center"/>
          </w:tcPr>
          <w:p w14:paraId="5487BF29" w14:textId="77777777" w:rsidR="001B41A1" w:rsidRDefault="001B41A1" w:rsidP="00ED7DA3">
            <w:pPr>
              <w:pStyle w:val="TextoTabla"/>
              <w:jc w:val="center"/>
            </w:pPr>
          </w:p>
        </w:tc>
        <w:tc>
          <w:tcPr>
            <w:tcW w:w="418" w:type="dxa"/>
            <w:vAlign w:val="center"/>
          </w:tcPr>
          <w:p w14:paraId="76BD62C8" w14:textId="77777777" w:rsidR="001B41A1" w:rsidRDefault="001B41A1" w:rsidP="00ED7DA3">
            <w:pPr>
              <w:pStyle w:val="TextoTabla"/>
              <w:jc w:val="center"/>
            </w:pPr>
          </w:p>
        </w:tc>
        <w:tc>
          <w:tcPr>
            <w:tcW w:w="418" w:type="dxa"/>
            <w:vAlign w:val="center"/>
          </w:tcPr>
          <w:p w14:paraId="5A837928" w14:textId="77777777" w:rsidR="001B41A1" w:rsidRDefault="001B41A1" w:rsidP="00ED7DA3">
            <w:pPr>
              <w:pStyle w:val="TextoTabla"/>
              <w:jc w:val="center"/>
            </w:pPr>
          </w:p>
        </w:tc>
        <w:tc>
          <w:tcPr>
            <w:tcW w:w="418" w:type="dxa"/>
            <w:vAlign w:val="center"/>
          </w:tcPr>
          <w:p w14:paraId="00CBDFF5" w14:textId="77777777" w:rsidR="001B41A1" w:rsidRDefault="001B41A1" w:rsidP="00ED7DA3">
            <w:pPr>
              <w:pStyle w:val="TextoTabla"/>
              <w:jc w:val="center"/>
            </w:pPr>
          </w:p>
        </w:tc>
        <w:tc>
          <w:tcPr>
            <w:tcW w:w="418" w:type="dxa"/>
            <w:vAlign w:val="center"/>
          </w:tcPr>
          <w:p w14:paraId="285B671D" w14:textId="77777777" w:rsidR="001B41A1" w:rsidRDefault="001B41A1" w:rsidP="00ED7DA3">
            <w:pPr>
              <w:pStyle w:val="TextoTabla"/>
              <w:jc w:val="center"/>
            </w:pPr>
          </w:p>
        </w:tc>
        <w:tc>
          <w:tcPr>
            <w:tcW w:w="418" w:type="dxa"/>
            <w:vAlign w:val="center"/>
          </w:tcPr>
          <w:p w14:paraId="558F8459" w14:textId="30ABB968" w:rsidR="001B41A1" w:rsidRDefault="005D37EC" w:rsidP="00ED7DA3">
            <w:pPr>
              <w:pStyle w:val="TextoTabla"/>
              <w:jc w:val="center"/>
            </w:pPr>
            <w:r>
              <w:t>X</w:t>
            </w:r>
          </w:p>
        </w:tc>
        <w:tc>
          <w:tcPr>
            <w:tcW w:w="418" w:type="dxa"/>
            <w:vAlign w:val="center"/>
          </w:tcPr>
          <w:p w14:paraId="7DD5343D" w14:textId="46F4A119" w:rsidR="001B41A1" w:rsidRDefault="005D37EC" w:rsidP="00ED7DA3">
            <w:pPr>
              <w:pStyle w:val="TextoTabla"/>
              <w:jc w:val="center"/>
            </w:pPr>
            <w:r>
              <w:t>X</w:t>
            </w:r>
          </w:p>
        </w:tc>
        <w:tc>
          <w:tcPr>
            <w:tcW w:w="418" w:type="dxa"/>
            <w:vAlign w:val="center"/>
          </w:tcPr>
          <w:p w14:paraId="774211E0" w14:textId="31D51F83" w:rsidR="001B41A1" w:rsidRDefault="005D37EC" w:rsidP="00ED7DA3">
            <w:pPr>
              <w:pStyle w:val="TextoTabla"/>
              <w:jc w:val="center"/>
            </w:pPr>
            <w:r>
              <w:t>X</w:t>
            </w:r>
          </w:p>
        </w:tc>
        <w:tc>
          <w:tcPr>
            <w:tcW w:w="418" w:type="dxa"/>
            <w:vAlign w:val="center"/>
          </w:tcPr>
          <w:p w14:paraId="3CB4B92F" w14:textId="77777777" w:rsidR="001B41A1" w:rsidRDefault="001B41A1" w:rsidP="00ED7DA3">
            <w:pPr>
              <w:pStyle w:val="TextoTabla"/>
              <w:jc w:val="center"/>
            </w:pPr>
          </w:p>
        </w:tc>
      </w:tr>
      <w:tr w:rsidR="00BA1EFF" w14:paraId="3A5F0A5D" w14:textId="77777777" w:rsidTr="005D37EC">
        <w:trPr>
          <w:cantSplit/>
          <w:trHeight w:val="567"/>
          <w:jc w:val="center"/>
        </w:trPr>
        <w:tc>
          <w:tcPr>
            <w:tcW w:w="203" w:type="dxa"/>
            <w:vAlign w:val="center"/>
          </w:tcPr>
          <w:p w14:paraId="01128AD3" w14:textId="2A5AACF5" w:rsidR="001B41A1" w:rsidRPr="00BA1EFF" w:rsidRDefault="00405203" w:rsidP="00ED7DA3">
            <w:pPr>
              <w:pStyle w:val="TextoTabla"/>
              <w:jc w:val="center"/>
              <w:rPr>
                <w:b/>
                <w:bCs/>
              </w:rPr>
            </w:pPr>
            <w:r>
              <w:rPr>
                <w:b/>
                <w:bCs/>
              </w:rPr>
              <w:lastRenderedPageBreak/>
              <w:t>41</w:t>
            </w:r>
          </w:p>
        </w:tc>
        <w:tc>
          <w:tcPr>
            <w:tcW w:w="417" w:type="dxa"/>
            <w:vAlign w:val="center"/>
          </w:tcPr>
          <w:p w14:paraId="3F646FEF" w14:textId="77777777" w:rsidR="001B41A1" w:rsidRDefault="001B41A1" w:rsidP="00ED7DA3">
            <w:pPr>
              <w:pStyle w:val="TextoTabla"/>
              <w:jc w:val="center"/>
            </w:pPr>
          </w:p>
        </w:tc>
        <w:tc>
          <w:tcPr>
            <w:tcW w:w="417" w:type="dxa"/>
            <w:vAlign w:val="center"/>
          </w:tcPr>
          <w:p w14:paraId="0B26EEE8" w14:textId="77777777" w:rsidR="001B41A1" w:rsidRDefault="001B41A1" w:rsidP="00ED7DA3">
            <w:pPr>
              <w:pStyle w:val="TextoTabla"/>
              <w:jc w:val="center"/>
            </w:pPr>
          </w:p>
        </w:tc>
        <w:tc>
          <w:tcPr>
            <w:tcW w:w="417" w:type="dxa"/>
            <w:vAlign w:val="center"/>
          </w:tcPr>
          <w:p w14:paraId="6FA7F95E" w14:textId="77777777" w:rsidR="001B41A1" w:rsidRDefault="001B41A1" w:rsidP="00ED7DA3">
            <w:pPr>
              <w:pStyle w:val="TextoTabla"/>
              <w:jc w:val="center"/>
            </w:pPr>
          </w:p>
        </w:tc>
        <w:tc>
          <w:tcPr>
            <w:tcW w:w="418" w:type="dxa"/>
            <w:vAlign w:val="center"/>
          </w:tcPr>
          <w:p w14:paraId="1A16891B" w14:textId="77777777" w:rsidR="001B41A1" w:rsidRDefault="001B41A1" w:rsidP="00ED7DA3">
            <w:pPr>
              <w:pStyle w:val="TextoTabla"/>
              <w:jc w:val="center"/>
            </w:pPr>
          </w:p>
        </w:tc>
        <w:tc>
          <w:tcPr>
            <w:tcW w:w="418" w:type="dxa"/>
            <w:vAlign w:val="center"/>
          </w:tcPr>
          <w:p w14:paraId="6D969152" w14:textId="77777777" w:rsidR="001B41A1" w:rsidRDefault="001B41A1" w:rsidP="00ED7DA3">
            <w:pPr>
              <w:pStyle w:val="TextoTabla"/>
              <w:jc w:val="center"/>
            </w:pPr>
          </w:p>
        </w:tc>
        <w:tc>
          <w:tcPr>
            <w:tcW w:w="418" w:type="dxa"/>
            <w:vAlign w:val="center"/>
          </w:tcPr>
          <w:p w14:paraId="4451DFB0" w14:textId="77777777" w:rsidR="001B41A1" w:rsidRDefault="001B41A1" w:rsidP="00ED7DA3">
            <w:pPr>
              <w:pStyle w:val="TextoTabla"/>
              <w:jc w:val="center"/>
            </w:pPr>
          </w:p>
        </w:tc>
        <w:tc>
          <w:tcPr>
            <w:tcW w:w="418" w:type="dxa"/>
            <w:vAlign w:val="center"/>
          </w:tcPr>
          <w:p w14:paraId="13FF482B" w14:textId="77777777" w:rsidR="001B41A1" w:rsidRDefault="001B41A1" w:rsidP="00ED7DA3">
            <w:pPr>
              <w:pStyle w:val="TextoTabla"/>
              <w:jc w:val="center"/>
            </w:pPr>
          </w:p>
        </w:tc>
        <w:tc>
          <w:tcPr>
            <w:tcW w:w="418" w:type="dxa"/>
            <w:vAlign w:val="center"/>
          </w:tcPr>
          <w:p w14:paraId="43805C4F" w14:textId="77777777" w:rsidR="001B41A1" w:rsidRDefault="001B41A1" w:rsidP="00ED7DA3">
            <w:pPr>
              <w:pStyle w:val="TextoTabla"/>
              <w:jc w:val="center"/>
            </w:pPr>
          </w:p>
        </w:tc>
        <w:tc>
          <w:tcPr>
            <w:tcW w:w="418" w:type="dxa"/>
            <w:vAlign w:val="center"/>
          </w:tcPr>
          <w:p w14:paraId="2E620F81" w14:textId="77777777" w:rsidR="001B41A1" w:rsidRDefault="001B41A1" w:rsidP="00ED7DA3">
            <w:pPr>
              <w:pStyle w:val="TextoTabla"/>
              <w:jc w:val="center"/>
            </w:pPr>
          </w:p>
        </w:tc>
        <w:tc>
          <w:tcPr>
            <w:tcW w:w="418" w:type="dxa"/>
            <w:vAlign w:val="center"/>
          </w:tcPr>
          <w:p w14:paraId="02F98250" w14:textId="77777777" w:rsidR="001B41A1" w:rsidRDefault="001B41A1" w:rsidP="00ED7DA3">
            <w:pPr>
              <w:pStyle w:val="TextoTabla"/>
              <w:jc w:val="center"/>
            </w:pPr>
          </w:p>
        </w:tc>
        <w:tc>
          <w:tcPr>
            <w:tcW w:w="418" w:type="dxa"/>
            <w:vAlign w:val="center"/>
          </w:tcPr>
          <w:p w14:paraId="3908DE40" w14:textId="77777777" w:rsidR="001B41A1" w:rsidRDefault="001B41A1" w:rsidP="00ED7DA3">
            <w:pPr>
              <w:pStyle w:val="TextoTabla"/>
              <w:jc w:val="center"/>
            </w:pPr>
          </w:p>
        </w:tc>
        <w:tc>
          <w:tcPr>
            <w:tcW w:w="418" w:type="dxa"/>
            <w:vAlign w:val="center"/>
          </w:tcPr>
          <w:p w14:paraId="24431705" w14:textId="77777777" w:rsidR="001B41A1" w:rsidRDefault="001B41A1" w:rsidP="00ED7DA3">
            <w:pPr>
              <w:pStyle w:val="TextoTabla"/>
              <w:jc w:val="center"/>
            </w:pPr>
          </w:p>
        </w:tc>
        <w:tc>
          <w:tcPr>
            <w:tcW w:w="418" w:type="dxa"/>
            <w:vAlign w:val="center"/>
          </w:tcPr>
          <w:p w14:paraId="3CD6D629" w14:textId="77777777" w:rsidR="001B41A1" w:rsidRDefault="001B41A1" w:rsidP="00ED7DA3">
            <w:pPr>
              <w:pStyle w:val="TextoTabla"/>
              <w:jc w:val="center"/>
            </w:pPr>
          </w:p>
        </w:tc>
        <w:tc>
          <w:tcPr>
            <w:tcW w:w="418" w:type="dxa"/>
            <w:vAlign w:val="center"/>
          </w:tcPr>
          <w:p w14:paraId="18E2B757" w14:textId="77777777" w:rsidR="001B41A1" w:rsidRDefault="001B41A1" w:rsidP="00ED7DA3">
            <w:pPr>
              <w:pStyle w:val="TextoTabla"/>
              <w:jc w:val="center"/>
            </w:pPr>
          </w:p>
        </w:tc>
        <w:tc>
          <w:tcPr>
            <w:tcW w:w="418" w:type="dxa"/>
            <w:vAlign w:val="center"/>
          </w:tcPr>
          <w:p w14:paraId="4CA05348" w14:textId="77777777" w:rsidR="001B41A1" w:rsidRDefault="001B41A1" w:rsidP="00ED7DA3">
            <w:pPr>
              <w:pStyle w:val="TextoTabla"/>
              <w:jc w:val="center"/>
            </w:pPr>
          </w:p>
        </w:tc>
        <w:tc>
          <w:tcPr>
            <w:tcW w:w="418" w:type="dxa"/>
            <w:vAlign w:val="center"/>
          </w:tcPr>
          <w:p w14:paraId="3DA7C05B" w14:textId="77777777" w:rsidR="001B41A1" w:rsidRDefault="001B41A1" w:rsidP="00ED7DA3">
            <w:pPr>
              <w:pStyle w:val="TextoTabla"/>
              <w:jc w:val="center"/>
            </w:pPr>
          </w:p>
        </w:tc>
        <w:tc>
          <w:tcPr>
            <w:tcW w:w="418" w:type="dxa"/>
            <w:vAlign w:val="center"/>
          </w:tcPr>
          <w:p w14:paraId="678B3CAC" w14:textId="5826BFDA" w:rsidR="001B41A1" w:rsidRDefault="005D37EC" w:rsidP="00ED7DA3">
            <w:pPr>
              <w:pStyle w:val="TextoTabla"/>
              <w:jc w:val="center"/>
            </w:pPr>
            <w:r>
              <w:t>X</w:t>
            </w:r>
          </w:p>
        </w:tc>
        <w:tc>
          <w:tcPr>
            <w:tcW w:w="418" w:type="dxa"/>
            <w:vAlign w:val="center"/>
          </w:tcPr>
          <w:p w14:paraId="63A3759D" w14:textId="619AF12D" w:rsidR="001B41A1" w:rsidRDefault="005D37EC" w:rsidP="00ED7DA3">
            <w:pPr>
              <w:pStyle w:val="TextoTabla"/>
              <w:jc w:val="center"/>
            </w:pPr>
            <w:r>
              <w:t>X</w:t>
            </w:r>
          </w:p>
        </w:tc>
        <w:tc>
          <w:tcPr>
            <w:tcW w:w="418" w:type="dxa"/>
            <w:vAlign w:val="center"/>
          </w:tcPr>
          <w:p w14:paraId="10E3EDCA" w14:textId="1023232B" w:rsidR="001B41A1" w:rsidRDefault="005D37EC" w:rsidP="00ED7DA3">
            <w:pPr>
              <w:pStyle w:val="TextoTabla"/>
              <w:jc w:val="center"/>
            </w:pPr>
            <w:r>
              <w:t>X</w:t>
            </w:r>
          </w:p>
        </w:tc>
        <w:tc>
          <w:tcPr>
            <w:tcW w:w="418" w:type="dxa"/>
            <w:vAlign w:val="center"/>
          </w:tcPr>
          <w:p w14:paraId="13262B7D" w14:textId="77777777" w:rsidR="001B41A1" w:rsidRDefault="001B41A1" w:rsidP="00ED7DA3">
            <w:pPr>
              <w:pStyle w:val="TextoTabla"/>
              <w:jc w:val="center"/>
            </w:pPr>
          </w:p>
        </w:tc>
      </w:tr>
      <w:tr w:rsidR="00405203" w14:paraId="78D6D1F2" w14:textId="77777777" w:rsidTr="005D37EC">
        <w:trPr>
          <w:cantSplit/>
          <w:trHeight w:val="567"/>
          <w:jc w:val="center"/>
        </w:trPr>
        <w:tc>
          <w:tcPr>
            <w:tcW w:w="203" w:type="dxa"/>
            <w:vAlign w:val="center"/>
          </w:tcPr>
          <w:p w14:paraId="2C9F30BD" w14:textId="3370A45F" w:rsidR="00405203" w:rsidRDefault="00405203" w:rsidP="00ED7DA3">
            <w:pPr>
              <w:pStyle w:val="TextoTabla"/>
              <w:jc w:val="center"/>
              <w:rPr>
                <w:b/>
                <w:bCs/>
              </w:rPr>
            </w:pPr>
            <w:r>
              <w:rPr>
                <w:b/>
                <w:bCs/>
              </w:rPr>
              <w:t>42</w:t>
            </w:r>
          </w:p>
        </w:tc>
        <w:tc>
          <w:tcPr>
            <w:tcW w:w="417" w:type="dxa"/>
            <w:vAlign w:val="center"/>
          </w:tcPr>
          <w:p w14:paraId="721D9A53" w14:textId="77777777" w:rsidR="00405203" w:rsidRDefault="00405203" w:rsidP="00ED7DA3">
            <w:pPr>
              <w:pStyle w:val="TextoTabla"/>
              <w:jc w:val="center"/>
            </w:pPr>
          </w:p>
        </w:tc>
        <w:tc>
          <w:tcPr>
            <w:tcW w:w="417" w:type="dxa"/>
            <w:vAlign w:val="center"/>
          </w:tcPr>
          <w:p w14:paraId="74B64FEB" w14:textId="77777777" w:rsidR="00405203" w:rsidRDefault="00405203" w:rsidP="00ED7DA3">
            <w:pPr>
              <w:pStyle w:val="TextoTabla"/>
              <w:jc w:val="center"/>
            </w:pPr>
          </w:p>
        </w:tc>
        <w:tc>
          <w:tcPr>
            <w:tcW w:w="417" w:type="dxa"/>
            <w:vAlign w:val="center"/>
          </w:tcPr>
          <w:p w14:paraId="1124EE9F" w14:textId="77777777" w:rsidR="00405203" w:rsidRDefault="00405203" w:rsidP="00ED7DA3">
            <w:pPr>
              <w:pStyle w:val="TextoTabla"/>
              <w:jc w:val="center"/>
            </w:pPr>
          </w:p>
        </w:tc>
        <w:tc>
          <w:tcPr>
            <w:tcW w:w="418" w:type="dxa"/>
            <w:vAlign w:val="center"/>
          </w:tcPr>
          <w:p w14:paraId="50E3142A" w14:textId="77777777" w:rsidR="00405203" w:rsidRDefault="00405203" w:rsidP="00ED7DA3">
            <w:pPr>
              <w:pStyle w:val="TextoTabla"/>
              <w:jc w:val="center"/>
            </w:pPr>
          </w:p>
        </w:tc>
        <w:tc>
          <w:tcPr>
            <w:tcW w:w="418" w:type="dxa"/>
            <w:vAlign w:val="center"/>
          </w:tcPr>
          <w:p w14:paraId="32897742" w14:textId="77777777" w:rsidR="00405203" w:rsidRDefault="00405203" w:rsidP="00ED7DA3">
            <w:pPr>
              <w:pStyle w:val="TextoTabla"/>
              <w:jc w:val="center"/>
            </w:pPr>
          </w:p>
        </w:tc>
        <w:tc>
          <w:tcPr>
            <w:tcW w:w="418" w:type="dxa"/>
            <w:vAlign w:val="center"/>
          </w:tcPr>
          <w:p w14:paraId="5EB0FD4F" w14:textId="77777777" w:rsidR="00405203" w:rsidRDefault="00405203" w:rsidP="00ED7DA3">
            <w:pPr>
              <w:pStyle w:val="TextoTabla"/>
              <w:jc w:val="center"/>
            </w:pPr>
          </w:p>
        </w:tc>
        <w:tc>
          <w:tcPr>
            <w:tcW w:w="418" w:type="dxa"/>
            <w:vAlign w:val="center"/>
          </w:tcPr>
          <w:p w14:paraId="46F2B3D7" w14:textId="77777777" w:rsidR="00405203" w:rsidRDefault="00405203" w:rsidP="00ED7DA3">
            <w:pPr>
              <w:pStyle w:val="TextoTabla"/>
              <w:jc w:val="center"/>
            </w:pPr>
          </w:p>
        </w:tc>
        <w:tc>
          <w:tcPr>
            <w:tcW w:w="418" w:type="dxa"/>
            <w:vAlign w:val="center"/>
          </w:tcPr>
          <w:p w14:paraId="67EA0769" w14:textId="77777777" w:rsidR="00405203" w:rsidRDefault="00405203" w:rsidP="00ED7DA3">
            <w:pPr>
              <w:pStyle w:val="TextoTabla"/>
              <w:jc w:val="center"/>
            </w:pPr>
          </w:p>
        </w:tc>
        <w:tc>
          <w:tcPr>
            <w:tcW w:w="418" w:type="dxa"/>
            <w:vAlign w:val="center"/>
          </w:tcPr>
          <w:p w14:paraId="182B2BDA" w14:textId="77777777" w:rsidR="00405203" w:rsidRDefault="00405203" w:rsidP="00ED7DA3">
            <w:pPr>
              <w:pStyle w:val="TextoTabla"/>
              <w:jc w:val="center"/>
            </w:pPr>
          </w:p>
        </w:tc>
        <w:tc>
          <w:tcPr>
            <w:tcW w:w="418" w:type="dxa"/>
            <w:vAlign w:val="center"/>
          </w:tcPr>
          <w:p w14:paraId="4B3E0277" w14:textId="77777777" w:rsidR="00405203" w:rsidRDefault="00405203" w:rsidP="00ED7DA3">
            <w:pPr>
              <w:pStyle w:val="TextoTabla"/>
              <w:jc w:val="center"/>
            </w:pPr>
          </w:p>
        </w:tc>
        <w:tc>
          <w:tcPr>
            <w:tcW w:w="418" w:type="dxa"/>
            <w:vAlign w:val="center"/>
          </w:tcPr>
          <w:p w14:paraId="24F178E2" w14:textId="77777777" w:rsidR="00405203" w:rsidRDefault="00405203" w:rsidP="00ED7DA3">
            <w:pPr>
              <w:pStyle w:val="TextoTabla"/>
              <w:jc w:val="center"/>
            </w:pPr>
          </w:p>
        </w:tc>
        <w:tc>
          <w:tcPr>
            <w:tcW w:w="418" w:type="dxa"/>
            <w:vAlign w:val="center"/>
          </w:tcPr>
          <w:p w14:paraId="5EB72DEC" w14:textId="77777777" w:rsidR="00405203" w:rsidRDefault="00405203" w:rsidP="00ED7DA3">
            <w:pPr>
              <w:pStyle w:val="TextoTabla"/>
              <w:jc w:val="center"/>
            </w:pPr>
          </w:p>
        </w:tc>
        <w:tc>
          <w:tcPr>
            <w:tcW w:w="418" w:type="dxa"/>
            <w:vAlign w:val="center"/>
          </w:tcPr>
          <w:p w14:paraId="34699CF0" w14:textId="77777777" w:rsidR="00405203" w:rsidRDefault="00405203" w:rsidP="00ED7DA3">
            <w:pPr>
              <w:pStyle w:val="TextoTabla"/>
              <w:jc w:val="center"/>
            </w:pPr>
          </w:p>
        </w:tc>
        <w:tc>
          <w:tcPr>
            <w:tcW w:w="418" w:type="dxa"/>
            <w:vAlign w:val="center"/>
          </w:tcPr>
          <w:p w14:paraId="52B673BC" w14:textId="77777777" w:rsidR="00405203" w:rsidRDefault="00405203" w:rsidP="00ED7DA3">
            <w:pPr>
              <w:pStyle w:val="TextoTabla"/>
              <w:jc w:val="center"/>
            </w:pPr>
          </w:p>
        </w:tc>
        <w:tc>
          <w:tcPr>
            <w:tcW w:w="418" w:type="dxa"/>
            <w:vAlign w:val="center"/>
          </w:tcPr>
          <w:p w14:paraId="3C82D740" w14:textId="77777777" w:rsidR="00405203" w:rsidRDefault="00405203" w:rsidP="00ED7DA3">
            <w:pPr>
              <w:pStyle w:val="TextoTabla"/>
              <w:jc w:val="center"/>
            </w:pPr>
          </w:p>
        </w:tc>
        <w:tc>
          <w:tcPr>
            <w:tcW w:w="418" w:type="dxa"/>
            <w:vAlign w:val="center"/>
          </w:tcPr>
          <w:p w14:paraId="028897EF" w14:textId="77777777" w:rsidR="00405203" w:rsidRDefault="00405203" w:rsidP="00ED7DA3">
            <w:pPr>
              <w:pStyle w:val="TextoTabla"/>
              <w:jc w:val="center"/>
            </w:pPr>
          </w:p>
        </w:tc>
        <w:tc>
          <w:tcPr>
            <w:tcW w:w="418" w:type="dxa"/>
            <w:vAlign w:val="center"/>
          </w:tcPr>
          <w:p w14:paraId="4D394B98" w14:textId="2F08D79A" w:rsidR="00405203" w:rsidRDefault="005D37EC" w:rsidP="00ED7DA3">
            <w:pPr>
              <w:pStyle w:val="TextoTabla"/>
              <w:jc w:val="center"/>
            </w:pPr>
            <w:r>
              <w:t>X</w:t>
            </w:r>
          </w:p>
        </w:tc>
        <w:tc>
          <w:tcPr>
            <w:tcW w:w="418" w:type="dxa"/>
            <w:vAlign w:val="center"/>
          </w:tcPr>
          <w:p w14:paraId="2A15E0A9" w14:textId="01440484" w:rsidR="00405203" w:rsidRDefault="005D37EC" w:rsidP="00ED7DA3">
            <w:pPr>
              <w:pStyle w:val="TextoTabla"/>
              <w:jc w:val="center"/>
            </w:pPr>
            <w:r>
              <w:t>X</w:t>
            </w:r>
          </w:p>
        </w:tc>
        <w:tc>
          <w:tcPr>
            <w:tcW w:w="418" w:type="dxa"/>
            <w:vAlign w:val="center"/>
          </w:tcPr>
          <w:p w14:paraId="24588717" w14:textId="296E0011" w:rsidR="00405203" w:rsidRDefault="005D37EC" w:rsidP="00ED7DA3">
            <w:pPr>
              <w:pStyle w:val="TextoTabla"/>
              <w:jc w:val="center"/>
            </w:pPr>
            <w:r>
              <w:t>X</w:t>
            </w:r>
          </w:p>
        </w:tc>
        <w:tc>
          <w:tcPr>
            <w:tcW w:w="418" w:type="dxa"/>
            <w:vAlign w:val="center"/>
          </w:tcPr>
          <w:p w14:paraId="73435312" w14:textId="77777777" w:rsidR="00405203" w:rsidRDefault="00405203" w:rsidP="00ED7DA3">
            <w:pPr>
              <w:pStyle w:val="TextoTabla"/>
              <w:jc w:val="center"/>
            </w:pPr>
          </w:p>
        </w:tc>
      </w:tr>
    </w:tbl>
    <w:p w14:paraId="43D4955F" w14:textId="77777777" w:rsidR="001B41A1" w:rsidRPr="009828E2" w:rsidRDefault="001B41A1" w:rsidP="0053367A"/>
    <w:p w14:paraId="58942651" w14:textId="3B0FBE63" w:rsidR="0053367A" w:rsidRDefault="00727560" w:rsidP="0062583A">
      <w:pPr>
        <w:pStyle w:val="Epgrafe"/>
        <w:numPr>
          <w:ilvl w:val="1"/>
          <w:numId w:val="12"/>
        </w:numPr>
      </w:pPr>
      <w:bookmarkStart w:id="135" w:name="_Toc166609928"/>
      <w:bookmarkStart w:id="136" w:name="_Toc168166661"/>
      <w:r w:rsidRPr="009828E2">
        <w:t>Tecnologías utilizadas</w:t>
      </w:r>
      <w:bookmarkEnd w:id="135"/>
      <w:bookmarkEnd w:id="136"/>
    </w:p>
    <w:p w14:paraId="4EDC8845" w14:textId="36E82CD3" w:rsidR="0062583A" w:rsidRDefault="00EB6750" w:rsidP="0062583A">
      <w:r>
        <w:t>A lo largo del desarrollo de este proyecto, se han utilizado las tecnologías que se detallan a continuación:</w:t>
      </w:r>
    </w:p>
    <w:p w14:paraId="6BB8A4A2" w14:textId="707FC116" w:rsidR="00EB6750" w:rsidRPr="00EB6750" w:rsidRDefault="00EB6750" w:rsidP="00EB6750">
      <w:pPr>
        <w:pStyle w:val="Prrafodelista"/>
        <w:numPr>
          <w:ilvl w:val="0"/>
          <w:numId w:val="39"/>
        </w:numPr>
        <w:rPr>
          <w:u w:val="single"/>
        </w:rPr>
      </w:pPr>
      <w:r w:rsidRPr="00EB6750">
        <w:rPr>
          <w:u w:val="single"/>
        </w:rPr>
        <w:t>Unity</w:t>
      </w:r>
      <w:r>
        <w:rPr>
          <w:u w:val="single"/>
        </w:rPr>
        <w:t xml:space="preserve"> Engine</w:t>
      </w:r>
      <w:r w:rsidRPr="00835A75">
        <w:t>:</w:t>
      </w:r>
      <w:r>
        <w:t xml:space="preserve"> el motor de desarrollo de videojuegos utilizado durante la creación del prototipo. La versión del editor de Unity utilizada ha sido la 22.3.8f1, versión con soporte a largo plazo (LTS). Adicionalmente, se han utilizado los siguientes paquetes y </w:t>
      </w:r>
      <w:r w:rsidRPr="00EB6750">
        <w:rPr>
          <w:i/>
          <w:iCs/>
        </w:rPr>
        <w:t>assets</w:t>
      </w:r>
      <w:r>
        <w:t>:</w:t>
      </w:r>
    </w:p>
    <w:p w14:paraId="7F4FFDB4" w14:textId="5CC9BFB8" w:rsidR="00EB6750" w:rsidRPr="00401F6F" w:rsidRDefault="00C2197C" w:rsidP="00EB6750">
      <w:pPr>
        <w:pStyle w:val="Prrafodelista"/>
        <w:numPr>
          <w:ilvl w:val="1"/>
          <w:numId w:val="39"/>
        </w:numPr>
        <w:rPr>
          <w:u w:val="single"/>
        </w:rPr>
      </w:pPr>
      <w:r w:rsidRPr="00C2197C">
        <w:rPr>
          <w:u w:val="single"/>
        </w:rPr>
        <w:t>A* Pathfinding Project</w:t>
      </w:r>
      <w:r w:rsidRPr="00835A75">
        <w:t>:</w:t>
      </w:r>
      <w:r w:rsidRPr="00C2197C">
        <w:t xml:space="preserve"> paquete de Unity creado por Aron Granberg, que implementa una solució</w:t>
      </w:r>
      <w:r>
        <w:t xml:space="preserve">n de búsqueda heurística A*, usada para la inteligencia artificial de los enemigos </w:t>
      </w:r>
      <w:r>
        <w:fldChar w:fldCharType="begin"/>
      </w:r>
      <w:r>
        <w:instrText xml:space="preserve"> ADDIN ZOTERO_ITEM CSL_CITATION {"citationID":"3oulwlDT","properties":{"formattedCitation":"[69]","plainCitation":"[69]","noteIndex":0},"citationItems":[{"id":3,"uris":["http://zotero.org/users/local/bjn5mCLu/items/57HP5V3M"],"itemData":{"id":3,"type":"webpage","title":"A* Pathfinding Project","URL":"https://arongranberg.com/astar/","accessed":{"date-parts":[["2024",1,3]]}}}],"schema":"https://github.com/citation-style-language/schema/raw/master/csl-citation.json"} </w:instrText>
      </w:r>
      <w:r>
        <w:fldChar w:fldCharType="separate"/>
      </w:r>
      <w:r w:rsidRPr="00C2197C">
        <w:rPr>
          <w:rFonts w:cs="Times New Roman"/>
        </w:rPr>
        <w:t>[69]</w:t>
      </w:r>
      <w:r>
        <w:fldChar w:fldCharType="end"/>
      </w:r>
      <w:r>
        <w:t>. Se ha utilizado en su versión</w:t>
      </w:r>
      <w:r w:rsidR="00401F6F">
        <w:t xml:space="preserve"> 4.2.17</w:t>
      </w:r>
      <w:r>
        <w:t xml:space="preserve"> gratuita que, aunque presenta varias limitaciones</w:t>
      </w:r>
      <w:r w:rsidR="00401F6F">
        <w:t xml:space="preserve"> respecto a la versión de pago (que tiene un valor de 140$ en la Unity Asset Store)</w:t>
      </w:r>
      <w:r>
        <w:t>, es suficiente para el desarrollo de este prototipo.</w:t>
      </w:r>
    </w:p>
    <w:p w14:paraId="32FB9032" w14:textId="7964210B" w:rsidR="00401F6F" w:rsidRPr="00401F6F" w:rsidRDefault="00401F6F" w:rsidP="00EB6750">
      <w:pPr>
        <w:pStyle w:val="Prrafodelista"/>
        <w:numPr>
          <w:ilvl w:val="1"/>
          <w:numId w:val="39"/>
        </w:numPr>
        <w:rPr>
          <w:u w:val="single"/>
        </w:rPr>
      </w:pPr>
      <w:r w:rsidRPr="00401F6F">
        <w:rPr>
          <w:u w:val="single"/>
        </w:rPr>
        <w:t>Input System</w:t>
      </w:r>
      <w:r w:rsidRPr="00835A75">
        <w:t>:</w:t>
      </w:r>
      <w:r w:rsidRPr="00401F6F">
        <w:t xml:space="preserve"> paquete de Unity que permite u</w:t>
      </w:r>
      <w:r>
        <w:t xml:space="preserve">tilizar el nuevo sistema de entrada de Unity, que pretende sustituir al sistema anterior, el Input Manager </w:t>
      </w:r>
      <w:r>
        <w:fldChar w:fldCharType="begin"/>
      </w:r>
      <w:r>
        <w:instrText xml:space="preserve"> ADDIN ZOTERO_ITEM CSL_CITATION {"citationID":"X5fs7ZhO","properties":{"formattedCitation":"[70]","plainCitation":"[70]","noteIndex":0},"citationItems":[{"id":162,"uris":["http://zotero.org/users/local/bjn5mCLu/items/UJCBSEEA"],"itemData":{"id":162,"type":"webpage","title":"Input System | Input System | 1.6.3","URL":"https://docs.unity3d.com/Packages/com.unity.inputsystem@1.6/manual/index.html","accessed":{"date-parts":[["2024",6,1]]}}}],"schema":"https://github.com/citation-style-language/schema/raw/master/csl-citation.json"} </w:instrText>
      </w:r>
      <w:r>
        <w:fldChar w:fldCharType="separate"/>
      </w:r>
      <w:r w:rsidRPr="00401F6F">
        <w:rPr>
          <w:rFonts w:cs="Times New Roman"/>
        </w:rPr>
        <w:t>[70]</w:t>
      </w:r>
      <w:r>
        <w:fldChar w:fldCharType="end"/>
      </w:r>
      <w:r>
        <w:t>.</w:t>
      </w:r>
    </w:p>
    <w:p w14:paraId="75174384" w14:textId="6CE3924B" w:rsidR="00401F6F" w:rsidRPr="00F451EA" w:rsidRDefault="00401F6F" w:rsidP="00EB6750">
      <w:pPr>
        <w:pStyle w:val="Prrafodelista"/>
        <w:numPr>
          <w:ilvl w:val="1"/>
          <w:numId w:val="39"/>
        </w:numPr>
        <w:rPr>
          <w:u w:val="single"/>
        </w:rPr>
      </w:pPr>
      <w:r>
        <w:rPr>
          <w:u w:val="single"/>
        </w:rPr>
        <w:t>Universal RP</w:t>
      </w:r>
      <w:r w:rsidRPr="00835A75">
        <w:t>:</w:t>
      </w:r>
      <w:r>
        <w:t xml:space="preserve"> paquete que permite utilizar la Universal Render Pipeline (URP). La URP posibilita la utilización de </w:t>
      </w:r>
      <w:r w:rsidR="00F451EA">
        <w:t xml:space="preserve">técnicas de renderizado avanzadas y efectos de posprocesado </w:t>
      </w:r>
      <w:r w:rsidR="00F451EA">
        <w:fldChar w:fldCharType="begin"/>
      </w:r>
      <w:r w:rsidR="00F451EA">
        <w:instrText xml:space="preserve"> ADDIN ZOTERO_ITEM CSL_CITATION {"citationID":"5NStoOZm","properties":{"formattedCitation":"[71]","plainCitation":"[71]","noteIndex":0},"citationItems":[{"id":164,"uris":["http://zotero.org/users/local/bjn5mCLu/items/TFVQCJWZ"],"itemData":{"id":164,"type":"webpage","title":"Universal Render Pipeline overview | Universal RP | 14.0.11","URL":"https://docs.unity3d.com/Packages/com.unity.render-pipelines.universal@14.0/manual/index.html","accessed":{"date-parts":[["2024",6,1]]}}}],"schema":"https://github.com/citation-style-language/schema/raw/master/csl-citation.json"} </w:instrText>
      </w:r>
      <w:r w:rsidR="00F451EA">
        <w:fldChar w:fldCharType="separate"/>
      </w:r>
      <w:r w:rsidR="00F451EA" w:rsidRPr="00F451EA">
        <w:rPr>
          <w:rFonts w:cs="Times New Roman"/>
        </w:rPr>
        <w:t>[71]</w:t>
      </w:r>
      <w:r w:rsidR="00F451EA">
        <w:fldChar w:fldCharType="end"/>
      </w:r>
      <w:r w:rsidR="00F451EA">
        <w:t>. Se ha utilizado en su versión 14.0.8.</w:t>
      </w:r>
    </w:p>
    <w:p w14:paraId="7A2D0736" w14:textId="032753CD" w:rsidR="00F451EA" w:rsidRPr="00090FB3" w:rsidRDefault="00F451EA" w:rsidP="00EB6750">
      <w:pPr>
        <w:pStyle w:val="Prrafodelista"/>
        <w:numPr>
          <w:ilvl w:val="1"/>
          <w:numId w:val="39"/>
        </w:numPr>
        <w:rPr>
          <w:u w:val="single"/>
        </w:rPr>
      </w:pPr>
      <w:r w:rsidRPr="00090FB3">
        <w:rPr>
          <w:u w:val="single"/>
        </w:rPr>
        <w:t>Netcode for GameObjects</w:t>
      </w:r>
      <w:r w:rsidRPr="00835A75">
        <w:t>:</w:t>
      </w:r>
      <w:r w:rsidR="00090FB3" w:rsidRPr="00090FB3">
        <w:t xml:space="preserve"> solución utilizada p</w:t>
      </w:r>
      <w:r w:rsidR="00090FB3">
        <w:t>ara la implementación del multijugador. Se ha empleado en su versión 1.5.2.</w:t>
      </w:r>
    </w:p>
    <w:p w14:paraId="69760E07" w14:textId="18DE429A" w:rsidR="00F451EA" w:rsidRDefault="00F451EA" w:rsidP="00EB6750">
      <w:pPr>
        <w:pStyle w:val="Prrafodelista"/>
        <w:numPr>
          <w:ilvl w:val="1"/>
          <w:numId w:val="39"/>
        </w:numPr>
        <w:rPr>
          <w:u w:val="single"/>
        </w:rPr>
      </w:pPr>
      <w:r>
        <w:rPr>
          <w:u w:val="single"/>
        </w:rPr>
        <w:t>Multiplayer Tools</w:t>
      </w:r>
      <w:r w:rsidRPr="00835A75">
        <w:t>:</w:t>
      </w:r>
      <w:r w:rsidR="00090FB3">
        <w:t xml:space="preserve"> este paquete incluye varias herramientas que ayudan a desarrollar juegos multijugador y el correcto funcionamiento de estos </w:t>
      </w:r>
      <w:r w:rsidR="00090FB3">
        <w:fldChar w:fldCharType="begin"/>
      </w:r>
      <w:r w:rsidR="005764FE">
        <w:instrText xml:space="preserve"> ADDIN ZOTERO_ITEM CSL_CITATION {"citationID":"AgXKeoj0","properties":{"formattedCitation":"[72]","plainCitation":"[72]","noteIndex":0},"citationItems":[{"id":166,"uris":["http://zotero.org/users/local/bjn5mCLu/items/FYLNGKRF"],"itemData":{"id":166,"type":"webpage","title":"About Multiplayer Tools | Multiplayer Tools | 1.1.0","URL":"https://docs.unity3d.com/Packages/com.unity.multiplayer.tools@1.1/manual/index.html","accessed":{"date-parts":[["2024",6,1]]}}}],"schema":"https://github.com/citation-style-language/schema/raw/master/csl-citation.json"} </w:instrText>
      </w:r>
      <w:r w:rsidR="00090FB3">
        <w:fldChar w:fldCharType="separate"/>
      </w:r>
      <w:r w:rsidR="005764FE" w:rsidRPr="005764FE">
        <w:rPr>
          <w:rFonts w:cs="Times New Roman"/>
        </w:rPr>
        <w:t>[72]</w:t>
      </w:r>
      <w:r w:rsidR="00090FB3">
        <w:fldChar w:fldCharType="end"/>
      </w:r>
      <w:r w:rsidR="00090FB3">
        <w:t>. Se ha empleado en su versión 1.1.0.</w:t>
      </w:r>
    </w:p>
    <w:p w14:paraId="2DC79EBB" w14:textId="71294013" w:rsidR="00F451EA" w:rsidRDefault="00F451EA" w:rsidP="00EB6750">
      <w:pPr>
        <w:pStyle w:val="Prrafodelista"/>
        <w:numPr>
          <w:ilvl w:val="1"/>
          <w:numId w:val="39"/>
        </w:numPr>
        <w:rPr>
          <w:u w:val="single"/>
        </w:rPr>
      </w:pPr>
      <w:r>
        <w:rPr>
          <w:u w:val="single"/>
        </w:rPr>
        <w:t>Lobby</w:t>
      </w:r>
      <w:r w:rsidRPr="00835A75">
        <w:t>:</w:t>
      </w:r>
      <w:r w:rsidR="005764FE">
        <w:t xml:space="preserve"> paquete de Unity que permite utilizar el servicio Lobby, de Unity Gaming Services. Este servicio permite a los usuarios crear salas de juego para poder interactuar con otros jugadores, así como unirse a una sala en concreto o buscar las sesiones disponibles </w:t>
      </w:r>
      <w:r w:rsidR="005764FE">
        <w:fldChar w:fldCharType="begin"/>
      </w:r>
      <w:r w:rsidR="005764FE">
        <w:instrText xml:space="preserve"> ADDIN ZOTERO_ITEM CSL_CITATION {"citationID":"JBOI6LiQ","properties":{"formattedCitation":"[73]","plainCitation":"[73]","noteIndex":0},"citationItems":[{"id":168,"uris":["http://zotero.org/users/local/bjn5mCLu/items/89G7QIIW"],"itemData":{"id":168,"type":"webpage","title":"Unity Lobby","URL":"https://docs.unity.com/ugs/manual/lobby/manual/unity-lobby-service","accessed":{"date-parts":[["2024",6,1]]}}}],"schema":"https://github.com/citation-style-language/schema/raw/master/csl-citation.json"} </w:instrText>
      </w:r>
      <w:r w:rsidR="005764FE">
        <w:fldChar w:fldCharType="separate"/>
      </w:r>
      <w:r w:rsidR="005764FE" w:rsidRPr="005764FE">
        <w:rPr>
          <w:rFonts w:cs="Times New Roman"/>
        </w:rPr>
        <w:t>[73]</w:t>
      </w:r>
      <w:r w:rsidR="005764FE">
        <w:fldChar w:fldCharType="end"/>
      </w:r>
      <w:r w:rsidR="005764FE">
        <w:t>. Se ha utilizado la versión 1.2.1 del paquete.</w:t>
      </w:r>
    </w:p>
    <w:p w14:paraId="405A6454" w14:textId="42DB13BA" w:rsidR="00F451EA" w:rsidRPr="004A6D68" w:rsidRDefault="00F451EA" w:rsidP="00EB6750">
      <w:pPr>
        <w:pStyle w:val="Prrafodelista"/>
        <w:numPr>
          <w:ilvl w:val="1"/>
          <w:numId w:val="39"/>
        </w:numPr>
        <w:rPr>
          <w:u w:val="single"/>
        </w:rPr>
      </w:pPr>
      <w:r w:rsidRPr="00BB34DA">
        <w:rPr>
          <w:u w:val="single"/>
        </w:rPr>
        <w:t>Relay</w:t>
      </w:r>
      <w:r w:rsidRPr="00835A75">
        <w:t>:</w:t>
      </w:r>
      <w:r w:rsidR="005764FE" w:rsidRPr="00BB34DA">
        <w:t xml:space="preserve"> </w:t>
      </w:r>
      <w:r w:rsidR="00BB34DA" w:rsidRPr="00BB34DA">
        <w:t>servicio de Unity Gaming Se</w:t>
      </w:r>
      <w:r w:rsidR="00BB34DA">
        <w:t xml:space="preserve">rvices que permite a los jugadores conectarse a un servidor de retransmisión, lo que facilita la interconexión entre jugadores que estén en distintas redes </w:t>
      </w:r>
      <w:r w:rsidR="00BB34DA">
        <w:fldChar w:fldCharType="begin"/>
      </w:r>
      <w:r w:rsidR="00BB34DA">
        <w:instrText xml:space="preserve"> ADDIN ZOTERO_ITEM CSL_CITATION {"citationID":"3Oy1j0Ge","properties":{"formattedCitation":"[74]","plainCitation":"[74]","noteIndex":0},"citationItems":[{"id":170,"uris":["http://zotero.org/users/local/bjn5mCLu/items/PM3NSAJL"],"itemData":{"id":170,"type":"webpage","title":"Unity Relay","URL":"https://docs.unity.com/ugs/manual/relay/manual/introduction","accessed":{"date-parts":[["2024",6,1]]}}}],"schema":"https://github.com/citation-style-language/schema/raw/master/csl-citation.json"} </w:instrText>
      </w:r>
      <w:r w:rsidR="00BB34DA">
        <w:fldChar w:fldCharType="separate"/>
      </w:r>
      <w:r w:rsidR="00BB34DA" w:rsidRPr="00BB34DA">
        <w:rPr>
          <w:rFonts w:cs="Times New Roman"/>
        </w:rPr>
        <w:t>[74]</w:t>
      </w:r>
      <w:r w:rsidR="00BB34DA">
        <w:fldChar w:fldCharType="end"/>
      </w:r>
      <w:r w:rsidR="00BB34DA">
        <w:t xml:space="preserve">. La versión del paquete de Relay que se ha utilizado durante el desarrollo de este proyecto ha sido la </w:t>
      </w:r>
      <w:r w:rsidR="004A6D68">
        <w:t>1.0.5.</w:t>
      </w:r>
    </w:p>
    <w:p w14:paraId="6BD41469" w14:textId="606C7F7B" w:rsidR="004A6D68" w:rsidRPr="004A6D68" w:rsidRDefault="004A6D68" w:rsidP="004A6D68">
      <w:pPr>
        <w:pStyle w:val="Prrafodelista"/>
        <w:numPr>
          <w:ilvl w:val="0"/>
          <w:numId w:val="39"/>
        </w:numPr>
        <w:rPr>
          <w:u w:val="single"/>
        </w:rPr>
      </w:pPr>
      <w:r>
        <w:rPr>
          <w:u w:val="single"/>
        </w:rPr>
        <w:lastRenderedPageBreak/>
        <w:t>Visual Studio 2022</w:t>
      </w:r>
      <w:r w:rsidRPr="00835A75">
        <w:t>:</w:t>
      </w:r>
      <w:r>
        <w:t xml:space="preserve"> entorno de desarrollo integrado (IDE) empleado para la creación y edición de los </w:t>
      </w:r>
      <w:r w:rsidRPr="004A6D68">
        <w:rPr>
          <w:i/>
          <w:iCs/>
        </w:rPr>
        <w:t>scripts</w:t>
      </w:r>
      <w:r>
        <w:t xml:space="preserve"> de C#. </w:t>
      </w:r>
    </w:p>
    <w:p w14:paraId="2C290DF2" w14:textId="28A748E4" w:rsidR="004A6D68" w:rsidRPr="003D1B8C" w:rsidRDefault="004A6D68" w:rsidP="004A6D68">
      <w:pPr>
        <w:pStyle w:val="Prrafodelista"/>
        <w:numPr>
          <w:ilvl w:val="0"/>
          <w:numId w:val="39"/>
        </w:numPr>
        <w:rPr>
          <w:u w:val="single"/>
        </w:rPr>
      </w:pPr>
      <w:r>
        <w:rPr>
          <w:u w:val="single"/>
        </w:rPr>
        <w:t>Aseprite</w:t>
      </w:r>
      <w:r w:rsidRPr="00835A75">
        <w:t>:</w:t>
      </w:r>
      <w:r>
        <w:t xml:space="preserve"> herramienta utilizada para la creación de los </w:t>
      </w:r>
      <w:r>
        <w:rPr>
          <w:i/>
          <w:iCs/>
        </w:rPr>
        <w:t>sprites</w:t>
      </w:r>
      <w:r>
        <w:t xml:space="preserve"> (imágenes bidimensionales) desarrollados durante este proyecto. Aseprite es un editor de</w:t>
      </w:r>
      <w:r>
        <w:rPr>
          <w:i/>
          <w:iCs/>
        </w:rPr>
        <w:t xml:space="preserve"> pixel-art</w:t>
      </w:r>
      <w:r>
        <w:t xml:space="preserve">, que permite crear imágenes y animaciones en este estilo artístico </w:t>
      </w:r>
      <w:r w:rsidR="003D1B8C">
        <w:fldChar w:fldCharType="begin"/>
      </w:r>
      <w:r w:rsidR="003D1B8C">
        <w:instrText xml:space="preserve"> ADDIN ZOTERO_ITEM CSL_CITATION {"citationID":"KNBPw4uU","properties":{"formattedCitation":"[75]","plainCitation":"[75]","noteIndex":0},"citationItems":[{"id":172,"uris":["http://zotero.org/users/local/bjn5mCLu/items/HDGBV67G"],"itemData":{"id":172,"type":"webpage","abstract":"Animated sprite editor &amp; pixel art tool","language":"en","title":"Aseprite","URL":"https://www.aseprite.org/","author":[{"family":"Capello","given":"David"}],"accessed":{"date-parts":[["2024",6,1]]}}}],"schema":"https://github.com/citation-style-language/schema/raw/master/csl-citation.json"} </w:instrText>
      </w:r>
      <w:r w:rsidR="003D1B8C">
        <w:fldChar w:fldCharType="separate"/>
      </w:r>
      <w:r w:rsidR="003D1B8C" w:rsidRPr="003D1B8C">
        <w:rPr>
          <w:rFonts w:cs="Times New Roman"/>
        </w:rPr>
        <w:t>[75]</w:t>
      </w:r>
      <w:r w:rsidR="003D1B8C">
        <w:fldChar w:fldCharType="end"/>
      </w:r>
      <w:r>
        <w:t>.</w:t>
      </w:r>
    </w:p>
    <w:p w14:paraId="18415A15" w14:textId="08160D36" w:rsidR="003D1B8C" w:rsidRPr="003D1B8C" w:rsidRDefault="003D1B8C" w:rsidP="004A6D68">
      <w:pPr>
        <w:pStyle w:val="Prrafodelista"/>
        <w:numPr>
          <w:ilvl w:val="0"/>
          <w:numId w:val="39"/>
        </w:numPr>
        <w:rPr>
          <w:u w:val="single"/>
        </w:rPr>
      </w:pPr>
      <w:r w:rsidRPr="003D1B8C">
        <w:rPr>
          <w:u w:val="single"/>
        </w:rPr>
        <w:t>Microsoft Office Word</w:t>
      </w:r>
      <w:r w:rsidRPr="00835A75">
        <w:t>:</w:t>
      </w:r>
      <w:r w:rsidRPr="003D1B8C">
        <w:t xml:space="preserve"> editor de texto utilizado pa</w:t>
      </w:r>
      <w:r>
        <w:t>ra la creación y edición de este documento.</w:t>
      </w:r>
    </w:p>
    <w:p w14:paraId="34AFEA62" w14:textId="01510723" w:rsidR="003D1B8C" w:rsidRPr="003D1B8C" w:rsidRDefault="003D1B8C" w:rsidP="004A6D68">
      <w:pPr>
        <w:pStyle w:val="Prrafodelista"/>
        <w:numPr>
          <w:ilvl w:val="0"/>
          <w:numId w:val="39"/>
        </w:numPr>
        <w:rPr>
          <w:u w:val="single"/>
        </w:rPr>
      </w:pPr>
      <w:r w:rsidRPr="003D1B8C">
        <w:rPr>
          <w:u w:val="single"/>
        </w:rPr>
        <w:t>Microsoft Office Excel</w:t>
      </w:r>
      <w:r w:rsidRPr="00835A75">
        <w:t>:</w:t>
      </w:r>
      <w:r w:rsidRPr="003D1B8C">
        <w:t xml:space="preserve"> editor de hojas de</w:t>
      </w:r>
      <w:r>
        <w:t xml:space="preserve"> cálculo utilizado para el mantenimiento, principalmente, de los requisitos, así como algunas tablas que se encuentran en este documento.</w:t>
      </w:r>
    </w:p>
    <w:p w14:paraId="2DB63954" w14:textId="31B9ACD3" w:rsidR="003D1B8C" w:rsidRPr="003D1B8C" w:rsidRDefault="003D1B8C" w:rsidP="004A6D68">
      <w:pPr>
        <w:pStyle w:val="Prrafodelista"/>
        <w:numPr>
          <w:ilvl w:val="0"/>
          <w:numId w:val="39"/>
        </w:numPr>
        <w:rPr>
          <w:u w:val="single"/>
        </w:rPr>
      </w:pPr>
      <w:r>
        <w:rPr>
          <w:u w:val="single"/>
        </w:rPr>
        <w:t>Draw.io</w:t>
      </w:r>
      <w:r w:rsidRPr="00835A75">
        <w:t>:</w:t>
      </w:r>
      <w:r>
        <w:t xml:space="preserve"> aplicación de código abierto utilizada para la edición de los diagramas y figuras que se encuentran a lo largo del documento</w:t>
      </w:r>
      <w:r w:rsidR="002B4424">
        <w:t xml:space="preserve"> </w:t>
      </w:r>
      <w:r w:rsidR="002B4424">
        <w:fldChar w:fldCharType="begin"/>
      </w:r>
      <w:r w:rsidR="002B4424">
        <w:instrText xml:space="preserve"> ADDIN ZOTERO_ITEM CSL_CITATION {"citationID":"PTlP4OBM","properties":{"formattedCitation":"[76]","plainCitation":"[76]","noteIndex":0},"citationItems":[{"id":176,"uris":["http://zotero.org/users/local/bjn5mCLu/items/575MHU4M"],"itemData":{"id":176,"type":"webpage","title":"draw.io","URL":"https://app.diagrams.net/","accessed":{"date-parts":[["2024",6,1]]}}}],"schema":"https://github.com/citation-style-language/schema/raw/master/csl-citation.json"} </w:instrText>
      </w:r>
      <w:r w:rsidR="002B4424">
        <w:fldChar w:fldCharType="separate"/>
      </w:r>
      <w:r w:rsidR="002B4424" w:rsidRPr="002B4424">
        <w:rPr>
          <w:rFonts w:cs="Times New Roman"/>
        </w:rPr>
        <w:t>[76]</w:t>
      </w:r>
      <w:r w:rsidR="002B4424">
        <w:fldChar w:fldCharType="end"/>
      </w:r>
      <w:r>
        <w:t>.</w:t>
      </w:r>
    </w:p>
    <w:p w14:paraId="34DA1907" w14:textId="1FBC880D" w:rsidR="003D1B8C" w:rsidRPr="002B4424" w:rsidRDefault="003D1B8C" w:rsidP="004A6D68">
      <w:pPr>
        <w:pStyle w:val="Prrafodelista"/>
        <w:numPr>
          <w:ilvl w:val="0"/>
          <w:numId w:val="39"/>
        </w:numPr>
        <w:rPr>
          <w:u w:val="single"/>
        </w:rPr>
      </w:pPr>
      <w:r>
        <w:rPr>
          <w:u w:val="single"/>
        </w:rPr>
        <w:t>Zotero</w:t>
      </w:r>
      <w:r w:rsidRPr="00835A75">
        <w:t>:</w:t>
      </w:r>
      <w:r>
        <w:t xml:space="preserve"> </w:t>
      </w:r>
      <w:r w:rsidR="002B4424">
        <w:t>herramienta empleada para la gestión de las referencias bibliográficas de esta memoria.</w:t>
      </w:r>
    </w:p>
    <w:p w14:paraId="3298A83F" w14:textId="30370E04" w:rsidR="002B4424" w:rsidRPr="002B4424" w:rsidRDefault="002B4424" w:rsidP="004A6D68">
      <w:pPr>
        <w:pStyle w:val="Prrafodelista"/>
        <w:numPr>
          <w:ilvl w:val="0"/>
          <w:numId w:val="39"/>
        </w:numPr>
        <w:rPr>
          <w:u w:val="single"/>
        </w:rPr>
      </w:pPr>
      <w:r w:rsidRPr="002B4424">
        <w:rPr>
          <w:u w:val="single"/>
        </w:rPr>
        <w:t>GitHub/GitHub Desktop</w:t>
      </w:r>
      <w:r w:rsidRPr="00835A75">
        <w:t>:</w:t>
      </w:r>
      <w:r w:rsidRPr="002B4424">
        <w:t xml:space="preserve"> </w:t>
      </w:r>
      <w:r w:rsidR="00CA2B2F">
        <w:t>GitHub</w:t>
      </w:r>
      <w:r>
        <w:t xml:space="preserve"> es un servicio basado en la nube que implementa el sistema de control de versiones Git </w:t>
      </w:r>
      <w:r w:rsidR="00CA2B2F">
        <w:fldChar w:fldCharType="begin"/>
      </w:r>
      <w:r w:rsidR="00CA2B2F">
        <w:instrText xml:space="preserve"> ADDIN ZOTERO_ITEM CSL_CITATION {"citationID":"4Z3EbRKo","properties":{"formattedCitation":"[77]","plainCitation":"[77]","noteIndex":0},"citationItems":[{"id":182,"uris":["http://zotero.org/users/local/bjn5mCLu/items/KLH694CE"],"itemData":{"id":182,"type":"webpage","title":"GitHub","URL":"https://github.com/","accessed":{"date-parts":[["2024",6,1]]}}}],"schema":"https://github.com/citation-style-language/schema/raw/master/csl-citation.json"} </w:instrText>
      </w:r>
      <w:r w:rsidR="00CA2B2F">
        <w:fldChar w:fldCharType="separate"/>
      </w:r>
      <w:r w:rsidR="00CA2B2F" w:rsidRPr="00CA2B2F">
        <w:rPr>
          <w:rFonts w:cs="Times New Roman"/>
        </w:rPr>
        <w:t>[77]</w:t>
      </w:r>
      <w:r w:rsidR="00CA2B2F">
        <w:fldChar w:fldCharType="end"/>
      </w:r>
      <w:r>
        <w:t xml:space="preserve">. Se ha utilizado para el alojamiento de los contenidos de este proyecto. También se ha empleado GitHub Desktop, el cliente de escritorio para el sistema operativo Windows y macOS, que facilita la gestión de este repositorio </w:t>
      </w:r>
      <w:r>
        <w:fldChar w:fldCharType="begin"/>
      </w:r>
      <w:r w:rsidR="00CA2B2F">
        <w:instrText xml:space="preserve"> ADDIN ZOTERO_ITEM CSL_CITATION {"citationID":"4ERTMlZy","properties":{"formattedCitation":"[78]","plainCitation":"[78]","noteIndex":0},"citationItems":[{"id":178,"uris":["http://zotero.org/users/local/bjn5mCLu/items/GKQV8NA3"],"itemData":{"id":178,"type":"webpage","abstract":"Simple collaboration from your desktop","container-title":"GitHub Desktop","language":"en-gb","title":"GitHub Desktop","URL":"https://desktop.github.com/","accessed":{"date-parts":[["2024",6,1]]}}}],"schema":"https://github.com/citation-style-language/schema/raw/master/csl-citation.json"} </w:instrText>
      </w:r>
      <w:r>
        <w:fldChar w:fldCharType="separate"/>
      </w:r>
      <w:r w:rsidR="00CA2B2F" w:rsidRPr="00CA2B2F">
        <w:rPr>
          <w:rFonts w:cs="Times New Roman"/>
        </w:rPr>
        <w:t>[78]</w:t>
      </w:r>
      <w:r>
        <w:fldChar w:fldCharType="end"/>
      </w:r>
      <w:r>
        <w:t>.</w:t>
      </w:r>
    </w:p>
    <w:p w14:paraId="0B7981A8" w14:textId="5FF05BAD" w:rsidR="002B4424" w:rsidRPr="002B4424" w:rsidRDefault="00CA2B2F" w:rsidP="004A6D68">
      <w:pPr>
        <w:pStyle w:val="Prrafodelista"/>
        <w:numPr>
          <w:ilvl w:val="0"/>
          <w:numId w:val="39"/>
        </w:numPr>
        <w:rPr>
          <w:u w:val="single"/>
        </w:rPr>
      </w:pPr>
      <w:r>
        <w:rPr>
          <w:u w:val="single"/>
        </w:rPr>
        <w:t>Ordenador con el sistema operativo Windows 10 de 64 bits</w:t>
      </w:r>
      <w:r w:rsidRPr="00835A75">
        <w:t>:</w:t>
      </w:r>
      <w:r>
        <w:t xml:space="preserve"> computador personal utilizado durante el desarrollo del trabajo de fin de grado.</w:t>
      </w:r>
    </w:p>
    <w:p w14:paraId="0FE16B86" w14:textId="0B54B1B9" w:rsidR="00D3593A" w:rsidRPr="009828E2" w:rsidRDefault="00D3593A" w:rsidP="00F46D5A">
      <w:pPr>
        <w:pStyle w:val="Epgrafe"/>
        <w:numPr>
          <w:ilvl w:val="1"/>
          <w:numId w:val="12"/>
        </w:numPr>
      </w:pPr>
      <w:bookmarkStart w:id="137" w:name="_Toc166609929"/>
      <w:bookmarkStart w:id="138" w:name="_Toc168166662"/>
      <w:r w:rsidRPr="009828E2">
        <w:t>Metodología de desarrollo utilizada</w:t>
      </w:r>
      <w:bookmarkEnd w:id="137"/>
      <w:bookmarkEnd w:id="138"/>
    </w:p>
    <w:p w14:paraId="61B848FF" w14:textId="7251404B" w:rsidR="00835A75" w:rsidRDefault="007957C2" w:rsidP="00835A75">
      <w:r>
        <w:t>Durante el transcurso de este proyecto, se ha utilizado la metodología de desarrollo Kanban. Esta metodología</w:t>
      </w:r>
      <w:r w:rsidR="00835A75">
        <w:t>, que tiene sus orígenes en Japón, consiste en dividir las tareas en tarjetas que se clasifican en un tablero. Este tablero está dividido en varias columnas o categorías, lo que permite mover las distintas tarjetas dentro de las categorías, dependiendo de su fase de desarrollo. En este caso, las columnas en las que se ha dividido el tablero han sido:</w:t>
      </w:r>
    </w:p>
    <w:p w14:paraId="08E323AA" w14:textId="41273E03" w:rsidR="00835A75" w:rsidRDefault="00835A75" w:rsidP="00835A75">
      <w:pPr>
        <w:pStyle w:val="Prrafodelista"/>
        <w:numPr>
          <w:ilvl w:val="0"/>
          <w:numId w:val="28"/>
        </w:numPr>
      </w:pPr>
      <w:r w:rsidRPr="00835A75">
        <w:rPr>
          <w:u w:val="single"/>
        </w:rPr>
        <w:t>Para hacer</w:t>
      </w:r>
      <w:r>
        <w:t>: categoría en la que se añaden las tarjetas inmediatamente después de su creación. Aquí estarán aquellas tareas que no se ha comenzado a implementar.</w:t>
      </w:r>
    </w:p>
    <w:p w14:paraId="48702253" w14:textId="3B118B3E" w:rsidR="00835A75" w:rsidRDefault="00835A75" w:rsidP="00835A75">
      <w:pPr>
        <w:pStyle w:val="Prrafodelista"/>
        <w:numPr>
          <w:ilvl w:val="0"/>
          <w:numId w:val="28"/>
        </w:numPr>
      </w:pPr>
      <w:r>
        <w:rPr>
          <w:u w:val="single"/>
        </w:rPr>
        <w:t xml:space="preserve">En </w:t>
      </w:r>
      <w:r w:rsidR="00CF626B">
        <w:rPr>
          <w:u w:val="single"/>
        </w:rPr>
        <w:t>curso</w:t>
      </w:r>
      <w:r w:rsidRPr="00835A75">
        <w:t>:</w:t>
      </w:r>
      <w:r>
        <w:t xml:space="preserve"> </w:t>
      </w:r>
      <w:r w:rsidR="00CF626B">
        <w:t>las tareas se mueven a esta categoría cuando están en realización.</w:t>
      </w:r>
    </w:p>
    <w:p w14:paraId="6D64362E" w14:textId="488068E2" w:rsidR="00CF626B" w:rsidRDefault="00CF626B" w:rsidP="00835A75">
      <w:pPr>
        <w:pStyle w:val="Prrafodelista"/>
        <w:numPr>
          <w:ilvl w:val="0"/>
          <w:numId w:val="28"/>
        </w:numPr>
      </w:pPr>
      <w:r>
        <w:rPr>
          <w:u w:val="single"/>
        </w:rPr>
        <w:t>Finalizado</w:t>
      </w:r>
      <w:r w:rsidRPr="00CF626B">
        <w:t>:</w:t>
      </w:r>
      <w:r>
        <w:t xml:space="preserve"> a esta categoría se mueven aquellas tarjetas que han terminado su ciclo de desarrollo porque han sido completadas con éxito.</w:t>
      </w:r>
    </w:p>
    <w:p w14:paraId="20D90DE7" w14:textId="04F7DB90" w:rsidR="00CF626B" w:rsidRDefault="00CF626B" w:rsidP="00835A75">
      <w:pPr>
        <w:pStyle w:val="Prrafodelista"/>
        <w:numPr>
          <w:ilvl w:val="0"/>
          <w:numId w:val="28"/>
        </w:numPr>
      </w:pPr>
      <w:r>
        <w:rPr>
          <w:u w:val="single"/>
        </w:rPr>
        <w:t>Desestimado</w:t>
      </w:r>
      <w:r w:rsidRPr="00CF626B">
        <w:t>:</w:t>
      </w:r>
      <w:r>
        <w:t xml:space="preserve"> en esta sección del tablero se mueven aquellas tareas cuya realización se ha desestimado, ya sea por tiempo o por complejidad.</w:t>
      </w:r>
    </w:p>
    <w:p w14:paraId="53F48641" w14:textId="6DBC6DB8" w:rsidR="00CF626B" w:rsidRPr="009828E2" w:rsidRDefault="00CF626B" w:rsidP="00CF626B">
      <w:r>
        <w:t xml:space="preserve">Los motivos por los que se ha utilizado esta metodología de desarrollo han sido principalmente la </w:t>
      </w:r>
      <w:r w:rsidR="00167300">
        <w:t xml:space="preserve">familiaridad del estudiante con esta metodología, puesto que ya había sido empleada previamente. Además, ofrece </w:t>
      </w:r>
      <w:r w:rsidR="007A2DF3">
        <w:t xml:space="preserve">un alto grado de flexibilidad, pudiendo dar prioridad a ciertas tareas sobre otras según las necesidades puntuales del proyecto, o crear nuevas tareas que surjan durante la progresión de otra. También ayuda a tener una </w:t>
      </w:r>
      <w:r w:rsidR="007A2DF3">
        <w:lastRenderedPageBreak/>
        <w:t>imagen global del proyecto, siendo posible visualizar el progreso de una manera sencilla y eficaz.</w:t>
      </w:r>
    </w:p>
    <w:p w14:paraId="0242A16A" w14:textId="0B47BE83" w:rsidR="003D0578" w:rsidRPr="009828E2" w:rsidRDefault="003D0578">
      <w:pPr>
        <w:jc w:val="left"/>
      </w:pPr>
      <w:r w:rsidRPr="009828E2">
        <w:br w:type="page"/>
      </w:r>
    </w:p>
    <w:p w14:paraId="5A646807" w14:textId="7B891723" w:rsidR="003D0578" w:rsidRDefault="00BE13BF" w:rsidP="003D0578">
      <w:pPr>
        <w:pStyle w:val="Captulo"/>
        <w:numPr>
          <w:ilvl w:val="0"/>
          <w:numId w:val="12"/>
        </w:numPr>
      </w:pPr>
      <w:bookmarkStart w:id="139" w:name="_Toc166609930"/>
      <w:bookmarkStart w:id="140" w:name="_Toc168166663"/>
      <w:r w:rsidRPr="009828E2">
        <w:lastRenderedPageBreak/>
        <w:t>DISEÑO</w:t>
      </w:r>
      <w:bookmarkEnd w:id="139"/>
      <w:bookmarkEnd w:id="140"/>
    </w:p>
    <w:p w14:paraId="1C8F5C9C" w14:textId="271ED954" w:rsidR="00C73B76" w:rsidRDefault="00C73B76" w:rsidP="00C73B76">
      <w:r>
        <w:t>En el apartado actual se van a explicar y justificar las decisiones de diseño tomadas durante la ejecución del trabajo. Estas decisiones parten del análisis realizado anteriormente</w:t>
      </w:r>
      <w:r w:rsidR="00454033">
        <w:t>, interpretando las conclusiones halladas en este y las amplían</w:t>
      </w:r>
      <w:r w:rsidR="006251BA">
        <w:t>.</w:t>
      </w:r>
    </w:p>
    <w:p w14:paraId="1B82C6F8" w14:textId="4E874B23" w:rsidR="006251BA" w:rsidRDefault="006251BA" w:rsidP="00C73B76">
      <w:r>
        <w:t>El capítulo se va a dividir en dos epígrafes principales. En el primero se detallan las decisiones de diseño relacionadas al apartado artístico o estético del proyecto. En el apartado técnico se especifican las decisiones asociadas a la lógica del sistema.</w:t>
      </w:r>
    </w:p>
    <w:p w14:paraId="21256584" w14:textId="2BB5970F" w:rsidR="006251BA" w:rsidRDefault="00587377" w:rsidP="00C73B76">
      <w:r>
        <w:t>Adicionalmente, se puede acceder al repositorio del proyecto a través del enlace que se presenta a continuación:</w:t>
      </w:r>
    </w:p>
    <w:p w14:paraId="34B81654" w14:textId="7A48B24A" w:rsidR="00587377" w:rsidRDefault="00587377" w:rsidP="00C73B76">
      <w:hyperlink r:id="rId34" w:history="1">
        <w:r w:rsidRPr="007B1817">
          <w:rPr>
            <w:rStyle w:val="Hipervnculo"/>
          </w:rPr>
          <w:t>https://github.com/AMorata086/TFG-Roguelike</w:t>
        </w:r>
      </w:hyperlink>
      <w:r>
        <w:t xml:space="preserve"> </w:t>
      </w:r>
    </w:p>
    <w:p w14:paraId="1DF12FEE" w14:textId="4467598E" w:rsidR="00587377" w:rsidRPr="00732401" w:rsidRDefault="00587377" w:rsidP="00C73B76">
      <w:r>
        <w:t xml:space="preserve">En este repositorio se puede encontrar toda la documentación asociada a este trabajo de fin de estudios, así como el proyecto completo de Unity, que incluye el código fuente desarrollado y resto de recursos utilizados. También se incluye </w:t>
      </w:r>
      <w:r w:rsidR="00732401">
        <w:t xml:space="preserve">la versión </w:t>
      </w:r>
      <w:r w:rsidR="00CB73A7">
        <w:t>v</w:t>
      </w:r>
      <w:r w:rsidR="00732401">
        <w:t>1.0 del prototipo</w:t>
      </w:r>
      <w:r w:rsidR="00D917E1">
        <w:t>, compilada para el sistema operativo Windows 10/11 x64</w:t>
      </w:r>
      <w:r w:rsidR="00732401">
        <w:t xml:space="preserve">, que se puede encontrar bajo el apartado </w:t>
      </w:r>
      <w:r w:rsidR="00732401">
        <w:rPr>
          <w:i/>
          <w:iCs/>
        </w:rPr>
        <w:t>releases</w:t>
      </w:r>
      <w:r w:rsidR="00732401">
        <w:t xml:space="preserve"> del repositorio.</w:t>
      </w:r>
      <w:r w:rsidR="001D4D9C">
        <w:t xml:space="preserve"> </w:t>
      </w:r>
    </w:p>
    <w:p w14:paraId="36C36D85" w14:textId="3D164BBF" w:rsidR="00C73B76" w:rsidRDefault="00C73B76" w:rsidP="00C73B76">
      <w:pPr>
        <w:pStyle w:val="Epgrafe"/>
        <w:numPr>
          <w:ilvl w:val="1"/>
          <w:numId w:val="12"/>
        </w:numPr>
      </w:pPr>
      <w:r>
        <w:t>Apartado artístico</w:t>
      </w:r>
    </w:p>
    <w:p w14:paraId="447C7CE7" w14:textId="77777777" w:rsidR="00C73B76" w:rsidRDefault="00C73B76" w:rsidP="00C73B76"/>
    <w:p w14:paraId="35B519AC" w14:textId="35585BBE" w:rsidR="00C73B76" w:rsidRPr="00C73B76" w:rsidRDefault="00C73B76" w:rsidP="00C73B76">
      <w:pPr>
        <w:pStyle w:val="Epgrafe"/>
        <w:numPr>
          <w:ilvl w:val="1"/>
          <w:numId w:val="12"/>
        </w:numPr>
      </w:pPr>
      <w:r>
        <w:t>Apartado técnico</w:t>
      </w:r>
    </w:p>
    <w:p w14:paraId="30E2286F" w14:textId="6F3608BB" w:rsidR="003D0578" w:rsidRPr="009828E2" w:rsidRDefault="003D0578">
      <w:pPr>
        <w:jc w:val="left"/>
      </w:pPr>
      <w:r w:rsidRPr="009828E2">
        <w:br w:type="page"/>
      </w:r>
    </w:p>
    <w:p w14:paraId="26994E36" w14:textId="04B6A116" w:rsidR="000E10E4" w:rsidRPr="009828E2" w:rsidRDefault="00BE13BF" w:rsidP="003D0578">
      <w:pPr>
        <w:pStyle w:val="Captulo"/>
        <w:numPr>
          <w:ilvl w:val="0"/>
          <w:numId w:val="12"/>
        </w:numPr>
      </w:pPr>
      <w:bookmarkStart w:id="141" w:name="_Toc166609931"/>
      <w:bookmarkStart w:id="142" w:name="_Toc168166664"/>
      <w:r w:rsidRPr="009828E2">
        <w:lastRenderedPageBreak/>
        <w:t>EVALUACIÓN</w:t>
      </w:r>
      <w:bookmarkEnd w:id="141"/>
      <w:bookmarkEnd w:id="142"/>
    </w:p>
    <w:p w14:paraId="4FD94366" w14:textId="77777777" w:rsidR="000E10E4" w:rsidRPr="009828E2" w:rsidRDefault="000E10E4" w:rsidP="000E10E4"/>
    <w:p w14:paraId="6D402725" w14:textId="512AAC61" w:rsidR="00EB6D05" w:rsidRPr="009828E2" w:rsidRDefault="00EB6D05">
      <w:pPr>
        <w:jc w:val="left"/>
      </w:pPr>
      <w:r w:rsidRPr="009828E2">
        <w:br w:type="page"/>
      </w:r>
    </w:p>
    <w:p w14:paraId="542479B1" w14:textId="4BF99863" w:rsidR="00B0708A" w:rsidRPr="009828E2" w:rsidRDefault="00BE13BF" w:rsidP="003D0578">
      <w:pPr>
        <w:pStyle w:val="Captulo"/>
        <w:numPr>
          <w:ilvl w:val="0"/>
          <w:numId w:val="12"/>
        </w:numPr>
      </w:pPr>
      <w:bookmarkStart w:id="143" w:name="_Toc166609932"/>
      <w:bookmarkStart w:id="144" w:name="_Toc168166665"/>
      <w:r w:rsidRPr="009828E2">
        <w:lastRenderedPageBreak/>
        <w:t>PLANIFICACIÓN</w:t>
      </w:r>
      <w:bookmarkEnd w:id="143"/>
      <w:bookmarkEnd w:id="144"/>
    </w:p>
    <w:p w14:paraId="2E9490FE" w14:textId="77777777" w:rsidR="00B0708A" w:rsidRPr="009828E2" w:rsidRDefault="00B0708A" w:rsidP="00B0708A"/>
    <w:p w14:paraId="485375B4" w14:textId="44D758BA" w:rsidR="00B0708A" w:rsidRPr="009828E2" w:rsidRDefault="00B0708A">
      <w:pPr>
        <w:jc w:val="left"/>
      </w:pPr>
      <w:r w:rsidRPr="009828E2">
        <w:br w:type="page"/>
      </w:r>
    </w:p>
    <w:p w14:paraId="10542818" w14:textId="5C5A824A" w:rsidR="00C575D1" w:rsidRPr="009828E2" w:rsidRDefault="00BE13BF" w:rsidP="003D0578">
      <w:pPr>
        <w:pStyle w:val="Captulo"/>
        <w:numPr>
          <w:ilvl w:val="0"/>
          <w:numId w:val="12"/>
        </w:numPr>
      </w:pPr>
      <w:bookmarkStart w:id="145" w:name="_Toc166609933"/>
      <w:bookmarkStart w:id="146" w:name="_Toc168166666"/>
      <w:r w:rsidRPr="009828E2">
        <w:lastRenderedPageBreak/>
        <w:t>MARCO REGULADOR</w:t>
      </w:r>
      <w:bookmarkEnd w:id="145"/>
      <w:bookmarkEnd w:id="146"/>
    </w:p>
    <w:p w14:paraId="701885BF" w14:textId="77777777" w:rsidR="00417691" w:rsidRPr="009828E2" w:rsidRDefault="00417691" w:rsidP="00417691">
      <w:pPr>
        <w:rPr>
          <w:highlight w:val="yellow"/>
        </w:rPr>
      </w:pPr>
      <w:r w:rsidRPr="009828E2">
        <w:rPr>
          <w:highlight w:val="yellow"/>
        </w:rPr>
        <w:t>El TFG deberá incorporar el desarrollo de uno o varios de los siguientes apartados:</w:t>
      </w:r>
    </w:p>
    <w:p w14:paraId="77CFF3A8" w14:textId="77777777" w:rsidR="00417691" w:rsidRPr="009828E2" w:rsidRDefault="00417691" w:rsidP="00417691">
      <w:pPr>
        <w:pStyle w:val="Prrafodelista"/>
        <w:numPr>
          <w:ilvl w:val="0"/>
          <w:numId w:val="14"/>
        </w:numPr>
        <w:rPr>
          <w:highlight w:val="yellow"/>
        </w:rPr>
      </w:pPr>
      <w:r w:rsidRPr="009828E2">
        <w:rPr>
          <w:highlight w:val="yellow"/>
        </w:rPr>
        <w:t>Análisis de la legislación aplicable sobre la implementación descrita en el trabajo (riesgos, responsabilidades profesionales, responsabilidades éticas, riesgos laborales, privacidad y seguridad, etc.).</w:t>
      </w:r>
    </w:p>
    <w:p w14:paraId="7FC37D39" w14:textId="77777777" w:rsidR="00417691" w:rsidRPr="009828E2" w:rsidRDefault="00417691" w:rsidP="00417691">
      <w:pPr>
        <w:pStyle w:val="Prrafodelista"/>
        <w:numPr>
          <w:ilvl w:val="0"/>
          <w:numId w:val="14"/>
        </w:numPr>
        <w:rPr>
          <w:highlight w:val="yellow"/>
        </w:rPr>
      </w:pPr>
      <w:r w:rsidRPr="009828E2">
        <w:rPr>
          <w:highlight w:val="yellow"/>
        </w:rPr>
        <w:t>Estándares técnicos, si son aplicables (sobre tecnología desarrollada, implantada, sobre lenguajes de programación o herramientas utilizados, etc.).</w:t>
      </w:r>
    </w:p>
    <w:p w14:paraId="09A7E407" w14:textId="77777777" w:rsidR="00417691" w:rsidRPr="009828E2" w:rsidRDefault="00417691" w:rsidP="00417691">
      <w:pPr>
        <w:pStyle w:val="Prrafodelista"/>
        <w:numPr>
          <w:ilvl w:val="0"/>
          <w:numId w:val="14"/>
        </w:numPr>
        <w:rPr>
          <w:highlight w:val="yellow"/>
        </w:rPr>
      </w:pPr>
      <w:r w:rsidRPr="009828E2">
        <w:rPr>
          <w:highlight w:val="yellow"/>
        </w:rPr>
        <w:t>Estudio de las cuestiones relacionadas con la propiedad intelectual de la idea (patentabilidad, protección…), por ejemplo, si es un trabajo teórico.</w:t>
      </w:r>
    </w:p>
    <w:p w14:paraId="7EB8559C" w14:textId="77777777" w:rsidR="00C575D1" w:rsidRPr="009828E2" w:rsidRDefault="00C575D1" w:rsidP="00C575D1"/>
    <w:p w14:paraId="7046C6BD" w14:textId="664339D1" w:rsidR="00447417" w:rsidRPr="009828E2" w:rsidRDefault="00447417">
      <w:pPr>
        <w:jc w:val="left"/>
      </w:pPr>
      <w:r w:rsidRPr="009828E2">
        <w:br w:type="page"/>
      </w:r>
    </w:p>
    <w:p w14:paraId="5EB3C4EB" w14:textId="3EBDDA15" w:rsidR="00B0708A" w:rsidRPr="009828E2" w:rsidRDefault="00BE13BF" w:rsidP="003D0578">
      <w:pPr>
        <w:pStyle w:val="Captulo"/>
        <w:numPr>
          <w:ilvl w:val="0"/>
          <w:numId w:val="12"/>
        </w:numPr>
      </w:pPr>
      <w:bookmarkStart w:id="147" w:name="_Toc166609934"/>
      <w:bookmarkStart w:id="148" w:name="_Toc168166667"/>
      <w:r w:rsidRPr="009828E2">
        <w:lastRenderedPageBreak/>
        <w:t xml:space="preserve">ENTORNO </w:t>
      </w:r>
      <w:bookmarkEnd w:id="147"/>
      <w:r w:rsidR="00E60E90" w:rsidRPr="009828E2">
        <w:t>SOCIOECONÓMICO</w:t>
      </w:r>
      <w:bookmarkEnd w:id="148"/>
    </w:p>
    <w:p w14:paraId="2C63026E" w14:textId="3955597A" w:rsidR="00B0708A" w:rsidRPr="009828E2" w:rsidRDefault="00C575D1" w:rsidP="00F46D5A">
      <w:pPr>
        <w:pStyle w:val="Epgrafe"/>
        <w:numPr>
          <w:ilvl w:val="1"/>
          <w:numId w:val="12"/>
        </w:numPr>
      </w:pPr>
      <w:bookmarkStart w:id="149" w:name="_Toc166609935"/>
      <w:bookmarkStart w:id="150" w:name="_Toc168166668"/>
      <w:r w:rsidRPr="009828E2">
        <w:t>Presupuesto</w:t>
      </w:r>
      <w:bookmarkEnd w:id="149"/>
      <w:bookmarkEnd w:id="150"/>
    </w:p>
    <w:p w14:paraId="567513D9" w14:textId="77777777" w:rsidR="00447417" w:rsidRPr="009828E2" w:rsidRDefault="00447417" w:rsidP="00447417">
      <w:pPr>
        <w:rPr>
          <w:highlight w:val="yellow"/>
        </w:rPr>
      </w:pPr>
      <w:r w:rsidRPr="009828E2">
        <w:rPr>
          <w:highlight w:val="yellow"/>
        </w:rPr>
        <w:t>Presupuesto de la elaboración del TFG.</w:t>
      </w:r>
    </w:p>
    <w:p w14:paraId="001B091C" w14:textId="611B6DAA" w:rsidR="00C575D1" w:rsidRPr="009828E2" w:rsidRDefault="00C575D1" w:rsidP="00F46D5A">
      <w:pPr>
        <w:pStyle w:val="Epgrafe"/>
        <w:numPr>
          <w:ilvl w:val="1"/>
          <w:numId w:val="12"/>
        </w:numPr>
      </w:pPr>
      <w:bookmarkStart w:id="151" w:name="_Toc166609936"/>
      <w:bookmarkStart w:id="152" w:name="_Toc168166669"/>
      <w:r w:rsidRPr="009828E2">
        <w:t xml:space="preserve">Impacto </w:t>
      </w:r>
      <w:bookmarkEnd w:id="151"/>
      <w:r w:rsidR="00E60E90" w:rsidRPr="009828E2">
        <w:t>socioeconómico</w:t>
      </w:r>
      <w:bookmarkEnd w:id="152"/>
    </w:p>
    <w:p w14:paraId="577BC66C" w14:textId="71457125" w:rsidR="00C575D1" w:rsidRPr="009828E2" w:rsidRDefault="00C575D1" w:rsidP="00C575D1">
      <w:pPr>
        <w:rPr>
          <w:highlight w:val="yellow"/>
        </w:rPr>
      </w:pPr>
      <w:r w:rsidRPr="009828E2">
        <w:rPr>
          <w:highlight w:val="yellow"/>
        </w:rPr>
        <w:t xml:space="preserve">Impacto socioeconómico (impacto económico, social, medioambiental, ético, etc.) esperado de la aplicación del resultado del proyecto, plan de explotación </w:t>
      </w:r>
      <w:r w:rsidR="008D0010" w:rsidRPr="009828E2">
        <w:rPr>
          <w:highlight w:val="yellow"/>
        </w:rPr>
        <w:t>de este</w:t>
      </w:r>
      <w:r w:rsidRPr="009828E2">
        <w:rPr>
          <w:highlight w:val="yellow"/>
        </w:rPr>
        <w:t>, o consideraciones sobre aspectos económicos de la temática del trabajo. Para trabajos teóricos, se debe detallar en qué aplicaciones prácticas podría utilizarse y qué impacto socioeconómico podría generar en el sector de aplicación.</w:t>
      </w:r>
    </w:p>
    <w:p w14:paraId="3510AEB6" w14:textId="13A7DA26" w:rsidR="00EB6D05" w:rsidRPr="009828E2" w:rsidRDefault="00EB6D05">
      <w:pPr>
        <w:jc w:val="left"/>
      </w:pPr>
      <w:r w:rsidRPr="009828E2">
        <w:br w:type="page"/>
      </w:r>
    </w:p>
    <w:p w14:paraId="06F9E90B" w14:textId="123DF715" w:rsidR="003D0578" w:rsidRPr="009828E2" w:rsidRDefault="00BE13BF" w:rsidP="00F73506">
      <w:pPr>
        <w:pStyle w:val="Captulo"/>
        <w:numPr>
          <w:ilvl w:val="0"/>
          <w:numId w:val="12"/>
        </w:numPr>
      </w:pPr>
      <w:bookmarkStart w:id="153" w:name="_Toc166609937"/>
      <w:bookmarkStart w:id="154" w:name="_Toc168166670"/>
      <w:r w:rsidRPr="009828E2">
        <w:lastRenderedPageBreak/>
        <w:t>CONCLUSIONES</w:t>
      </w:r>
      <w:bookmarkEnd w:id="153"/>
      <w:bookmarkEnd w:id="154"/>
    </w:p>
    <w:p w14:paraId="43B5ACBC" w14:textId="77777777" w:rsidR="003D0578" w:rsidRPr="009828E2" w:rsidRDefault="003D0578" w:rsidP="003D0578"/>
    <w:p w14:paraId="738FBE0E" w14:textId="6C7B08BC" w:rsidR="003D0578" w:rsidRPr="009828E2" w:rsidRDefault="003D0578">
      <w:pPr>
        <w:jc w:val="left"/>
      </w:pPr>
      <w:r w:rsidRPr="009828E2">
        <w:br w:type="page"/>
      </w:r>
    </w:p>
    <w:p w14:paraId="470AF2A2" w14:textId="61605934" w:rsidR="003D0578" w:rsidRPr="009828E2" w:rsidRDefault="00BE13BF" w:rsidP="00BE13BF">
      <w:pPr>
        <w:pStyle w:val="Captulo"/>
      </w:pPr>
      <w:bookmarkStart w:id="155" w:name="_Toc166609938"/>
      <w:bookmarkStart w:id="156" w:name="_Toc168166671"/>
      <w:r w:rsidRPr="009828E2">
        <w:lastRenderedPageBreak/>
        <w:t>BIBLIOGRAFÍA</w:t>
      </w:r>
      <w:bookmarkEnd w:id="155"/>
      <w:bookmarkEnd w:id="156"/>
    </w:p>
    <w:p w14:paraId="1C1CE0F2" w14:textId="77777777" w:rsidR="00CA2B2F" w:rsidRDefault="003E3376" w:rsidP="00CA2B2F">
      <w:pPr>
        <w:pStyle w:val="Bibliografa"/>
      </w:pPr>
      <w:r w:rsidRPr="009828E2">
        <w:rPr>
          <w:lang w:eastAsia="es-ES"/>
        </w:rPr>
        <w:fldChar w:fldCharType="begin"/>
      </w:r>
      <w:r w:rsidRPr="0095729C">
        <w:rPr>
          <w:lang w:val="en-US" w:eastAsia="es-ES"/>
        </w:rPr>
        <w:instrText xml:space="preserve"> ADDIN ZOTERO_BIBL {"uncited":[],"omitted":[],"custom":[]} CSL_BIBLIOGRAPHY </w:instrText>
      </w:r>
      <w:r w:rsidRPr="009828E2">
        <w:rPr>
          <w:lang w:eastAsia="es-ES"/>
        </w:rPr>
        <w:fldChar w:fldCharType="separate"/>
      </w:r>
      <w:r w:rsidR="00CA2B2F" w:rsidRPr="00CA2B2F">
        <w:rPr>
          <w:lang w:val="en-US"/>
        </w:rPr>
        <w:t>[1]</w:t>
      </w:r>
      <w:r w:rsidR="00CA2B2F" w:rsidRPr="00CA2B2F">
        <w:rPr>
          <w:lang w:val="en-US"/>
        </w:rPr>
        <w:tab/>
        <w:t xml:space="preserve">P. Rao, «50 Years of Video Game Industry Revenues, by Platform», Visual Capitalist. </w:t>
      </w:r>
      <w:r w:rsidR="00CA2B2F">
        <w:t>Accedido: 15 de mayo de 2024. [En línea]. Disponible en: https://www.visualcapitalist.com/video-game-industry-revenues-by-platform/</w:t>
      </w:r>
    </w:p>
    <w:p w14:paraId="1AEE6062" w14:textId="77777777" w:rsidR="00CA2B2F" w:rsidRDefault="00CA2B2F" w:rsidP="00CA2B2F">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45F4597B" w14:textId="77777777" w:rsidR="00CA2B2F" w:rsidRDefault="00CA2B2F" w:rsidP="00CA2B2F">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4A19A145" w14:textId="77777777" w:rsidR="00CA2B2F" w:rsidRDefault="00CA2B2F" w:rsidP="00CA2B2F">
      <w:pPr>
        <w:pStyle w:val="Bibliografa"/>
      </w:pPr>
      <w:r w:rsidRPr="00CA2B2F">
        <w:rPr>
          <w:lang w:val="en-US"/>
        </w:rPr>
        <w:t>[4]</w:t>
      </w:r>
      <w:r w:rsidRPr="00CA2B2F">
        <w:rPr>
          <w:lang w:val="en-US"/>
        </w:rPr>
        <w:tab/>
        <w:t xml:space="preserve">«Newzoo’s games market revenue estimates and forecasts by region and segment for 2023», Newzoo. </w:t>
      </w:r>
      <w:r>
        <w:t>Accedido: 15 de mayo de 2024. [En línea]. Disponible en: https://newzoo.com/resources/blog/games-market-estimates-and-forecasts-2023</w:t>
      </w:r>
    </w:p>
    <w:p w14:paraId="544CA8E2" w14:textId="77777777" w:rsidR="00CA2B2F" w:rsidRDefault="00CA2B2F" w:rsidP="00CA2B2F">
      <w:pPr>
        <w:pStyle w:val="Bibliografa"/>
      </w:pPr>
      <w:r>
        <w:t>[5]</w:t>
      </w:r>
      <w:r>
        <w:tab/>
        <w:t>«Plataforma y Editor de desarrollo 3D en tiempo real», Unity. Accedido: 15 de mayo de 2024. [En línea]. Disponible en: https://unity.com/products/unity-engine</w:t>
      </w:r>
    </w:p>
    <w:p w14:paraId="1BF7D79F" w14:textId="77777777" w:rsidR="00CA2B2F" w:rsidRDefault="00CA2B2F" w:rsidP="00CA2B2F">
      <w:pPr>
        <w:pStyle w:val="Bibliografa"/>
      </w:pPr>
      <w:r w:rsidRPr="00CA2B2F">
        <w:rPr>
          <w:lang w:val="en-US"/>
        </w:rPr>
        <w:t>[6]</w:t>
      </w:r>
      <w:r w:rsidRPr="00CA2B2F">
        <w:rPr>
          <w:lang w:val="en-US"/>
        </w:rPr>
        <w:tab/>
        <w:t xml:space="preserve">«What platforms are supported by Unity?», Unity. </w:t>
      </w:r>
      <w:r>
        <w:t>Accedido: 15 de mayo de 2024. [En línea]. Disponible en: https://support.unity.com/hc/en-us/articles/206336795-What-platforms-are-supported-by-Unity</w:t>
      </w:r>
    </w:p>
    <w:p w14:paraId="0E17A95C" w14:textId="77777777" w:rsidR="00CA2B2F" w:rsidRDefault="00CA2B2F" w:rsidP="00CA2B2F">
      <w:pPr>
        <w:pStyle w:val="Bibliografa"/>
      </w:pPr>
      <w:r w:rsidRPr="00CA2B2F">
        <w:rPr>
          <w:lang w:val="en-US"/>
        </w:rPr>
        <w:t>[7]</w:t>
      </w:r>
      <w:r w:rsidRPr="00CA2B2F">
        <w:rPr>
          <w:lang w:val="en-US"/>
        </w:rPr>
        <w:tab/>
        <w:t xml:space="preserve">S. Team, «Did you know that 60% of game developers use game engines?», SlashData. </w:t>
      </w:r>
      <w:r>
        <w:t>Accedido: 15 de mayo de 2024. [En línea]. Disponible en: https://www.slashdata.co/post/did-you-know-that-60-of-game-developers-use-game-engines</w:t>
      </w:r>
    </w:p>
    <w:p w14:paraId="3CC8E38C" w14:textId="77777777" w:rsidR="00CA2B2F" w:rsidRDefault="00CA2B2F" w:rsidP="00CA2B2F">
      <w:pPr>
        <w:pStyle w:val="Bibliografa"/>
      </w:pPr>
      <w:r w:rsidRPr="00CA2B2F">
        <w:rPr>
          <w:lang w:val="en-US"/>
        </w:rPr>
        <w:t>[8]</w:t>
      </w:r>
      <w:r w:rsidRPr="00CA2B2F">
        <w:rPr>
          <w:lang w:val="en-US"/>
        </w:rPr>
        <w:tab/>
        <w:t xml:space="preserve">U. Technologies, «Unity - Manual: Unity User Manual 2022.3 (LTS)». </w:t>
      </w:r>
      <w:r>
        <w:t>Accedido: 15 de mayo de 2024. [En línea]. Disponible en: https://docs.unity3d.com/Manual/index.html</w:t>
      </w:r>
    </w:p>
    <w:p w14:paraId="01CE4363" w14:textId="77777777" w:rsidR="00CA2B2F" w:rsidRDefault="00CA2B2F" w:rsidP="00CA2B2F">
      <w:pPr>
        <w:pStyle w:val="Bibliografa"/>
      </w:pPr>
      <w:r>
        <w:t>[9]</w:t>
      </w:r>
      <w:r>
        <w:tab/>
        <w:t>BillWagner, «Un paseo por C#: información general - C#». Accedido: 15 de mayo de 2024. [En línea]. Disponible en: https://learn.microsoft.com/es-es/dotnet/csharp/tour-of-csharp/overview</w:t>
      </w:r>
    </w:p>
    <w:p w14:paraId="60FBD20D" w14:textId="77777777" w:rsidR="00CA2B2F" w:rsidRDefault="00CA2B2F" w:rsidP="00CA2B2F">
      <w:pPr>
        <w:pStyle w:val="Bibliografa"/>
      </w:pPr>
      <w:r w:rsidRPr="00CA2B2F">
        <w:rPr>
          <w:lang w:val="en-US"/>
        </w:rPr>
        <w:t>[10]</w:t>
      </w:r>
      <w:r w:rsidRPr="00CA2B2F">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37B6398E" w14:textId="77777777" w:rsidR="00CA2B2F" w:rsidRDefault="00CA2B2F" w:rsidP="00CA2B2F">
      <w:pPr>
        <w:pStyle w:val="Bibliografa"/>
      </w:pPr>
      <w:r w:rsidRPr="00CA2B2F">
        <w:rPr>
          <w:lang w:val="en-US"/>
        </w:rPr>
        <w:t>[11]</w:t>
      </w:r>
      <w:r w:rsidRPr="00CA2B2F">
        <w:rPr>
          <w:lang w:val="en-US"/>
        </w:rPr>
        <w:tab/>
        <w:t xml:space="preserve">BillWagner, «C# identifier names - rules and conventions - C#». </w:t>
      </w:r>
      <w:r>
        <w:t>Accedido: 15 de mayo de 2024. [En línea]. Disponible en: https://learn.microsoft.com/en-us/dotnet/csharp/fundamentals/coding-style/identifier-names</w:t>
      </w:r>
    </w:p>
    <w:p w14:paraId="64CADE97" w14:textId="77777777" w:rsidR="00CA2B2F" w:rsidRPr="00CA2B2F" w:rsidRDefault="00CA2B2F" w:rsidP="00CA2B2F">
      <w:pPr>
        <w:pStyle w:val="Bibliografa"/>
        <w:rPr>
          <w:lang w:val="en-US"/>
        </w:rPr>
      </w:pPr>
      <w:r w:rsidRPr="00CA2B2F">
        <w:rPr>
          <w:lang w:val="en-US"/>
        </w:rPr>
        <w:t>[12]</w:t>
      </w:r>
      <w:r w:rsidRPr="00CA2B2F">
        <w:rPr>
          <w:lang w:val="en-US"/>
        </w:rPr>
        <w:tab/>
        <w:t xml:space="preserve">«BNL | History:The First Video Game?» </w:t>
      </w:r>
      <w:r>
        <w:t xml:space="preserve">Accedido: 16 de mayo de 2024. [En línea]. </w:t>
      </w:r>
      <w:r w:rsidRPr="00CA2B2F">
        <w:rPr>
          <w:lang w:val="en-US"/>
        </w:rPr>
        <w:t>Disponible en: https://www.bnl.gov/about/history/firstvideo.php</w:t>
      </w:r>
    </w:p>
    <w:p w14:paraId="55CA372C" w14:textId="77777777" w:rsidR="00CA2B2F" w:rsidRPr="00CA2B2F" w:rsidRDefault="00CA2B2F" w:rsidP="00CA2B2F">
      <w:pPr>
        <w:pStyle w:val="Bibliografa"/>
        <w:rPr>
          <w:lang w:val="en-US"/>
        </w:rPr>
      </w:pPr>
      <w:r w:rsidRPr="00CA2B2F">
        <w:rPr>
          <w:lang w:val="en-US"/>
        </w:rPr>
        <w:t>[13]</w:t>
      </w:r>
      <w:r w:rsidRPr="00CA2B2F">
        <w:rPr>
          <w:lang w:val="en-US"/>
        </w:rPr>
        <w:tab/>
        <w:t xml:space="preserve">H. Labs, </w:t>
      </w:r>
      <w:r w:rsidRPr="00CA2B2F">
        <w:rPr>
          <w:i/>
          <w:iCs/>
          <w:lang w:val="en-US"/>
        </w:rPr>
        <w:t>Tennis For Two</w:t>
      </w:r>
      <w:r w:rsidRPr="00CA2B2F">
        <w:rPr>
          <w:lang w:val="en-US"/>
        </w:rPr>
        <w:t xml:space="preserve">. 2011. </w:t>
      </w:r>
      <w:r>
        <w:t xml:space="preserve">Accedido: 16 de mayo de 2024. </w:t>
      </w:r>
      <w:r w:rsidRPr="00C73B76">
        <w:t>[</w:t>
      </w:r>
      <w:proofErr w:type="spellStart"/>
      <w:r w:rsidRPr="00C73B76">
        <w:t>Photo</w:t>
      </w:r>
      <w:proofErr w:type="spellEnd"/>
      <w:r w:rsidRPr="00C73B76">
        <w:t xml:space="preserve">]. </w:t>
      </w:r>
      <w:r w:rsidRPr="00CA2B2F">
        <w:rPr>
          <w:lang w:val="en-US"/>
        </w:rPr>
        <w:t xml:space="preserve">Disponible </w:t>
      </w:r>
      <w:proofErr w:type="spellStart"/>
      <w:r w:rsidRPr="00CA2B2F">
        <w:rPr>
          <w:lang w:val="en-US"/>
        </w:rPr>
        <w:t>en</w:t>
      </w:r>
      <w:proofErr w:type="spellEnd"/>
      <w:r w:rsidRPr="00CA2B2F">
        <w:rPr>
          <w:lang w:val="en-US"/>
        </w:rPr>
        <w:t>: https://www.flickr.com/photos/hslphotosync/5941685811/</w:t>
      </w:r>
    </w:p>
    <w:p w14:paraId="49B3778A" w14:textId="77777777" w:rsidR="00CA2B2F" w:rsidRDefault="00CA2B2F" w:rsidP="00CA2B2F">
      <w:pPr>
        <w:pStyle w:val="Bibliografa"/>
      </w:pPr>
      <w:r w:rsidRPr="00CA2B2F">
        <w:rPr>
          <w:lang w:val="en-US"/>
        </w:rPr>
        <w:t>[14]</w:t>
      </w:r>
      <w:r w:rsidRPr="00CA2B2F">
        <w:rPr>
          <w:lang w:val="en-US"/>
        </w:rPr>
        <w:tab/>
        <w:t xml:space="preserve">Jamal_Aladdin, «The Evolution of Multiplayer Gaming: A Journey Through Time», Medium. </w:t>
      </w:r>
      <w:r>
        <w:t xml:space="preserve">Accedido: 16 de mayo de 2024. [En línea]. Disponible en: </w:t>
      </w:r>
      <w:r>
        <w:lastRenderedPageBreak/>
        <w:t>https://medium.com/@Jamal_Aladdin/the-evolution-of-multiplayer-gaming-a-journey-through-time-e34ef59294c2</w:t>
      </w:r>
    </w:p>
    <w:p w14:paraId="04FDB9D6" w14:textId="77777777" w:rsidR="00CA2B2F" w:rsidRPr="00CA2B2F" w:rsidRDefault="00CA2B2F" w:rsidP="00CA2B2F">
      <w:pPr>
        <w:pStyle w:val="Bibliografa"/>
        <w:rPr>
          <w:lang w:val="en-US"/>
        </w:rPr>
      </w:pPr>
      <w:r w:rsidRPr="00CA2B2F">
        <w:rPr>
          <w:lang w:val="en-US"/>
        </w:rPr>
        <w:t>[15]</w:t>
      </w:r>
      <w:r w:rsidRPr="00CA2B2F">
        <w:rPr>
          <w:lang w:val="en-US"/>
        </w:rPr>
        <w:tab/>
        <w:t xml:space="preserve">«Pong - Videogame by Atari», Museum of the Game. </w:t>
      </w:r>
      <w:r>
        <w:t xml:space="preserve">Accedido: 16 de mayo de 2024. [En línea]. </w:t>
      </w:r>
      <w:r w:rsidRPr="00CA2B2F">
        <w:rPr>
          <w:lang w:val="en-US"/>
        </w:rPr>
        <w:t>Disponible en: https://www.arcade-museum.com/Videogame/pong</w:t>
      </w:r>
    </w:p>
    <w:p w14:paraId="14CEEBE9" w14:textId="77777777" w:rsidR="00CA2B2F" w:rsidRPr="00CA2B2F" w:rsidRDefault="00CA2B2F" w:rsidP="00CA2B2F">
      <w:pPr>
        <w:pStyle w:val="Bibliografa"/>
        <w:rPr>
          <w:lang w:val="en-US"/>
        </w:rPr>
      </w:pPr>
      <w:r w:rsidRPr="00CA2B2F">
        <w:rPr>
          <w:lang w:val="en-US"/>
        </w:rPr>
        <w:t>[16]</w:t>
      </w:r>
      <w:r w:rsidRPr="00CA2B2F">
        <w:rPr>
          <w:lang w:val="en-US"/>
        </w:rPr>
        <w:tab/>
        <w:t xml:space="preserve">«Astro Race - Videogame by Taito», Museum of the Game. </w:t>
      </w:r>
      <w:r>
        <w:t xml:space="preserve">Accedido: 16 de mayo de 2024. [En línea]. </w:t>
      </w:r>
      <w:r w:rsidRPr="00CA2B2F">
        <w:rPr>
          <w:lang w:val="en-US"/>
        </w:rPr>
        <w:t>Disponible en: https://www.arcade-museum.com/Videogame/astro-race</w:t>
      </w:r>
    </w:p>
    <w:p w14:paraId="613D00B7" w14:textId="77777777" w:rsidR="00CA2B2F" w:rsidRDefault="00CA2B2F" w:rsidP="00CA2B2F">
      <w:pPr>
        <w:pStyle w:val="Bibliografa"/>
      </w:pPr>
      <w:r w:rsidRPr="00CA2B2F">
        <w:rPr>
          <w:lang w:val="en-US"/>
        </w:rPr>
        <w:t>[17]</w:t>
      </w:r>
      <w:r w:rsidRPr="00CA2B2F">
        <w:rPr>
          <w:lang w:val="en-US"/>
        </w:rPr>
        <w:tab/>
        <w:t xml:space="preserve">«Introduction | PDP-1 Restoration Project | Computer History Museum». </w:t>
      </w:r>
      <w:r>
        <w:t>Accedido: 16 de mayo de 2024. [En línea]. Disponible en: https://www.computerhistory.org/pdp-1/introduction/</w:t>
      </w:r>
    </w:p>
    <w:p w14:paraId="7C5159B9" w14:textId="77777777" w:rsidR="00CA2B2F" w:rsidRDefault="00CA2B2F" w:rsidP="00CA2B2F">
      <w:pPr>
        <w:pStyle w:val="Bibliografa"/>
      </w:pPr>
      <w:r>
        <w:t>[18]</w:t>
      </w:r>
      <w:r>
        <w:tab/>
        <w:t>«Nintendo Entertainment System», Nintendo of Europe AG. Accedido: 16 de mayo de 2024. [En línea]. Disponible en: https://www.nintendo.com/es-es/Hardware/La-historia-de-Nintendo/Nintendo-Entertainment-System/Nintendo-Entertainment-System-627024.html</w:t>
      </w:r>
    </w:p>
    <w:p w14:paraId="57EC07F7" w14:textId="77777777" w:rsidR="00CA2B2F" w:rsidRDefault="00CA2B2F" w:rsidP="00CA2B2F">
      <w:pPr>
        <w:pStyle w:val="Bibliografa"/>
      </w:pPr>
      <w:r w:rsidRPr="00CA2B2F">
        <w:rPr>
          <w:lang w:val="en-US"/>
        </w:rPr>
        <w:t>[19]</w:t>
      </w:r>
      <w:r w:rsidRPr="00CA2B2F">
        <w:rPr>
          <w:lang w:val="en-US"/>
        </w:rPr>
        <w:tab/>
        <w:t xml:space="preserve">«Dictionary.com | Meanings &amp; Definitions of English Words», Dictionary.com. Accedido: 16 de mayo de 2024. </w:t>
      </w:r>
      <w:r>
        <w:t>[En línea]. Disponible en: https://www.dictionary.com/browse/mmo</w:t>
      </w:r>
    </w:p>
    <w:p w14:paraId="14FA6F04" w14:textId="77777777" w:rsidR="00CA2B2F" w:rsidRPr="00CA2B2F" w:rsidRDefault="00CA2B2F" w:rsidP="00CA2B2F">
      <w:pPr>
        <w:pStyle w:val="Bibliografa"/>
        <w:rPr>
          <w:lang w:val="en-US"/>
        </w:rPr>
      </w:pPr>
      <w:r>
        <w:t>[20]</w:t>
      </w:r>
      <w:r>
        <w:tab/>
        <w:t xml:space="preserve">«Counter-Strike 2 Steam Charts», SteamDB. Accedido: 16 de mayo de 2024. [En línea]. </w:t>
      </w:r>
      <w:r w:rsidRPr="00CA2B2F">
        <w:rPr>
          <w:lang w:val="en-US"/>
        </w:rPr>
        <w:t>Disponible en: https://steamdb.info/app/730/charts/</w:t>
      </w:r>
    </w:p>
    <w:p w14:paraId="6681AF96" w14:textId="77777777" w:rsidR="00CA2B2F" w:rsidRDefault="00CA2B2F" w:rsidP="00CA2B2F">
      <w:pPr>
        <w:pStyle w:val="Bibliografa"/>
      </w:pPr>
      <w:r w:rsidRPr="00CA2B2F">
        <w:rPr>
          <w:lang w:val="en-US"/>
        </w:rPr>
        <w:t>[21]</w:t>
      </w:r>
      <w:r w:rsidRPr="00CA2B2F">
        <w:rPr>
          <w:lang w:val="en-US"/>
        </w:rPr>
        <w:tab/>
        <w:t xml:space="preserve">«Most played Multiplayer Games Steam Charts», SteamDB. </w:t>
      </w:r>
      <w:r>
        <w:t>Accedido: 16 de mayo de 2024. [En línea]. Disponible en: https://steamdb.info/charts/?tagid=3859</w:t>
      </w:r>
    </w:p>
    <w:p w14:paraId="183A041B" w14:textId="77777777" w:rsidR="00CA2B2F" w:rsidRPr="00CA2B2F" w:rsidRDefault="00CA2B2F" w:rsidP="00CA2B2F">
      <w:pPr>
        <w:pStyle w:val="Bibliografa"/>
        <w:rPr>
          <w:lang w:val="en-US"/>
        </w:rPr>
      </w:pPr>
      <w:r>
        <w:t>[22]</w:t>
      </w:r>
      <w:r>
        <w:tab/>
        <w:t xml:space="preserve">«Overcooked! 2 en Steam». Accedido: 17 de mayo de 2024. [En línea]. </w:t>
      </w:r>
      <w:r w:rsidRPr="00CA2B2F">
        <w:rPr>
          <w:lang w:val="en-US"/>
        </w:rPr>
        <w:t>Disponible en: https://store.steampowered.com/app/728880/Overcooked_2/</w:t>
      </w:r>
    </w:p>
    <w:p w14:paraId="04BC47E5" w14:textId="77777777" w:rsidR="00CA2B2F" w:rsidRDefault="00CA2B2F" w:rsidP="00CA2B2F">
      <w:pPr>
        <w:pStyle w:val="Bibliografa"/>
      </w:pPr>
      <w:r w:rsidRPr="00CA2B2F">
        <w:rPr>
          <w:lang w:val="en-US"/>
        </w:rPr>
        <w:t>[23]</w:t>
      </w:r>
      <w:r w:rsidRPr="00CA2B2F">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461EC5A0" w14:textId="77777777" w:rsidR="00CA2B2F" w:rsidRDefault="00CA2B2F" w:rsidP="00CA2B2F">
      <w:pPr>
        <w:pStyle w:val="Bibliografa"/>
      </w:pPr>
      <w:r>
        <w:t>[24]</w:t>
      </w:r>
      <w:r>
        <w:tab/>
        <w:t>«¿Cuáles son las ventajas y desventajas de las arquitecturas peer-to-peer y cliente-servidor?» Accedido: 17 de mayo de 2024. [En línea]. Disponible en: https://www.linkedin.com/advice/0/what-advantages-disadvantages-peer-to-peer</w:t>
      </w:r>
    </w:p>
    <w:p w14:paraId="25907620" w14:textId="77777777" w:rsidR="00CA2B2F" w:rsidRDefault="00CA2B2F" w:rsidP="00CA2B2F">
      <w:pPr>
        <w:pStyle w:val="Bibliografa"/>
      </w:pPr>
      <w:r w:rsidRPr="00CA2B2F">
        <w:rPr>
          <w:lang w:val="en-US"/>
        </w:rPr>
        <w:t>[25]</w:t>
      </w:r>
      <w:r w:rsidRPr="00CA2B2F">
        <w:rPr>
          <w:lang w:val="en-US"/>
        </w:rPr>
        <w:tab/>
        <w:t xml:space="preserve">«Network topologies | Unity Multiplayer Networking». </w:t>
      </w:r>
      <w:r>
        <w:t>Accedido: 16 de mayo de 2024. [En línea]. Disponible en: https://docs-multiplayer.unity3d.com/netcode/current/terms-concepts/network-topologies/</w:t>
      </w:r>
    </w:p>
    <w:p w14:paraId="32106BCA" w14:textId="77777777" w:rsidR="00CA2B2F" w:rsidRPr="00CA2B2F" w:rsidRDefault="00CA2B2F" w:rsidP="00CA2B2F">
      <w:pPr>
        <w:pStyle w:val="Bibliografa"/>
        <w:rPr>
          <w:lang w:val="en-US"/>
        </w:rPr>
      </w:pPr>
      <w:r w:rsidRPr="00CA2B2F">
        <w:rPr>
          <w:lang w:val="en-US"/>
        </w:rPr>
        <w:t>[26]</w:t>
      </w:r>
      <w:r w:rsidRPr="00CA2B2F">
        <w:rPr>
          <w:lang w:val="en-US"/>
        </w:rPr>
        <w:tab/>
        <w:t>«Dictionary.com | Meanings &amp; Definitions of English Words», Dictionary.com. Accedido: 17 de mayo de 2024. [En línea]. Disponible en: https://www.dictionary.com/browse/eSports</w:t>
      </w:r>
    </w:p>
    <w:p w14:paraId="3B03E6C5" w14:textId="77777777" w:rsidR="00CA2B2F" w:rsidRDefault="00CA2B2F" w:rsidP="00CA2B2F">
      <w:pPr>
        <w:pStyle w:val="Bibliografa"/>
      </w:pPr>
      <w:r w:rsidRPr="00CA2B2F">
        <w:rPr>
          <w:lang w:val="en-US"/>
        </w:rPr>
        <w:t>[27]</w:t>
      </w:r>
      <w:r w:rsidRPr="00CA2B2F">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1FB8EADC" w14:textId="77777777" w:rsidR="00CA2B2F" w:rsidRDefault="00CA2B2F" w:rsidP="00CA2B2F">
      <w:pPr>
        <w:pStyle w:val="Bibliografa"/>
      </w:pPr>
      <w:r w:rsidRPr="00CA2B2F">
        <w:rPr>
          <w:lang w:val="en-US"/>
        </w:rPr>
        <w:t>[28]</w:t>
      </w:r>
      <w:r w:rsidRPr="00CA2B2F">
        <w:rPr>
          <w:lang w:val="en-US"/>
        </w:rPr>
        <w:tab/>
        <w:t xml:space="preserve">«Distributed authority topologies | Unity Multiplayer Networking». </w:t>
      </w:r>
      <w:r>
        <w:t>Accedido: 17 de mayo de 2024. [En línea]. Disponible en: https://docs-multiplayer.unity3d.com/netcode/current/terms-concepts/distributed-authority/</w:t>
      </w:r>
    </w:p>
    <w:p w14:paraId="1416C4DA" w14:textId="77777777" w:rsidR="00CA2B2F" w:rsidRDefault="00CA2B2F" w:rsidP="00CA2B2F">
      <w:pPr>
        <w:pStyle w:val="Bibliografa"/>
      </w:pPr>
      <w:r w:rsidRPr="00CA2B2F">
        <w:rPr>
          <w:lang w:val="en-US"/>
        </w:rPr>
        <w:lastRenderedPageBreak/>
        <w:t>[29]</w:t>
      </w:r>
      <w:r w:rsidRPr="00CA2B2F">
        <w:rPr>
          <w:lang w:val="en-US"/>
        </w:rPr>
        <w:tab/>
        <w:t xml:space="preserve">«Understanding ownership and authority | Unity Multiplayer Networking». </w:t>
      </w:r>
      <w:r>
        <w:t>Accedido: 19 de mayo de 2024. [En línea]. Disponible en: https://docs-multiplayer.unity3d.com/netcode/current/basics/ownership/</w:t>
      </w:r>
    </w:p>
    <w:p w14:paraId="488AAB3F" w14:textId="77777777" w:rsidR="00CA2B2F" w:rsidRDefault="00CA2B2F" w:rsidP="00CA2B2F">
      <w:pPr>
        <w:pStyle w:val="Bibliografa"/>
      </w:pPr>
      <w:r w:rsidRPr="00CA2B2F">
        <w:rPr>
          <w:lang w:val="en-US"/>
        </w:rPr>
        <w:t>[30]</w:t>
      </w:r>
      <w:r w:rsidRPr="00CA2B2F">
        <w:rPr>
          <w:lang w:val="en-US"/>
        </w:rPr>
        <w:tab/>
        <w:t xml:space="preserve">«Tricks and patterns to deal with latency | Unity Multiplayer Networking». </w:t>
      </w:r>
      <w:r>
        <w:t>Accedido: 19 de mayo de 2024. [En línea]. Disponible en: https://docs-multiplayer.unity3d.com/netcode/current/learn/dealing-with-latency/</w:t>
      </w:r>
    </w:p>
    <w:p w14:paraId="0AD877BE" w14:textId="77777777" w:rsidR="00CA2B2F" w:rsidRDefault="00CA2B2F" w:rsidP="00CA2B2F">
      <w:pPr>
        <w:pStyle w:val="Bibliografa"/>
      </w:pPr>
      <w:r w:rsidRPr="00CA2B2F">
        <w:rPr>
          <w:lang w:val="en-US"/>
        </w:rPr>
        <w:t>[31]</w:t>
      </w:r>
      <w:r w:rsidRPr="00CA2B2F">
        <w:rPr>
          <w:lang w:val="en-US"/>
        </w:rPr>
        <w:tab/>
        <w:t xml:space="preserve">«About Netcode for GameObjects | Unity Multiplayer Networking». </w:t>
      </w:r>
      <w:r>
        <w:t>Accedido: 19 de mayo de 2024. [En línea]. Disponible en: https://docs-multiplayer.unity3d.com/netcode/1.5.2/about/</w:t>
      </w:r>
    </w:p>
    <w:p w14:paraId="2D765E0F" w14:textId="77777777" w:rsidR="00CA2B2F" w:rsidRDefault="00CA2B2F" w:rsidP="00CA2B2F">
      <w:pPr>
        <w:pStyle w:val="Bibliografa"/>
      </w:pPr>
      <w:r>
        <w:t>[32]</w:t>
      </w:r>
      <w:r>
        <w:tab/>
        <w:t>«Entities overview | Entities | 1.2.1». Accedido: 19 de mayo de 2024. [En línea]. Disponible en: https://docs.unity3d.com/Packages/com.unity.entities@1.2/manual/index.html</w:t>
      </w:r>
    </w:p>
    <w:p w14:paraId="31033B78" w14:textId="77777777" w:rsidR="00CA2B2F" w:rsidRDefault="00CA2B2F" w:rsidP="00CA2B2F">
      <w:pPr>
        <w:pStyle w:val="Bibliografa"/>
      </w:pPr>
      <w:r>
        <w:t>[33]</w:t>
      </w:r>
      <w:r>
        <w:tab/>
        <w:t>«Entity concepts | Entities | 1.2.1». Accedido: 19 de mayo de 2024. [En línea]. Disponible en: https://docs.unity3d.com/Packages/com.unity.entities@1.2/manual/concepts-entities.html</w:t>
      </w:r>
    </w:p>
    <w:p w14:paraId="640D3226" w14:textId="77777777" w:rsidR="00CA2B2F" w:rsidRDefault="00CA2B2F" w:rsidP="00CA2B2F">
      <w:pPr>
        <w:pStyle w:val="Bibliografa"/>
      </w:pPr>
      <w:r w:rsidRPr="00CA2B2F">
        <w:rPr>
          <w:lang w:val="en-US"/>
        </w:rPr>
        <w:t>[34]</w:t>
      </w:r>
      <w:r w:rsidRPr="00CA2B2F">
        <w:rPr>
          <w:lang w:val="en-US"/>
        </w:rPr>
        <w:tab/>
        <w:t xml:space="preserve">«A Brief History of Mirror | Mirror». </w:t>
      </w:r>
      <w:r>
        <w:t>Accedido: 19 de mayo de 2024. [En línea]. Disponible en: https://mirror-networking.gitbook.io/docs/trivia/a-history-of-mirror</w:t>
      </w:r>
    </w:p>
    <w:p w14:paraId="6949C78D" w14:textId="77777777" w:rsidR="00CA2B2F" w:rsidRDefault="00CA2B2F" w:rsidP="00CA2B2F">
      <w:pPr>
        <w:pStyle w:val="Bibliografa"/>
      </w:pPr>
      <w:r w:rsidRPr="00CA2B2F">
        <w:rPr>
          <w:lang w:val="en-US"/>
        </w:rPr>
        <w:t>[35]</w:t>
      </w:r>
      <w:r w:rsidRPr="00CA2B2F">
        <w:rPr>
          <w:lang w:val="en-US"/>
        </w:rPr>
        <w:tab/>
        <w:t xml:space="preserve">«First Gear Games, a game design company and education resource. </w:t>
      </w:r>
      <w:r>
        <w:t>Home of Fish-Networking.» Accedido: 19 de mayo de 2024. [En línea]. Disponible en: https://firstgeargames.com/</w:t>
      </w:r>
    </w:p>
    <w:p w14:paraId="4E794DB4" w14:textId="77777777" w:rsidR="00CA2B2F" w:rsidRDefault="00CA2B2F" w:rsidP="00CA2B2F">
      <w:pPr>
        <w:pStyle w:val="Bibliografa"/>
      </w:pPr>
      <w:r>
        <w:t>[36]</w:t>
      </w:r>
      <w:r>
        <w:tab/>
        <w:t>«¿Qué es la traducción de direcciones de red (NAT)? - Software Check Point», Check Point Software. Accedido: 20 de mayo de 2024. [En línea]. Disponible en: https://www.checkpoint.com/cyber-hub/network-security/what-is-network-address-translation-nat/</w:t>
      </w:r>
    </w:p>
    <w:p w14:paraId="1EA6D84C" w14:textId="77777777" w:rsidR="00CA2B2F" w:rsidRDefault="00CA2B2F" w:rsidP="00CA2B2F">
      <w:pPr>
        <w:pStyle w:val="Bibliografa"/>
      </w:pPr>
      <w:r>
        <w:t>[37]</w:t>
      </w:r>
      <w:r>
        <w:tab/>
        <w:t>«Relay Solución gratuita de conexión y redes P2P | Unidad», Unity. Accedido: 20 de mayo de 2024. [En línea]. Disponible en: https://unity.com/products/relay</w:t>
      </w:r>
    </w:p>
    <w:p w14:paraId="01C4904A" w14:textId="77777777" w:rsidR="00CA2B2F" w:rsidRDefault="00CA2B2F" w:rsidP="00CA2B2F">
      <w:pPr>
        <w:pStyle w:val="Bibliografa"/>
      </w:pPr>
      <w:r w:rsidRPr="00CA2B2F">
        <w:rPr>
          <w:lang w:val="en-US"/>
        </w:rPr>
        <w:t>[38]</w:t>
      </w:r>
      <w:r w:rsidRPr="00CA2B2F">
        <w:rPr>
          <w:lang w:val="en-US"/>
        </w:rPr>
        <w:tab/>
        <w:t xml:space="preserve">«On the Historical Origin of the “Roguelike” Term», Slashie’s Journal. </w:t>
      </w:r>
      <w:r>
        <w:t>Accedido: 20 de mayo de 2024. [En línea]. Disponible en: https://blog.slashie.net/on-the-historical-origin-of-the-roguelike-term/</w:t>
      </w:r>
    </w:p>
    <w:p w14:paraId="6CE00E98" w14:textId="77777777" w:rsidR="00CA2B2F" w:rsidRDefault="00CA2B2F" w:rsidP="00CA2B2F">
      <w:pPr>
        <w:pStyle w:val="Bibliografa"/>
      </w:pPr>
      <w:r w:rsidRPr="00CA2B2F">
        <w:rPr>
          <w:lang w:val="en-US"/>
        </w:rPr>
        <w:t>[39]</w:t>
      </w:r>
      <w:r w:rsidRPr="00CA2B2F">
        <w:rPr>
          <w:lang w:val="en-US"/>
        </w:rPr>
        <w:tab/>
        <w:t xml:space="preserve">«RFD: rec.games.dungeon.* hierarchy». </w:t>
      </w:r>
      <w:r>
        <w:t>Accedido: 21 de mayo de 2024. [En línea]. Disponible en: https://groups.google.com/g/news.groups/c/CdWOd-M6g-w/m/cgNn2b9uU2sJ</w:t>
      </w:r>
    </w:p>
    <w:p w14:paraId="6A9CC166" w14:textId="77777777" w:rsidR="00CA2B2F" w:rsidRDefault="00CA2B2F" w:rsidP="00CA2B2F">
      <w:pPr>
        <w:pStyle w:val="Bibliografa"/>
      </w:pPr>
      <w:r w:rsidRPr="00CA2B2F">
        <w:rPr>
          <w:lang w:val="en-US"/>
        </w:rPr>
        <w:t>[40]</w:t>
      </w:r>
      <w:r w:rsidRPr="00CA2B2F">
        <w:rPr>
          <w:lang w:val="en-US"/>
        </w:rPr>
        <w:tab/>
        <w:t xml:space="preserve">«Roguelike Games Info and FTP Sites (FAQ)». </w:t>
      </w:r>
      <w:r>
        <w:t>Accedido: 21 de mayo de 2024. [En línea]. Disponible en: https://groups.google.com/g/rec.games.roguelike.misc/c/o66P9tiyxwI/m/EBIpBDSCzOsJ</w:t>
      </w:r>
    </w:p>
    <w:p w14:paraId="1AB45148" w14:textId="77777777" w:rsidR="00CA2B2F" w:rsidRDefault="00CA2B2F" w:rsidP="00CA2B2F">
      <w:pPr>
        <w:pStyle w:val="Bibliografa"/>
      </w:pPr>
      <w:r w:rsidRPr="00CA2B2F">
        <w:rPr>
          <w:lang w:val="en-US"/>
        </w:rPr>
        <w:t>[41]</w:t>
      </w:r>
      <w:r w:rsidRPr="00CA2B2F">
        <w:rPr>
          <w:lang w:val="en-US"/>
        </w:rPr>
        <w:tab/>
        <w:t xml:space="preserve">Thedarkb, </w:t>
      </w:r>
      <w:r w:rsidRPr="00CA2B2F">
        <w:rPr>
          <w:i/>
          <w:iCs/>
          <w:lang w:val="en-US"/>
        </w:rPr>
        <w:t>English:  A screenshot of the BSD version of Rogue.</w:t>
      </w:r>
      <w:r w:rsidRPr="00CA2B2F">
        <w:rPr>
          <w:lang w:val="en-US"/>
        </w:rPr>
        <w:t xml:space="preserve"> </w:t>
      </w:r>
      <w:r>
        <w:t>2021. Accedido: 20 de mayo de 2024. [En línea]. Disponible en: https://commons.wikimedia.org/wiki/File:Rogue_Screenshot.png</w:t>
      </w:r>
    </w:p>
    <w:p w14:paraId="129EE7DD" w14:textId="77777777" w:rsidR="00CA2B2F" w:rsidRDefault="00CA2B2F" w:rsidP="00CA2B2F">
      <w:pPr>
        <w:pStyle w:val="Bibliografa"/>
      </w:pPr>
      <w:r w:rsidRPr="00CA2B2F">
        <w:rPr>
          <w:lang w:val="en-US"/>
        </w:rPr>
        <w:t>[42]</w:t>
      </w:r>
      <w:r w:rsidRPr="00CA2B2F">
        <w:rPr>
          <w:lang w:val="en-US"/>
        </w:rPr>
        <w:tab/>
        <w:t xml:space="preserve">Z. Rogue, «What “Roguelike” Meant», Medium. </w:t>
      </w:r>
      <w:r>
        <w:t>Accedido: 20 de mayo de 2024. [En línea]. Disponible en: https://zenorogue.medium.com/what-roguelike-meant-fb8b0e1601a</w:t>
      </w:r>
    </w:p>
    <w:p w14:paraId="7531BF4E" w14:textId="77777777" w:rsidR="00CA2B2F" w:rsidRDefault="00CA2B2F" w:rsidP="00CA2B2F">
      <w:pPr>
        <w:pStyle w:val="Bibliografa"/>
      </w:pPr>
      <w:r>
        <w:lastRenderedPageBreak/>
        <w:t>[43]</w:t>
      </w:r>
      <w:r>
        <w:tab/>
        <w:t>«What a roguelike is - RogueBasin». Accedido: 21 de mayo de 2024. [En línea]. Disponible en: https://roguebasin.com/index.php/What_a_roguelike_is</w:t>
      </w:r>
    </w:p>
    <w:p w14:paraId="1085121E" w14:textId="77777777" w:rsidR="00CA2B2F" w:rsidRDefault="00CA2B2F" w:rsidP="00CA2B2F">
      <w:pPr>
        <w:pStyle w:val="Bibliografa"/>
      </w:pPr>
      <w:r>
        <w:t>[44]</w:t>
      </w:r>
      <w:r>
        <w:tab/>
        <w:t>«Roguelike - Fanlore». Accedido: 21 de mayo de 2024. [En línea]. Disponible en: https://fanlore.org/wiki/Roguelike</w:t>
      </w:r>
    </w:p>
    <w:p w14:paraId="5C14C943" w14:textId="77777777" w:rsidR="00CA2B2F" w:rsidRDefault="00CA2B2F" w:rsidP="00CA2B2F">
      <w:pPr>
        <w:pStyle w:val="Bibliografa"/>
      </w:pPr>
      <w:r w:rsidRPr="00CA2B2F">
        <w:rPr>
          <w:lang w:val="en-US"/>
        </w:rPr>
        <w:t>[45]</w:t>
      </w:r>
      <w:r w:rsidRPr="00CA2B2F">
        <w:rPr>
          <w:lang w:val="en-US"/>
        </w:rPr>
        <w:tab/>
        <w:t xml:space="preserve">«Enter the Gungeon», Enter the Gungeon. </w:t>
      </w:r>
      <w:r>
        <w:t>Accedido: 22 de mayo de 2024. [En línea]. Disponible en: https://enterthegungeon.com/</w:t>
      </w:r>
    </w:p>
    <w:p w14:paraId="2479EA4E" w14:textId="77777777" w:rsidR="00CA2B2F" w:rsidRDefault="00CA2B2F" w:rsidP="00CA2B2F">
      <w:pPr>
        <w:pStyle w:val="Bibliografa"/>
      </w:pPr>
      <w:r>
        <w:t>[46]</w:t>
      </w:r>
      <w:r>
        <w:tab/>
        <w:t>«Ahorra un 70% en Enter the Gungeon en Steam». Accedido: 22 de mayo de 2024. [En línea]. Disponible en: https://store.steampowered.com/app/311690/Enter_the_Gungeon/</w:t>
      </w:r>
    </w:p>
    <w:p w14:paraId="741E7971" w14:textId="77777777" w:rsidR="00CA2B2F" w:rsidRDefault="00CA2B2F" w:rsidP="00CA2B2F">
      <w:pPr>
        <w:pStyle w:val="Bibliografa"/>
      </w:pPr>
      <w:r>
        <w:t>[47]</w:t>
      </w:r>
      <w:r>
        <w:tab/>
        <w:t>«Enter the Gungeon». Accedido: 22 de mayo de 2024. [En línea]. Disponible en: https://www.metacritic.com/game/enter-the-gungeon/</w:t>
      </w:r>
    </w:p>
    <w:p w14:paraId="5025CC5A" w14:textId="77777777" w:rsidR="00CA2B2F" w:rsidRDefault="00CA2B2F" w:rsidP="00CA2B2F">
      <w:pPr>
        <w:pStyle w:val="Bibliografa"/>
      </w:pPr>
      <w:r w:rsidRPr="00CA2B2F">
        <w:rPr>
          <w:lang w:val="en-US"/>
        </w:rPr>
        <w:t>[48]</w:t>
      </w:r>
      <w:r w:rsidRPr="00CA2B2F">
        <w:rPr>
          <w:lang w:val="en-US"/>
        </w:rPr>
        <w:tab/>
        <w:t xml:space="preserve">R. Cowley y Editor, «Enter the Gungeon shoots past three million units sold», pocketgamer.biz. Accedido: 22 de mayo de 2024. </w:t>
      </w:r>
      <w:r>
        <w:t>[En línea]. Disponible en: https://www.pocketgamer.biz/news/72336/enter-the-gungeon-3-million-units/</w:t>
      </w:r>
    </w:p>
    <w:p w14:paraId="551D6C8A" w14:textId="77777777" w:rsidR="00CA2B2F" w:rsidRDefault="00CA2B2F" w:rsidP="00CA2B2F">
      <w:pPr>
        <w:pStyle w:val="Bibliografa"/>
      </w:pPr>
      <w:r w:rsidRPr="00CA2B2F">
        <w:rPr>
          <w:lang w:val="en-US"/>
        </w:rPr>
        <w:t>[49]</w:t>
      </w:r>
      <w:r w:rsidRPr="00CA2B2F">
        <w:rPr>
          <w:lang w:val="en-US"/>
        </w:rPr>
        <w:tab/>
        <w:t xml:space="preserve">«The Binding of Isaac en Steam». </w:t>
      </w:r>
      <w:r>
        <w:t>Accedido: 22 de mayo de 2024. [En línea]. Disponible en: https://store.steampowered.com/app/113200/The_Binding_of_Isaac/</w:t>
      </w:r>
    </w:p>
    <w:p w14:paraId="64D9CDC9" w14:textId="77777777" w:rsidR="00CA2B2F" w:rsidRDefault="00CA2B2F" w:rsidP="00CA2B2F">
      <w:pPr>
        <w:pStyle w:val="Bibliografa"/>
      </w:pPr>
      <w:r w:rsidRPr="00CA2B2F">
        <w:rPr>
          <w:lang w:val="en-US"/>
        </w:rPr>
        <w:t>[50]</w:t>
      </w:r>
      <w:r w:rsidRPr="00CA2B2F">
        <w:rPr>
          <w:lang w:val="en-US"/>
        </w:rPr>
        <w:tab/>
        <w:t xml:space="preserve">«The Binding of Isaac: Rebirth Price history», SteamDB. </w:t>
      </w:r>
      <w:r>
        <w:t>Accedido: 22 de mayo de 2024. [En línea]. Disponible en: https://steamdb.info/app/250900/charts/</w:t>
      </w:r>
    </w:p>
    <w:p w14:paraId="12B88831" w14:textId="77777777" w:rsidR="00CA2B2F" w:rsidRPr="00CA2B2F" w:rsidRDefault="00CA2B2F" w:rsidP="00CA2B2F">
      <w:pPr>
        <w:pStyle w:val="Bibliografa"/>
        <w:rPr>
          <w:lang w:val="en-US"/>
        </w:rPr>
      </w:pPr>
      <w:r>
        <w:t>[51]</w:t>
      </w:r>
      <w:r>
        <w:tab/>
        <w:t xml:space="preserve">M. Media, «About The Creator», Maestro Media. Accedido: 22 de mayo de 2024. [En línea]. </w:t>
      </w:r>
      <w:r w:rsidRPr="00CA2B2F">
        <w:rPr>
          <w:lang w:val="en-US"/>
        </w:rPr>
        <w:t>Disponible en: https://maestromedia.com/pages/about-the-creator</w:t>
      </w:r>
    </w:p>
    <w:p w14:paraId="4C4D700E" w14:textId="77777777" w:rsidR="00CA2B2F" w:rsidRDefault="00CA2B2F" w:rsidP="00CA2B2F">
      <w:pPr>
        <w:pStyle w:val="Bibliografa"/>
      </w:pPr>
      <w:r w:rsidRPr="00CA2B2F">
        <w:rPr>
          <w:lang w:val="en-US"/>
        </w:rPr>
        <w:t>[52]</w:t>
      </w:r>
      <w:r w:rsidRPr="00CA2B2F">
        <w:rPr>
          <w:lang w:val="en-US"/>
        </w:rPr>
        <w:tab/>
        <w:t xml:space="preserve">«The Binding of Isaac: Afterbirth+ en Steam». </w:t>
      </w:r>
      <w:r>
        <w:t>Accedido: 22 de mayo de 2024. [En línea]. Disponible en: https://store.steampowered.com/app/570660/The_Binding_of_Isaac_Afterbirth/</w:t>
      </w:r>
    </w:p>
    <w:p w14:paraId="51D0A206" w14:textId="77777777" w:rsidR="00CA2B2F" w:rsidRDefault="00CA2B2F" w:rsidP="00CA2B2F">
      <w:pPr>
        <w:pStyle w:val="Bibliografa"/>
      </w:pPr>
      <w:r w:rsidRPr="00CA2B2F">
        <w:rPr>
          <w:lang w:val="en-US"/>
        </w:rPr>
        <w:t>[53]</w:t>
      </w:r>
      <w:r w:rsidRPr="00CA2B2F">
        <w:rPr>
          <w:lang w:val="en-US"/>
        </w:rPr>
        <w:tab/>
        <w:t xml:space="preserve">«Nuclear Throne Steam stats | Gamalytic». </w:t>
      </w:r>
      <w:r>
        <w:t>Accedido: 22 de mayo de 2024. [En línea]. Disponible en: https://gamalytic.com/game/242680</w:t>
      </w:r>
    </w:p>
    <w:p w14:paraId="4BE4B152" w14:textId="77777777" w:rsidR="00CA2B2F" w:rsidRDefault="00CA2B2F" w:rsidP="00CA2B2F">
      <w:pPr>
        <w:pStyle w:val="Bibliografa"/>
      </w:pPr>
      <w:r>
        <w:t>[54]</w:t>
      </w:r>
      <w:r>
        <w:tab/>
        <w:t>«Nuclear Throne en Steam». Accedido: 22 de mayo de 2024. [En línea]. Disponible en: https://store.steampowered.com/app/242680/Nuclear_Throne/</w:t>
      </w:r>
    </w:p>
    <w:p w14:paraId="1F737B45" w14:textId="77777777" w:rsidR="00CA2B2F" w:rsidRDefault="00CA2B2F" w:rsidP="00CA2B2F">
      <w:pPr>
        <w:pStyle w:val="Bibliografa"/>
      </w:pPr>
      <w:r>
        <w:t>[55]</w:t>
      </w:r>
      <w:r>
        <w:tab/>
        <w:t>«Nuclear Throne». Accedido: 22 de mayo de 2024. [En línea]. Disponible en: https://www.metacritic.com/game/nuclear-throne/</w:t>
      </w:r>
    </w:p>
    <w:p w14:paraId="2C4CCFCC" w14:textId="77777777" w:rsidR="00CA2B2F" w:rsidRDefault="00CA2B2F" w:rsidP="00CA2B2F">
      <w:pPr>
        <w:pStyle w:val="Bibliografa"/>
      </w:pPr>
      <w:r>
        <w:t>[56]</w:t>
      </w:r>
      <w:r>
        <w:tab/>
        <w:t>«Vlambeer». Accedido: 22 de mayo de 2024. [En línea]. Disponible en: https://www.vlambeer.com/</w:t>
      </w:r>
    </w:p>
    <w:p w14:paraId="19CC94C3" w14:textId="77777777" w:rsidR="00CA2B2F" w:rsidRDefault="00CA2B2F" w:rsidP="00CA2B2F">
      <w:pPr>
        <w:pStyle w:val="Bibliografa"/>
      </w:pPr>
      <w:r w:rsidRPr="00CA2B2F">
        <w:rPr>
          <w:lang w:val="en-US"/>
        </w:rPr>
        <w:t>[57]</w:t>
      </w:r>
      <w:r w:rsidRPr="00CA2B2F">
        <w:rPr>
          <w:lang w:val="en-US"/>
        </w:rPr>
        <w:tab/>
        <w:t xml:space="preserve">okky, «History of Unity Game Engine», Agate. </w:t>
      </w:r>
      <w:r>
        <w:t>Accedido: 23 de mayo de 2024. [En línea]. Disponible en: https://agate.id/history-of-unity-game-engine/</w:t>
      </w:r>
    </w:p>
    <w:p w14:paraId="5873B389" w14:textId="77777777" w:rsidR="00CA2B2F" w:rsidRDefault="00CA2B2F" w:rsidP="00CA2B2F">
      <w:pPr>
        <w:pStyle w:val="Bibliografa"/>
      </w:pPr>
      <w:r w:rsidRPr="00CA2B2F">
        <w:rPr>
          <w:lang w:val="en-US"/>
        </w:rPr>
        <w:t>[58]</w:t>
      </w:r>
      <w:r w:rsidRPr="00CA2B2F">
        <w:rPr>
          <w:lang w:val="en-US"/>
        </w:rPr>
        <w:tab/>
        <w:t xml:space="preserve">J. Drake, «24 Great Games That Use The Unity Game Engine», TheGamer. </w:t>
      </w:r>
      <w:r>
        <w:t>Accedido: 23 de mayo de 2024. [En línea]. Disponible en: https://www.thegamer.com/unity-game-engine-great-games/</w:t>
      </w:r>
    </w:p>
    <w:p w14:paraId="69BB7F89" w14:textId="77777777" w:rsidR="00CA2B2F" w:rsidRDefault="00CA2B2F" w:rsidP="00CA2B2F">
      <w:pPr>
        <w:pStyle w:val="Bibliografa"/>
      </w:pPr>
      <w:r>
        <w:t>[59]</w:t>
      </w:r>
      <w:r>
        <w:tab/>
        <w:t>«Beat Saber en Steam». Accedido: 23 de mayo de 2024. [En línea]. Disponible en: https://store.steampowered.com/app/620980/Beat_Saber/</w:t>
      </w:r>
    </w:p>
    <w:p w14:paraId="591892C5" w14:textId="77777777" w:rsidR="00CA2B2F" w:rsidRDefault="00CA2B2F" w:rsidP="00CA2B2F">
      <w:pPr>
        <w:pStyle w:val="Bibliografa"/>
      </w:pPr>
      <w:r w:rsidRPr="00CA2B2F">
        <w:rPr>
          <w:lang w:val="en-US"/>
        </w:rPr>
        <w:t>[60]</w:t>
      </w:r>
      <w:r w:rsidRPr="00CA2B2F">
        <w:rPr>
          <w:lang w:val="en-US"/>
        </w:rPr>
        <w:tab/>
        <w:t xml:space="preserve">G. M. Y. D. with a keen interest in G. Development y V. Reality!, «Unreal Engine and its Evolution | Extern Labs Inc». </w:t>
      </w:r>
      <w:r>
        <w:t>Accedido: 23 de mayo de 2024. [En línea]. Disponible en: https://externlabs.com/blogs/unreal-engine-and-its-evolution/</w:t>
      </w:r>
    </w:p>
    <w:p w14:paraId="1EC36DE7" w14:textId="77777777" w:rsidR="00CA2B2F" w:rsidRDefault="00CA2B2F" w:rsidP="00CA2B2F">
      <w:pPr>
        <w:pStyle w:val="Bibliografa"/>
      </w:pPr>
      <w:r>
        <w:lastRenderedPageBreak/>
        <w:t>[61]</w:t>
      </w:r>
      <w:r>
        <w:tab/>
        <w:t>«Unreal Engine potencia la producción de cine y televisión», Unreal Engine. Accedido: 23 de mayo de 2024. [En línea]. Disponible en: https://www.unrealengine.com/es-ES/uses/film-television</w:t>
      </w:r>
    </w:p>
    <w:p w14:paraId="4A5C04B1" w14:textId="77777777" w:rsidR="00CA2B2F" w:rsidRDefault="00CA2B2F" w:rsidP="00CA2B2F">
      <w:pPr>
        <w:pStyle w:val="Bibliografa"/>
      </w:pPr>
      <w:r w:rsidRPr="00CA2B2F">
        <w:rPr>
          <w:lang w:val="en-US"/>
        </w:rPr>
        <w:t>[62]</w:t>
      </w:r>
      <w:r w:rsidRPr="00CA2B2F">
        <w:rPr>
          <w:lang w:val="en-US"/>
        </w:rPr>
        <w:tab/>
        <w:t xml:space="preserve">G. Engine, «A decade in retrospective and future», Godot Engine. </w:t>
      </w:r>
      <w:r>
        <w:t>Accedido: 24 de mayo de 2024. [En línea]. Disponible en: https://godotengine.org/article/retrospective-and-future/</w:t>
      </w:r>
    </w:p>
    <w:p w14:paraId="472CE8F8" w14:textId="77777777" w:rsidR="00CA2B2F" w:rsidRDefault="00CA2B2F" w:rsidP="00CA2B2F">
      <w:pPr>
        <w:pStyle w:val="Bibliografa"/>
      </w:pPr>
      <w:r>
        <w:t>[63]</w:t>
      </w:r>
      <w:r>
        <w:tab/>
        <w:t>«Google Trends», Google Trends. Accedido: 24 de mayo de 2024. [En línea]. Disponible en: https://trends.google.es/trends/explore?date=2014-01-01%202024-05-24&amp;q=%2Fm%2F0_x6l2s&amp;hl=es</w:t>
      </w:r>
    </w:p>
    <w:p w14:paraId="20F256CD" w14:textId="77777777" w:rsidR="00CA2B2F" w:rsidRDefault="00CA2B2F" w:rsidP="00CA2B2F">
      <w:pPr>
        <w:pStyle w:val="Bibliografa"/>
      </w:pPr>
      <w:r w:rsidRPr="00CA2B2F">
        <w:rPr>
          <w:lang w:val="en-US"/>
        </w:rPr>
        <w:t>[64]</w:t>
      </w:r>
      <w:r w:rsidRPr="00CA2B2F">
        <w:rPr>
          <w:lang w:val="en-US"/>
        </w:rPr>
        <w:tab/>
        <w:t xml:space="preserve">«godotengine/godot: Godot Engine – Multi-platform 2D and 3D game engine». </w:t>
      </w:r>
      <w:r>
        <w:t>Accedido: 24 de mayo de 2024. [En línea]. Disponible en: https://github.com/godotengine/godot</w:t>
      </w:r>
    </w:p>
    <w:p w14:paraId="0BF8AEBF" w14:textId="77777777" w:rsidR="00CA2B2F" w:rsidRDefault="00CA2B2F" w:rsidP="00CA2B2F">
      <w:pPr>
        <w:pStyle w:val="Bibliografa"/>
      </w:pPr>
      <w:r>
        <w:t>[65]</w:t>
      </w:r>
      <w:r>
        <w:tab/>
        <w:t>«Unreal Engine 5», Unreal Engine. Accedido: 24 de mayo de 2024. [En línea]. Disponible en: https://www.unrealengine.com/es-ES/unreal-engine-5</w:t>
      </w:r>
    </w:p>
    <w:p w14:paraId="5E5498AC" w14:textId="77777777" w:rsidR="00CA2B2F" w:rsidRDefault="00CA2B2F" w:rsidP="00CA2B2F">
      <w:pPr>
        <w:pStyle w:val="Bibliografa"/>
      </w:pPr>
      <w:r>
        <w:t>[66]</w:t>
      </w:r>
      <w:r>
        <w:tab/>
        <w:t>«Preguntas Frecuentes», Godot Engine documentation. Accedido: 24 de mayo de 2024. [En línea]. Disponible en: https://docs.godotengine.org/es/4.x/about/about/faq.html</w:t>
      </w:r>
    </w:p>
    <w:p w14:paraId="6E71DCAB" w14:textId="77777777" w:rsidR="00CA2B2F" w:rsidRDefault="00CA2B2F" w:rsidP="00CA2B2F">
      <w:pPr>
        <w:pStyle w:val="Bibliografa"/>
      </w:pPr>
      <w:r>
        <w:t>[67]</w:t>
      </w:r>
      <w:r>
        <w:tab/>
        <w:t>«Introduction to Blueprints». Accedido: 24 de mayo de 2024. [En línea]. Disponible en: https://dev.epicgames.com/documentation/en-us/unreal-engine/introduction-to-blueprints-visual-scripting-in-unreal-engine</w:t>
      </w:r>
    </w:p>
    <w:p w14:paraId="212B7253" w14:textId="77777777" w:rsidR="00CA2B2F" w:rsidRDefault="00CA2B2F" w:rsidP="00CA2B2F">
      <w:pPr>
        <w:pStyle w:val="Bibliografa"/>
      </w:pPr>
      <w:r w:rsidRPr="00CA2B2F">
        <w:rPr>
          <w:lang w:val="en-US"/>
        </w:rPr>
        <w:t>[68]</w:t>
      </w:r>
      <w:r w:rsidRPr="00CA2B2F">
        <w:rPr>
          <w:lang w:val="en-US"/>
        </w:rPr>
        <w:tab/>
        <w:t xml:space="preserve">«GDScript reference», Godot Engine documentation. </w:t>
      </w:r>
      <w:r>
        <w:t>Accedido: 24 de mayo de 2024. [En línea]. Disponible en: https://docs.godotengine.org/es/4.x/tutorials/scripting/gdscript/tutorials/scripting/gdscript/gdscript_basics.html</w:t>
      </w:r>
    </w:p>
    <w:p w14:paraId="1ACDAAB4" w14:textId="77777777" w:rsidR="00CA2B2F" w:rsidRDefault="00CA2B2F" w:rsidP="00CA2B2F">
      <w:pPr>
        <w:pStyle w:val="Bibliografa"/>
      </w:pPr>
      <w:r>
        <w:t>[69]</w:t>
      </w:r>
      <w:r>
        <w:tab/>
        <w:t>«A* Pathfinding Project». Accedido: 3 de enero de 2024. [En línea]. Disponible en: https://arongranberg.com/astar/</w:t>
      </w:r>
    </w:p>
    <w:p w14:paraId="5F1A78FB" w14:textId="77777777" w:rsidR="00CA2B2F" w:rsidRDefault="00CA2B2F" w:rsidP="00CA2B2F">
      <w:pPr>
        <w:pStyle w:val="Bibliografa"/>
      </w:pPr>
      <w:r>
        <w:t>[70]</w:t>
      </w:r>
      <w:r>
        <w:tab/>
        <w:t>«Input System | Input System | 1.6.3». Accedido: 1 de junio de 2024. [En línea]. Disponible en: https://docs.unity3d.com/Packages/com.unity.inputsystem@1.6/manual/index.html</w:t>
      </w:r>
    </w:p>
    <w:p w14:paraId="15A01ADD" w14:textId="77777777" w:rsidR="00CA2B2F" w:rsidRDefault="00CA2B2F" w:rsidP="00CA2B2F">
      <w:pPr>
        <w:pStyle w:val="Bibliografa"/>
      </w:pPr>
      <w:r>
        <w:t>[71]</w:t>
      </w:r>
      <w:r>
        <w:tab/>
        <w:t>«Universal Render Pipeline overview | Universal RP | 14.0.11». Accedido: 1 de junio de 2024. [En línea]. Disponible en: https://docs.unity3d.com/Packages/com.unity.render-pipelines.universal@14.0/manual/index.html</w:t>
      </w:r>
    </w:p>
    <w:p w14:paraId="3A33566B" w14:textId="77777777" w:rsidR="00CA2B2F" w:rsidRDefault="00CA2B2F" w:rsidP="00CA2B2F">
      <w:pPr>
        <w:pStyle w:val="Bibliografa"/>
      </w:pPr>
      <w:r w:rsidRPr="00CA2B2F">
        <w:rPr>
          <w:lang w:val="en-US"/>
        </w:rPr>
        <w:t>[72]</w:t>
      </w:r>
      <w:r w:rsidRPr="00CA2B2F">
        <w:rPr>
          <w:lang w:val="en-US"/>
        </w:rPr>
        <w:tab/>
        <w:t xml:space="preserve">«About Multiplayer Tools | Multiplayer Tools | 1.1.0». </w:t>
      </w:r>
      <w:r>
        <w:t>Accedido: 1 de junio de 2024. [En línea]. Disponible en: https://docs.unity3d.com/Packages/com.unity.multiplayer.tools@1.1/manual/index.html</w:t>
      </w:r>
    </w:p>
    <w:p w14:paraId="5E87214F" w14:textId="77777777" w:rsidR="00CA2B2F" w:rsidRDefault="00CA2B2F" w:rsidP="00CA2B2F">
      <w:pPr>
        <w:pStyle w:val="Bibliografa"/>
      </w:pPr>
      <w:r>
        <w:t>[73]</w:t>
      </w:r>
      <w:r>
        <w:tab/>
        <w:t>«Unity Lobby». Accedido: 1 de junio de 2024. [En línea]. Disponible en: https://docs.unity.com/ugs/manual/lobby/manual/unity-lobby-service</w:t>
      </w:r>
    </w:p>
    <w:p w14:paraId="0115B6C2" w14:textId="77777777" w:rsidR="00CA2B2F" w:rsidRDefault="00CA2B2F" w:rsidP="00CA2B2F">
      <w:pPr>
        <w:pStyle w:val="Bibliografa"/>
      </w:pPr>
      <w:r>
        <w:t>[74]</w:t>
      </w:r>
      <w:r>
        <w:tab/>
        <w:t>«Unity Relay». Accedido: 1 de junio de 2024. [En línea]. Disponible en: https://docs.unity.com/ugs/manual/relay/manual/introduction</w:t>
      </w:r>
    </w:p>
    <w:p w14:paraId="3910E8E6" w14:textId="77777777" w:rsidR="00CA2B2F" w:rsidRDefault="00CA2B2F" w:rsidP="00CA2B2F">
      <w:pPr>
        <w:pStyle w:val="Bibliografa"/>
      </w:pPr>
      <w:r>
        <w:t>[75]</w:t>
      </w:r>
      <w:r>
        <w:tab/>
        <w:t>D. Capello, «Aseprite». Accedido: 1 de junio de 2024. [En línea]. Disponible en: https://www.aseprite.org/</w:t>
      </w:r>
    </w:p>
    <w:p w14:paraId="58C390C7" w14:textId="77777777" w:rsidR="00CA2B2F" w:rsidRDefault="00CA2B2F" w:rsidP="00CA2B2F">
      <w:pPr>
        <w:pStyle w:val="Bibliografa"/>
      </w:pPr>
      <w:r>
        <w:lastRenderedPageBreak/>
        <w:t>[76]</w:t>
      </w:r>
      <w:r>
        <w:tab/>
        <w:t>«draw.io». Accedido: 1 de junio de 2024. [En línea]. Disponible en: https://app.diagrams.net/</w:t>
      </w:r>
    </w:p>
    <w:p w14:paraId="619603B3" w14:textId="77777777" w:rsidR="00CA2B2F" w:rsidRDefault="00CA2B2F" w:rsidP="00CA2B2F">
      <w:pPr>
        <w:pStyle w:val="Bibliografa"/>
      </w:pPr>
      <w:r>
        <w:t>[77]</w:t>
      </w:r>
      <w:r>
        <w:tab/>
        <w:t>«GitHub». Accedido: 1 de junio de 2024. [En línea]. Disponible en: https://github.com/</w:t>
      </w:r>
    </w:p>
    <w:p w14:paraId="5318C8F6" w14:textId="77777777" w:rsidR="00CA2B2F" w:rsidRDefault="00CA2B2F" w:rsidP="00CA2B2F">
      <w:pPr>
        <w:pStyle w:val="Bibliografa"/>
      </w:pPr>
      <w:r>
        <w:t>[78]</w:t>
      </w:r>
      <w:r>
        <w:tab/>
        <w:t>«GitHub Desktop», GitHub Desktop. Accedido: 1 de junio de 2024. [En línea]. Disponible en: https://desktop.github.com/</w:t>
      </w:r>
    </w:p>
    <w:p w14:paraId="3D94FF8D" w14:textId="06EDCCCE" w:rsidR="00BE13BF" w:rsidRPr="009828E2" w:rsidRDefault="003E3376">
      <w:pPr>
        <w:jc w:val="left"/>
        <w:rPr>
          <w:lang w:eastAsia="es-ES"/>
        </w:rPr>
      </w:pPr>
      <w:r w:rsidRPr="009828E2">
        <w:rPr>
          <w:lang w:eastAsia="es-ES"/>
        </w:rPr>
        <w:fldChar w:fldCharType="end"/>
      </w:r>
      <w:r w:rsidR="00BE13BF" w:rsidRPr="009828E2">
        <w:rPr>
          <w:lang w:eastAsia="es-ES"/>
        </w:rPr>
        <w:br w:type="page"/>
      </w:r>
    </w:p>
    <w:p w14:paraId="1A75F9AE" w14:textId="16757350" w:rsidR="00BE13BF" w:rsidRPr="00C73B76" w:rsidRDefault="00F73506" w:rsidP="00F73506">
      <w:pPr>
        <w:pStyle w:val="Captulo"/>
      </w:pPr>
      <w:bookmarkStart w:id="157" w:name="_Toc168166672"/>
      <w:r w:rsidRPr="00C73B76">
        <w:lastRenderedPageBreak/>
        <w:t>DEVELOPMENT OF A ROGUELIKE MULTIPLAYER VIDEOGAME</w:t>
      </w:r>
      <w:bookmarkEnd w:id="157"/>
    </w:p>
    <w:sectPr w:rsidR="00BE13BF" w:rsidRPr="00C73B76" w:rsidSect="00AB4AEE">
      <w:headerReference w:type="default" r:id="rId35"/>
      <w:footerReference w:type="even" r:id="rId36"/>
      <w:footerReference w:type="default" r:id="rId37"/>
      <w:headerReference w:type="first" r:id="rId38"/>
      <w:footerReference w:type="first" r:id="rId39"/>
      <w:pgSz w:w="11906" w:h="16838"/>
      <w:pgMar w:top="1417" w:right="1701" w:bottom="1417"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Álvaro Morata Hontanaya" w:date="2024-05-15T18:27:00Z" w:initials="ÁM">
    <w:p w14:paraId="1233F21B" w14:textId="77777777" w:rsidR="00C60381" w:rsidRDefault="00C60381" w:rsidP="00C60381">
      <w:pPr>
        <w:pStyle w:val="Textocomentario"/>
        <w:jc w:val="left"/>
      </w:pPr>
      <w:r>
        <w:rPr>
          <w:rStyle w:val="Refdecomentario"/>
        </w:rPr>
        <w:annotationRef/>
      </w:r>
      <w:r>
        <w:t>Añadir cada uno de los anexos que se elaboren, si es que los h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3F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807283" w16cex:dateUtc="2024-05-15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3F21B" w16cid:durableId="18807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2824A7" w14:textId="77777777" w:rsidR="00355E34" w:rsidRPr="009828E2" w:rsidRDefault="00355E34" w:rsidP="00AA6E99">
      <w:pPr>
        <w:spacing w:after="0" w:line="240" w:lineRule="auto"/>
      </w:pPr>
      <w:r w:rsidRPr="009828E2">
        <w:separator/>
      </w:r>
    </w:p>
  </w:endnote>
  <w:endnote w:type="continuationSeparator" w:id="0">
    <w:p w14:paraId="51019EFF" w14:textId="77777777" w:rsidR="00355E34" w:rsidRPr="009828E2" w:rsidRDefault="00355E34" w:rsidP="00AA6E99">
      <w:pPr>
        <w:spacing w:after="0" w:line="240" w:lineRule="auto"/>
      </w:pPr>
      <w:r w:rsidRPr="009828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9828E2" w:rsidRDefault="002F03DC">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273D47F8" w14:textId="77777777" w:rsidR="002F03DC" w:rsidRPr="009828E2"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58B9B1D8" w14:textId="77777777" w:rsidR="00AB4AEE" w:rsidRPr="009828E2"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0D70D012" w14:textId="77777777" w:rsidR="00AB4AEE" w:rsidRPr="009828E2"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9828E2"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40A5C1" w14:textId="77777777" w:rsidR="00355E34" w:rsidRPr="009828E2" w:rsidRDefault="00355E34" w:rsidP="00AA6E99">
      <w:pPr>
        <w:spacing w:after="0" w:line="240" w:lineRule="auto"/>
      </w:pPr>
      <w:r w:rsidRPr="009828E2">
        <w:separator/>
      </w:r>
    </w:p>
  </w:footnote>
  <w:footnote w:type="continuationSeparator" w:id="0">
    <w:p w14:paraId="1B879C4E" w14:textId="77777777" w:rsidR="00355E34" w:rsidRPr="009828E2" w:rsidRDefault="00355E34" w:rsidP="00AA6E99">
      <w:pPr>
        <w:spacing w:after="0" w:line="240" w:lineRule="auto"/>
      </w:pPr>
      <w:r w:rsidRPr="009828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9828E2"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9828E2"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138E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C0F4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EA2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3E675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BE2E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2E6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208A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FC3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3A3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B4CC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41A4D"/>
    <w:multiLevelType w:val="hybridMultilevel"/>
    <w:tmpl w:val="55006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26C0E3F"/>
    <w:multiLevelType w:val="hybridMultilevel"/>
    <w:tmpl w:val="8ED8589E"/>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98262AC"/>
    <w:multiLevelType w:val="hybridMultilevel"/>
    <w:tmpl w:val="3D0097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7CC200C"/>
    <w:multiLevelType w:val="hybridMultilevel"/>
    <w:tmpl w:val="04A4884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B60646"/>
    <w:multiLevelType w:val="hybridMultilevel"/>
    <w:tmpl w:val="9EAEFB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FA30E1F"/>
    <w:multiLevelType w:val="hybridMultilevel"/>
    <w:tmpl w:val="B76ADB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CE41A4C"/>
    <w:multiLevelType w:val="hybridMultilevel"/>
    <w:tmpl w:val="1F4030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EC6210"/>
    <w:multiLevelType w:val="hybridMultilevel"/>
    <w:tmpl w:val="B876FD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95290F"/>
    <w:multiLevelType w:val="hybridMultilevel"/>
    <w:tmpl w:val="A830A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821EF4"/>
    <w:multiLevelType w:val="hybridMultilevel"/>
    <w:tmpl w:val="5810EA48"/>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1C52F53"/>
    <w:multiLevelType w:val="hybridMultilevel"/>
    <w:tmpl w:val="605AE87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23164EA"/>
    <w:multiLevelType w:val="hybridMultilevel"/>
    <w:tmpl w:val="469898EC"/>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6082C3B"/>
    <w:multiLevelType w:val="hybridMultilevel"/>
    <w:tmpl w:val="87961EA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3724836"/>
    <w:multiLevelType w:val="hybridMultilevel"/>
    <w:tmpl w:val="47FCFCB8"/>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657635A"/>
    <w:multiLevelType w:val="hybridMultilevel"/>
    <w:tmpl w:val="24CE6842"/>
    <w:lvl w:ilvl="0" w:tplc="0374F6F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FA4461A"/>
    <w:multiLevelType w:val="hybridMultilevel"/>
    <w:tmpl w:val="4872BE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0040BE4"/>
    <w:multiLevelType w:val="hybridMultilevel"/>
    <w:tmpl w:val="A184DA6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09C4EE6"/>
    <w:multiLevelType w:val="hybridMultilevel"/>
    <w:tmpl w:val="48CC06E4"/>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1674E5C"/>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2BA1456"/>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732355FC"/>
    <w:multiLevelType w:val="hybridMultilevel"/>
    <w:tmpl w:val="F848A2A0"/>
    <w:lvl w:ilvl="0" w:tplc="F00C8E72">
      <w:numFmt w:val="bullet"/>
      <w:lvlText w:val="-"/>
      <w:lvlJc w:val="left"/>
      <w:pPr>
        <w:ind w:left="1004" w:hanging="360"/>
      </w:pPr>
      <w:rPr>
        <w:rFonts w:ascii="Times New Roman" w:eastAsia="Calibri" w:hAnsi="Times New Roman" w:cs="Times New Roman"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6" w15:restartNumberingAfterBreak="0">
    <w:nsid w:val="75E3442F"/>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C44409"/>
    <w:multiLevelType w:val="hybridMultilevel"/>
    <w:tmpl w:val="4B8A7274"/>
    <w:lvl w:ilvl="0" w:tplc="0BD2D02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9490662">
    <w:abstractNumId w:val="9"/>
  </w:num>
  <w:num w:numId="2" w16cid:durableId="1229726780">
    <w:abstractNumId w:val="8"/>
  </w:num>
  <w:num w:numId="3" w16cid:durableId="1996259029">
    <w:abstractNumId w:val="7"/>
  </w:num>
  <w:num w:numId="4" w16cid:durableId="250506052">
    <w:abstractNumId w:val="6"/>
  </w:num>
  <w:num w:numId="5" w16cid:durableId="2045868146">
    <w:abstractNumId w:val="5"/>
  </w:num>
  <w:num w:numId="6" w16cid:durableId="1562985313">
    <w:abstractNumId w:val="4"/>
  </w:num>
  <w:num w:numId="7" w16cid:durableId="666439611">
    <w:abstractNumId w:val="3"/>
  </w:num>
  <w:num w:numId="8" w16cid:durableId="184641810">
    <w:abstractNumId w:val="2"/>
  </w:num>
  <w:num w:numId="9" w16cid:durableId="1183545386">
    <w:abstractNumId w:val="1"/>
  </w:num>
  <w:num w:numId="10" w16cid:durableId="1892185805">
    <w:abstractNumId w:val="0"/>
  </w:num>
  <w:num w:numId="11" w16cid:durableId="1150484505">
    <w:abstractNumId w:val="15"/>
  </w:num>
  <w:num w:numId="12" w16cid:durableId="1576672604">
    <w:abstractNumId w:val="29"/>
  </w:num>
  <w:num w:numId="13" w16cid:durableId="787239030">
    <w:abstractNumId w:val="38"/>
  </w:num>
  <w:num w:numId="14" w16cid:durableId="1992247964">
    <w:abstractNumId w:val="28"/>
  </w:num>
  <w:num w:numId="15" w16cid:durableId="1543053715">
    <w:abstractNumId w:val="33"/>
  </w:num>
  <w:num w:numId="16" w16cid:durableId="680860312">
    <w:abstractNumId w:val="34"/>
  </w:num>
  <w:num w:numId="17" w16cid:durableId="1860772932">
    <w:abstractNumId w:val="36"/>
  </w:num>
  <w:num w:numId="18" w16cid:durableId="1789005046">
    <w:abstractNumId w:val="32"/>
  </w:num>
  <w:num w:numId="19" w16cid:durableId="738862721">
    <w:abstractNumId w:val="25"/>
  </w:num>
  <w:num w:numId="20" w16cid:durableId="1994943486">
    <w:abstractNumId w:val="11"/>
  </w:num>
  <w:num w:numId="21" w16cid:durableId="145366317">
    <w:abstractNumId w:val="35"/>
  </w:num>
  <w:num w:numId="22" w16cid:durableId="1497383241">
    <w:abstractNumId w:val="23"/>
  </w:num>
  <w:num w:numId="23" w16cid:durableId="1779250403">
    <w:abstractNumId w:val="16"/>
  </w:num>
  <w:num w:numId="24" w16cid:durableId="1560943188">
    <w:abstractNumId w:val="17"/>
  </w:num>
  <w:num w:numId="25" w16cid:durableId="1300529096">
    <w:abstractNumId w:val="30"/>
  </w:num>
  <w:num w:numId="26" w16cid:durableId="1375764315">
    <w:abstractNumId w:val="12"/>
  </w:num>
  <w:num w:numId="27" w16cid:durableId="151944866">
    <w:abstractNumId w:val="24"/>
  </w:num>
  <w:num w:numId="28" w16cid:durableId="1846744514">
    <w:abstractNumId w:val="13"/>
  </w:num>
  <w:num w:numId="29" w16cid:durableId="519125898">
    <w:abstractNumId w:val="22"/>
  </w:num>
  <w:num w:numId="30" w16cid:durableId="1709910917">
    <w:abstractNumId w:val="26"/>
  </w:num>
  <w:num w:numId="31" w16cid:durableId="1345790857">
    <w:abstractNumId w:val="37"/>
  </w:num>
  <w:num w:numId="32" w16cid:durableId="231163869">
    <w:abstractNumId w:val="14"/>
  </w:num>
  <w:num w:numId="33" w16cid:durableId="1393577707">
    <w:abstractNumId w:val="20"/>
  </w:num>
  <w:num w:numId="34" w16cid:durableId="1097678541">
    <w:abstractNumId w:val="31"/>
  </w:num>
  <w:num w:numId="35" w16cid:durableId="328673604">
    <w:abstractNumId w:val="21"/>
  </w:num>
  <w:num w:numId="36" w16cid:durableId="339742044">
    <w:abstractNumId w:val="18"/>
  </w:num>
  <w:num w:numId="37" w16cid:durableId="53436013">
    <w:abstractNumId w:val="19"/>
  </w:num>
  <w:num w:numId="38" w16cid:durableId="969171740">
    <w:abstractNumId w:val="10"/>
  </w:num>
  <w:num w:numId="39" w16cid:durableId="6833769">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Álvaro Morata Hontanaya">
    <w15:presenceInfo w15:providerId="Windows Live" w15:userId="67d166cdee3319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2504"/>
    <w:rsid w:val="000026AD"/>
    <w:rsid w:val="00004DDA"/>
    <w:rsid w:val="00007333"/>
    <w:rsid w:val="000076D0"/>
    <w:rsid w:val="00015211"/>
    <w:rsid w:val="00016732"/>
    <w:rsid w:val="00025348"/>
    <w:rsid w:val="000322D4"/>
    <w:rsid w:val="00034059"/>
    <w:rsid w:val="00034ED9"/>
    <w:rsid w:val="0004721B"/>
    <w:rsid w:val="00047B3A"/>
    <w:rsid w:val="00050257"/>
    <w:rsid w:val="00051D9D"/>
    <w:rsid w:val="000573A5"/>
    <w:rsid w:val="00063987"/>
    <w:rsid w:val="00064D72"/>
    <w:rsid w:val="00070C57"/>
    <w:rsid w:val="000720D8"/>
    <w:rsid w:val="00080CEC"/>
    <w:rsid w:val="000830A1"/>
    <w:rsid w:val="00085773"/>
    <w:rsid w:val="00090F73"/>
    <w:rsid w:val="00090FB3"/>
    <w:rsid w:val="0009121D"/>
    <w:rsid w:val="00093746"/>
    <w:rsid w:val="00095B05"/>
    <w:rsid w:val="00096223"/>
    <w:rsid w:val="00096425"/>
    <w:rsid w:val="000A235F"/>
    <w:rsid w:val="000A3F39"/>
    <w:rsid w:val="000A6BB5"/>
    <w:rsid w:val="000B4303"/>
    <w:rsid w:val="000C6283"/>
    <w:rsid w:val="000D0CB4"/>
    <w:rsid w:val="000D374B"/>
    <w:rsid w:val="000D489E"/>
    <w:rsid w:val="000D7D15"/>
    <w:rsid w:val="000E078F"/>
    <w:rsid w:val="000E10E4"/>
    <w:rsid w:val="000E3BF8"/>
    <w:rsid w:val="000F2FA9"/>
    <w:rsid w:val="000F3A60"/>
    <w:rsid w:val="000F7D6D"/>
    <w:rsid w:val="00102CDB"/>
    <w:rsid w:val="00103EAB"/>
    <w:rsid w:val="00105D19"/>
    <w:rsid w:val="001075B4"/>
    <w:rsid w:val="00113177"/>
    <w:rsid w:val="00114B4C"/>
    <w:rsid w:val="001249C6"/>
    <w:rsid w:val="00127256"/>
    <w:rsid w:val="001439C5"/>
    <w:rsid w:val="00143C80"/>
    <w:rsid w:val="00143EB3"/>
    <w:rsid w:val="00151135"/>
    <w:rsid w:val="00151CB6"/>
    <w:rsid w:val="00152D21"/>
    <w:rsid w:val="001608AE"/>
    <w:rsid w:val="001663A7"/>
    <w:rsid w:val="00167300"/>
    <w:rsid w:val="001700B3"/>
    <w:rsid w:val="00173BD4"/>
    <w:rsid w:val="001755EC"/>
    <w:rsid w:val="00175D2C"/>
    <w:rsid w:val="00180706"/>
    <w:rsid w:val="001823DD"/>
    <w:rsid w:val="00186117"/>
    <w:rsid w:val="001912EB"/>
    <w:rsid w:val="001958CC"/>
    <w:rsid w:val="00196125"/>
    <w:rsid w:val="00196930"/>
    <w:rsid w:val="0019704A"/>
    <w:rsid w:val="001A51A6"/>
    <w:rsid w:val="001B25DA"/>
    <w:rsid w:val="001B41A1"/>
    <w:rsid w:val="001C0098"/>
    <w:rsid w:val="001C0253"/>
    <w:rsid w:val="001C2617"/>
    <w:rsid w:val="001D3940"/>
    <w:rsid w:val="001D3F3E"/>
    <w:rsid w:val="001D4D9C"/>
    <w:rsid w:val="001E0F14"/>
    <w:rsid w:val="001E397C"/>
    <w:rsid w:val="001E4774"/>
    <w:rsid w:val="001E7F43"/>
    <w:rsid w:val="001F1939"/>
    <w:rsid w:val="001F5478"/>
    <w:rsid w:val="00202D5F"/>
    <w:rsid w:val="00202F32"/>
    <w:rsid w:val="002039F5"/>
    <w:rsid w:val="0020667A"/>
    <w:rsid w:val="00212F08"/>
    <w:rsid w:val="002263B6"/>
    <w:rsid w:val="00233915"/>
    <w:rsid w:val="002363CB"/>
    <w:rsid w:val="00242492"/>
    <w:rsid w:val="002424D6"/>
    <w:rsid w:val="00244778"/>
    <w:rsid w:val="002543F7"/>
    <w:rsid w:val="002545B1"/>
    <w:rsid w:val="00261A07"/>
    <w:rsid w:val="002652C1"/>
    <w:rsid w:val="0026760B"/>
    <w:rsid w:val="0027554B"/>
    <w:rsid w:val="00282149"/>
    <w:rsid w:val="00282217"/>
    <w:rsid w:val="00286763"/>
    <w:rsid w:val="00292703"/>
    <w:rsid w:val="00297336"/>
    <w:rsid w:val="002A36E9"/>
    <w:rsid w:val="002A72F2"/>
    <w:rsid w:val="002A7C21"/>
    <w:rsid w:val="002B0B60"/>
    <w:rsid w:val="002B2DCD"/>
    <w:rsid w:val="002B4424"/>
    <w:rsid w:val="002B6ACF"/>
    <w:rsid w:val="002B7A71"/>
    <w:rsid w:val="002C5540"/>
    <w:rsid w:val="002D14D7"/>
    <w:rsid w:val="002D52D6"/>
    <w:rsid w:val="002D7CE1"/>
    <w:rsid w:val="002E0137"/>
    <w:rsid w:val="002E0924"/>
    <w:rsid w:val="002E3D0F"/>
    <w:rsid w:val="002E4EDC"/>
    <w:rsid w:val="002E731E"/>
    <w:rsid w:val="002F03DC"/>
    <w:rsid w:val="002F2B69"/>
    <w:rsid w:val="002F414A"/>
    <w:rsid w:val="002F7364"/>
    <w:rsid w:val="003011A9"/>
    <w:rsid w:val="00304D2D"/>
    <w:rsid w:val="00305E2C"/>
    <w:rsid w:val="0031028B"/>
    <w:rsid w:val="0031285D"/>
    <w:rsid w:val="00320FBD"/>
    <w:rsid w:val="003246C7"/>
    <w:rsid w:val="00331042"/>
    <w:rsid w:val="00335BAE"/>
    <w:rsid w:val="00337D62"/>
    <w:rsid w:val="00343D50"/>
    <w:rsid w:val="00345407"/>
    <w:rsid w:val="00347ABF"/>
    <w:rsid w:val="0035066F"/>
    <w:rsid w:val="00350E9D"/>
    <w:rsid w:val="00355E34"/>
    <w:rsid w:val="00356C4A"/>
    <w:rsid w:val="00365C96"/>
    <w:rsid w:val="003664D2"/>
    <w:rsid w:val="00366B72"/>
    <w:rsid w:val="00370156"/>
    <w:rsid w:val="003816E9"/>
    <w:rsid w:val="0038578A"/>
    <w:rsid w:val="0038669D"/>
    <w:rsid w:val="00392986"/>
    <w:rsid w:val="00397B15"/>
    <w:rsid w:val="003A251C"/>
    <w:rsid w:val="003A38CF"/>
    <w:rsid w:val="003A3C36"/>
    <w:rsid w:val="003A584D"/>
    <w:rsid w:val="003C093A"/>
    <w:rsid w:val="003C26B8"/>
    <w:rsid w:val="003C39A2"/>
    <w:rsid w:val="003D0578"/>
    <w:rsid w:val="003D1B8C"/>
    <w:rsid w:val="003D38F4"/>
    <w:rsid w:val="003D5F38"/>
    <w:rsid w:val="003E112B"/>
    <w:rsid w:val="003E140E"/>
    <w:rsid w:val="003E3376"/>
    <w:rsid w:val="003E338E"/>
    <w:rsid w:val="003E3C0D"/>
    <w:rsid w:val="003F1EAB"/>
    <w:rsid w:val="003F2824"/>
    <w:rsid w:val="003F3F55"/>
    <w:rsid w:val="00401F6F"/>
    <w:rsid w:val="0040340E"/>
    <w:rsid w:val="0040497D"/>
    <w:rsid w:val="00405203"/>
    <w:rsid w:val="00407F14"/>
    <w:rsid w:val="00417691"/>
    <w:rsid w:val="00417CF2"/>
    <w:rsid w:val="004201DA"/>
    <w:rsid w:val="00424CAD"/>
    <w:rsid w:val="00426004"/>
    <w:rsid w:val="00427BE9"/>
    <w:rsid w:val="00437907"/>
    <w:rsid w:val="00437A8A"/>
    <w:rsid w:val="004415F8"/>
    <w:rsid w:val="0044187A"/>
    <w:rsid w:val="00447417"/>
    <w:rsid w:val="00454033"/>
    <w:rsid w:val="004543CA"/>
    <w:rsid w:val="004543D1"/>
    <w:rsid w:val="00464527"/>
    <w:rsid w:val="00471846"/>
    <w:rsid w:val="0047370D"/>
    <w:rsid w:val="0048062C"/>
    <w:rsid w:val="00481771"/>
    <w:rsid w:val="00481B1E"/>
    <w:rsid w:val="00482F58"/>
    <w:rsid w:val="00483AF7"/>
    <w:rsid w:val="00485C09"/>
    <w:rsid w:val="00485F3E"/>
    <w:rsid w:val="004861B8"/>
    <w:rsid w:val="0049356F"/>
    <w:rsid w:val="00494576"/>
    <w:rsid w:val="00497C06"/>
    <w:rsid w:val="004A10B4"/>
    <w:rsid w:val="004A2E34"/>
    <w:rsid w:val="004A2E50"/>
    <w:rsid w:val="004A4EAD"/>
    <w:rsid w:val="004A6D68"/>
    <w:rsid w:val="004B0CFA"/>
    <w:rsid w:val="004B539B"/>
    <w:rsid w:val="004B7211"/>
    <w:rsid w:val="004B7B44"/>
    <w:rsid w:val="004C0DFD"/>
    <w:rsid w:val="004C79EC"/>
    <w:rsid w:val="004D08BF"/>
    <w:rsid w:val="004D16DF"/>
    <w:rsid w:val="004D2227"/>
    <w:rsid w:val="004D73C5"/>
    <w:rsid w:val="004E0F1B"/>
    <w:rsid w:val="004F09A4"/>
    <w:rsid w:val="004F3800"/>
    <w:rsid w:val="004F38D8"/>
    <w:rsid w:val="004F5BFC"/>
    <w:rsid w:val="004F6FFD"/>
    <w:rsid w:val="004F709C"/>
    <w:rsid w:val="00500E1F"/>
    <w:rsid w:val="005026F6"/>
    <w:rsid w:val="0050562F"/>
    <w:rsid w:val="00515431"/>
    <w:rsid w:val="00515E73"/>
    <w:rsid w:val="00516798"/>
    <w:rsid w:val="00525067"/>
    <w:rsid w:val="005262C8"/>
    <w:rsid w:val="00526DA0"/>
    <w:rsid w:val="00526F15"/>
    <w:rsid w:val="0053367A"/>
    <w:rsid w:val="00535CF5"/>
    <w:rsid w:val="0053693B"/>
    <w:rsid w:val="00540919"/>
    <w:rsid w:val="00546F74"/>
    <w:rsid w:val="0054786D"/>
    <w:rsid w:val="005504FA"/>
    <w:rsid w:val="0055363A"/>
    <w:rsid w:val="00553D61"/>
    <w:rsid w:val="005559D4"/>
    <w:rsid w:val="00555A5E"/>
    <w:rsid w:val="00556B68"/>
    <w:rsid w:val="0056135A"/>
    <w:rsid w:val="005622CB"/>
    <w:rsid w:val="00565688"/>
    <w:rsid w:val="00570051"/>
    <w:rsid w:val="00570548"/>
    <w:rsid w:val="005764FE"/>
    <w:rsid w:val="00577471"/>
    <w:rsid w:val="005835A6"/>
    <w:rsid w:val="0058468F"/>
    <w:rsid w:val="00587377"/>
    <w:rsid w:val="00591073"/>
    <w:rsid w:val="00595892"/>
    <w:rsid w:val="00596AB9"/>
    <w:rsid w:val="00596D02"/>
    <w:rsid w:val="005A1A67"/>
    <w:rsid w:val="005A3BAC"/>
    <w:rsid w:val="005A6669"/>
    <w:rsid w:val="005B0B21"/>
    <w:rsid w:val="005B49D8"/>
    <w:rsid w:val="005B5AD9"/>
    <w:rsid w:val="005C4786"/>
    <w:rsid w:val="005C675B"/>
    <w:rsid w:val="005D138B"/>
    <w:rsid w:val="005D37EC"/>
    <w:rsid w:val="005D4B26"/>
    <w:rsid w:val="005D6F1F"/>
    <w:rsid w:val="005D7C18"/>
    <w:rsid w:val="005E4341"/>
    <w:rsid w:val="005F2209"/>
    <w:rsid w:val="005F768A"/>
    <w:rsid w:val="005F7AAE"/>
    <w:rsid w:val="00607C92"/>
    <w:rsid w:val="00611968"/>
    <w:rsid w:val="00611D5F"/>
    <w:rsid w:val="006147E9"/>
    <w:rsid w:val="0061486D"/>
    <w:rsid w:val="00614D24"/>
    <w:rsid w:val="00617666"/>
    <w:rsid w:val="006218A6"/>
    <w:rsid w:val="00621D86"/>
    <w:rsid w:val="006251BA"/>
    <w:rsid w:val="0062583A"/>
    <w:rsid w:val="00626384"/>
    <w:rsid w:val="006309A2"/>
    <w:rsid w:val="006328D7"/>
    <w:rsid w:val="00634E8B"/>
    <w:rsid w:val="006362B2"/>
    <w:rsid w:val="006404E3"/>
    <w:rsid w:val="00641C44"/>
    <w:rsid w:val="006427D0"/>
    <w:rsid w:val="00645F8F"/>
    <w:rsid w:val="00646822"/>
    <w:rsid w:val="00656F60"/>
    <w:rsid w:val="00660EF2"/>
    <w:rsid w:val="00663602"/>
    <w:rsid w:val="00666A12"/>
    <w:rsid w:val="00671902"/>
    <w:rsid w:val="00671C12"/>
    <w:rsid w:val="0067342D"/>
    <w:rsid w:val="006763D1"/>
    <w:rsid w:val="00682277"/>
    <w:rsid w:val="00683457"/>
    <w:rsid w:val="00690AFB"/>
    <w:rsid w:val="00693792"/>
    <w:rsid w:val="00695D5A"/>
    <w:rsid w:val="00695F18"/>
    <w:rsid w:val="006A13C9"/>
    <w:rsid w:val="006A5E50"/>
    <w:rsid w:val="006B12EA"/>
    <w:rsid w:val="006B60FA"/>
    <w:rsid w:val="006B6CD0"/>
    <w:rsid w:val="006C341A"/>
    <w:rsid w:val="006C353A"/>
    <w:rsid w:val="006C553E"/>
    <w:rsid w:val="006D16C0"/>
    <w:rsid w:val="006D2CD7"/>
    <w:rsid w:val="006D669E"/>
    <w:rsid w:val="006E223F"/>
    <w:rsid w:val="006E3F9C"/>
    <w:rsid w:val="006E4B81"/>
    <w:rsid w:val="006F12AF"/>
    <w:rsid w:val="006F4975"/>
    <w:rsid w:val="007012C9"/>
    <w:rsid w:val="00701C9D"/>
    <w:rsid w:val="00703940"/>
    <w:rsid w:val="00707767"/>
    <w:rsid w:val="007165C2"/>
    <w:rsid w:val="00716AC4"/>
    <w:rsid w:val="007235F2"/>
    <w:rsid w:val="0072540F"/>
    <w:rsid w:val="00727560"/>
    <w:rsid w:val="00727A7A"/>
    <w:rsid w:val="007304A8"/>
    <w:rsid w:val="00732401"/>
    <w:rsid w:val="0073735B"/>
    <w:rsid w:val="007418BC"/>
    <w:rsid w:val="007442D5"/>
    <w:rsid w:val="00753C3C"/>
    <w:rsid w:val="0075511B"/>
    <w:rsid w:val="007631AB"/>
    <w:rsid w:val="00766D52"/>
    <w:rsid w:val="00777703"/>
    <w:rsid w:val="00782660"/>
    <w:rsid w:val="00783E32"/>
    <w:rsid w:val="00783ECC"/>
    <w:rsid w:val="0079158C"/>
    <w:rsid w:val="007940FA"/>
    <w:rsid w:val="0079439E"/>
    <w:rsid w:val="007957C2"/>
    <w:rsid w:val="007A21C6"/>
    <w:rsid w:val="007A2DF3"/>
    <w:rsid w:val="007B3370"/>
    <w:rsid w:val="007B4772"/>
    <w:rsid w:val="007C32A5"/>
    <w:rsid w:val="007C6C2A"/>
    <w:rsid w:val="007C7366"/>
    <w:rsid w:val="007D0EAA"/>
    <w:rsid w:val="007D1519"/>
    <w:rsid w:val="007E1C2A"/>
    <w:rsid w:val="007E339C"/>
    <w:rsid w:val="007E41C9"/>
    <w:rsid w:val="007E56A0"/>
    <w:rsid w:val="007F06F1"/>
    <w:rsid w:val="007F3E76"/>
    <w:rsid w:val="007F51E9"/>
    <w:rsid w:val="00800A53"/>
    <w:rsid w:val="0080157C"/>
    <w:rsid w:val="008017DA"/>
    <w:rsid w:val="00801D07"/>
    <w:rsid w:val="00804CF4"/>
    <w:rsid w:val="008168DA"/>
    <w:rsid w:val="00816D34"/>
    <w:rsid w:val="00820773"/>
    <w:rsid w:val="00820B55"/>
    <w:rsid w:val="008238EF"/>
    <w:rsid w:val="00827EF0"/>
    <w:rsid w:val="008304E3"/>
    <w:rsid w:val="00833AA6"/>
    <w:rsid w:val="00834C02"/>
    <w:rsid w:val="00835774"/>
    <w:rsid w:val="00835A75"/>
    <w:rsid w:val="00837A03"/>
    <w:rsid w:val="00841A04"/>
    <w:rsid w:val="00841A44"/>
    <w:rsid w:val="00845B09"/>
    <w:rsid w:val="00846F58"/>
    <w:rsid w:val="008511F6"/>
    <w:rsid w:val="00852AF9"/>
    <w:rsid w:val="00862604"/>
    <w:rsid w:val="00864D7C"/>
    <w:rsid w:val="00871721"/>
    <w:rsid w:val="00880AD5"/>
    <w:rsid w:val="00882206"/>
    <w:rsid w:val="00884D3E"/>
    <w:rsid w:val="0088519D"/>
    <w:rsid w:val="00885A28"/>
    <w:rsid w:val="00886A17"/>
    <w:rsid w:val="0089019A"/>
    <w:rsid w:val="008902A3"/>
    <w:rsid w:val="00890C2F"/>
    <w:rsid w:val="008925DA"/>
    <w:rsid w:val="008A4A2A"/>
    <w:rsid w:val="008A5C20"/>
    <w:rsid w:val="008A6377"/>
    <w:rsid w:val="008A7B83"/>
    <w:rsid w:val="008B0239"/>
    <w:rsid w:val="008B30AC"/>
    <w:rsid w:val="008B77D6"/>
    <w:rsid w:val="008C1E0F"/>
    <w:rsid w:val="008D0010"/>
    <w:rsid w:val="008D05BB"/>
    <w:rsid w:val="008D68E5"/>
    <w:rsid w:val="008D7703"/>
    <w:rsid w:val="008E09D9"/>
    <w:rsid w:val="008E1E6F"/>
    <w:rsid w:val="008E291E"/>
    <w:rsid w:val="008E30B3"/>
    <w:rsid w:val="008E67D0"/>
    <w:rsid w:val="008F4632"/>
    <w:rsid w:val="008F4B7F"/>
    <w:rsid w:val="008F776D"/>
    <w:rsid w:val="009003DC"/>
    <w:rsid w:val="00903CC1"/>
    <w:rsid w:val="00906D99"/>
    <w:rsid w:val="00914244"/>
    <w:rsid w:val="00915C39"/>
    <w:rsid w:val="00917335"/>
    <w:rsid w:val="009201D4"/>
    <w:rsid w:val="0092288F"/>
    <w:rsid w:val="00932F5C"/>
    <w:rsid w:val="009427AB"/>
    <w:rsid w:val="009429C6"/>
    <w:rsid w:val="0094500A"/>
    <w:rsid w:val="00945FBF"/>
    <w:rsid w:val="00946494"/>
    <w:rsid w:val="00947075"/>
    <w:rsid w:val="00947295"/>
    <w:rsid w:val="0094760A"/>
    <w:rsid w:val="00950DF3"/>
    <w:rsid w:val="0095460B"/>
    <w:rsid w:val="0095559D"/>
    <w:rsid w:val="00956B18"/>
    <w:rsid w:val="0095729C"/>
    <w:rsid w:val="009612BE"/>
    <w:rsid w:val="009672A7"/>
    <w:rsid w:val="009676D0"/>
    <w:rsid w:val="00971123"/>
    <w:rsid w:val="00976A0D"/>
    <w:rsid w:val="009828E2"/>
    <w:rsid w:val="00993C0E"/>
    <w:rsid w:val="009945B2"/>
    <w:rsid w:val="00994F4F"/>
    <w:rsid w:val="00996A7C"/>
    <w:rsid w:val="009A1165"/>
    <w:rsid w:val="009A16F2"/>
    <w:rsid w:val="009A2339"/>
    <w:rsid w:val="009A493D"/>
    <w:rsid w:val="009A4950"/>
    <w:rsid w:val="009B0493"/>
    <w:rsid w:val="009B1C29"/>
    <w:rsid w:val="009B5480"/>
    <w:rsid w:val="009C73B2"/>
    <w:rsid w:val="009D0BEF"/>
    <w:rsid w:val="009D1D70"/>
    <w:rsid w:val="009D1DF9"/>
    <w:rsid w:val="009D2ADC"/>
    <w:rsid w:val="009D5B66"/>
    <w:rsid w:val="009E4678"/>
    <w:rsid w:val="009F0DBE"/>
    <w:rsid w:val="009F7F05"/>
    <w:rsid w:val="00A0475A"/>
    <w:rsid w:val="00A05349"/>
    <w:rsid w:val="00A13598"/>
    <w:rsid w:val="00A150E5"/>
    <w:rsid w:val="00A162B1"/>
    <w:rsid w:val="00A213FD"/>
    <w:rsid w:val="00A2596C"/>
    <w:rsid w:val="00A302C3"/>
    <w:rsid w:val="00A315B1"/>
    <w:rsid w:val="00A32C70"/>
    <w:rsid w:val="00A32DB9"/>
    <w:rsid w:val="00A335BA"/>
    <w:rsid w:val="00A43ACF"/>
    <w:rsid w:val="00A47311"/>
    <w:rsid w:val="00A474F5"/>
    <w:rsid w:val="00A52AC2"/>
    <w:rsid w:val="00A5536D"/>
    <w:rsid w:val="00A55738"/>
    <w:rsid w:val="00A617EA"/>
    <w:rsid w:val="00A61846"/>
    <w:rsid w:val="00A62EA5"/>
    <w:rsid w:val="00A6426E"/>
    <w:rsid w:val="00A64932"/>
    <w:rsid w:val="00A6590F"/>
    <w:rsid w:val="00A74044"/>
    <w:rsid w:val="00A8304B"/>
    <w:rsid w:val="00A83ED6"/>
    <w:rsid w:val="00A8683B"/>
    <w:rsid w:val="00A91D80"/>
    <w:rsid w:val="00A91F03"/>
    <w:rsid w:val="00A93B24"/>
    <w:rsid w:val="00A959A6"/>
    <w:rsid w:val="00A9640F"/>
    <w:rsid w:val="00A96A01"/>
    <w:rsid w:val="00AA4048"/>
    <w:rsid w:val="00AA525B"/>
    <w:rsid w:val="00AA6E99"/>
    <w:rsid w:val="00AB390F"/>
    <w:rsid w:val="00AB4AEE"/>
    <w:rsid w:val="00AB6300"/>
    <w:rsid w:val="00AD5073"/>
    <w:rsid w:val="00AD730F"/>
    <w:rsid w:val="00AD7B02"/>
    <w:rsid w:val="00AE01DB"/>
    <w:rsid w:val="00AE30F9"/>
    <w:rsid w:val="00AE38C0"/>
    <w:rsid w:val="00AE4AF2"/>
    <w:rsid w:val="00AF5DCE"/>
    <w:rsid w:val="00B01351"/>
    <w:rsid w:val="00B025B1"/>
    <w:rsid w:val="00B025FB"/>
    <w:rsid w:val="00B03F72"/>
    <w:rsid w:val="00B0491C"/>
    <w:rsid w:val="00B0708A"/>
    <w:rsid w:val="00B11968"/>
    <w:rsid w:val="00B167AD"/>
    <w:rsid w:val="00B2196D"/>
    <w:rsid w:val="00B234DC"/>
    <w:rsid w:val="00B2771D"/>
    <w:rsid w:val="00B30B46"/>
    <w:rsid w:val="00B32A6D"/>
    <w:rsid w:val="00B34A03"/>
    <w:rsid w:val="00B36FC5"/>
    <w:rsid w:val="00B44052"/>
    <w:rsid w:val="00B45165"/>
    <w:rsid w:val="00B46C83"/>
    <w:rsid w:val="00B561CB"/>
    <w:rsid w:val="00B57C1E"/>
    <w:rsid w:val="00B57F8C"/>
    <w:rsid w:val="00B631D1"/>
    <w:rsid w:val="00B64535"/>
    <w:rsid w:val="00B66142"/>
    <w:rsid w:val="00B66BD3"/>
    <w:rsid w:val="00B702C9"/>
    <w:rsid w:val="00B72491"/>
    <w:rsid w:val="00B7330B"/>
    <w:rsid w:val="00B74849"/>
    <w:rsid w:val="00B7635D"/>
    <w:rsid w:val="00B767B0"/>
    <w:rsid w:val="00B800B9"/>
    <w:rsid w:val="00B814B9"/>
    <w:rsid w:val="00B934F5"/>
    <w:rsid w:val="00B94392"/>
    <w:rsid w:val="00B9711C"/>
    <w:rsid w:val="00BA052B"/>
    <w:rsid w:val="00BA1474"/>
    <w:rsid w:val="00BA1BF9"/>
    <w:rsid w:val="00BA1EFF"/>
    <w:rsid w:val="00BA2239"/>
    <w:rsid w:val="00BA2B17"/>
    <w:rsid w:val="00BA79B3"/>
    <w:rsid w:val="00BB34DA"/>
    <w:rsid w:val="00BB3CD8"/>
    <w:rsid w:val="00BC0485"/>
    <w:rsid w:val="00BC2355"/>
    <w:rsid w:val="00BC4B89"/>
    <w:rsid w:val="00BC57DC"/>
    <w:rsid w:val="00BD5B0F"/>
    <w:rsid w:val="00BE0D9C"/>
    <w:rsid w:val="00BE13BF"/>
    <w:rsid w:val="00BE27ED"/>
    <w:rsid w:val="00BE5C36"/>
    <w:rsid w:val="00BF0FB6"/>
    <w:rsid w:val="00BF2007"/>
    <w:rsid w:val="00BF34AC"/>
    <w:rsid w:val="00C019B2"/>
    <w:rsid w:val="00C02549"/>
    <w:rsid w:val="00C061C0"/>
    <w:rsid w:val="00C07551"/>
    <w:rsid w:val="00C113C0"/>
    <w:rsid w:val="00C1423D"/>
    <w:rsid w:val="00C152AD"/>
    <w:rsid w:val="00C165A0"/>
    <w:rsid w:val="00C2197C"/>
    <w:rsid w:val="00C266B8"/>
    <w:rsid w:val="00C40FCE"/>
    <w:rsid w:val="00C41D42"/>
    <w:rsid w:val="00C43FC0"/>
    <w:rsid w:val="00C470E4"/>
    <w:rsid w:val="00C4715F"/>
    <w:rsid w:val="00C50744"/>
    <w:rsid w:val="00C53075"/>
    <w:rsid w:val="00C552E3"/>
    <w:rsid w:val="00C563C8"/>
    <w:rsid w:val="00C567E2"/>
    <w:rsid w:val="00C575D1"/>
    <w:rsid w:val="00C60381"/>
    <w:rsid w:val="00C67CC9"/>
    <w:rsid w:val="00C67DA0"/>
    <w:rsid w:val="00C73B76"/>
    <w:rsid w:val="00C7756E"/>
    <w:rsid w:val="00C776E0"/>
    <w:rsid w:val="00C808BD"/>
    <w:rsid w:val="00C8525F"/>
    <w:rsid w:val="00C92C43"/>
    <w:rsid w:val="00C94C75"/>
    <w:rsid w:val="00CA2B2F"/>
    <w:rsid w:val="00CA2C74"/>
    <w:rsid w:val="00CA7B1E"/>
    <w:rsid w:val="00CB29C3"/>
    <w:rsid w:val="00CB2D7B"/>
    <w:rsid w:val="00CB730D"/>
    <w:rsid w:val="00CB73A7"/>
    <w:rsid w:val="00CC04DD"/>
    <w:rsid w:val="00CC74DD"/>
    <w:rsid w:val="00CD2197"/>
    <w:rsid w:val="00CE12B7"/>
    <w:rsid w:val="00CE188B"/>
    <w:rsid w:val="00CE4B5F"/>
    <w:rsid w:val="00CE6082"/>
    <w:rsid w:val="00CE643F"/>
    <w:rsid w:val="00CF0FB9"/>
    <w:rsid w:val="00CF2E71"/>
    <w:rsid w:val="00CF626B"/>
    <w:rsid w:val="00CF7BCA"/>
    <w:rsid w:val="00D017E9"/>
    <w:rsid w:val="00D02426"/>
    <w:rsid w:val="00D04411"/>
    <w:rsid w:val="00D05188"/>
    <w:rsid w:val="00D05DEB"/>
    <w:rsid w:val="00D10F53"/>
    <w:rsid w:val="00D162B5"/>
    <w:rsid w:val="00D21F78"/>
    <w:rsid w:val="00D24D0D"/>
    <w:rsid w:val="00D3593A"/>
    <w:rsid w:val="00D3671C"/>
    <w:rsid w:val="00D46DDB"/>
    <w:rsid w:val="00D47213"/>
    <w:rsid w:val="00D54429"/>
    <w:rsid w:val="00D621FC"/>
    <w:rsid w:val="00D622E4"/>
    <w:rsid w:val="00D65981"/>
    <w:rsid w:val="00D72630"/>
    <w:rsid w:val="00D827A3"/>
    <w:rsid w:val="00D846B5"/>
    <w:rsid w:val="00D90D5A"/>
    <w:rsid w:val="00D90E7F"/>
    <w:rsid w:val="00D917E1"/>
    <w:rsid w:val="00D91D3A"/>
    <w:rsid w:val="00D94D42"/>
    <w:rsid w:val="00D951B7"/>
    <w:rsid w:val="00DA0A13"/>
    <w:rsid w:val="00DA1A61"/>
    <w:rsid w:val="00DA2802"/>
    <w:rsid w:val="00DB0A25"/>
    <w:rsid w:val="00DC08F2"/>
    <w:rsid w:val="00DC7C88"/>
    <w:rsid w:val="00DD3BAB"/>
    <w:rsid w:val="00DD4381"/>
    <w:rsid w:val="00DD6BF5"/>
    <w:rsid w:val="00DF1777"/>
    <w:rsid w:val="00DF5D12"/>
    <w:rsid w:val="00DF6483"/>
    <w:rsid w:val="00DF6579"/>
    <w:rsid w:val="00E04AE6"/>
    <w:rsid w:val="00E07A6D"/>
    <w:rsid w:val="00E07CE7"/>
    <w:rsid w:val="00E12FFB"/>
    <w:rsid w:val="00E22551"/>
    <w:rsid w:val="00E23139"/>
    <w:rsid w:val="00E23407"/>
    <w:rsid w:val="00E248D5"/>
    <w:rsid w:val="00E27122"/>
    <w:rsid w:val="00E319EB"/>
    <w:rsid w:val="00E31B97"/>
    <w:rsid w:val="00E368F3"/>
    <w:rsid w:val="00E3768E"/>
    <w:rsid w:val="00E40109"/>
    <w:rsid w:val="00E4021D"/>
    <w:rsid w:val="00E453DF"/>
    <w:rsid w:val="00E45924"/>
    <w:rsid w:val="00E466E3"/>
    <w:rsid w:val="00E50154"/>
    <w:rsid w:val="00E50C58"/>
    <w:rsid w:val="00E53FC7"/>
    <w:rsid w:val="00E60E90"/>
    <w:rsid w:val="00E616D4"/>
    <w:rsid w:val="00E62C69"/>
    <w:rsid w:val="00E6372D"/>
    <w:rsid w:val="00E7590F"/>
    <w:rsid w:val="00E80DFA"/>
    <w:rsid w:val="00E8198E"/>
    <w:rsid w:val="00E82560"/>
    <w:rsid w:val="00E851C3"/>
    <w:rsid w:val="00E871D6"/>
    <w:rsid w:val="00E9078E"/>
    <w:rsid w:val="00EA0272"/>
    <w:rsid w:val="00EA2F0A"/>
    <w:rsid w:val="00EA4B6A"/>
    <w:rsid w:val="00EA6E34"/>
    <w:rsid w:val="00EA775E"/>
    <w:rsid w:val="00EB12A1"/>
    <w:rsid w:val="00EB4F7B"/>
    <w:rsid w:val="00EB6750"/>
    <w:rsid w:val="00EB6D05"/>
    <w:rsid w:val="00EC388A"/>
    <w:rsid w:val="00EC3FDB"/>
    <w:rsid w:val="00EC4021"/>
    <w:rsid w:val="00ED0154"/>
    <w:rsid w:val="00ED14AD"/>
    <w:rsid w:val="00ED470D"/>
    <w:rsid w:val="00ED48AA"/>
    <w:rsid w:val="00ED7DA3"/>
    <w:rsid w:val="00EE5542"/>
    <w:rsid w:val="00EE6722"/>
    <w:rsid w:val="00EE6DFF"/>
    <w:rsid w:val="00EF088A"/>
    <w:rsid w:val="00EF25D6"/>
    <w:rsid w:val="00EF39B2"/>
    <w:rsid w:val="00EF55BA"/>
    <w:rsid w:val="00EF6C74"/>
    <w:rsid w:val="00F003A7"/>
    <w:rsid w:val="00F01050"/>
    <w:rsid w:val="00F04A66"/>
    <w:rsid w:val="00F106FF"/>
    <w:rsid w:val="00F129CC"/>
    <w:rsid w:val="00F1335E"/>
    <w:rsid w:val="00F13EB3"/>
    <w:rsid w:val="00F16C92"/>
    <w:rsid w:val="00F25EBC"/>
    <w:rsid w:val="00F27309"/>
    <w:rsid w:val="00F27B51"/>
    <w:rsid w:val="00F3423A"/>
    <w:rsid w:val="00F451EA"/>
    <w:rsid w:val="00F46D5A"/>
    <w:rsid w:val="00F50EA0"/>
    <w:rsid w:val="00F55E02"/>
    <w:rsid w:val="00F56211"/>
    <w:rsid w:val="00F64B47"/>
    <w:rsid w:val="00F66691"/>
    <w:rsid w:val="00F67032"/>
    <w:rsid w:val="00F67681"/>
    <w:rsid w:val="00F73506"/>
    <w:rsid w:val="00F7767F"/>
    <w:rsid w:val="00F811C5"/>
    <w:rsid w:val="00F838E2"/>
    <w:rsid w:val="00F87400"/>
    <w:rsid w:val="00F87D3F"/>
    <w:rsid w:val="00F92BDF"/>
    <w:rsid w:val="00F97B76"/>
    <w:rsid w:val="00FA00DE"/>
    <w:rsid w:val="00FA2661"/>
    <w:rsid w:val="00FA4992"/>
    <w:rsid w:val="00FB10C1"/>
    <w:rsid w:val="00FB1733"/>
    <w:rsid w:val="00FC50CA"/>
    <w:rsid w:val="00FC5970"/>
    <w:rsid w:val="00FC7A32"/>
    <w:rsid w:val="00FC7FF2"/>
    <w:rsid w:val="00FD1F5E"/>
    <w:rsid w:val="00FD2D94"/>
    <w:rsid w:val="00FE2935"/>
    <w:rsid w:val="00FE2CBB"/>
    <w:rsid w:val="00FE703C"/>
    <w:rsid w:val="00FF3BD8"/>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62C"/>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autoRedefine/>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 w:type="table" w:styleId="Tabladelista4">
    <w:name w:val="List Table 4"/>
    <w:basedOn w:val="Tablanormal"/>
    <w:uiPriority w:val="49"/>
    <w:rsid w:val="000340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340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B66BD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5">
    <w:name w:val="Plain Table 5"/>
    <w:basedOn w:val="Tablanormal"/>
    <w:uiPriority w:val="45"/>
    <w:rsid w:val="00B66B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955648">
      <w:bodyDiv w:val="1"/>
      <w:marLeft w:val="0"/>
      <w:marRight w:val="0"/>
      <w:marTop w:val="0"/>
      <w:marBottom w:val="0"/>
      <w:divBdr>
        <w:top w:val="none" w:sz="0" w:space="0" w:color="auto"/>
        <w:left w:val="none" w:sz="0" w:space="0" w:color="auto"/>
        <w:bottom w:val="none" w:sz="0" w:space="0" w:color="auto"/>
        <w:right w:val="none" w:sz="0" w:space="0" w:color="auto"/>
      </w:divBdr>
    </w:div>
    <w:div w:id="1042705709">
      <w:bodyDiv w:val="1"/>
      <w:marLeft w:val="0"/>
      <w:marRight w:val="0"/>
      <w:marTop w:val="0"/>
      <w:marBottom w:val="0"/>
      <w:divBdr>
        <w:top w:val="none" w:sz="0" w:space="0" w:color="auto"/>
        <w:left w:val="none" w:sz="0" w:space="0" w:color="auto"/>
        <w:bottom w:val="none" w:sz="0" w:space="0" w:color="auto"/>
        <w:right w:val="none" w:sz="0" w:space="0" w:color="auto"/>
      </w:divBdr>
    </w:div>
    <w:div w:id="1540630608">
      <w:bodyDiv w:val="1"/>
      <w:marLeft w:val="0"/>
      <w:marRight w:val="0"/>
      <w:marTop w:val="0"/>
      <w:marBottom w:val="0"/>
      <w:divBdr>
        <w:top w:val="none" w:sz="0" w:space="0" w:color="auto"/>
        <w:left w:val="none" w:sz="0" w:space="0" w:color="auto"/>
        <w:bottom w:val="none" w:sz="0" w:space="0" w:color="auto"/>
        <w:right w:val="none" w:sz="0" w:space="0" w:color="auto"/>
      </w:divBdr>
    </w:div>
    <w:div w:id="1654404036">
      <w:bodyDiv w:val="1"/>
      <w:marLeft w:val="0"/>
      <w:marRight w:val="0"/>
      <w:marTop w:val="0"/>
      <w:marBottom w:val="0"/>
      <w:divBdr>
        <w:top w:val="none" w:sz="0" w:space="0" w:color="auto"/>
        <w:left w:val="none" w:sz="0" w:space="0" w:color="auto"/>
        <w:bottom w:val="none" w:sz="0" w:space="0" w:color="auto"/>
        <w:right w:val="none" w:sz="0" w:space="0" w:color="auto"/>
      </w:divBdr>
    </w:div>
    <w:div w:id="1673947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image" Target="media/image13.svg"/><Relationship Id="rId39" Type="http://schemas.openxmlformats.org/officeDocument/2006/relationships/footer" Target="footer4.xml"/><Relationship Id="rId21" Type="http://schemas.openxmlformats.org/officeDocument/2006/relationships/image" Target="media/image8.png"/><Relationship Id="rId34" Type="http://schemas.openxmlformats.org/officeDocument/2006/relationships/hyperlink" Target="https://github.com/AMorata086/TFG-Roguelike"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7.sv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sv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7491</TotalTime>
  <Pages>83</Pages>
  <Words>25970</Words>
  <Characters>142835</Characters>
  <Application>Microsoft Office Word</Application>
  <DocSecurity>0</DocSecurity>
  <Lines>1190</Lines>
  <Paragraphs>336</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168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66</cp:revision>
  <dcterms:created xsi:type="dcterms:W3CDTF">2023-06-28T16:53:00Z</dcterms:created>
  <dcterms:modified xsi:type="dcterms:W3CDTF">2024-06-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AjtlVzP"/&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